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B6BF3" w14:textId="152ECACD" w:rsidR="00CD59B0" w:rsidRPr="00471E4B" w:rsidRDefault="00CD59B0" w:rsidP="00CD59B0">
      <w:pPr>
        <w:rPr>
          <w:b/>
          <w:sz w:val="28"/>
          <w:szCs w:val="28"/>
        </w:rPr>
      </w:pPr>
      <w:r>
        <w:rPr>
          <w:sz w:val="28"/>
          <w:szCs w:val="28"/>
        </w:rPr>
        <w:t>Mutualistic</w:t>
      </w:r>
      <w:r w:rsidRPr="00471E4B">
        <w:rPr>
          <w:sz w:val="28"/>
          <w:szCs w:val="28"/>
        </w:rPr>
        <w:t xml:space="preserve"> </w:t>
      </w:r>
      <w:r>
        <w:rPr>
          <w:sz w:val="28"/>
          <w:szCs w:val="28"/>
        </w:rPr>
        <w:t xml:space="preserve">dinoflagellates with </w:t>
      </w:r>
      <w:r w:rsidR="006E3090" w:rsidRPr="006E3090">
        <w:rPr>
          <w:sz w:val="28"/>
          <w:szCs w:val="28"/>
        </w:rPr>
        <w:t>big</w:t>
      </w:r>
      <w:r>
        <w:rPr>
          <w:sz w:val="28"/>
          <w:szCs w:val="28"/>
        </w:rPr>
        <w:t xml:space="preserve"> </w:t>
      </w:r>
      <w:r w:rsidR="006E3090" w:rsidRPr="006E3090">
        <w:rPr>
          <w:sz w:val="28"/>
          <w:szCs w:val="28"/>
        </w:rPr>
        <w:t>disparities</w:t>
      </w:r>
      <w:r>
        <w:rPr>
          <w:sz w:val="28"/>
          <w:szCs w:val="28"/>
        </w:rPr>
        <w:t xml:space="preserve"> in ribosomal DNA variation</w:t>
      </w:r>
      <w:r w:rsidRPr="00471E4B">
        <w:rPr>
          <w:sz w:val="28"/>
          <w:szCs w:val="28"/>
        </w:rPr>
        <w:t xml:space="preserve"> </w:t>
      </w:r>
      <w:r w:rsidR="00600AFA">
        <w:rPr>
          <w:sz w:val="28"/>
          <w:szCs w:val="28"/>
        </w:rPr>
        <w:t xml:space="preserve">may </w:t>
      </w:r>
      <w:r>
        <w:rPr>
          <w:sz w:val="28"/>
          <w:szCs w:val="28"/>
        </w:rPr>
        <w:t xml:space="preserve">confound estimates of symbiont diversity and ecology in the jellyfish </w:t>
      </w:r>
      <w:r w:rsidRPr="00471E4B">
        <w:rPr>
          <w:i/>
          <w:sz w:val="28"/>
          <w:szCs w:val="28"/>
        </w:rPr>
        <w:t>Cotylorhiza tuberculata</w:t>
      </w:r>
      <w:r>
        <w:rPr>
          <w:sz w:val="28"/>
          <w:szCs w:val="28"/>
        </w:rPr>
        <w:t>.</w:t>
      </w:r>
    </w:p>
    <w:p w14:paraId="05C4A460" w14:textId="77777777" w:rsidR="00CD59B0" w:rsidRPr="00816A88" w:rsidRDefault="00CD59B0" w:rsidP="00971474">
      <w:pPr>
        <w:rPr>
          <w:b/>
        </w:rPr>
      </w:pPr>
    </w:p>
    <w:p w14:paraId="51282309" w14:textId="77777777" w:rsidR="005E2CF4" w:rsidRPr="00816A88" w:rsidRDefault="005E2CF4" w:rsidP="00971474">
      <w:pPr>
        <w:rPr>
          <w:b/>
        </w:rPr>
      </w:pPr>
    </w:p>
    <w:p w14:paraId="0BD4EB50" w14:textId="28A7B187" w:rsidR="005E2CF4" w:rsidRPr="00816A88" w:rsidRDefault="005E2CF4" w:rsidP="00971474">
      <w:pPr>
        <w:spacing w:line="480" w:lineRule="auto"/>
        <w:rPr>
          <w:vertAlign w:val="superscript"/>
          <w:lang w:val="it-IT"/>
        </w:rPr>
      </w:pPr>
      <w:r w:rsidRPr="00F84B33">
        <w:rPr>
          <w:lang w:val="it-IT"/>
        </w:rPr>
        <w:t xml:space="preserve">Todd C. </w:t>
      </w:r>
      <w:r>
        <w:rPr>
          <w:lang w:val="it-IT"/>
        </w:rPr>
        <w:t>LaJeunesse</w:t>
      </w:r>
      <w:r w:rsidRPr="008D7CC6">
        <w:rPr>
          <w:vertAlign w:val="superscript"/>
          <w:lang w:val="it-IT"/>
        </w:rPr>
        <w:t>1</w:t>
      </w:r>
      <w:r>
        <w:rPr>
          <w:lang w:val="it-IT"/>
        </w:rPr>
        <w:t xml:space="preserve">*, </w:t>
      </w:r>
      <w:r>
        <w:t>Pilar Casado-Amezúa</w:t>
      </w:r>
      <w:r w:rsidRPr="008F5226">
        <w:rPr>
          <w:vertAlign w:val="superscript"/>
        </w:rPr>
        <w:t>2</w:t>
      </w:r>
      <w:r>
        <w:t>,</w:t>
      </w:r>
      <w:r>
        <w:rPr>
          <w:lang w:val="it-IT"/>
        </w:rPr>
        <w:t xml:space="preserve"> Benjamin </w:t>
      </w:r>
      <w:r w:rsidR="00291762">
        <w:rPr>
          <w:lang w:val="it-IT"/>
        </w:rPr>
        <w:t>C. C.</w:t>
      </w:r>
      <w:r>
        <w:rPr>
          <w:lang w:val="it-IT"/>
        </w:rPr>
        <w:t xml:space="preserve"> Hume</w:t>
      </w:r>
      <w:r>
        <w:rPr>
          <w:vertAlign w:val="superscript"/>
          <w:lang w:val="it-IT"/>
        </w:rPr>
        <w:t>3</w:t>
      </w:r>
      <w:r>
        <w:rPr>
          <w:lang w:val="it-IT"/>
        </w:rPr>
        <w:t>, Caleb Butler</w:t>
      </w:r>
      <w:r w:rsidRPr="008D7CC6">
        <w:rPr>
          <w:vertAlign w:val="superscript"/>
          <w:lang w:val="it-IT"/>
        </w:rPr>
        <w:t>1</w:t>
      </w:r>
      <w:r>
        <w:rPr>
          <w:lang w:val="it-IT"/>
        </w:rPr>
        <w:t xml:space="preserve">, </w:t>
      </w:r>
      <w:r w:rsidRPr="00816A88">
        <w:rPr>
          <w:lang w:val="it-IT"/>
        </w:rPr>
        <w:t>Solenn  Mordret</w:t>
      </w:r>
      <w:r>
        <w:rPr>
          <w:vertAlign w:val="superscript"/>
          <w:lang w:val="it-IT"/>
        </w:rPr>
        <w:t>4</w:t>
      </w:r>
      <w:r w:rsidRPr="00816A88">
        <w:rPr>
          <w:lang w:val="it-IT"/>
        </w:rPr>
        <w:t>, Roberta Piredda</w:t>
      </w:r>
      <w:r w:rsidRPr="000D4F48">
        <w:rPr>
          <w:vertAlign w:val="superscript"/>
          <w:lang w:val="it-IT"/>
        </w:rPr>
        <w:t>4</w:t>
      </w:r>
      <w:r w:rsidRPr="00816A88">
        <w:rPr>
          <w:lang w:val="it-IT"/>
        </w:rPr>
        <w:t>, Pasquale De Luca</w:t>
      </w:r>
      <w:r>
        <w:rPr>
          <w:vertAlign w:val="superscript"/>
          <w:lang w:val="it-IT"/>
        </w:rPr>
        <w:t>5</w:t>
      </w:r>
      <w:r w:rsidRPr="00816A88">
        <w:rPr>
          <w:lang w:val="it-IT"/>
        </w:rPr>
        <w:t>, Raimondo Pannone</w:t>
      </w:r>
      <w:r>
        <w:rPr>
          <w:vertAlign w:val="superscript"/>
          <w:lang w:val="it-IT"/>
        </w:rPr>
        <w:t>5</w:t>
      </w:r>
      <w:r w:rsidRPr="00816A88">
        <w:rPr>
          <w:lang w:val="it-IT"/>
        </w:rPr>
        <w:t>, Diana Sarno</w:t>
      </w:r>
      <w:r>
        <w:rPr>
          <w:vertAlign w:val="superscript"/>
          <w:lang w:val="it-IT"/>
        </w:rPr>
        <w:t>5</w:t>
      </w:r>
      <w:r w:rsidRPr="00816A88">
        <w:rPr>
          <w:lang w:val="it-IT"/>
        </w:rPr>
        <w:t xml:space="preserve">, </w:t>
      </w:r>
      <w:r>
        <w:t xml:space="preserve">Joerg </w:t>
      </w:r>
      <w:r w:rsidRPr="00237DDF">
        <w:t>Wiedenmann</w:t>
      </w:r>
      <w:r w:rsidRPr="00237DDF">
        <w:rPr>
          <w:vertAlign w:val="superscript"/>
        </w:rPr>
        <w:t>6</w:t>
      </w:r>
      <w:r>
        <w:t xml:space="preserve">, </w:t>
      </w:r>
      <w:r w:rsidRPr="00237DDF">
        <w:rPr>
          <w:lang w:val="it-IT"/>
        </w:rPr>
        <w:t>Isabella</w:t>
      </w:r>
      <w:r w:rsidRPr="00816A88">
        <w:rPr>
          <w:lang w:val="it-IT"/>
        </w:rPr>
        <w:t xml:space="preserve"> D’Ambra</w:t>
      </w:r>
      <w:r w:rsidR="004666DC">
        <w:rPr>
          <w:vertAlign w:val="superscript"/>
          <w:lang w:val="it-IT"/>
        </w:rPr>
        <w:t>4</w:t>
      </w:r>
      <w:r w:rsidRPr="008D7CC6">
        <w:rPr>
          <w:lang w:val="it-IT"/>
        </w:rPr>
        <w:t>*</w:t>
      </w:r>
    </w:p>
    <w:p w14:paraId="025403C7" w14:textId="77777777" w:rsidR="005E2CF4" w:rsidRPr="00816A88" w:rsidRDefault="005E2CF4" w:rsidP="00971474">
      <w:pPr>
        <w:spacing w:line="480" w:lineRule="auto"/>
        <w:rPr>
          <w:lang w:val="it-IT"/>
        </w:rPr>
      </w:pPr>
    </w:p>
    <w:p w14:paraId="6C21A71B" w14:textId="77777777" w:rsidR="005E2CF4" w:rsidRPr="00816A88" w:rsidRDefault="005E2CF4" w:rsidP="00971474">
      <w:pPr>
        <w:rPr>
          <w:lang w:val="it-IT"/>
        </w:rPr>
      </w:pPr>
    </w:p>
    <w:p w14:paraId="6214B164" w14:textId="77777777" w:rsidR="005E2CF4" w:rsidRDefault="005E2CF4" w:rsidP="00971474">
      <w:r w:rsidRPr="001B672D">
        <w:rPr>
          <w:vertAlign w:val="superscript"/>
          <w:lang w:val="it-IT"/>
        </w:rPr>
        <w:t>1</w:t>
      </w:r>
      <w:r w:rsidRPr="00816A88">
        <w:rPr>
          <w:lang w:val="it-IT"/>
        </w:rPr>
        <w:t xml:space="preserve"> </w:t>
      </w:r>
      <w:r>
        <w:t>Department of Biology, Pennsylvania State University, University Park, PA, USA</w:t>
      </w:r>
    </w:p>
    <w:p w14:paraId="4EE6408A" w14:textId="77777777" w:rsidR="005E2CF4" w:rsidRDefault="005E2CF4" w:rsidP="00971474">
      <w:pPr>
        <w:rPr>
          <w:lang w:val="it-IT"/>
        </w:rPr>
      </w:pPr>
    </w:p>
    <w:p w14:paraId="7246C798" w14:textId="77777777" w:rsidR="005E2CF4" w:rsidRDefault="005E2CF4" w:rsidP="00971474">
      <w:r w:rsidRPr="00F84B33">
        <w:rPr>
          <w:vertAlign w:val="superscript"/>
          <w:lang w:val="it-IT"/>
        </w:rPr>
        <w:t xml:space="preserve">2 </w:t>
      </w:r>
      <w:r>
        <w:t>Hombre y Territorio Association (HyT). Alameda Santa Eufemia 24. 41940. Tomares. Sevilla. Spain.</w:t>
      </w:r>
    </w:p>
    <w:p w14:paraId="20640DC7" w14:textId="77777777" w:rsidR="005E2CF4" w:rsidRDefault="005E2CF4" w:rsidP="00971474"/>
    <w:p w14:paraId="39715300" w14:textId="13F7F610" w:rsidR="005E2CF4" w:rsidRDefault="005E2CF4" w:rsidP="00971474">
      <w:pPr>
        <w:rPr>
          <w:vertAlign w:val="superscript"/>
          <w:lang w:val="it-IT"/>
        </w:rPr>
      </w:pPr>
      <w:r>
        <w:rPr>
          <w:vertAlign w:val="superscript"/>
          <w:lang w:val="it-IT"/>
        </w:rPr>
        <w:t>3</w:t>
      </w:r>
      <w:r w:rsidR="00291762" w:rsidRPr="00291762">
        <w:t xml:space="preserve"> </w:t>
      </w:r>
      <w:r w:rsidR="00291762" w:rsidRPr="0057081B">
        <w:t>Department</w:t>
      </w:r>
      <w:r w:rsidR="00291762">
        <w:t xml:space="preserve"> of Biology, University of Konstanz, Konstanz, Germany</w:t>
      </w:r>
    </w:p>
    <w:p w14:paraId="4B89FA52" w14:textId="77777777" w:rsidR="005E2CF4" w:rsidRPr="00F84B33" w:rsidRDefault="005E2CF4" w:rsidP="00971474">
      <w:pPr>
        <w:rPr>
          <w:vertAlign w:val="superscript"/>
          <w:lang w:val="it-IT"/>
        </w:rPr>
      </w:pPr>
    </w:p>
    <w:p w14:paraId="0754F508" w14:textId="77777777" w:rsidR="005E2CF4" w:rsidRDefault="005E2CF4" w:rsidP="00971474">
      <w:pPr>
        <w:rPr>
          <w:lang w:val="it-IT"/>
        </w:rPr>
      </w:pPr>
      <w:r>
        <w:rPr>
          <w:vertAlign w:val="superscript"/>
          <w:lang w:val="it-IT"/>
        </w:rPr>
        <w:t>4</w:t>
      </w:r>
      <w:r>
        <w:rPr>
          <w:lang w:val="it-IT"/>
        </w:rPr>
        <w:t xml:space="preserve"> </w:t>
      </w:r>
      <w:r w:rsidRPr="00816A88">
        <w:rPr>
          <w:lang w:val="it-IT"/>
        </w:rPr>
        <w:t>Integrative Marine Ecology Department, Stazione Zoologica Anton Dohrn, Villa Comunale, 80121, Nap</w:t>
      </w:r>
      <w:r>
        <w:rPr>
          <w:lang w:val="it-IT"/>
        </w:rPr>
        <w:t>les</w:t>
      </w:r>
      <w:r w:rsidRPr="00816A88">
        <w:rPr>
          <w:lang w:val="it-IT"/>
        </w:rPr>
        <w:t>, Italy</w:t>
      </w:r>
    </w:p>
    <w:p w14:paraId="6148F431" w14:textId="77777777" w:rsidR="005E2CF4" w:rsidRPr="00816A88" w:rsidRDefault="005E2CF4" w:rsidP="00971474">
      <w:pPr>
        <w:rPr>
          <w:lang w:val="it-IT"/>
        </w:rPr>
      </w:pPr>
    </w:p>
    <w:p w14:paraId="46CCF629" w14:textId="77777777" w:rsidR="005E2CF4" w:rsidRDefault="005E2CF4" w:rsidP="00971474">
      <w:r>
        <w:rPr>
          <w:vertAlign w:val="superscript"/>
        </w:rPr>
        <w:t>5</w:t>
      </w:r>
      <w:r w:rsidRPr="00F84B33">
        <w:t xml:space="preserve"> Research Infrastructures for marine biological Resources, Stazione Zoologica Anton Dohrn, Villa Comunale, 80121 Naples, Italy</w:t>
      </w:r>
    </w:p>
    <w:p w14:paraId="400C4E1F" w14:textId="77777777" w:rsidR="005E2CF4" w:rsidRDefault="005E2CF4" w:rsidP="00971474"/>
    <w:p w14:paraId="331DE330" w14:textId="21900588" w:rsidR="005E2CF4" w:rsidRDefault="005E2CF4" w:rsidP="00971474">
      <w:r w:rsidRPr="00237DDF">
        <w:rPr>
          <w:vertAlign w:val="superscript"/>
        </w:rPr>
        <w:t>6</w:t>
      </w:r>
      <w:r>
        <w:t xml:space="preserve"> Coral Reef Laboratory, </w:t>
      </w:r>
      <w:r w:rsidRPr="00B759C0">
        <w:t>University</w:t>
      </w:r>
      <w:r>
        <w:t xml:space="preserve"> of Southampton, </w:t>
      </w:r>
      <w:r w:rsidR="004666DC">
        <w:t>Waterfront Campus, European Way, S0143ZH</w:t>
      </w:r>
      <w:r>
        <w:t xml:space="preserve"> </w:t>
      </w:r>
      <w:r w:rsidR="004666DC">
        <w:t xml:space="preserve">Southampton, </w:t>
      </w:r>
      <w:r>
        <w:t>United Kingdom</w:t>
      </w:r>
    </w:p>
    <w:p w14:paraId="1CA17FCE" w14:textId="77777777" w:rsidR="005E2CF4" w:rsidRPr="00F84B33" w:rsidRDefault="005E2CF4" w:rsidP="00971474"/>
    <w:p w14:paraId="7AB0D3BB" w14:textId="77777777" w:rsidR="005E2CF4" w:rsidRPr="00816A88" w:rsidRDefault="005E2CF4" w:rsidP="00971474">
      <w:r w:rsidRPr="00816A88">
        <w:t xml:space="preserve">* </w:t>
      </w:r>
      <w:r>
        <w:t>C</w:t>
      </w:r>
      <w:r w:rsidRPr="00816A88">
        <w:t>orresponding author</w:t>
      </w:r>
      <w:r>
        <w:t>s</w:t>
      </w:r>
      <w:r w:rsidRPr="00816A88">
        <w:t>:</w:t>
      </w:r>
      <w:r>
        <w:t xml:space="preserve"> </w:t>
      </w:r>
      <w:hyperlink r:id="rId8" w:history="1">
        <w:r w:rsidRPr="00571C98">
          <w:rPr>
            <w:rStyle w:val="Hyperlink"/>
          </w:rPr>
          <w:t>tcl3@psu.edu</w:t>
        </w:r>
      </w:hyperlink>
      <w:r>
        <w:t xml:space="preserve">; </w:t>
      </w:r>
      <w:hyperlink r:id="rId9" w:history="1">
        <w:r w:rsidRPr="00571C98">
          <w:rPr>
            <w:rStyle w:val="Hyperlink"/>
          </w:rPr>
          <w:t>isabella.dambra@szn.it</w:t>
        </w:r>
      </w:hyperlink>
      <w:r>
        <w:t xml:space="preserve"> </w:t>
      </w:r>
    </w:p>
    <w:p w14:paraId="6CB79B3A" w14:textId="77777777" w:rsidR="005E2CF4" w:rsidRDefault="005E2CF4" w:rsidP="00971474"/>
    <w:p w14:paraId="5ACAE84B" w14:textId="77777777" w:rsidR="005E2CF4" w:rsidRPr="00816A88" w:rsidRDefault="005E2CF4" w:rsidP="00971474"/>
    <w:p w14:paraId="353E7890" w14:textId="77777777" w:rsidR="005E2CF4" w:rsidRPr="00816A88" w:rsidRDefault="005E2CF4" w:rsidP="00971474">
      <w:pPr>
        <w:rPr>
          <w:b/>
        </w:rPr>
      </w:pPr>
    </w:p>
    <w:p w14:paraId="38A3F4B2" w14:textId="77777777" w:rsidR="005E2CF4" w:rsidRDefault="005E2CF4" w:rsidP="00971474">
      <w:pPr>
        <w:spacing w:line="276" w:lineRule="auto"/>
        <w:rPr>
          <w:b/>
          <w:sz w:val="32"/>
          <w:szCs w:val="32"/>
        </w:rPr>
      </w:pPr>
      <w:r>
        <w:rPr>
          <w:b/>
          <w:sz w:val="32"/>
          <w:szCs w:val="32"/>
        </w:rPr>
        <w:br w:type="page"/>
      </w:r>
    </w:p>
    <w:p w14:paraId="04EF15FA" w14:textId="77777777" w:rsidR="005E2CF4" w:rsidRPr="00EF0D6E" w:rsidRDefault="005E2CF4" w:rsidP="00971474">
      <w:pPr>
        <w:rPr>
          <w:b/>
        </w:rPr>
      </w:pPr>
      <w:r w:rsidRPr="00EF0D6E">
        <w:rPr>
          <w:b/>
        </w:rPr>
        <w:lastRenderedPageBreak/>
        <w:t>Abstract</w:t>
      </w:r>
    </w:p>
    <w:p w14:paraId="632ACBF8" w14:textId="77777777" w:rsidR="005E2CF4" w:rsidRPr="00FB5E79" w:rsidRDefault="005E2CF4" w:rsidP="00971474">
      <w:pPr>
        <w:rPr>
          <w:lang w:val="en-GB"/>
        </w:rPr>
      </w:pPr>
    </w:p>
    <w:p w14:paraId="7BDFD31D" w14:textId="6A3D4B56" w:rsidR="005E2CF4" w:rsidRDefault="00535CF2" w:rsidP="00971474">
      <w:r>
        <w:t xml:space="preserve">The </w:t>
      </w:r>
      <w:r w:rsidR="005450D0">
        <w:t>precise</w:t>
      </w:r>
      <w:r>
        <w:t xml:space="preserve"> identification </w:t>
      </w:r>
      <w:r w:rsidR="005450D0">
        <w:t xml:space="preserve">of </w:t>
      </w:r>
      <w:r w:rsidR="00335915">
        <w:t>mutualistic</w:t>
      </w:r>
      <w:r w:rsidR="005450D0">
        <w:t xml:space="preserve"> dinoflagellates is critical for understanding the physiology, ecology and evolution of their mutualisms with animals.</w:t>
      </w:r>
      <w:r w:rsidR="002233BF">
        <w:t xml:space="preserve"> </w:t>
      </w:r>
      <w:r w:rsidR="005E2CF4" w:rsidRPr="00816A88">
        <w:rPr>
          <w:i/>
        </w:rPr>
        <w:t>Cotylorhiza tuberculata</w:t>
      </w:r>
      <w:r w:rsidR="005E2CF4" w:rsidRPr="00816A88">
        <w:t xml:space="preserve"> </w:t>
      </w:r>
      <w:r w:rsidR="004666DC">
        <w:t>(</w:t>
      </w:r>
      <w:r w:rsidR="005E2CF4" w:rsidRPr="00816A88">
        <w:t>Macri 1778</w:t>
      </w:r>
      <w:r w:rsidR="004666DC">
        <w:t>)</w:t>
      </w:r>
      <w:r w:rsidR="005E2CF4" w:rsidRPr="00816A88">
        <w:t xml:space="preserve"> is </w:t>
      </w:r>
      <w:r w:rsidR="00045A16">
        <w:t>a</w:t>
      </w:r>
      <w:r w:rsidR="005E2CF4" w:rsidRPr="00816A88">
        <w:t xml:space="preserve"> </w:t>
      </w:r>
      <w:r w:rsidR="00045A16">
        <w:t xml:space="preserve">common </w:t>
      </w:r>
      <w:r w:rsidR="005E2CF4">
        <w:t>scyphozoan</w:t>
      </w:r>
      <w:r w:rsidR="00DE7FF6">
        <w:t xml:space="preserve"> </w:t>
      </w:r>
      <w:r w:rsidR="005E2CF4">
        <w:t>endemic to</w:t>
      </w:r>
      <w:r w:rsidR="005E2CF4" w:rsidRPr="00816A88">
        <w:t xml:space="preserve"> the Mediterranean Sea </w:t>
      </w:r>
      <w:r w:rsidR="005D6BEB">
        <w:t>and</w:t>
      </w:r>
      <w:r w:rsidR="005E2CF4" w:rsidRPr="00816A88">
        <w:t xml:space="preserve"> </w:t>
      </w:r>
      <w:r w:rsidR="00F00955">
        <w:t>relies in part on</w:t>
      </w:r>
      <w:r w:rsidR="005E2CF4" w:rsidRPr="00816A88">
        <w:t xml:space="preserve"> endosymbiotic dinoflagellates</w:t>
      </w:r>
      <w:r w:rsidR="00441A80">
        <w:t xml:space="preserve"> (zooxanthe</w:t>
      </w:r>
      <w:r w:rsidR="003869FC">
        <w:t xml:space="preserve">llae) </w:t>
      </w:r>
      <w:r w:rsidR="00F00955">
        <w:t xml:space="preserve">for </w:t>
      </w:r>
      <w:r w:rsidR="00206218">
        <w:t>survival</w:t>
      </w:r>
      <w:r w:rsidR="00C56340">
        <w:t xml:space="preserve"> and growth</w:t>
      </w:r>
      <w:r w:rsidR="005E2CF4" w:rsidRPr="00816A88">
        <w:t xml:space="preserve">. </w:t>
      </w:r>
      <w:r w:rsidR="00441001">
        <w:t xml:space="preserve">To further study the diversity of symbionts associated with these animals, </w:t>
      </w:r>
      <w:r w:rsidR="00320D23">
        <w:t>w</w:t>
      </w:r>
      <w:r w:rsidR="005E2CF4" w:rsidRPr="00816A88">
        <w:t xml:space="preserve">e </w:t>
      </w:r>
      <w:r w:rsidR="005E2CF4">
        <w:t>analyzed</w:t>
      </w:r>
      <w:r w:rsidR="005E2CF4" w:rsidRPr="00816A88">
        <w:t xml:space="preserve"> </w:t>
      </w:r>
      <w:r w:rsidR="00045A16">
        <w:t xml:space="preserve">specimens of </w:t>
      </w:r>
      <w:r w:rsidR="005E2CF4" w:rsidRPr="00816A88">
        <w:rPr>
          <w:i/>
        </w:rPr>
        <w:t>C. tuberculata</w:t>
      </w:r>
      <w:r w:rsidR="005E2CF4" w:rsidRPr="00816A88">
        <w:t xml:space="preserve"> collected</w:t>
      </w:r>
      <w:r w:rsidR="005E2CF4">
        <w:t xml:space="preserve"> across the western Mediterranean Sea</w:t>
      </w:r>
      <w:r w:rsidR="00045A16">
        <w:t xml:space="preserve"> and from public aquaria</w:t>
      </w:r>
      <w:r w:rsidR="004666DC">
        <w:t>,</w:t>
      </w:r>
      <w:r w:rsidR="005E2CF4" w:rsidRPr="001C39C2">
        <w:t xml:space="preserve"> </w:t>
      </w:r>
      <w:r w:rsidR="005E2CF4">
        <w:t>u</w:t>
      </w:r>
      <w:r w:rsidR="005E2CF4" w:rsidRPr="00816A88">
        <w:t xml:space="preserve">sing a combination of </w:t>
      </w:r>
      <w:r w:rsidR="005E2CF4">
        <w:t>next generation sequencing (NGS) of ITS2 rDNA and direct Sanger sequencing</w:t>
      </w:r>
      <w:r w:rsidR="005E2CF4" w:rsidRPr="00816A88">
        <w:t xml:space="preserve"> </w:t>
      </w:r>
      <w:r w:rsidR="005E2CF4">
        <w:t>of</w:t>
      </w:r>
      <w:r w:rsidR="005E2CF4" w:rsidRPr="009B63D4">
        <w:t xml:space="preserve"> </w:t>
      </w:r>
      <w:r w:rsidR="005E2CF4">
        <w:t xml:space="preserve">partial </w:t>
      </w:r>
      <w:r w:rsidR="005E2CF4" w:rsidRPr="00816A88">
        <w:t xml:space="preserve">28S </w:t>
      </w:r>
      <w:r w:rsidR="005E2CF4">
        <w:t xml:space="preserve">rRNA and mitochondrial cob </w:t>
      </w:r>
      <w:r w:rsidR="005E2CF4" w:rsidRPr="00816A88">
        <w:t>gene</w:t>
      </w:r>
      <w:r w:rsidR="005E2CF4">
        <w:t>s.</w:t>
      </w:r>
      <w:r w:rsidR="005E2CF4" w:rsidRPr="00816A88">
        <w:t xml:space="preserve"> </w:t>
      </w:r>
      <w:r w:rsidR="00241E6C">
        <w:t>T</w:t>
      </w:r>
      <w:r w:rsidR="004B3B0E">
        <w:t xml:space="preserve">wo </w:t>
      </w:r>
      <w:r w:rsidR="00241E6C">
        <w:t>diagnostic</w:t>
      </w:r>
      <w:r w:rsidR="00E17880">
        <w:t xml:space="preserve"> ITS2 profiles</w:t>
      </w:r>
      <w:r w:rsidR="001B1710">
        <w:t xml:space="preserve"> </w:t>
      </w:r>
      <w:r w:rsidR="00241E6C">
        <w:t>were characterized during our analysis of NGS data</w:t>
      </w:r>
      <w:r w:rsidR="00E17880">
        <w:t>.</w:t>
      </w:r>
      <w:r w:rsidR="00441A80">
        <w:t xml:space="preserve"> </w:t>
      </w:r>
      <w:r w:rsidR="00142292">
        <w:t>Combined w</w:t>
      </w:r>
      <w:r w:rsidR="001B1710">
        <w:t>ith</w:t>
      </w:r>
      <w:r w:rsidR="00113637">
        <w:t xml:space="preserve"> </w:t>
      </w:r>
      <w:r w:rsidR="00745294">
        <w:t>information</w:t>
      </w:r>
      <w:r w:rsidR="001B1710">
        <w:t xml:space="preserve"> from </w:t>
      </w:r>
      <w:r w:rsidR="00142292" w:rsidRPr="00142292">
        <w:t>additional</w:t>
      </w:r>
      <w:r w:rsidR="001B1710">
        <w:t xml:space="preserve"> genetic markers</w:t>
      </w:r>
      <w:r w:rsidR="00142292">
        <w:t>,</w:t>
      </w:r>
      <w:r w:rsidR="001B1710">
        <w:t xml:space="preserve"> each</w:t>
      </w:r>
      <w:r w:rsidR="00986CD0">
        <w:t xml:space="preserve"> profile</w:t>
      </w:r>
      <w:r w:rsidR="00113637">
        <w:t xml:space="preserve"> </w:t>
      </w:r>
      <w:r w:rsidR="001875A9">
        <w:t>correspond</w:t>
      </w:r>
      <w:r w:rsidR="001B1710">
        <w:t>s</w:t>
      </w:r>
      <w:r w:rsidR="001875A9">
        <w:t xml:space="preserve"> to </w:t>
      </w:r>
      <w:r w:rsidR="001B1710">
        <w:t>a</w:t>
      </w:r>
      <w:r w:rsidR="00986CD0">
        <w:t xml:space="preserve"> </w:t>
      </w:r>
      <w:r w:rsidR="001B1710">
        <w:t xml:space="preserve">single species of </w:t>
      </w:r>
      <w:r w:rsidR="00986CD0">
        <w:t>symbiont</w:t>
      </w:r>
      <w:r w:rsidR="00CE476E">
        <w:t>,</w:t>
      </w:r>
      <w:r w:rsidR="001875A9">
        <w:t xml:space="preserve"> </w:t>
      </w:r>
      <w:r w:rsidR="00C1569F">
        <w:t>not diverse community assemblages as are</w:t>
      </w:r>
      <w:r w:rsidR="00E1077A">
        <w:t xml:space="preserve"> sometimes</w:t>
      </w:r>
      <w:r w:rsidR="001F302B">
        <w:t xml:space="preserve"> </w:t>
      </w:r>
      <w:r w:rsidR="001F302B" w:rsidRPr="005620D2">
        <w:t>inferred</w:t>
      </w:r>
      <w:r w:rsidR="001F302B">
        <w:t>.</w:t>
      </w:r>
      <w:r w:rsidR="00113637">
        <w:t xml:space="preserve"> </w:t>
      </w:r>
      <w:r w:rsidR="0077298D" w:rsidRPr="00816A88">
        <w:rPr>
          <w:i/>
        </w:rPr>
        <w:t>Breviolum</w:t>
      </w:r>
      <w:r w:rsidR="0077298D" w:rsidRPr="00816A88">
        <w:t xml:space="preserve"> </w:t>
      </w:r>
      <w:r w:rsidR="0077298D" w:rsidRPr="009B63D4">
        <w:rPr>
          <w:i/>
        </w:rPr>
        <w:t>psygmophilum</w:t>
      </w:r>
      <w:r w:rsidR="0077298D">
        <w:t xml:space="preserve"> was </w:t>
      </w:r>
      <w:r w:rsidR="008D421D">
        <w:t>common</w:t>
      </w:r>
      <w:r w:rsidR="0077298D">
        <w:t xml:space="preserve"> in all specimens, while </w:t>
      </w:r>
      <w:r w:rsidR="0077298D" w:rsidRPr="009B63D4">
        <w:rPr>
          <w:i/>
        </w:rPr>
        <w:t>Philozoon medusarum</w:t>
      </w:r>
      <w:r w:rsidR="0077298D">
        <w:t xml:space="preserve"> occurred at lower abundances in </w:t>
      </w:r>
      <w:r w:rsidR="00CE476E">
        <w:t xml:space="preserve">many </w:t>
      </w:r>
      <w:r w:rsidR="0077298D">
        <w:t xml:space="preserve">individuals. </w:t>
      </w:r>
      <w:r w:rsidR="005E2CF4">
        <w:t xml:space="preserve">The ribosomal array of </w:t>
      </w:r>
      <w:r w:rsidR="005E2CF4" w:rsidRPr="00905645">
        <w:rPr>
          <w:i/>
        </w:rPr>
        <w:t>B. psygmophilum</w:t>
      </w:r>
      <w:r w:rsidR="005E2CF4">
        <w:t xml:space="preserve"> </w:t>
      </w:r>
      <w:r w:rsidR="002A0FAA">
        <w:t>was</w:t>
      </w:r>
      <w:r w:rsidR="004666DC">
        <w:t xml:space="preserve"> highly</w:t>
      </w:r>
      <w:r w:rsidR="005E2CF4">
        <w:t xml:space="preserve"> heterogeneous and contain</w:t>
      </w:r>
      <w:r w:rsidR="00DE7FF6">
        <w:t>ed</w:t>
      </w:r>
      <w:r w:rsidR="005E2CF4">
        <w:t xml:space="preserve"> </w:t>
      </w:r>
      <w:r w:rsidR="007A1656">
        <w:t>~</w:t>
      </w:r>
      <w:r w:rsidR="005E2CF4">
        <w:t xml:space="preserve">15 co-occurring sequence variants found in </w:t>
      </w:r>
      <w:r w:rsidR="00A2085C">
        <w:t xml:space="preserve">the same </w:t>
      </w:r>
      <w:r w:rsidR="005E2CF4">
        <w:t xml:space="preserve">relative proportions </w:t>
      </w:r>
      <w:r w:rsidR="001B1710">
        <w:t>across all</w:t>
      </w:r>
      <w:r w:rsidR="005E2CF4">
        <w:t xml:space="preserve"> </w:t>
      </w:r>
      <w:r w:rsidR="00353141">
        <w:t>samples</w:t>
      </w:r>
      <w:r w:rsidR="005E2CF4">
        <w:t xml:space="preserve"> obtained </w:t>
      </w:r>
      <w:r w:rsidR="007A1656">
        <w:t>in this study</w:t>
      </w:r>
      <w:r w:rsidR="009E68DD">
        <w:t>, while</w:t>
      </w:r>
      <w:r w:rsidR="005E2CF4">
        <w:t xml:space="preserve"> </w:t>
      </w:r>
      <w:r w:rsidR="009E68DD">
        <w:t>t</w:t>
      </w:r>
      <w:r w:rsidR="005E2CF4">
        <w:t xml:space="preserve">he ribosomal array in the genomes of </w:t>
      </w:r>
      <w:r w:rsidR="005E2CF4" w:rsidRPr="00905645">
        <w:rPr>
          <w:i/>
        </w:rPr>
        <w:t>P. medusarum</w:t>
      </w:r>
      <w:r w:rsidR="005E2CF4">
        <w:t xml:space="preserve"> was </w:t>
      </w:r>
      <w:r w:rsidR="00DD0532">
        <w:t xml:space="preserve">relatively </w:t>
      </w:r>
      <w:r w:rsidR="005E2CF4">
        <w:t>homogeneous</w:t>
      </w:r>
      <w:r w:rsidR="00CE476E">
        <w:t xml:space="preserve"> represented mostly by one abundant sequence variant</w:t>
      </w:r>
      <w:r w:rsidR="005E2CF4">
        <w:t xml:space="preserve">. </w:t>
      </w:r>
      <w:r w:rsidR="00407BD2">
        <w:rPr>
          <w:rFonts w:eastAsia="Times New Roman"/>
          <w:color w:val="000000"/>
          <w:lang w:val="en-GB" w:eastAsia="en-GB"/>
        </w:rPr>
        <w:t>This interpretation</w:t>
      </w:r>
      <w:r w:rsidR="00EA1D38">
        <w:rPr>
          <w:rFonts w:eastAsia="Times New Roman"/>
          <w:color w:val="000000"/>
          <w:lang w:val="en-GB" w:eastAsia="en-GB"/>
        </w:rPr>
        <w:t xml:space="preserve"> or rDNA data</w:t>
      </w:r>
      <w:r w:rsidR="00407BD2">
        <w:rPr>
          <w:rFonts w:eastAsia="Times New Roman"/>
          <w:color w:val="000000"/>
          <w:lang w:val="en-GB" w:eastAsia="en-GB"/>
        </w:rPr>
        <w:t xml:space="preserve"> </w:t>
      </w:r>
      <w:r w:rsidR="006F419D">
        <w:rPr>
          <w:rFonts w:eastAsia="Times New Roman"/>
          <w:color w:val="000000"/>
          <w:lang w:val="en-GB" w:eastAsia="en-GB"/>
        </w:rPr>
        <w:t>resolves</w:t>
      </w:r>
      <w:r w:rsidR="00407BD2">
        <w:rPr>
          <w:rFonts w:eastAsia="Times New Roman"/>
          <w:color w:val="000000"/>
          <w:lang w:val="en-GB" w:eastAsia="en-GB"/>
        </w:rPr>
        <w:t xml:space="preserve"> understanding of the ecology and evolution of these mutualisms. </w:t>
      </w:r>
      <w:r w:rsidR="00EA1D38" w:rsidRPr="00816A88">
        <w:rPr>
          <w:i/>
        </w:rPr>
        <w:t>Cotylorhiza tuberculata</w:t>
      </w:r>
      <w:r w:rsidR="00EA1D38">
        <w:t>’s</w:t>
      </w:r>
      <w:r w:rsidR="00EA1D38" w:rsidRPr="00816A88">
        <w:t xml:space="preserve"> </w:t>
      </w:r>
      <w:r w:rsidR="006F419D">
        <w:t xml:space="preserve">association with </w:t>
      </w:r>
      <w:r w:rsidR="00F10C3D">
        <w:t xml:space="preserve">dinoflagellate </w:t>
      </w:r>
      <w:r w:rsidR="005E2CF4">
        <w:t xml:space="preserve">symbionts </w:t>
      </w:r>
      <w:r w:rsidR="00A2085C">
        <w:t xml:space="preserve">from </w:t>
      </w:r>
      <w:r w:rsidR="005E2CF4">
        <w:t>different genera</w:t>
      </w:r>
      <w:r w:rsidR="00A2085C">
        <w:t xml:space="preserve"> is consistent with previous findings</w:t>
      </w:r>
      <w:r w:rsidR="00AD2BAF">
        <w:t xml:space="preserve"> and</w:t>
      </w:r>
      <w:r w:rsidR="00F10C3D">
        <w:t xml:space="preserve"> </w:t>
      </w:r>
      <w:r w:rsidR="005E2CF4">
        <w:t>suggest</w:t>
      </w:r>
      <w:r w:rsidR="00AD2BAF">
        <w:t>s</w:t>
      </w:r>
      <w:r w:rsidR="005E2CF4">
        <w:t xml:space="preserve"> that </w:t>
      </w:r>
      <w:r w:rsidR="005E2CF4" w:rsidRPr="00B50B88">
        <w:t xml:space="preserve">evolutionary </w:t>
      </w:r>
      <w:r w:rsidR="00AD2BAF">
        <w:t xml:space="preserve">divergent </w:t>
      </w:r>
      <w:r w:rsidR="005E2CF4">
        <w:t xml:space="preserve">symbionts </w:t>
      </w:r>
      <w:r w:rsidR="00AD2BAF">
        <w:t xml:space="preserve">with </w:t>
      </w:r>
      <w:r w:rsidR="005E2CF4">
        <w:t xml:space="preserve">dissimilar niches </w:t>
      </w:r>
      <w:r w:rsidR="00AD2BAF">
        <w:t>are</w:t>
      </w:r>
      <w:r w:rsidR="005E2CF4">
        <w:t xml:space="preserve"> </w:t>
      </w:r>
      <w:r w:rsidR="00F7558F">
        <w:t xml:space="preserve">better </w:t>
      </w:r>
      <w:r w:rsidR="00AD0ABA">
        <w:t>able</w:t>
      </w:r>
      <w:r w:rsidR="005E2CF4">
        <w:t xml:space="preserve"> to coexist</w:t>
      </w:r>
      <w:r w:rsidR="008C5FB5">
        <w:t xml:space="preserve"> </w:t>
      </w:r>
      <w:r w:rsidR="00AD2BAF" w:rsidRPr="00B60450">
        <w:rPr>
          <w:i/>
        </w:rPr>
        <w:t>in hospite</w:t>
      </w:r>
      <w:r w:rsidR="005E2CF4">
        <w:t xml:space="preserve">. </w:t>
      </w:r>
    </w:p>
    <w:p w14:paraId="54B30090" w14:textId="77777777" w:rsidR="005E2CF4" w:rsidRDefault="005E2CF4" w:rsidP="00971474">
      <w:pPr>
        <w:spacing w:line="360" w:lineRule="auto"/>
      </w:pPr>
    </w:p>
    <w:p w14:paraId="7229660E" w14:textId="0F22BF3B" w:rsidR="005E2CF4" w:rsidRPr="00816A88" w:rsidRDefault="005E2CF4" w:rsidP="00971474">
      <w:pPr>
        <w:spacing w:line="360" w:lineRule="auto"/>
      </w:pPr>
      <w:r w:rsidRPr="00080F8D">
        <w:rPr>
          <w:b/>
        </w:rPr>
        <w:t>Keywords:</w:t>
      </w:r>
      <w:r>
        <w:t xml:space="preserve"> </w:t>
      </w:r>
      <w:r w:rsidRPr="00386753">
        <w:rPr>
          <w:i/>
          <w:iCs/>
        </w:rPr>
        <w:t>Breviolum</w:t>
      </w:r>
      <w:r>
        <w:t xml:space="preserve">, coexistence, </w:t>
      </w:r>
      <w:r w:rsidR="00BB5347">
        <w:t xml:space="preserve">eukaryotic rDNA, </w:t>
      </w:r>
      <w:r w:rsidR="00507D4A">
        <w:t>Mediterranean</w:t>
      </w:r>
      <w:r>
        <w:t xml:space="preserve">, </w:t>
      </w:r>
      <w:r w:rsidRPr="00CF595D">
        <w:rPr>
          <w:i/>
        </w:rPr>
        <w:t>Philozoon</w:t>
      </w:r>
      <w:r>
        <w:t>,</w:t>
      </w:r>
      <w:r w:rsidRPr="00257576">
        <w:t xml:space="preserve"> </w:t>
      </w:r>
      <w:r>
        <w:t xml:space="preserve">Scyphozoa, Symbiodiniaceae. </w:t>
      </w:r>
    </w:p>
    <w:p w14:paraId="7B132873" w14:textId="77777777" w:rsidR="005E2CF4" w:rsidRDefault="005E2CF4" w:rsidP="00971474">
      <w:pPr>
        <w:pStyle w:val="Heading1"/>
        <w:keepNext w:val="0"/>
        <w:keepLines w:val="0"/>
        <w:spacing w:before="480"/>
        <w:rPr>
          <w:b/>
          <w:sz w:val="24"/>
          <w:szCs w:val="24"/>
          <w:lang w:val="en-US"/>
        </w:rPr>
      </w:pPr>
    </w:p>
    <w:p w14:paraId="2903C435" w14:textId="77777777" w:rsidR="005E2CF4" w:rsidRDefault="005E2CF4" w:rsidP="00971474">
      <w:pPr>
        <w:spacing w:line="276" w:lineRule="auto"/>
        <w:rPr>
          <w:b/>
          <w:sz w:val="32"/>
          <w:szCs w:val="32"/>
        </w:rPr>
      </w:pPr>
      <w:r>
        <w:rPr>
          <w:b/>
          <w:sz w:val="32"/>
          <w:szCs w:val="32"/>
        </w:rPr>
        <w:br w:type="page"/>
      </w:r>
    </w:p>
    <w:p w14:paraId="108AE59F" w14:textId="3A4E0F07" w:rsidR="005E2CF4" w:rsidRPr="002B1F77" w:rsidRDefault="005E2CF4" w:rsidP="00971474">
      <w:pPr>
        <w:pStyle w:val="Heading1"/>
        <w:keepNext w:val="0"/>
        <w:keepLines w:val="0"/>
        <w:tabs>
          <w:tab w:val="left" w:pos="450"/>
        </w:tabs>
        <w:spacing w:before="720"/>
        <w:rPr>
          <w:rFonts w:ascii="Times New Roman" w:hAnsi="Times New Roman" w:cs="Times New Roman"/>
          <w:b/>
          <w:sz w:val="32"/>
          <w:szCs w:val="32"/>
          <w:lang w:val="en-US"/>
        </w:rPr>
      </w:pPr>
      <w:r w:rsidRPr="002B1F77">
        <w:rPr>
          <w:rFonts w:ascii="Times New Roman" w:hAnsi="Times New Roman" w:cs="Times New Roman"/>
          <w:b/>
          <w:sz w:val="32"/>
          <w:szCs w:val="32"/>
          <w:lang w:val="en-US"/>
        </w:rPr>
        <w:lastRenderedPageBreak/>
        <w:t>Introduction</w:t>
      </w:r>
    </w:p>
    <w:p w14:paraId="759FD6F2" w14:textId="7080DBD3" w:rsidR="009F36E4" w:rsidRDefault="009F36E4" w:rsidP="00971474"/>
    <w:p w14:paraId="214CC35A" w14:textId="0193F41F" w:rsidR="009F36E4" w:rsidRDefault="00352809" w:rsidP="00C7493E">
      <w:pPr>
        <w:spacing w:line="480" w:lineRule="auto"/>
        <w:rPr>
          <w:rFonts w:eastAsia="Times New Roman"/>
          <w:color w:val="000000"/>
          <w:lang w:val="en-GB" w:eastAsia="en-GB"/>
        </w:rPr>
      </w:pPr>
      <w:r>
        <w:rPr>
          <w:rFonts w:eastAsia="Times New Roman"/>
          <w:color w:val="000000"/>
          <w:lang w:val="en-GB" w:eastAsia="en-GB"/>
        </w:rPr>
        <w:t>Currently, a</w:t>
      </w:r>
      <w:r w:rsidR="009F36E4">
        <w:rPr>
          <w:rFonts w:eastAsia="Times New Roman"/>
          <w:color w:val="000000"/>
          <w:lang w:val="en-GB" w:eastAsia="en-GB"/>
        </w:rPr>
        <w:t xml:space="preserve"> non-standardized </w:t>
      </w:r>
      <w:r w:rsidR="009F36E4" w:rsidRPr="009259B4">
        <w:rPr>
          <w:rFonts w:eastAsia="Times New Roman"/>
          <w:color w:val="000000"/>
          <w:lang w:val="en-GB" w:eastAsia="en-GB"/>
        </w:rPr>
        <w:t>system</w:t>
      </w:r>
      <w:r w:rsidR="009F36E4">
        <w:rPr>
          <w:rFonts w:eastAsia="Times New Roman"/>
          <w:color w:val="000000"/>
          <w:lang w:val="en-GB" w:eastAsia="en-GB"/>
        </w:rPr>
        <w:t xml:space="preserve"> of </w:t>
      </w:r>
      <w:r w:rsidR="009F36E4" w:rsidRPr="009259B4">
        <w:rPr>
          <w:rFonts w:eastAsia="Times New Roman"/>
          <w:color w:val="000000"/>
          <w:lang w:val="en-GB" w:eastAsia="en-GB"/>
        </w:rPr>
        <w:t>complex</w:t>
      </w:r>
      <w:r w:rsidR="009F36E4">
        <w:rPr>
          <w:rFonts w:eastAsia="Times New Roman"/>
          <w:color w:val="000000"/>
          <w:lang w:val="en-GB" w:eastAsia="en-GB"/>
        </w:rPr>
        <w:t xml:space="preserve"> and confusing </w:t>
      </w:r>
      <w:r w:rsidR="009F36E4" w:rsidRPr="009259B4">
        <w:rPr>
          <w:rFonts w:eastAsia="Times New Roman"/>
          <w:color w:val="000000"/>
          <w:lang w:val="en-GB" w:eastAsia="en-GB"/>
        </w:rPr>
        <w:t xml:space="preserve">nomenclature </w:t>
      </w:r>
      <w:r w:rsidR="009F36E4">
        <w:rPr>
          <w:rFonts w:eastAsia="Times New Roman"/>
          <w:color w:val="000000"/>
          <w:lang w:val="en-GB" w:eastAsia="en-GB"/>
        </w:rPr>
        <w:t xml:space="preserve">is predominantly used to report results in studies of </w:t>
      </w:r>
      <w:r w:rsidR="00C82CBE">
        <w:rPr>
          <w:rFonts w:eastAsia="Times New Roman"/>
          <w:color w:val="000000"/>
          <w:lang w:val="en-GB" w:eastAsia="en-GB"/>
        </w:rPr>
        <w:t xml:space="preserve">dinoflagellate </w:t>
      </w:r>
      <w:r w:rsidR="009F36E4">
        <w:rPr>
          <w:rFonts w:eastAsia="Times New Roman"/>
          <w:color w:val="000000"/>
          <w:lang w:val="en-GB" w:eastAsia="en-GB"/>
        </w:rPr>
        <w:t>diversity</w:t>
      </w:r>
      <w:r w:rsidR="00C82CBE">
        <w:rPr>
          <w:rFonts w:eastAsia="Times New Roman"/>
          <w:color w:val="000000"/>
          <w:lang w:val="en-GB" w:eastAsia="en-GB"/>
        </w:rPr>
        <w:t xml:space="preserve"> in host animals</w:t>
      </w:r>
      <w:r w:rsidR="009F36E4">
        <w:rPr>
          <w:rFonts w:eastAsia="Times New Roman"/>
          <w:color w:val="000000"/>
          <w:lang w:val="en-GB" w:eastAsia="en-GB"/>
        </w:rPr>
        <w:t>. This provisional taxonomy first emerged when evolutionarily divergent genetic lineages</w:t>
      </w:r>
      <w:r w:rsidR="004B4FCE">
        <w:rPr>
          <w:rFonts w:eastAsia="Times New Roman"/>
          <w:color w:val="000000"/>
          <w:lang w:val="en-GB" w:eastAsia="en-GB"/>
        </w:rPr>
        <w:t xml:space="preserve">, or clades, in </w:t>
      </w:r>
      <w:r w:rsidR="004B4FCE">
        <w:t>the dinoflagellate family Symbiodini</w:t>
      </w:r>
      <w:r w:rsidR="004B4FCE" w:rsidRPr="00816A88">
        <w:t>aceae</w:t>
      </w:r>
      <w:r w:rsidR="004B4FCE">
        <w:t xml:space="preserve"> </w:t>
      </w:r>
      <w:r w:rsidR="009F36E4">
        <w:rPr>
          <w:rFonts w:eastAsia="Times New Roman"/>
          <w:color w:val="000000"/>
          <w:lang w:val="en-GB" w:eastAsia="en-GB"/>
        </w:rPr>
        <w:t xml:space="preserve">were initially assigned letter designations </w:t>
      </w:r>
      <w:r w:rsidR="009F36E4">
        <w:rPr>
          <w:rFonts w:eastAsia="Times New Roman"/>
          <w:color w:val="000000"/>
          <w:lang w:val="en-GB" w:eastAsia="en-GB"/>
        </w:rPr>
        <w:fldChar w:fldCharType="begin"/>
      </w:r>
      <w:r w:rsidR="009F36E4">
        <w:rPr>
          <w:rFonts w:eastAsia="Times New Roman"/>
          <w:color w:val="000000"/>
          <w:lang w:val="en-GB" w:eastAsia="en-GB"/>
        </w:rPr>
        <w:instrText xml:space="preserve"> ADDIN EN.CITE &lt;EndNote&gt;&lt;Cite&gt;&lt;Author&gt;Rowan&lt;/Author&gt;&lt;Year&gt;1991&lt;/Year&gt;&lt;RecNum&gt;152&lt;/RecNum&gt;&lt;Prefix&gt;i.e. A`, B`, C`, etc…`; &lt;/Prefix&gt;&lt;DisplayText&gt;(i.e. A, B, C, etc…; Rowan and Powers 1991)&lt;/DisplayText&gt;&lt;record&gt;&lt;rec-number&gt;152&lt;/rec-number&gt;&lt;foreign-keys&gt;&lt;key app="EN" db-id="0ewser9znswsdvedxw7x2fzye00wp50205rs" timestamp="1571021614"&gt;152&lt;/key&gt;&lt;/foreign-keys&gt;&lt;ref-type name="Journal Article"&gt;17&lt;/ref-type&gt;&lt;contributors&gt;&lt;authors&gt;&lt;author&gt;Rowan, R.&lt;/author&gt;&lt;author&gt;Powers, D.&lt;/author&gt;&lt;/authors&gt;&lt;/contributors&gt;&lt;titles&gt;&lt;title&gt;A molecular genetic classification of zooxanthellae and the evolution of animal-algal symbioses&lt;/title&gt;&lt;secondary-title&gt;Science&lt;/secondary-title&gt;&lt;/titles&gt;&lt;periodical&gt;&lt;full-title&gt;Science&lt;/full-title&gt;&lt;abbr-1&gt;Science&lt;/abbr-1&gt;&lt;/periodical&gt;&lt;pages&gt;1348-1351&lt;/pages&gt;&lt;volume&gt;251&lt;/volume&gt;&lt;dates&gt;&lt;year&gt;1991&lt;/year&gt;&lt;/dates&gt;&lt;urls&gt;&lt;/urls&gt;&lt;/record&gt;&lt;/Cite&gt;&lt;/EndNote&gt;</w:instrText>
      </w:r>
      <w:r w:rsidR="009F36E4">
        <w:rPr>
          <w:rFonts w:eastAsia="Times New Roman"/>
          <w:color w:val="000000"/>
          <w:lang w:val="en-GB" w:eastAsia="en-GB"/>
        </w:rPr>
        <w:fldChar w:fldCharType="separate"/>
      </w:r>
      <w:r w:rsidR="009F36E4">
        <w:rPr>
          <w:rFonts w:eastAsia="Times New Roman"/>
          <w:noProof/>
          <w:color w:val="000000"/>
          <w:lang w:val="en-GB" w:eastAsia="en-GB"/>
        </w:rPr>
        <w:t>(i.e. A, B, C, etc…; Rowan and Powers 1991)</w:t>
      </w:r>
      <w:r w:rsidR="009F36E4">
        <w:rPr>
          <w:rFonts w:eastAsia="Times New Roman"/>
          <w:color w:val="000000"/>
          <w:lang w:val="en-GB" w:eastAsia="en-GB"/>
        </w:rPr>
        <w:fldChar w:fldCharType="end"/>
      </w:r>
      <w:r w:rsidR="009F36E4">
        <w:rPr>
          <w:rFonts w:eastAsia="Times New Roman"/>
          <w:color w:val="000000"/>
          <w:lang w:val="en-GB" w:eastAsia="en-GB"/>
        </w:rPr>
        <w:t xml:space="preserve">; and </w:t>
      </w:r>
      <w:r w:rsidR="009F36E4" w:rsidRPr="002721B6">
        <w:rPr>
          <w:rFonts w:eastAsia="Times New Roman"/>
          <w:color w:val="000000"/>
          <w:lang w:val="en-GB" w:eastAsia="en-GB"/>
        </w:rPr>
        <w:t>later</w:t>
      </w:r>
      <w:r w:rsidR="009F36E4">
        <w:rPr>
          <w:rFonts w:eastAsia="Times New Roman"/>
          <w:color w:val="000000"/>
          <w:lang w:val="en-GB" w:eastAsia="en-GB"/>
        </w:rPr>
        <w:t xml:space="preserve"> numbers were ascribed to dominant ITS2 rDNA sequence variants that defined ecologically/functionally distinct entities within each clade </w:t>
      </w:r>
      <w:r w:rsidR="009F36E4">
        <w:rPr>
          <w:rFonts w:eastAsia="Times New Roman"/>
          <w:color w:val="000000"/>
          <w:lang w:val="en-GB" w:eastAsia="en-GB"/>
        </w:rPr>
        <w:fldChar w:fldCharType="begin">
          <w:fldData xml:space="preserve">PEVuZE5vdGU+PENpdGU+PEF1dGhvcj5MYUpldW5lc3NlPC9BdXRob3I+PFllYXI+MjAwMjwvWWVh
cj48UmVjTnVtPjE4MjwvUmVjTnVtPjxQcmVmaXg+ZS5nLiA8L1ByZWZpeD48RGlzcGxheVRleHQ+
KGUuZy4gTGFKZXVuZXNzZSAyMDAyLCBTYW1wYXlvPHN0eWxlIGZhY2U9Iml0YWxpYyI+IGV0IGFs
Ljwvc3R5bGU+IDIwMDkpPC9EaXNwbGF5VGV4dD48cmVjb3JkPjxyZWMtbnVtYmVyPjE4MjwvcmVj
LW51bWJlcj48Zm9yZWlnbi1rZXlzPjxrZXkgYXBwPSJFTiIgZGItaWQ9IjBld3Nlcjl6bnN3c2R2
ZWR4dzd4MmZ6eWUwMHdwNTAyMDVycyIgdGltZXN0YW1wPSIxNTcxMDIxNjE1Ij4xODI8L2tleT48
L2ZvcmVpZ24ta2V5cz48cmVmLXR5cGUgbmFtZT0iSm91cm5hbCBBcnRpY2xlIj4xNzwvcmVmLXR5
cGU+PGNvbnRyaWJ1dG9ycz48YXV0aG9ycz48YXV0aG9yPkxhSmV1bmVzc2UsIFQuIEMuPC9hdXRo
b3I+PC9hdXRob3JzPjwvY29udHJpYnV0b3JzPjx0aXRsZXM+PHRpdGxlPkRpdmVyc2l0eSBhbmQg
Y29tbXVuaXR5IHN0cnVjdHVyZSBvZiBzeW1iaW90aWMgZGlub2ZsYWdlbGxhdGVzIGZyb20gQ2Fy
aWJiZWFuIGNvcmFsIHJlZWZzPC90aXRsZT48c2Vjb25kYXJ5LXRpdGxlPk1hcmluZSBCaW9sb2d5
PC9zZWNvbmRhcnktdGl0bGU+PC90aXRsZXM+PHBlcmlvZGljYWw+PGZ1bGwtdGl0bGU+TWFyaW5l
IEJpb2xvZ3k8L2Z1bGwtdGl0bGU+PGFiYnItMT5NYXIuIEJpb2wuPC9hYmJyLTE+PGFiYnItMj5N
YXIgQmlvbDwvYWJici0yPjwvcGVyaW9kaWNhbD48cGFnZXM+Mzg3LTQwMDwvcGFnZXM+PHZvbHVt
ZT4xNDE8L3ZvbHVtZT48bnVtYmVyPjI8L251bWJlcj48ZGF0ZXM+PHllYXI+MjAwMjwveWVhcj48
L2RhdGVzPjxpc2JuPjAwMjUtMzE2MiYjeEQ7MTQzMi0xNzkzPC9pc2JuPjx1cmxzPjwvdXJscz48
ZWxlY3Ryb25pYy1yZXNvdXJjZS1udW0+MTAuMTAwNy9zMDAyMjctMDAyLTA4MjktMjwvZWxlY3Ry
b25pYy1yZXNvdXJjZS1udW0+PC9yZWNvcmQ+PC9DaXRlPjxDaXRlPjxBdXRob3I+U2FtcGF5bzwv
QXV0aG9yPjxZZWFyPjIwMDk8L1llYXI+PFJlY051bT4zMzwvUmVjTnVtPjxyZWNvcmQ+PHJlYy1u
dW1iZXI+MzM8L3JlYy1udW1iZXI+PGZvcmVpZ24ta2V5cz48a2V5IGFwcD0iRU4iIGRiLWlkPSIw
ZXdzZXI5em5zd3NkdmVkeHc3eDJmenllMDB3cDUwMjA1cnMiIHRpbWVzdGFtcD0iMTU3MTAyMTYx
NCI+MzM8L2tleT48L2ZvcmVpZ24ta2V5cz48cmVmLXR5cGUgbmFtZT0iSm91cm5hbCBBcnRpY2xl
Ij4xNzwvcmVmLXR5cGU+PGNvbnRyaWJ1dG9ycz48YXV0aG9ycz48YXV0aG9yPlNhbXBheW8sIEUu
IE0uPC9hdXRob3I+PGF1dGhvcj5Eb3ZlLCBTLjwvYXV0aG9yPjxhdXRob3I+TGFKZXVuZXNzZSwg
VC4gQy48L2F1dGhvcj48L2F1dGhvcnM+PC9jb250cmlidXRvcnM+PGF1dGgtYWRkcmVzcz5DZW50
cmUgZm9yIE1hcmluZSBTdHVkaWVzLCBVbml2ZXJzaXR5IG9mIFF1ZWVuc2xhbmQsIFN0LiBMdWNp
YSwgUWxkIDQwNzIsIEF1c3RyYWxpYS4gZW1uMTNAcHN1LmVkdTwvYXV0aC1hZGRyZXNzPjx0aXRs
ZXM+PHRpdGxlPkNvaGVzaXZlIG1vbGVjdWxhciBnZW5ldGljIGRhdGEgZGVsaW5lYXRlIHNwZWNp
ZXMgZGl2ZXJzaXR5IGluIHRoZSBkaW5vZmxhZ2VsbGF0ZSBnZW51cyBTeW1iaW9kaW5pdW08L3Rp
dGxlPjxzZWNvbmRhcnktdGl0bGU+TW9sIEVjb2w8L3NlY29uZGFyeS10aXRsZT48L3RpdGxlcz48
cGVyaW9kaWNhbD48ZnVsbC10aXRsZT5Nb2xlY3VsYXIgRWNvbG9neTwvZnVsbC10aXRsZT48YWJi
ci0xPk1vbC4gRWNvbC48L2FiYnItMT48YWJici0yPk1vbCBFY29sPC9hYmJyLTI+PC9wZXJpb2Rp
Y2FsPjxwYWdlcz41MDAtMTk8L3BhZ2VzPjx2b2x1bWU+MTg8L3ZvbHVtZT48bnVtYmVyPjM8L251
bWJlcj48a2V5d29yZHM+PGtleXdvcmQ+QW5pbWFsczwva2V5d29yZD48a2V5d29yZD5BbnRob3pv
YS8qbWljcm9iaW9sb2d5PC9rZXl3b3JkPjxrZXl3b3JkPkROQSBQcmltZXJzPC9rZXl3b3JkPjxr
ZXl3b3JkPkROQSwgUmlib3NvbWFsL2FuYWx5c2lzPC9rZXl3b3JkPjxrZXl3b3JkPkROQSwgUmli
b3NvbWFsIFNwYWNlci9hbmFseXNpczwva2V5d29yZD48a2V5d29yZD5EaW5vZmxhZ2VsbGlkYS8q
Y2xhc3NpZmljYXRpb24vKmdlbmV0aWNzPC9rZXl3b3JkPjxrZXl3b3JkPipHZW5ldGljIFZhcmlh
dGlvbjwva2V5d29yZD48a2V5d29yZD4qUGh5bG9nZW55PC9rZXl3b3JkPjxrZXl3b3JkPlBvbHlt
b3JwaGlzbSwgUmVzdHJpY3Rpb24gRnJhZ21lbnQgTGVuZ3RoPC9rZXl3b3JkPjxrZXl3b3JkPlBv
bHltb3JwaGlzbSwgU2luZ2xlLVN0cmFuZGVkIENvbmZvcm1hdGlvbmFsPC9rZXl3b3JkPjxrZXl3
b3JkPlNlcXVlbmNlIEFuYWx5c2lzLCBETkE8L2tleXdvcmQ+PGtleXdvcmQ+U3BlY2llcyBTcGVj
aWZpY2l0eTwva2V5d29yZD48a2V5d29yZD4qU3ltYmlvc2lzPC9rZXl3b3JkPjwva2V5d29yZHM+
PGRhdGVzPjx5ZWFyPjIwMDk8L3llYXI+PHB1Yi1kYXRlcz48ZGF0ZT5GZWI8L2RhdGU+PC9wdWIt
ZGF0ZXM+PC9kYXRlcz48aXNibj4xMzY1LTI5NFggKEVsZWN0cm9uaWMpJiN4RDswOTYyLTEwODMg
KExpbmtpbmcpPC9pc2JuPjxhY2Nlc3Npb24tbnVtPjE5MTYxNDcwPC9hY2Nlc3Npb24tbnVtPjx1
cmxzPjxyZWxhdGVkLXVybHM+PHVybD5odHRwOi8vd3d3Lm5jYmkubmxtLm5paC5nb3YvcHVibWVk
LzE5MTYxNDcwPC91cmw+PC9yZWxhdGVkLXVybHM+PC91cmxzPjxlbGVjdHJvbmljLXJlc291cmNl
LW51bT4xMC4xMTExL2ouMTM2NS0yOTRYLjIwMDguMDQwMzcueDwvZWxlY3Ryb25pYy1yZXNvdXJj
ZS1udW0+PC9yZWNvcmQ+PC9DaXRlPjwvRW5kTm90ZT4A
</w:fldData>
        </w:fldChar>
      </w:r>
      <w:r w:rsidR="004B4FCE">
        <w:rPr>
          <w:rFonts w:eastAsia="Times New Roman"/>
          <w:color w:val="000000"/>
          <w:lang w:val="en-GB" w:eastAsia="en-GB"/>
        </w:rPr>
        <w:instrText xml:space="preserve"> ADDIN EN.CITE </w:instrText>
      </w:r>
      <w:r w:rsidR="004B4FCE">
        <w:rPr>
          <w:rFonts w:eastAsia="Times New Roman"/>
          <w:color w:val="000000"/>
          <w:lang w:val="en-GB" w:eastAsia="en-GB"/>
        </w:rPr>
        <w:fldChar w:fldCharType="begin">
          <w:fldData xml:space="preserve">PEVuZE5vdGU+PENpdGU+PEF1dGhvcj5MYUpldW5lc3NlPC9BdXRob3I+PFllYXI+MjAwMjwvWWVh
cj48UmVjTnVtPjE4MjwvUmVjTnVtPjxQcmVmaXg+ZS5nLiA8L1ByZWZpeD48RGlzcGxheVRleHQ+
KGUuZy4gTGFKZXVuZXNzZSAyMDAyLCBTYW1wYXlvPHN0eWxlIGZhY2U9Iml0YWxpYyI+IGV0IGFs
Ljwvc3R5bGU+IDIwMDkpPC9EaXNwbGF5VGV4dD48cmVjb3JkPjxyZWMtbnVtYmVyPjE4MjwvcmVj
LW51bWJlcj48Zm9yZWlnbi1rZXlzPjxrZXkgYXBwPSJFTiIgZGItaWQ9IjBld3Nlcjl6bnN3c2R2
ZWR4dzd4MmZ6eWUwMHdwNTAyMDVycyIgdGltZXN0YW1wPSIxNTcxMDIxNjE1Ij4xODI8L2tleT48
L2ZvcmVpZ24ta2V5cz48cmVmLXR5cGUgbmFtZT0iSm91cm5hbCBBcnRpY2xlIj4xNzwvcmVmLXR5
cGU+PGNvbnRyaWJ1dG9ycz48YXV0aG9ycz48YXV0aG9yPkxhSmV1bmVzc2UsIFQuIEMuPC9hdXRo
b3I+PC9hdXRob3JzPjwvY29udHJpYnV0b3JzPjx0aXRsZXM+PHRpdGxlPkRpdmVyc2l0eSBhbmQg
Y29tbXVuaXR5IHN0cnVjdHVyZSBvZiBzeW1iaW90aWMgZGlub2ZsYWdlbGxhdGVzIGZyb20gQ2Fy
aWJiZWFuIGNvcmFsIHJlZWZzPC90aXRsZT48c2Vjb25kYXJ5LXRpdGxlPk1hcmluZSBCaW9sb2d5
PC9zZWNvbmRhcnktdGl0bGU+PC90aXRsZXM+PHBlcmlvZGljYWw+PGZ1bGwtdGl0bGU+TWFyaW5l
IEJpb2xvZ3k8L2Z1bGwtdGl0bGU+PGFiYnItMT5NYXIuIEJpb2wuPC9hYmJyLTE+PGFiYnItMj5N
YXIgQmlvbDwvYWJici0yPjwvcGVyaW9kaWNhbD48cGFnZXM+Mzg3LTQwMDwvcGFnZXM+PHZvbHVt
ZT4xNDE8L3ZvbHVtZT48bnVtYmVyPjI8L251bWJlcj48ZGF0ZXM+PHllYXI+MjAwMjwveWVhcj48
L2RhdGVzPjxpc2JuPjAwMjUtMzE2MiYjeEQ7MTQzMi0xNzkzPC9pc2JuPjx1cmxzPjwvdXJscz48
ZWxlY3Ryb25pYy1yZXNvdXJjZS1udW0+MTAuMTAwNy9zMDAyMjctMDAyLTA4MjktMjwvZWxlY3Ry
b25pYy1yZXNvdXJjZS1udW0+PC9yZWNvcmQ+PC9DaXRlPjxDaXRlPjxBdXRob3I+U2FtcGF5bzwv
QXV0aG9yPjxZZWFyPjIwMDk8L1llYXI+PFJlY051bT4zMzwvUmVjTnVtPjxyZWNvcmQ+PHJlYy1u
dW1iZXI+MzM8L3JlYy1udW1iZXI+PGZvcmVpZ24ta2V5cz48a2V5IGFwcD0iRU4iIGRiLWlkPSIw
ZXdzZXI5em5zd3NkdmVkeHc3eDJmenllMDB3cDUwMjA1cnMiIHRpbWVzdGFtcD0iMTU3MTAyMTYx
NCI+MzM8L2tleT48L2ZvcmVpZ24ta2V5cz48cmVmLXR5cGUgbmFtZT0iSm91cm5hbCBBcnRpY2xl
Ij4xNzwvcmVmLXR5cGU+PGNvbnRyaWJ1dG9ycz48YXV0aG9ycz48YXV0aG9yPlNhbXBheW8sIEUu
IE0uPC9hdXRob3I+PGF1dGhvcj5Eb3ZlLCBTLjwvYXV0aG9yPjxhdXRob3I+TGFKZXVuZXNzZSwg
VC4gQy48L2F1dGhvcj48L2F1dGhvcnM+PC9jb250cmlidXRvcnM+PGF1dGgtYWRkcmVzcz5DZW50
cmUgZm9yIE1hcmluZSBTdHVkaWVzLCBVbml2ZXJzaXR5IG9mIFF1ZWVuc2xhbmQsIFN0LiBMdWNp
YSwgUWxkIDQwNzIsIEF1c3RyYWxpYS4gZW1uMTNAcHN1LmVkdTwvYXV0aC1hZGRyZXNzPjx0aXRs
ZXM+PHRpdGxlPkNvaGVzaXZlIG1vbGVjdWxhciBnZW5ldGljIGRhdGEgZGVsaW5lYXRlIHNwZWNp
ZXMgZGl2ZXJzaXR5IGluIHRoZSBkaW5vZmxhZ2VsbGF0ZSBnZW51cyBTeW1iaW9kaW5pdW08L3Rp
dGxlPjxzZWNvbmRhcnktdGl0bGU+TW9sIEVjb2w8L3NlY29uZGFyeS10aXRsZT48L3RpdGxlcz48
cGVyaW9kaWNhbD48ZnVsbC10aXRsZT5Nb2xlY3VsYXIgRWNvbG9neTwvZnVsbC10aXRsZT48YWJi
ci0xPk1vbC4gRWNvbC48L2FiYnItMT48YWJici0yPk1vbCBFY29sPC9hYmJyLTI+PC9wZXJpb2Rp
Y2FsPjxwYWdlcz41MDAtMTk8L3BhZ2VzPjx2b2x1bWU+MTg8L3ZvbHVtZT48bnVtYmVyPjM8L251
bWJlcj48a2V5d29yZHM+PGtleXdvcmQ+QW5pbWFsczwva2V5d29yZD48a2V5d29yZD5BbnRob3pv
YS8qbWljcm9iaW9sb2d5PC9rZXl3b3JkPjxrZXl3b3JkPkROQSBQcmltZXJzPC9rZXl3b3JkPjxr
ZXl3b3JkPkROQSwgUmlib3NvbWFsL2FuYWx5c2lzPC9rZXl3b3JkPjxrZXl3b3JkPkROQSwgUmli
b3NvbWFsIFNwYWNlci9hbmFseXNpczwva2V5d29yZD48a2V5d29yZD5EaW5vZmxhZ2VsbGlkYS8q
Y2xhc3NpZmljYXRpb24vKmdlbmV0aWNzPC9rZXl3b3JkPjxrZXl3b3JkPipHZW5ldGljIFZhcmlh
dGlvbjwva2V5d29yZD48a2V5d29yZD4qUGh5bG9nZW55PC9rZXl3b3JkPjxrZXl3b3JkPlBvbHlt
b3JwaGlzbSwgUmVzdHJpY3Rpb24gRnJhZ21lbnQgTGVuZ3RoPC9rZXl3b3JkPjxrZXl3b3JkPlBv
bHltb3JwaGlzbSwgU2luZ2xlLVN0cmFuZGVkIENvbmZvcm1hdGlvbmFsPC9rZXl3b3JkPjxrZXl3
b3JkPlNlcXVlbmNlIEFuYWx5c2lzLCBETkE8L2tleXdvcmQ+PGtleXdvcmQ+U3BlY2llcyBTcGVj
aWZpY2l0eTwva2V5d29yZD48a2V5d29yZD4qU3ltYmlvc2lzPC9rZXl3b3JkPjwva2V5d29yZHM+
PGRhdGVzPjx5ZWFyPjIwMDk8L3llYXI+PHB1Yi1kYXRlcz48ZGF0ZT5GZWI8L2RhdGU+PC9wdWIt
ZGF0ZXM+PC9kYXRlcz48aXNibj4xMzY1LTI5NFggKEVsZWN0cm9uaWMpJiN4RDswOTYyLTEwODMg
KExpbmtpbmcpPC9pc2JuPjxhY2Nlc3Npb24tbnVtPjE5MTYxNDcwPC9hY2Nlc3Npb24tbnVtPjx1
cmxzPjxyZWxhdGVkLXVybHM+PHVybD5odHRwOi8vd3d3Lm5jYmkubmxtLm5paC5nb3YvcHVibWVk
LzE5MTYxNDcwPC91cmw+PC9yZWxhdGVkLXVybHM+PC91cmxzPjxlbGVjdHJvbmljLXJlc291cmNl
LW51bT4xMC4xMTExL2ouMTM2NS0yOTRYLjIwMDguMDQwMzcueDwvZWxlY3Ryb25pYy1yZXNvdXJj
ZS1udW0+PC9yZWNvcmQ+PC9DaXRlPjwvRW5kTm90ZT4A
</w:fldData>
        </w:fldChar>
      </w:r>
      <w:r w:rsidR="004B4FCE">
        <w:rPr>
          <w:rFonts w:eastAsia="Times New Roman"/>
          <w:color w:val="000000"/>
          <w:lang w:val="en-GB" w:eastAsia="en-GB"/>
        </w:rPr>
        <w:instrText xml:space="preserve"> ADDIN EN.CITE.DATA </w:instrText>
      </w:r>
      <w:r w:rsidR="004B4FCE">
        <w:rPr>
          <w:rFonts w:eastAsia="Times New Roman"/>
          <w:color w:val="000000"/>
          <w:lang w:val="en-GB" w:eastAsia="en-GB"/>
        </w:rPr>
      </w:r>
      <w:r w:rsidR="004B4FCE">
        <w:rPr>
          <w:rFonts w:eastAsia="Times New Roman"/>
          <w:color w:val="000000"/>
          <w:lang w:val="en-GB" w:eastAsia="en-GB"/>
        </w:rPr>
        <w:fldChar w:fldCharType="end"/>
      </w:r>
      <w:r w:rsidR="009F36E4">
        <w:rPr>
          <w:rFonts w:eastAsia="Times New Roman"/>
          <w:color w:val="000000"/>
          <w:lang w:val="en-GB" w:eastAsia="en-GB"/>
        </w:rPr>
      </w:r>
      <w:r w:rsidR="009F36E4">
        <w:rPr>
          <w:rFonts w:eastAsia="Times New Roman"/>
          <w:color w:val="000000"/>
          <w:lang w:val="en-GB" w:eastAsia="en-GB"/>
        </w:rPr>
        <w:fldChar w:fldCharType="separate"/>
      </w:r>
      <w:r w:rsidR="004B4FCE">
        <w:rPr>
          <w:rFonts w:eastAsia="Times New Roman"/>
          <w:noProof/>
          <w:color w:val="000000"/>
          <w:lang w:val="en-GB" w:eastAsia="en-GB"/>
        </w:rPr>
        <w:t>(e.g. LaJeunesse 2002, Sampayo</w:t>
      </w:r>
      <w:r w:rsidR="004B4FCE" w:rsidRPr="004B4FCE">
        <w:rPr>
          <w:rFonts w:eastAsia="Times New Roman"/>
          <w:i/>
          <w:noProof/>
          <w:color w:val="000000"/>
          <w:lang w:val="en-GB" w:eastAsia="en-GB"/>
        </w:rPr>
        <w:t xml:space="preserve"> et al.</w:t>
      </w:r>
      <w:r w:rsidR="004B4FCE">
        <w:rPr>
          <w:rFonts w:eastAsia="Times New Roman"/>
          <w:noProof/>
          <w:color w:val="000000"/>
          <w:lang w:val="en-GB" w:eastAsia="en-GB"/>
        </w:rPr>
        <w:t xml:space="preserve"> 2009)</w:t>
      </w:r>
      <w:r w:rsidR="009F36E4">
        <w:rPr>
          <w:rFonts w:eastAsia="Times New Roman"/>
          <w:color w:val="000000"/>
          <w:lang w:val="en-GB" w:eastAsia="en-GB"/>
        </w:rPr>
        <w:fldChar w:fldCharType="end"/>
      </w:r>
      <w:r w:rsidR="009F36E4">
        <w:rPr>
          <w:rFonts w:eastAsia="Times New Roman"/>
          <w:color w:val="000000"/>
          <w:lang w:val="en-GB" w:eastAsia="en-GB"/>
        </w:rPr>
        <w:t xml:space="preserve">. Now the increasing use of NGS has added large </w:t>
      </w:r>
      <w:r w:rsidR="009F36E4" w:rsidRPr="009A0DE4">
        <w:rPr>
          <w:rFonts w:eastAsia="Times New Roman"/>
          <w:color w:val="000000"/>
          <w:lang w:val="en-GB" w:eastAsia="en-GB"/>
        </w:rPr>
        <w:t>quantities</w:t>
      </w:r>
      <w:r w:rsidR="009F36E4" w:rsidRPr="00197860">
        <w:rPr>
          <w:rFonts w:eastAsia="Times New Roman"/>
          <w:color w:val="000000"/>
          <w:lang w:val="en-GB" w:eastAsia="en-GB"/>
        </w:rPr>
        <w:t xml:space="preserve"> </w:t>
      </w:r>
      <w:r w:rsidR="009F36E4">
        <w:rPr>
          <w:rFonts w:eastAsia="Times New Roman"/>
          <w:color w:val="000000"/>
          <w:lang w:val="en-GB" w:eastAsia="en-GB"/>
        </w:rPr>
        <w:t xml:space="preserve">of sequence variants to the database, which have </w:t>
      </w:r>
      <w:r w:rsidR="009F36E4" w:rsidRPr="00120AE9">
        <w:rPr>
          <w:rFonts w:eastAsia="Times New Roman"/>
          <w:color w:val="000000"/>
          <w:lang w:val="en-GB" w:eastAsia="en-GB"/>
        </w:rPr>
        <w:t>amplified</w:t>
      </w:r>
      <w:r w:rsidR="009F36E4">
        <w:rPr>
          <w:rFonts w:eastAsia="Times New Roman"/>
          <w:color w:val="000000"/>
          <w:lang w:val="en-GB" w:eastAsia="en-GB"/>
        </w:rPr>
        <w:t xml:space="preserve"> confusion about symbiont identity and species diversity, </w:t>
      </w:r>
      <w:r w:rsidR="00E70BBA">
        <w:rPr>
          <w:rFonts w:eastAsia="Times New Roman"/>
          <w:color w:val="000000"/>
          <w:lang w:val="en-GB" w:eastAsia="en-GB"/>
        </w:rPr>
        <w:t>and</w:t>
      </w:r>
      <w:r w:rsidR="009F36E4">
        <w:rPr>
          <w:rFonts w:eastAsia="Times New Roman"/>
          <w:color w:val="000000"/>
          <w:lang w:val="en-GB" w:eastAsia="en-GB"/>
        </w:rPr>
        <w:t xml:space="preserve"> </w:t>
      </w:r>
      <w:r w:rsidR="009F36E4" w:rsidRPr="00893B6C">
        <w:rPr>
          <w:rFonts w:eastAsia="Times New Roman"/>
          <w:color w:val="000000"/>
          <w:lang w:val="en-GB" w:eastAsia="en-GB"/>
        </w:rPr>
        <w:t>blurred</w:t>
      </w:r>
      <w:r w:rsidR="009F36E4">
        <w:rPr>
          <w:rFonts w:eastAsia="Times New Roman"/>
          <w:color w:val="000000"/>
          <w:lang w:val="en-GB" w:eastAsia="en-GB"/>
        </w:rPr>
        <w:t xml:space="preserve"> </w:t>
      </w:r>
      <w:r w:rsidR="009F36E4" w:rsidRPr="00893B6C">
        <w:rPr>
          <w:rFonts w:eastAsia="Times New Roman"/>
          <w:color w:val="000000"/>
          <w:lang w:val="en-GB" w:eastAsia="en-GB"/>
        </w:rPr>
        <w:t>assessments</w:t>
      </w:r>
      <w:r w:rsidR="009F36E4">
        <w:rPr>
          <w:rFonts w:eastAsia="Times New Roman"/>
          <w:color w:val="000000"/>
          <w:lang w:val="en-GB" w:eastAsia="en-GB"/>
        </w:rPr>
        <w:t xml:space="preserve"> of ecological patterns and processes fundamental to these mutualisms </w:t>
      </w:r>
      <w:r w:rsidR="009F36E4">
        <w:rPr>
          <w:rFonts w:eastAsia="Times New Roman"/>
          <w:color w:val="000000"/>
          <w:lang w:val="en-GB" w:eastAsia="en-GB"/>
        </w:rPr>
        <w:fldChar w:fldCharType="begin">
          <w:fldData xml:space="preserve">PEVuZE5vdGU+PENpdGU+PEF1dGhvcj5MYUpldW5lc3NlPC9BdXRob3I+PFllYXI+MjAxMTwvWWVh
cj48UmVjTnVtPjMwPC9SZWNOdW0+PERpc3BsYXlUZXh0PihMYUpldW5lc3NlIGFuZCBUaG9ybmhp
bGwgMjAxMSwgSHVtZTxzdHlsZSBmYWNlPSJpdGFsaWMiPiBldCBhbC48L3N0eWxlPiAyMDE5KTwv
RGlzcGxheVRleHQ+PHJlY29yZD48cmVjLW51bWJlcj4zMDwvcmVjLW51bWJlcj48Zm9yZWlnbi1r
ZXlzPjxrZXkgYXBwPSJFTiIgZGItaWQ9IjBld3Nlcjl6bnN3c2R2ZWR4dzd4MmZ6eWUwMHdwNTAy
MDVycyIgdGltZXN0YW1wPSIxNTcxMDIxNjE0Ij4zMDwva2V5PjwvZm9yZWlnbi1rZXlzPjxyZWYt
dHlwZSBuYW1lPSJKb3VybmFsIEFydGljbGUiPjE3PC9yZWYtdHlwZT48Y29udHJpYnV0b3JzPjxh
dXRob3JzPjxhdXRob3I+TGFKZXVuZXNzZSwgVC4gQy48L2F1dGhvcj48YXV0aG9yPlRob3JuaGls
bCwgRC4gSi48L2F1dGhvcj48L2F1dGhvcnM+PC9jb250cmlidXRvcnM+PGF1dGgtYWRkcmVzcz5E
ZXBhcnRtZW50IG9mIEJpb2xvZ3ksIFBlbm5zeWx2YW5pYSBTdGF0ZSBVbml2ZXJzaXR5LCBNdWVs
bGVyIExhYm9yYXRvcnksIFVuaXZlcnNpdHkgUGFyaywgUGVubnN5bHZhbmlhLCBVU0EuIHRjbDNA
cHN1LmVkdTwvYXV0aC1hZGRyZXNzPjx0aXRsZXM+PHRpdGxlPkltcHJvdmVkIHJlc29sdXRpb24g
b2YgcmVlZi1jb3JhbCBlbmRvc3ltYmlvbnQgKFN5bWJpb2Rpbml1bSkgc3BlY2llcyBkaXZlcnNp
dHksIGVjb2xvZ3ksIGFuZCBldm9sdXRpb24gdGhyb3VnaCBwc2JBIG5vbi1jb2RpbmcgcmVnaW9u
IGdlbm90eXBpbmc8L3RpdGxlPjxzZWNvbmRhcnktdGl0bGU+UExvUyBPbmU8L3NlY29uZGFyeS10
aXRsZT48L3RpdGxlcz48cGVyaW9kaWNhbD48ZnVsbC10aXRsZT5QTG9TIE9uZTwvZnVsbC10aXRs
ZT48L3BlcmlvZGljYWw+PHBhZ2VzPmUyOTAxMzwvcGFnZXM+PHZvbHVtZT42PC92b2x1bWU+PG51
bWJlcj4xMjwvbnVtYmVyPjxrZXl3b3Jkcz48a2V5d29yZD5BbmltYWxzPC9rZXl3b3JkPjxrZXl3
b3JkPipBbnRob3pvYS9jbGFzc2lmaWNhdGlvbi9nZW5ldGljczwva2V5d29yZD48a2V5d29yZD5C
YXNlIFNlcXVlbmNlPC9rZXl3b3JkPjxrZXl3b3JkPipCaW9kaXZlcnNpdHk8L2tleXdvcmQ+PGtl
eXdvcmQ+RE5BIFByaW1lcnM8L2tleXdvcmQ+PGtleXdvcmQ+KkVjb2xvZ3k8L2tleXdvcmQ+PGtl
eXdvcmQ+KkV2b2x1dGlvbiwgTW9sZWN1bGFyPC9rZXl3b3JkPjxrZXl3b3JkPkdlbm90eXBlPC9r
ZXl3b3JkPjxrZXl3b3JkPlBob3Rvc3lzdGVtIElJIFByb3RlaW4gQ29tcGxleC8qZ2VuZXRpY3M8
L2tleXdvcmQ+PGtleXdvcmQ+UGh5bG9nZW55PC9rZXl3b3JkPjwva2V5d29yZHM+PGRhdGVzPjx5
ZWFyPjIwMTE8L3llYXI+PC9kYXRlcz48aXNibj4xOTMyLTYyMDMgKEVsZWN0cm9uaWMpJiN4RDsx
OTMyLTYyMDMgKExpbmtpbmcpPC9pc2JuPjxhY2Nlc3Npb24tbnVtPjIyMjE2MTU3PC9hY2Nlc3Np
b24tbnVtPjx1cmxzPjxyZWxhdGVkLXVybHM+PHVybD5odHRwOi8vd3d3Lm5jYmkubmxtLm5paC5n
b3YvcHVibWVkLzIyMjE2MTU3PC91cmw+PC9yZWxhdGVkLXVybHM+PC91cmxzPjxjdXN0b20yPjMy
NDcyMjc8L2N1c3RvbTI+PGVsZWN0cm9uaWMtcmVzb3VyY2UtbnVtPjEwLjEzNzEvam91cm5hbC5w
b25lLjAwMjkwMTM8L2VsZWN0cm9uaWMtcmVzb3VyY2UtbnVtPjwvcmVjb3JkPjwvQ2l0ZT48Q2l0
ZT48QXV0aG9yPkh1bWU8L0F1dGhvcj48WWVhcj4yMDE5PC9ZZWFyPjxSZWNOdW0+MTA1MDwvUmVj
TnVtPjxyZWNvcmQ+PHJlYy1udW1iZXI+MTA1MDwvcmVjLW51bWJlcj48Zm9yZWlnbi1rZXlzPjxr
ZXkgYXBwPSJFTiIgZGItaWQ9IjBld3Nlcjl6bnN3c2R2ZWR4dzd4MmZ6eWUwMHdwNTAyMDVycyIg
dGltZXN0YW1wPSIxNjA5MTcxMzIzIj4xMDUwPC9rZXk+PC9mb3JlaWduLWtleXM+PHJlZi10eXBl
IG5hbWU9IkpvdXJuYWwgQXJ0aWNsZSI+MTc8L3JlZi10eXBlPjxjb250cmlidXRvcnM+PGF1dGhv
cnM+PGF1dGhvcj5IdW1lLCBCLiBDLiBDLjwvYXV0aG9yPjxhdXRob3I+U21pdGgsIEUuIEcuPC9h
dXRob3I+PGF1dGhvcj5aaWVnbGVyLCBNLjwvYXV0aG9yPjxhdXRob3I+V2FycmluZ3RvbiwgSC4g
Si4gTS48L2F1dGhvcj48YXV0aG9yPkJ1cnQsIEouIEEuPC9hdXRob3I+PGF1dGhvcj5MYUpldW5l
c3NlLCBULiBDLjwvYXV0aG9yPjxhdXRob3I+V2llZGVubWFubiwgSi48L2F1dGhvcj48YXV0aG9y
PlZvb2xzdHJhLCBDLiBSLjwvYXV0aG9yPjwvYXV0aG9ycz48L2NvbnRyaWJ1dG9ycz48YXV0aC1h
ZGRyZXNzPkRpdmlzaW9uIG9mIEJpb2xvZ2ljYWwgYW5kIEVudmlyb25tZW50YWwgU2NpZW5jZSBh
bmQgRW5naW5lZXJpbmcgKEJFU0UpLCBSZWQgU2VhIFJlc2VhcmNoIENlbnRlciwgS2luZyBBYmR1
bGxhaCBVbml2ZXJzaXR5IG9mIFNjaWVuY2UgYW5kIFRlY2hub2xvZ3kgKEtBVVNUKSwgVGh1d2Fs
LCBTYXVkaSBBcmFiaWEuJiN4RDtDZW50ZXIgZm9yIEdlbm9taWNzIGFuZCBTeXN0ZW1zIEJpb2xv
Z3ksIE5ldyBZb3JrIFVuaXZlcnNpdHkgQWJ1IERoYWJpLCBBYnUgRGhhYmksIFVBRS4mI3hEO0Zh
Y3VsdHkgb2YgQ29tcHV0ZXIgU2NpZW5jZSBhbmQgVGVjaG5vbG9neSwgVW5pdmVyc2l0eSBvZiBD
YW1icmlkZ2UsIFVLLiYjeEQ7RGVwYXJ0bWVudCBvZiBCaW9sb2d5LCBUaGUgUGVubnN5bHZhbmlh
IFN0YXRlIFVuaXZlcnNpdHksIFVuaXZlcnNpdHkgUGFyaywgUGVubnN5bHZhbmlhLiYjeEQ7Q29y
YWwgUmVlZiBMYWJvcmF0b3J5LCBPY2VhbiBhbmQgRWFydGggU2NpZW5jZXMsIFVuaXZlcnNpdHkg
b2YgU291dGhhbXB0b24sIFNvdXRoYW1wdG9uLCBVSy4mI3hEO0luc3RpdHV0ZSBmb3IgTGlmZSBT
Y2llbmNlcywgVW5pdmVyc2l0eSBvZiBTb3V0aGFtcHRvbiwgU291dGhhbXB0b24sIFVLLjwvYXV0
aC1hZGRyZXNzPjx0aXRsZXM+PHRpdGxlPlN5bVBvcnRhbDogQSBub3ZlbCBhbmFseXRpY2FsIGZy
YW1ld29yayBhbmQgcGxhdGZvcm0gZm9yIGNvcmFsIGFsZ2FsIHN5bWJpb250IG5leHQtZ2VuZXJh
dGlvbiBzZXF1ZW5jaW5nIElUUzIgcHJvZmlsaW5nPC90aXRsZT48c2Vjb25kYXJ5LXRpdGxlPk1v
bCBFY29sIFJlc291cjwvc2Vjb25kYXJ5LXRpdGxlPjwvdGl0bGVzPjxwZXJpb2RpY2FsPjxmdWxs
LXRpdGxlPk1vbCBFY29sIFJlc291cjwvZnVsbC10aXRsZT48L3BlcmlvZGljYWw+PHBhZ2VzPjEw
NjMtMTA4MDwvcGFnZXM+PHZvbHVtZT4xOTwvdm9sdW1lPjxudW1iZXI+NDwvbnVtYmVyPjxlZGl0
aW9uPjIwMTkvMDIvMTI8L2VkaXRpb24+PGtleXdvcmRzPjxrZXl3b3JkPkFuaW1hbHM8L2tleXdv
cmQ+PGtleXdvcmQ+QW50aG96b2EvKnBhcmFzaXRvbG9neTwva2V5d29yZD48a2V5d29yZD5Db21w
dXRhdGlvbmFsIEJpb2xvZ3kvKm1ldGhvZHM8L2tleXdvcmQ+PGtleXdvcmQ+RE5BLCBQcm90b3pv
YW4vY2hlbWlzdHJ5LypnZW5ldGljczwva2V5d29yZD48a2V5d29yZD5ETkEsIFJpYm9zb21hbCBT
cGFjZXIvY2hlbWlzdHJ5LypnZW5ldGljczwva2V5d29yZD48a2V5d29yZD5EaW5vZmxhZ2VsbGlk
YS8qY2xhc3NpZmljYXRpb24vZ2VuZXRpY3MvaXNvbGF0aW9uICZhbXA7IHB1cmlmaWNhdGlvbjwv
a2V5d29yZD48a2V5d29yZD5IaWdoLVRocm91Z2hwdXQgTnVjbGVvdGlkZSBTZXF1ZW5jaW5nLypt
ZXRob2RzPC9rZXl3b3JkPjxrZXl3b3JkPipQaHlsb2dlbnk8L2tleXdvcmQ+PGtleXdvcmQ+SXRz
Mjwva2V5d29yZD48a2V5d29yZD5TeW1Qb3J0YWw8L2tleXdvcmQ+PGtleXdvcmQ+U3ltYmlvZGlu
aWFjZWFlPC9rZXl3b3JkPjxrZXl3b3JkPm1vbGVjdWxhciBlY29sb2d5PC9rZXl3b3JkPjxrZXl3
b3JkPm11bHRpY29weTwva2V5d29yZD48a2V5d29yZD5waHlsb2dlbnRpY3M8L2tleXdvcmQ+PC9r
ZXl3b3Jkcz48ZGF0ZXM+PHllYXI+MjAxOTwveWVhcj48cHViLWRhdGVzPjxkYXRlPkp1bDwvZGF0
ZT48L3B1Yi1kYXRlcz48L2RhdGVzPjxpc2JuPjE3NTUtMDk5OCAoRWxlY3Ryb25pYykmI3hEOzE3
NTUtMDk4WCAoTGlua2luZyk8L2lzYm4+PGFjY2Vzc2lvbi1udW0+MzA3NDA4OTk8L2FjY2Vzc2lv
bi1udW0+PHVybHM+PHJlbGF0ZWQtdXJscz48dXJsPmh0dHBzOi8vd3d3Lm5jYmkubmxtLm5paC5n
b3YvcHVibWVkLzMwNzQwODk5PC91cmw+PC9yZWxhdGVkLXVybHM+PC91cmxzPjxjdXN0b20yPlBN
QzY2MTgxMDk8L2N1c3RvbTI+PGVsZWN0cm9uaWMtcmVzb3VyY2UtbnVtPjEwLjExMTEvMTc1NS0w
OTk4LjEzMDA0PC9lbGVjdHJvbmljLXJlc291cmNlLW51bT48L3JlY29yZD48L0NpdGU+PC9FbmRO
b3RlPgB=
</w:fldData>
        </w:fldChar>
      </w:r>
      <w:r w:rsidR="009F36E4">
        <w:rPr>
          <w:rFonts w:eastAsia="Times New Roman"/>
          <w:color w:val="000000"/>
          <w:lang w:val="en-GB" w:eastAsia="en-GB"/>
        </w:rPr>
        <w:instrText xml:space="preserve"> ADDIN EN.CITE </w:instrText>
      </w:r>
      <w:r w:rsidR="009F36E4">
        <w:rPr>
          <w:rFonts w:eastAsia="Times New Roman"/>
          <w:color w:val="000000"/>
          <w:lang w:val="en-GB" w:eastAsia="en-GB"/>
        </w:rPr>
        <w:fldChar w:fldCharType="begin">
          <w:fldData xml:space="preserve">PEVuZE5vdGU+PENpdGU+PEF1dGhvcj5MYUpldW5lc3NlPC9BdXRob3I+PFllYXI+MjAxMTwvWWVh
cj48UmVjTnVtPjMwPC9SZWNOdW0+PERpc3BsYXlUZXh0PihMYUpldW5lc3NlIGFuZCBUaG9ybmhp
bGwgMjAxMSwgSHVtZTxzdHlsZSBmYWNlPSJpdGFsaWMiPiBldCBhbC48L3N0eWxlPiAyMDE5KTwv
RGlzcGxheVRleHQ+PHJlY29yZD48cmVjLW51bWJlcj4zMDwvcmVjLW51bWJlcj48Zm9yZWlnbi1r
ZXlzPjxrZXkgYXBwPSJFTiIgZGItaWQ9IjBld3Nlcjl6bnN3c2R2ZWR4dzd4MmZ6eWUwMHdwNTAy
MDVycyIgdGltZXN0YW1wPSIxNTcxMDIxNjE0Ij4zMDwva2V5PjwvZm9yZWlnbi1rZXlzPjxyZWYt
dHlwZSBuYW1lPSJKb3VybmFsIEFydGljbGUiPjE3PC9yZWYtdHlwZT48Y29udHJpYnV0b3JzPjxh
dXRob3JzPjxhdXRob3I+TGFKZXVuZXNzZSwgVC4gQy48L2F1dGhvcj48YXV0aG9yPlRob3JuaGls
bCwgRC4gSi48L2F1dGhvcj48L2F1dGhvcnM+PC9jb250cmlidXRvcnM+PGF1dGgtYWRkcmVzcz5E
ZXBhcnRtZW50IG9mIEJpb2xvZ3ksIFBlbm5zeWx2YW5pYSBTdGF0ZSBVbml2ZXJzaXR5LCBNdWVs
bGVyIExhYm9yYXRvcnksIFVuaXZlcnNpdHkgUGFyaywgUGVubnN5bHZhbmlhLCBVU0EuIHRjbDNA
cHN1LmVkdTwvYXV0aC1hZGRyZXNzPjx0aXRsZXM+PHRpdGxlPkltcHJvdmVkIHJlc29sdXRpb24g
b2YgcmVlZi1jb3JhbCBlbmRvc3ltYmlvbnQgKFN5bWJpb2Rpbml1bSkgc3BlY2llcyBkaXZlcnNp
dHksIGVjb2xvZ3ksIGFuZCBldm9sdXRpb24gdGhyb3VnaCBwc2JBIG5vbi1jb2RpbmcgcmVnaW9u
IGdlbm90eXBpbmc8L3RpdGxlPjxzZWNvbmRhcnktdGl0bGU+UExvUyBPbmU8L3NlY29uZGFyeS10
aXRsZT48L3RpdGxlcz48cGVyaW9kaWNhbD48ZnVsbC10aXRsZT5QTG9TIE9uZTwvZnVsbC10aXRs
ZT48L3BlcmlvZGljYWw+PHBhZ2VzPmUyOTAxMzwvcGFnZXM+PHZvbHVtZT42PC92b2x1bWU+PG51
bWJlcj4xMjwvbnVtYmVyPjxrZXl3b3Jkcz48a2V5d29yZD5BbmltYWxzPC9rZXl3b3JkPjxrZXl3
b3JkPipBbnRob3pvYS9jbGFzc2lmaWNhdGlvbi9nZW5ldGljczwva2V5d29yZD48a2V5d29yZD5C
YXNlIFNlcXVlbmNlPC9rZXl3b3JkPjxrZXl3b3JkPipCaW9kaXZlcnNpdHk8L2tleXdvcmQ+PGtl
eXdvcmQ+RE5BIFByaW1lcnM8L2tleXdvcmQ+PGtleXdvcmQ+KkVjb2xvZ3k8L2tleXdvcmQ+PGtl
eXdvcmQ+KkV2b2x1dGlvbiwgTW9sZWN1bGFyPC9rZXl3b3JkPjxrZXl3b3JkPkdlbm90eXBlPC9r
ZXl3b3JkPjxrZXl3b3JkPlBob3Rvc3lzdGVtIElJIFByb3RlaW4gQ29tcGxleC8qZ2VuZXRpY3M8
L2tleXdvcmQ+PGtleXdvcmQ+UGh5bG9nZW55PC9rZXl3b3JkPjwva2V5d29yZHM+PGRhdGVzPjx5
ZWFyPjIwMTE8L3llYXI+PC9kYXRlcz48aXNibj4xOTMyLTYyMDMgKEVsZWN0cm9uaWMpJiN4RDsx
OTMyLTYyMDMgKExpbmtpbmcpPC9pc2JuPjxhY2Nlc3Npb24tbnVtPjIyMjE2MTU3PC9hY2Nlc3Np
b24tbnVtPjx1cmxzPjxyZWxhdGVkLXVybHM+PHVybD5odHRwOi8vd3d3Lm5jYmkubmxtLm5paC5n
b3YvcHVibWVkLzIyMjE2MTU3PC91cmw+PC9yZWxhdGVkLXVybHM+PC91cmxzPjxjdXN0b20yPjMy
NDcyMjc8L2N1c3RvbTI+PGVsZWN0cm9uaWMtcmVzb3VyY2UtbnVtPjEwLjEzNzEvam91cm5hbC5w
b25lLjAwMjkwMTM8L2VsZWN0cm9uaWMtcmVzb3VyY2UtbnVtPjwvcmVjb3JkPjwvQ2l0ZT48Q2l0
ZT48QXV0aG9yPkh1bWU8L0F1dGhvcj48WWVhcj4yMDE5PC9ZZWFyPjxSZWNOdW0+MTA1MDwvUmVj
TnVtPjxyZWNvcmQ+PHJlYy1udW1iZXI+MTA1MDwvcmVjLW51bWJlcj48Zm9yZWlnbi1rZXlzPjxr
ZXkgYXBwPSJFTiIgZGItaWQ9IjBld3Nlcjl6bnN3c2R2ZWR4dzd4MmZ6eWUwMHdwNTAyMDVycyIg
dGltZXN0YW1wPSIxNjA5MTcxMzIzIj4xMDUwPC9rZXk+PC9mb3JlaWduLWtleXM+PHJlZi10eXBl
IG5hbWU9IkpvdXJuYWwgQXJ0aWNsZSI+MTc8L3JlZi10eXBlPjxjb250cmlidXRvcnM+PGF1dGhv
cnM+PGF1dGhvcj5IdW1lLCBCLiBDLiBDLjwvYXV0aG9yPjxhdXRob3I+U21pdGgsIEUuIEcuPC9h
dXRob3I+PGF1dGhvcj5aaWVnbGVyLCBNLjwvYXV0aG9yPjxhdXRob3I+V2FycmluZ3RvbiwgSC4g
Si4gTS48L2F1dGhvcj48YXV0aG9yPkJ1cnQsIEouIEEuPC9hdXRob3I+PGF1dGhvcj5MYUpldW5l
c3NlLCBULiBDLjwvYXV0aG9yPjxhdXRob3I+V2llZGVubWFubiwgSi48L2F1dGhvcj48YXV0aG9y
PlZvb2xzdHJhLCBDLiBSLjwvYXV0aG9yPjwvYXV0aG9ycz48L2NvbnRyaWJ1dG9ycz48YXV0aC1h
ZGRyZXNzPkRpdmlzaW9uIG9mIEJpb2xvZ2ljYWwgYW5kIEVudmlyb25tZW50YWwgU2NpZW5jZSBh
bmQgRW5naW5lZXJpbmcgKEJFU0UpLCBSZWQgU2VhIFJlc2VhcmNoIENlbnRlciwgS2luZyBBYmR1
bGxhaCBVbml2ZXJzaXR5IG9mIFNjaWVuY2UgYW5kIFRlY2hub2xvZ3kgKEtBVVNUKSwgVGh1d2Fs
LCBTYXVkaSBBcmFiaWEuJiN4RDtDZW50ZXIgZm9yIEdlbm9taWNzIGFuZCBTeXN0ZW1zIEJpb2xv
Z3ksIE5ldyBZb3JrIFVuaXZlcnNpdHkgQWJ1IERoYWJpLCBBYnUgRGhhYmksIFVBRS4mI3hEO0Zh
Y3VsdHkgb2YgQ29tcHV0ZXIgU2NpZW5jZSBhbmQgVGVjaG5vbG9neSwgVW5pdmVyc2l0eSBvZiBD
YW1icmlkZ2UsIFVLLiYjeEQ7RGVwYXJ0bWVudCBvZiBCaW9sb2d5LCBUaGUgUGVubnN5bHZhbmlh
IFN0YXRlIFVuaXZlcnNpdHksIFVuaXZlcnNpdHkgUGFyaywgUGVubnN5bHZhbmlhLiYjeEQ7Q29y
YWwgUmVlZiBMYWJvcmF0b3J5LCBPY2VhbiBhbmQgRWFydGggU2NpZW5jZXMsIFVuaXZlcnNpdHkg
b2YgU291dGhhbXB0b24sIFNvdXRoYW1wdG9uLCBVSy4mI3hEO0luc3RpdHV0ZSBmb3IgTGlmZSBT
Y2llbmNlcywgVW5pdmVyc2l0eSBvZiBTb3V0aGFtcHRvbiwgU291dGhhbXB0b24sIFVLLjwvYXV0
aC1hZGRyZXNzPjx0aXRsZXM+PHRpdGxlPlN5bVBvcnRhbDogQSBub3ZlbCBhbmFseXRpY2FsIGZy
YW1ld29yayBhbmQgcGxhdGZvcm0gZm9yIGNvcmFsIGFsZ2FsIHN5bWJpb250IG5leHQtZ2VuZXJh
dGlvbiBzZXF1ZW5jaW5nIElUUzIgcHJvZmlsaW5nPC90aXRsZT48c2Vjb25kYXJ5LXRpdGxlPk1v
bCBFY29sIFJlc291cjwvc2Vjb25kYXJ5LXRpdGxlPjwvdGl0bGVzPjxwZXJpb2RpY2FsPjxmdWxs
LXRpdGxlPk1vbCBFY29sIFJlc291cjwvZnVsbC10aXRsZT48L3BlcmlvZGljYWw+PHBhZ2VzPjEw
NjMtMTA4MDwvcGFnZXM+PHZvbHVtZT4xOTwvdm9sdW1lPjxudW1iZXI+NDwvbnVtYmVyPjxlZGl0
aW9uPjIwMTkvMDIvMTI8L2VkaXRpb24+PGtleXdvcmRzPjxrZXl3b3JkPkFuaW1hbHM8L2tleXdv
cmQ+PGtleXdvcmQ+QW50aG96b2EvKnBhcmFzaXRvbG9neTwva2V5d29yZD48a2V5d29yZD5Db21w
dXRhdGlvbmFsIEJpb2xvZ3kvKm1ldGhvZHM8L2tleXdvcmQ+PGtleXdvcmQ+RE5BLCBQcm90b3pv
YW4vY2hlbWlzdHJ5LypnZW5ldGljczwva2V5d29yZD48a2V5d29yZD5ETkEsIFJpYm9zb21hbCBT
cGFjZXIvY2hlbWlzdHJ5LypnZW5ldGljczwva2V5d29yZD48a2V5d29yZD5EaW5vZmxhZ2VsbGlk
YS8qY2xhc3NpZmljYXRpb24vZ2VuZXRpY3MvaXNvbGF0aW9uICZhbXA7IHB1cmlmaWNhdGlvbjwv
a2V5d29yZD48a2V5d29yZD5IaWdoLVRocm91Z2hwdXQgTnVjbGVvdGlkZSBTZXF1ZW5jaW5nLypt
ZXRob2RzPC9rZXl3b3JkPjxrZXl3b3JkPipQaHlsb2dlbnk8L2tleXdvcmQ+PGtleXdvcmQ+SXRz
Mjwva2V5d29yZD48a2V5d29yZD5TeW1Qb3J0YWw8L2tleXdvcmQ+PGtleXdvcmQ+U3ltYmlvZGlu
aWFjZWFlPC9rZXl3b3JkPjxrZXl3b3JkPm1vbGVjdWxhciBlY29sb2d5PC9rZXl3b3JkPjxrZXl3
b3JkPm11bHRpY29weTwva2V5d29yZD48a2V5d29yZD5waHlsb2dlbnRpY3M8L2tleXdvcmQ+PC9r
ZXl3b3Jkcz48ZGF0ZXM+PHllYXI+MjAxOTwveWVhcj48cHViLWRhdGVzPjxkYXRlPkp1bDwvZGF0
ZT48L3B1Yi1kYXRlcz48L2RhdGVzPjxpc2JuPjE3NTUtMDk5OCAoRWxlY3Ryb25pYykmI3hEOzE3
NTUtMDk4WCAoTGlua2luZyk8L2lzYm4+PGFjY2Vzc2lvbi1udW0+MzA3NDA4OTk8L2FjY2Vzc2lv
bi1udW0+PHVybHM+PHJlbGF0ZWQtdXJscz48dXJsPmh0dHBzOi8vd3d3Lm5jYmkubmxtLm5paC5n
b3YvcHVibWVkLzMwNzQwODk5PC91cmw+PC9yZWxhdGVkLXVybHM+PC91cmxzPjxjdXN0b20yPlBN
QzY2MTgxMDk8L2N1c3RvbTI+PGVsZWN0cm9uaWMtcmVzb3VyY2UtbnVtPjEwLjExMTEvMTc1NS0w
OTk4LjEzMDA0PC9lbGVjdHJvbmljLXJlc291cmNlLW51bT48L3JlY29yZD48L0NpdGU+PC9FbmRO
b3RlPgB=
</w:fldData>
        </w:fldChar>
      </w:r>
      <w:r w:rsidR="009F36E4">
        <w:rPr>
          <w:rFonts w:eastAsia="Times New Roman"/>
          <w:color w:val="000000"/>
          <w:lang w:val="en-GB" w:eastAsia="en-GB"/>
        </w:rPr>
        <w:instrText xml:space="preserve"> ADDIN EN.CITE.DATA </w:instrText>
      </w:r>
      <w:r w:rsidR="009F36E4">
        <w:rPr>
          <w:rFonts w:eastAsia="Times New Roman"/>
          <w:color w:val="000000"/>
          <w:lang w:val="en-GB" w:eastAsia="en-GB"/>
        </w:rPr>
      </w:r>
      <w:r w:rsidR="009F36E4">
        <w:rPr>
          <w:rFonts w:eastAsia="Times New Roman"/>
          <w:color w:val="000000"/>
          <w:lang w:val="en-GB" w:eastAsia="en-GB"/>
        </w:rPr>
        <w:fldChar w:fldCharType="end"/>
      </w:r>
      <w:r w:rsidR="009F36E4">
        <w:rPr>
          <w:rFonts w:eastAsia="Times New Roman"/>
          <w:color w:val="000000"/>
          <w:lang w:val="en-GB" w:eastAsia="en-GB"/>
        </w:rPr>
      </w:r>
      <w:r w:rsidR="009F36E4">
        <w:rPr>
          <w:rFonts w:eastAsia="Times New Roman"/>
          <w:color w:val="000000"/>
          <w:lang w:val="en-GB" w:eastAsia="en-GB"/>
        </w:rPr>
        <w:fldChar w:fldCharType="separate"/>
      </w:r>
      <w:r w:rsidR="009F36E4">
        <w:rPr>
          <w:rFonts w:eastAsia="Times New Roman"/>
          <w:noProof/>
          <w:color w:val="000000"/>
          <w:lang w:val="en-GB" w:eastAsia="en-GB"/>
        </w:rPr>
        <w:t>(LaJeunesse and Thornhill 2011, Hume</w:t>
      </w:r>
      <w:r w:rsidR="009F36E4" w:rsidRPr="007F5037">
        <w:rPr>
          <w:rFonts w:eastAsia="Times New Roman"/>
          <w:i/>
          <w:noProof/>
          <w:color w:val="000000"/>
          <w:lang w:val="en-GB" w:eastAsia="en-GB"/>
        </w:rPr>
        <w:t xml:space="preserve"> et al.</w:t>
      </w:r>
      <w:r w:rsidR="009F36E4">
        <w:rPr>
          <w:rFonts w:eastAsia="Times New Roman"/>
          <w:noProof/>
          <w:color w:val="000000"/>
          <w:lang w:val="en-GB" w:eastAsia="en-GB"/>
        </w:rPr>
        <w:t xml:space="preserve"> 2019)</w:t>
      </w:r>
      <w:r w:rsidR="009F36E4">
        <w:rPr>
          <w:rFonts w:eastAsia="Times New Roman"/>
          <w:color w:val="000000"/>
          <w:lang w:val="en-GB" w:eastAsia="en-GB"/>
        </w:rPr>
        <w:fldChar w:fldCharType="end"/>
      </w:r>
      <w:r w:rsidR="009F36E4">
        <w:rPr>
          <w:rFonts w:eastAsia="Times New Roman"/>
          <w:color w:val="000000"/>
          <w:lang w:val="en-GB" w:eastAsia="en-GB"/>
        </w:rPr>
        <w:t xml:space="preserve">. </w:t>
      </w:r>
    </w:p>
    <w:p w14:paraId="40454743" w14:textId="1B051DEF" w:rsidR="009F36E4" w:rsidRPr="00816A88" w:rsidRDefault="009F36E4" w:rsidP="00971474">
      <w:pPr>
        <w:spacing w:line="480" w:lineRule="auto"/>
        <w:ind w:firstLine="720"/>
      </w:pPr>
      <w:r>
        <w:rPr>
          <w:rFonts w:eastAsia="Times New Roman"/>
          <w:color w:val="000000"/>
          <w:lang w:val="en-GB" w:eastAsia="en-GB"/>
        </w:rPr>
        <w:t xml:space="preserve">The </w:t>
      </w:r>
      <w:r w:rsidRPr="0017709E">
        <w:rPr>
          <w:rFonts w:eastAsia="Times New Roman"/>
          <w:color w:val="000000"/>
          <w:lang w:val="en-GB" w:eastAsia="en-GB"/>
        </w:rPr>
        <w:t>inconsistent</w:t>
      </w:r>
      <w:r>
        <w:rPr>
          <w:rFonts w:eastAsia="Times New Roman"/>
          <w:color w:val="000000"/>
          <w:lang w:val="en-GB" w:eastAsia="en-GB"/>
        </w:rPr>
        <w:t xml:space="preserve"> ecological narratives found in the current literature stem primarily from an over interpretation of extensive sequence diversity </w:t>
      </w:r>
      <w:r>
        <w:rPr>
          <w:rFonts w:eastAsia="Times New Roman"/>
          <w:color w:val="000000"/>
          <w:lang w:val="en-GB" w:eastAsia="en-GB"/>
        </w:rPr>
        <w:fldChar w:fldCharType="begin">
          <w:fldData xml:space="preserve">PEVuZE5vdGU+PENpdGU+PEF1dGhvcj5UaG9ybmhpbGw8L0F1dGhvcj48WWVhcj4yMDA3PC9ZZWFy
PjxSZWNOdW0+NTMyPC9SZWNOdW0+PFByZWZpeD5BcyBjYXV0aW9uZWQgYnk6IDwvUHJlZml4PjxE
aXNwbGF5VGV4dD4oQXMgY2F1dGlvbmVkIGJ5OiBUaG9ybmhpbGw8c3R5bGUgZmFjZT0iaXRhbGlj
Ij4gZXQgYWwuPC9zdHlsZT4gMjAwNywgU2FtcGF5bzxzdHlsZSBmYWNlPSJpdGFsaWMiPiBldCBh
bC48L3N0eWxlPiAyMDA5LCBMYUpldW5lc3NlIGFuZCBUaG9ybmhpbGwgMjAxMSwgSHVtZTxzdHls
ZSBmYWNlPSJpdGFsaWMiPiBldCBhbC48L3N0eWxlPiAyMDE5KTwvRGlzcGxheVRleHQ+PHJlY29y
ZD48cmVjLW51bWJlcj41MzI8L3JlYy1udW1iZXI+PGZvcmVpZ24ta2V5cz48a2V5IGFwcD0iRU4i
IGRiLWlkPSIwZXdzZXI5em5zd3NkdmVkeHc3eDJmenllMDB3cDUwMjA1cnMiIHRpbWVzdGFtcD0i
MTU3MTAyMTYxNyI+NTMyPC9rZXk+PC9mb3JlaWduLWtleXM+PHJlZi10eXBlIG5hbWU9IkpvdXJu
YWwgQXJ0aWNsZSI+MTc8L3JlZi10eXBlPjxjb250cmlidXRvcnM+PGF1dGhvcnM+PGF1dGhvcj5U
aG9ybmhpbGwsIEQuIEouPC9hdXRob3I+PGF1dGhvcj5MYWpldW5lc3NlLCBULiBDLjwvYXV0aG9y
PjxhdXRob3I+U2FudG9zLCBTLiBSLjwvYXV0aG9yPjwvYXV0aG9ycz48L2NvbnRyaWJ1dG9ycz48
YXV0aC1hZGRyZXNzPkRlcGFydG1lbnQgb2YgQmlvbG9naWNhbCBTY2llbmNlcywgQXVidXJuIFVu
aXZlcnNpdHksIDEwMSBSb3VzZSBMaWZlIFNjaWVuY2VzIEJ1aWxkaW5nLCBBdWJ1cm4sIEFsYWJh
bWEgMzY4NDksIFVTQS4gdGhvcm5oaWxsLmRhbkBnbWFpbC5jb208L2F1dGgtYWRkcmVzcz48dGl0
bGVzPjx0aXRsZT5NZWFzdXJpbmcgckROQSBkaXZlcnNpdHkgaW4gZXVrYXJ5b3RpYyBtaWNyb2Jp
YWwgc3lzdGVtczogaG93IGludHJhZ2Vub21pYyB2YXJpYXRpb24sIHBzZXVkb2dlbmVzLCBhbmQg
UENSIGFydGlmYWN0cyBjb25mb3VuZCBiaW9kaXZlcnNpdHkgZXN0aW1hdGVzPC90aXRsZT48c2Vj
b25kYXJ5LXRpdGxlPk1vbGVjdWxhciBFY29sb2d5PC9zZWNvbmRhcnktdGl0bGU+PC90aXRsZXM+
PHBlcmlvZGljYWw+PGZ1bGwtdGl0bGU+TW9sZWN1bGFyIEVjb2xvZ3k8L2Z1bGwtdGl0bGU+PGFi
YnItMT5Nb2wuIEVjb2wuPC9hYmJyLTE+PGFiYnItMj5Nb2wgRWNvbDwvYWJici0yPjwvcGVyaW9k
aWNhbD48cGFnZXM+NTMyNi00MDwvcGFnZXM+PHZvbHVtZT4xNjwvdm9sdW1lPjxudW1iZXI+MjQ8
L251bWJlcj48a2V5d29yZHM+PGtleXdvcmQ+QXJ0aWZhY3RzPC9rZXl3b3JkPjxrZXl3b3JkPkJh
c2UgU2VxdWVuY2U8L2tleXdvcmQ+PGtleXdvcmQ+KkJpb2RpdmVyc2l0eTwva2V5d29yZD48a2V5
d29yZD5ETkEsIFJpYm9zb21hbC8qZ2VuZXRpY3M8L2tleXdvcmQ+PGtleXdvcmQ+RXVrYXJ5b3Rp
YyBDZWxscy8qbWljcm9iaW9sb2d5PC9rZXl3b3JkPjxrZXl3b3JkPkdlbmV0aWMgVmFyaWF0aW9u
LypnZW5ldGljczwva2V5d29yZD48a2V5d29yZD5HZW5vbWUvKmdlbmV0aWNzPC9rZXl3b3JkPjxr
ZXl3b3JkPk1vbGVjdWxhciBTZXF1ZW5jZSBEYXRhPC9rZXl3b3JkPjxrZXl3b3JkPlBoeWxvZ2Vu
eTwva2V5d29yZD48a2V5d29yZD5Qb2x5bWVyYXNlIENoYWluIFJlYWN0aW9uPC9rZXl3b3JkPjxr
ZXl3b3JkPlBzZXVkb2dlbmVzLypnZW5ldGljczwva2V5d29yZD48a2V5d29yZD5TZXF1ZW5jZSBB
bGlnbm1lbnQ8L2tleXdvcmQ+PGtleXdvcmQ+VHJhbnNjcmlwdGlvbiwgR2VuZXRpYy9nZW5ldGlj
czwva2V5d29yZD48L2tleXdvcmRzPjxkYXRlcz48eWVhcj4yMDA3PC95ZWFyPjxwdWItZGF0ZXM+
PGRhdGU+RGVjPC9kYXRlPjwvcHViLWRhdGVzPjwvZGF0ZXM+PGlzYm4+MDk2Mi0xMDgzIChQcmlu
dCkmI3hEOzA5NjItMTA4MyAoTGlua2luZyk8L2lzYm4+PGFjY2Vzc2lvbi1udW0+MTc5OTU5MjQ8
L2FjY2Vzc2lvbi1udW0+PHVybHM+PHJlbGF0ZWQtdXJscz48dXJsPmh0dHA6Ly93d3cubmNiaS5u
bG0ubmloLmdvdi9wdWJtZWQvMTc5OTU5MjQ8L3VybD48L3JlbGF0ZWQtdXJscz48L3VybHM+PGVs
ZWN0cm9uaWMtcmVzb3VyY2UtbnVtPjEwLjExMTEvai4xMzY1LTI5NFguMjAwNy4wMzU3Ni54PC9l
bGVjdHJvbmljLXJlc291cmNlLW51bT48L3JlY29yZD48L0NpdGU+PENpdGU+PEF1dGhvcj5TYW1w
YXlvPC9BdXRob3I+PFllYXI+MjAwOTwvWWVhcj48UmVjTnVtPjMzPC9SZWNOdW0+PHJlY29yZD48
cmVjLW51bWJlcj4zMzwvcmVjLW51bWJlcj48Zm9yZWlnbi1rZXlzPjxrZXkgYXBwPSJFTiIgZGIt
aWQ9IjBld3Nlcjl6bnN3c2R2ZWR4dzd4MmZ6eWUwMHdwNTAyMDVycyIgdGltZXN0YW1wPSIxNTcx
MDIxNjE0Ij4zMzwva2V5PjwvZm9yZWlnbi1rZXlzPjxyZWYtdHlwZSBuYW1lPSJKb3VybmFsIEFy
dGljbGUiPjE3PC9yZWYtdHlwZT48Y29udHJpYnV0b3JzPjxhdXRob3JzPjxhdXRob3I+U2FtcGF5
bywgRS4gTS48L2F1dGhvcj48YXV0aG9yPkRvdmUsIFMuPC9hdXRob3I+PGF1dGhvcj5MYUpldW5l
c3NlLCBULiBDLjwvYXV0aG9yPjwvYXV0aG9ycz48L2NvbnRyaWJ1dG9ycz48YXV0aC1hZGRyZXNz
PkNlbnRyZSBmb3IgTWFyaW5lIFN0dWRpZXMsIFVuaXZlcnNpdHkgb2YgUXVlZW5zbGFuZCwgU3Qu
IEx1Y2lhLCBRbGQgNDA3MiwgQXVzdHJhbGlhLiBlbW4xM0Bwc3UuZWR1PC9hdXRoLWFkZHJlc3M+
PHRpdGxlcz48dGl0bGU+Q29oZXNpdmUgbW9sZWN1bGFyIGdlbmV0aWMgZGF0YSBkZWxpbmVhdGUg
c3BlY2llcyBkaXZlcnNpdHkgaW4gdGhlIGRpbm9mbGFnZWxsYXRlIGdlbnVzIFN5bWJpb2Rpbml1
bTwvdGl0bGU+PHNlY29uZGFyeS10aXRsZT5Nb2wgRWNvbDwvc2Vjb25kYXJ5LXRpdGxlPjwvdGl0
bGVzPjxwZXJpb2RpY2FsPjxmdWxsLXRpdGxlPk1vbGVjdWxhciBFY29sb2d5PC9mdWxsLXRpdGxl
PjxhYmJyLTE+TW9sLiBFY29sLjwvYWJici0xPjxhYmJyLTI+TW9sIEVjb2w8L2FiYnItMj48L3Bl
cmlvZGljYWw+PHBhZ2VzPjUwMC0xOTwvcGFnZXM+PHZvbHVtZT4xODwvdm9sdW1lPjxudW1iZXI+
MzwvbnVtYmVyPjxrZXl3b3Jkcz48a2V5d29yZD5BbmltYWxzPC9rZXl3b3JkPjxrZXl3b3JkPkFu
dGhvem9hLyptaWNyb2Jpb2xvZ3k8L2tleXdvcmQ+PGtleXdvcmQ+RE5BIFByaW1lcnM8L2tleXdv
cmQ+PGtleXdvcmQ+RE5BLCBSaWJvc29tYWwvYW5hbHlzaXM8L2tleXdvcmQ+PGtleXdvcmQ+RE5B
LCBSaWJvc29tYWwgU3BhY2VyL2FuYWx5c2lzPC9rZXl3b3JkPjxrZXl3b3JkPkRpbm9mbGFnZWxs
aWRhLypjbGFzc2lmaWNhdGlvbi8qZ2VuZXRpY3M8L2tleXdvcmQ+PGtleXdvcmQ+KkdlbmV0aWMg
VmFyaWF0aW9uPC9rZXl3b3JkPjxrZXl3b3JkPipQaHlsb2dlbnk8L2tleXdvcmQ+PGtleXdvcmQ+
UG9seW1vcnBoaXNtLCBSZXN0cmljdGlvbiBGcmFnbWVudCBMZW5ndGg8L2tleXdvcmQ+PGtleXdv
cmQ+UG9seW1vcnBoaXNtLCBTaW5nbGUtU3RyYW5kZWQgQ29uZm9ybWF0aW9uYWw8L2tleXdvcmQ+
PGtleXdvcmQ+U2VxdWVuY2UgQW5hbHlzaXMsIEROQTwva2V5d29yZD48a2V5d29yZD5TcGVjaWVz
IFNwZWNpZmljaXR5PC9rZXl3b3JkPjxrZXl3b3JkPipTeW1iaW9zaXM8L2tleXdvcmQ+PC9rZXl3
b3Jkcz48ZGF0ZXM+PHllYXI+MjAwOTwveWVhcj48cHViLWRhdGVzPjxkYXRlPkZlYjwvZGF0ZT48
L3B1Yi1kYXRlcz48L2RhdGVzPjxpc2JuPjEzNjUtMjk0WCAoRWxlY3Ryb25pYykmI3hEOzA5NjIt
MTA4MyAoTGlua2luZyk8L2lzYm4+PGFjY2Vzc2lvbi1udW0+MTkxNjE0NzA8L2FjY2Vzc2lvbi1u
dW0+PHVybHM+PHJlbGF0ZWQtdXJscz48dXJsPmh0dHA6Ly93d3cubmNiaS5ubG0ubmloLmdvdi9w
dWJtZWQvMTkxNjE0NzA8L3VybD48L3JlbGF0ZWQtdXJscz48L3VybHM+PGVsZWN0cm9uaWMtcmVz
b3VyY2UtbnVtPjEwLjExMTEvai4xMzY1LTI5NFguMjAwOC4wNDAzNy54PC9lbGVjdHJvbmljLXJl
c291cmNlLW51bT48L3JlY29yZD48L0NpdGU+PENpdGU+PEF1dGhvcj5MYUpldW5lc3NlPC9BdXRo
b3I+PFllYXI+MjAxMTwvWWVhcj48UmVjTnVtPjMwPC9SZWNOdW0+PHJlY29yZD48cmVjLW51bWJl
cj4zMDwvcmVjLW51bWJlcj48Zm9yZWlnbi1rZXlzPjxrZXkgYXBwPSJFTiIgZGItaWQ9IjBld3Nl
cjl6bnN3c2R2ZWR4dzd4MmZ6eWUwMHdwNTAyMDVycyIgdGltZXN0YW1wPSIxNTcxMDIxNjE0Ij4z
MDwva2V5PjwvZm9yZWlnbi1rZXlzPjxyZWYtdHlwZSBuYW1lPSJKb3VybmFsIEFydGljbGUiPjE3
PC9yZWYtdHlwZT48Y29udHJpYnV0b3JzPjxhdXRob3JzPjxhdXRob3I+TGFKZXVuZXNzZSwgVC4g
Qy48L2F1dGhvcj48YXV0aG9yPlRob3JuaGlsbCwgRC4gSi48L2F1dGhvcj48L2F1dGhvcnM+PC9j
b250cmlidXRvcnM+PGF1dGgtYWRkcmVzcz5EZXBhcnRtZW50IG9mIEJpb2xvZ3ksIFBlbm5zeWx2
YW5pYSBTdGF0ZSBVbml2ZXJzaXR5LCBNdWVsbGVyIExhYm9yYXRvcnksIFVuaXZlcnNpdHkgUGFy
aywgUGVubnN5bHZhbmlhLCBVU0EuIHRjbDNAcHN1LmVkdTwvYXV0aC1hZGRyZXNzPjx0aXRsZXM+
PHRpdGxlPkltcHJvdmVkIHJlc29sdXRpb24gb2YgcmVlZi1jb3JhbCBlbmRvc3ltYmlvbnQgKFN5
bWJpb2Rpbml1bSkgc3BlY2llcyBkaXZlcnNpdHksIGVjb2xvZ3ksIGFuZCBldm9sdXRpb24gdGhy
b3VnaCBwc2JBIG5vbi1jb2RpbmcgcmVnaW9uIGdlbm90eXBpbmc8L3RpdGxlPjxzZWNvbmRhcnkt
dGl0bGU+UExvUyBPbmU8L3NlY29uZGFyeS10aXRsZT48L3RpdGxlcz48cGVyaW9kaWNhbD48ZnVs
bC10aXRsZT5QTG9TIE9uZTwvZnVsbC10aXRsZT48L3BlcmlvZGljYWw+PHBhZ2VzPmUyOTAxMzwv
cGFnZXM+PHZvbHVtZT42PC92b2x1bWU+PG51bWJlcj4xMjwvbnVtYmVyPjxrZXl3b3Jkcz48a2V5
d29yZD5BbmltYWxzPC9rZXl3b3JkPjxrZXl3b3JkPipBbnRob3pvYS9jbGFzc2lmaWNhdGlvbi9n
ZW5ldGljczwva2V5d29yZD48a2V5d29yZD5CYXNlIFNlcXVlbmNlPC9rZXl3b3JkPjxrZXl3b3Jk
PipCaW9kaXZlcnNpdHk8L2tleXdvcmQ+PGtleXdvcmQ+RE5BIFByaW1lcnM8L2tleXdvcmQ+PGtl
eXdvcmQ+KkVjb2xvZ3k8L2tleXdvcmQ+PGtleXdvcmQ+KkV2b2x1dGlvbiwgTW9sZWN1bGFyPC9r
ZXl3b3JkPjxrZXl3b3JkPkdlbm90eXBlPC9rZXl3b3JkPjxrZXl3b3JkPlBob3Rvc3lzdGVtIElJ
IFByb3RlaW4gQ29tcGxleC8qZ2VuZXRpY3M8L2tleXdvcmQ+PGtleXdvcmQ+UGh5bG9nZW55PC9r
ZXl3b3JkPjwva2V5d29yZHM+PGRhdGVzPjx5ZWFyPjIwMTE8L3llYXI+PC9kYXRlcz48aXNibj4x
OTMyLTYyMDMgKEVsZWN0cm9uaWMpJiN4RDsxOTMyLTYyMDMgKExpbmtpbmcpPC9pc2JuPjxhY2Nl
c3Npb24tbnVtPjIyMjE2MTU3PC9hY2Nlc3Npb24tbnVtPjx1cmxzPjxyZWxhdGVkLXVybHM+PHVy
bD5odHRwOi8vd3d3Lm5jYmkubmxtLm5paC5nb3YvcHVibWVkLzIyMjE2MTU3PC91cmw+PC9yZWxh
dGVkLXVybHM+PC91cmxzPjxjdXN0b20yPjMyNDcyMjc8L2N1c3RvbTI+PGVsZWN0cm9uaWMtcmVz
b3VyY2UtbnVtPjEwLjEzNzEvam91cm5hbC5wb25lLjAwMjkwMTM8L2VsZWN0cm9uaWMtcmVzb3Vy
Y2UtbnVtPjwvcmVjb3JkPjwvQ2l0ZT48Q2l0ZT48QXV0aG9yPkh1bWU8L0F1dGhvcj48WWVhcj4y
MDE5PC9ZZWFyPjxSZWNOdW0+MTA1MDwvUmVjTnVtPjxyZWNvcmQ+PHJlYy1udW1iZXI+MTA1MDwv
cmVjLW51bWJlcj48Zm9yZWlnbi1rZXlzPjxrZXkgYXBwPSJFTiIgZGItaWQ9IjBld3Nlcjl6bnN3
c2R2ZWR4dzd4MmZ6eWUwMHdwNTAyMDVycyIgdGltZXN0YW1wPSIxNjA5MTcxMzIzIj4xMDUwPC9r
ZXk+PC9mb3JlaWduLWtleXM+PHJlZi10eXBlIG5hbWU9IkpvdXJuYWwgQXJ0aWNsZSI+MTc8L3Jl
Zi10eXBlPjxjb250cmlidXRvcnM+PGF1dGhvcnM+PGF1dGhvcj5IdW1lLCBCLiBDLiBDLjwvYXV0
aG9yPjxhdXRob3I+U21pdGgsIEUuIEcuPC9hdXRob3I+PGF1dGhvcj5aaWVnbGVyLCBNLjwvYXV0
aG9yPjxhdXRob3I+V2FycmluZ3RvbiwgSC4gSi4gTS48L2F1dGhvcj48YXV0aG9yPkJ1cnQsIEou
IEEuPC9hdXRob3I+PGF1dGhvcj5MYUpldW5lc3NlLCBULiBDLjwvYXV0aG9yPjxhdXRob3I+V2ll
ZGVubWFubiwgSi48L2F1dGhvcj48YXV0aG9yPlZvb2xzdHJhLCBDLiBSLjwvYXV0aG9yPjwvYXV0
aG9ycz48L2NvbnRyaWJ1dG9ycz48YXV0aC1hZGRyZXNzPkRpdmlzaW9uIG9mIEJpb2xvZ2ljYWwg
YW5kIEVudmlyb25tZW50YWwgU2NpZW5jZSBhbmQgRW5naW5lZXJpbmcgKEJFU0UpLCBSZWQgU2Vh
IFJlc2VhcmNoIENlbnRlciwgS2luZyBBYmR1bGxhaCBVbml2ZXJzaXR5IG9mIFNjaWVuY2UgYW5k
IFRlY2hub2xvZ3kgKEtBVVNUKSwgVGh1d2FsLCBTYXVkaSBBcmFiaWEuJiN4RDtDZW50ZXIgZm9y
IEdlbm9taWNzIGFuZCBTeXN0ZW1zIEJpb2xvZ3ksIE5ldyBZb3JrIFVuaXZlcnNpdHkgQWJ1IERo
YWJpLCBBYnUgRGhhYmksIFVBRS4mI3hEO0ZhY3VsdHkgb2YgQ29tcHV0ZXIgU2NpZW5jZSBhbmQg
VGVjaG5vbG9neSwgVW5pdmVyc2l0eSBvZiBDYW1icmlkZ2UsIFVLLiYjeEQ7RGVwYXJ0bWVudCBv
ZiBCaW9sb2d5LCBUaGUgUGVubnN5bHZhbmlhIFN0YXRlIFVuaXZlcnNpdHksIFVuaXZlcnNpdHkg
UGFyaywgUGVubnN5bHZhbmlhLiYjeEQ7Q29yYWwgUmVlZiBMYWJvcmF0b3J5LCBPY2VhbiBhbmQg
RWFydGggU2NpZW5jZXMsIFVuaXZlcnNpdHkgb2YgU291dGhhbXB0b24sIFNvdXRoYW1wdG9uLCBV
Sy4mI3hEO0luc3RpdHV0ZSBmb3IgTGlmZSBTY2llbmNlcywgVW5pdmVyc2l0eSBvZiBTb3V0aGFt
cHRvbiwgU291dGhhbXB0b24sIFVLLjwvYXV0aC1hZGRyZXNzPjx0aXRsZXM+PHRpdGxlPlN5bVBv
cnRhbDogQSBub3ZlbCBhbmFseXRpY2FsIGZyYW1ld29yayBhbmQgcGxhdGZvcm0gZm9yIGNvcmFs
IGFsZ2FsIHN5bWJpb250IG5leHQtZ2VuZXJhdGlvbiBzZXF1ZW5jaW5nIElUUzIgcHJvZmlsaW5n
PC90aXRsZT48c2Vjb25kYXJ5LXRpdGxlPk1vbCBFY29sIFJlc291cjwvc2Vjb25kYXJ5LXRpdGxl
PjwvdGl0bGVzPjxwZXJpb2RpY2FsPjxmdWxsLXRpdGxlPk1vbCBFY29sIFJlc291cjwvZnVsbC10
aXRsZT48L3BlcmlvZGljYWw+PHBhZ2VzPjEwNjMtMTA4MDwvcGFnZXM+PHZvbHVtZT4xOTwvdm9s
dW1lPjxudW1iZXI+NDwvbnVtYmVyPjxlZGl0aW9uPjIwMTkvMDIvMTI8L2VkaXRpb24+PGtleXdv
cmRzPjxrZXl3b3JkPkFuaW1hbHM8L2tleXdvcmQ+PGtleXdvcmQ+QW50aG96b2EvKnBhcmFzaXRv
bG9neTwva2V5d29yZD48a2V5d29yZD5Db21wdXRhdGlvbmFsIEJpb2xvZ3kvKm1ldGhvZHM8L2tl
eXdvcmQ+PGtleXdvcmQ+RE5BLCBQcm90b3pvYW4vY2hlbWlzdHJ5LypnZW5ldGljczwva2V5d29y
ZD48a2V5d29yZD5ETkEsIFJpYm9zb21hbCBTcGFjZXIvY2hlbWlzdHJ5LypnZW5ldGljczwva2V5
d29yZD48a2V5d29yZD5EaW5vZmxhZ2VsbGlkYS8qY2xhc3NpZmljYXRpb24vZ2VuZXRpY3MvaXNv
bGF0aW9uICZhbXA7IHB1cmlmaWNhdGlvbjwva2V5d29yZD48a2V5d29yZD5IaWdoLVRocm91Z2hw
dXQgTnVjbGVvdGlkZSBTZXF1ZW5jaW5nLyptZXRob2RzPC9rZXl3b3JkPjxrZXl3b3JkPipQaHls
b2dlbnk8L2tleXdvcmQ+PGtleXdvcmQ+SXRzMjwva2V5d29yZD48a2V5d29yZD5TeW1Qb3J0YWw8
L2tleXdvcmQ+PGtleXdvcmQ+U3ltYmlvZGluaWFjZWFlPC9rZXl3b3JkPjxrZXl3b3JkPm1vbGVj
dWxhciBlY29sb2d5PC9rZXl3b3JkPjxrZXl3b3JkPm11bHRpY29weTwva2V5d29yZD48a2V5d29y
ZD5waHlsb2dlbnRpY3M8L2tleXdvcmQ+PC9rZXl3b3Jkcz48ZGF0ZXM+PHllYXI+MjAxOTwveWVh
cj48cHViLWRhdGVzPjxkYXRlPkp1bDwvZGF0ZT48L3B1Yi1kYXRlcz48L2RhdGVzPjxpc2JuPjE3
NTUtMDk5OCAoRWxlY3Ryb25pYykmI3hEOzE3NTUtMDk4WCAoTGlua2luZyk8L2lzYm4+PGFjY2Vz
c2lvbi1udW0+MzA3NDA4OTk8L2FjY2Vzc2lvbi1udW0+PHVybHM+PHJlbGF0ZWQtdXJscz48dXJs
Pmh0dHBzOi8vd3d3Lm5jYmkubmxtLm5paC5nb3YvcHVibWVkLzMwNzQwODk5PC91cmw+PC9yZWxh
dGVkLXVybHM+PC91cmxzPjxjdXN0b20yPlBNQzY2MTgxMDk8L2N1c3RvbTI+PGVsZWN0cm9uaWMt
cmVzb3VyY2UtbnVtPjEwLjExMTEvMTc1NS0wOTk4LjEzMDA0PC9lbGVjdHJvbmljLXJlc291cmNl
LW51bT48L3JlY29yZD48L0NpdGU+PC9FbmROb3RlPgB=
</w:fldData>
        </w:fldChar>
      </w:r>
      <w:r>
        <w:rPr>
          <w:rFonts w:eastAsia="Times New Roman"/>
          <w:color w:val="000000"/>
          <w:lang w:val="en-GB" w:eastAsia="en-GB"/>
        </w:rPr>
        <w:instrText xml:space="preserve"> ADDIN EN.CITE </w:instrText>
      </w:r>
      <w:r>
        <w:rPr>
          <w:rFonts w:eastAsia="Times New Roman"/>
          <w:color w:val="000000"/>
          <w:lang w:val="en-GB" w:eastAsia="en-GB"/>
        </w:rPr>
        <w:fldChar w:fldCharType="begin">
          <w:fldData xml:space="preserve">PEVuZE5vdGU+PENpdGU+PEF1dGhvcj5UaG9ybmhpbGw8L0F1dGhvcj48WWVhcj4yMDA3PC9ZZWFy
PjxSZWNOdW0+NTMyPC9SZWNOdW0+PFByZWZpeD5BcyBjYXV0aW9uZWQgYnk6IDwvUHJlZml4PjxE
aXNwbGF5VGV4dD4oQXMgY2F1dGlvbmVkIGJ5OiBUaG9ybmhpbGw8c3R5bGUgZmFjZT0iaXRhbGlj
Ij4gZXQgYWwuPC9zdHlsZT4gMjAwNywgU2FtcGF5bzxzdHlsZSBmYWNlPSJpdGFsaWMiPiBldCBh
bC48L3N0eWxlPiAyMDA5LCBMYUpldW5lc3NlIGFuZCBUaG9ybmhpbGwgMjAxMSwgSHVtZTxzdHls
ZSBmYWNlPSJpdGFsaWMiPiBldCBhbC48L3N0eWxlPiAyMDE5KTwvRGlzcGxheVRleHQ+PHJlY29y
ZD48cmVjLW51bWJlcj41MzI8L3JlYy1udW1iZXI+PGZvcmVpZ24ta2V5cz48a2V5IGFwcD0iRU4i
IGRiLWlkPSIwZXdzZXI5em5zd3NkdmVkeHc3eDJmenllMDB3cDUwMjA1cnMiIHRpbWVzdGFtcD0i
MTU3MTAyMTYxNyI+NTMyPC9rZXk+PC9mb3JlaWduLWtleXM+PHJlZi10eXBlIG5hbWU9IkpvdXJu
YWwgQXJ0aWNsZSI+MTc8L3JlZi10eXBlPjxjb250cmlidXRvcnM+PGF1dGhvcnM+PGF1dGhvcj5U
aG9ybmhpbGwsIEQuIEouPC9hdXRob3I+PGF1dGhvcj5MYWpldW5lc3NlLCBULiBDLjwvYXV0aG9y
PjxhdXRob3I+U2FudG9zLCBTLiBSLjwvYXV0aG9yPjwvYXV0aG9ycz48L2NvbnRyaWJ1dG9ycz48
YXV0aC1hZGRyZXNzPkRlcGFydG1lbnQgb2YgQmlvbG9naWNhbCBTY2llbmNlcywgQXVidXJuIFVu
aXZlcnNpdHksIDEwMSBSb3VzZSBMaWZlIFNjaWVuY2VzIEJ1aWxkaW5nLCBBdWJ1cm4sIEFsYWJh
bWEgMzY4NDksIFVTQS4gdGhvcm5oaWxsLmRhbkBnbWFpbC5jb208L2F1dGgtYWRkcmVzcz48dGl0
bGVzPjx0aXRsZT5NZWFzdXJpbmcgckROQSBkaXZlcnNpdHkgaW4gZXVrYXJ5b3RpYyBtaWNyb2Jp
YWwgc3lzdGVtczogaG93IGludHJhZ2Vub21pYyB2YXJpYXRpb24sIHBzZXVkb2dlbmVzLCBhbmQg
UENSIGFydGlmYWN0cyBjb25mb3VuZCBiaW9kaXZlcnNpdHkgZXN0aW1hdGVzPC90aXRsZT48c2Vj
b25kYXJ5LXRpdGxlPk1vbGVjdWxhciBFY29sb2d5PC9zZWNvbmRhcnktdGl0bGU+PC90aXRsZXM+
PHBlcmlvZGljYWw+PGZ1bGwtdGl0bGU+TW9sZWN1bGFyIEVjb2xvZ3k8L2Z1bGwtdGl0bGU+PGFi
YnItMT5Nb2wuIEVjb2wuPC9hYmJyLTE+PGFiYnItMj5Nb2wgRWNvbDwvYWJici0yPjwvcGVyaW9k
aWNhbD48cGFnZXM+NTMyNi00MDwvcGFnZXM+PHZvbHVtZT4xNjwvdm9sdW1lPjxudW1iZXI+MjQ8
L251bWJlcj48a2V5d29yZHM+PGtleXdvcmQ+QXJ0aWZhY3RzPC9rZXl3b3JkPjxrZXl3b3JkPkJh
c2UgU2VxdWVuY2U8L2tleXdvcmQ+PGtleXdvcmQ+KkJpb2RpdmVyc2l0eTwva2V5d29yZD48a2V5
d29yZD5ETkEsIFJpYm9zb21hbC8qZ2VuZXRpY3M8L2tleXdvcmQ+PGtleXdvcmQ+RXVrYXJ5b3Rp
YyBDZWxscy8qbWljcm9iaW9sb2d5PC9rZXl3b3JkPjxrZXl3b3JkPkdlbmV0aWMgVmFyaWF0aW9u
LypnZW5ldGljczwva2V5d29yZD48a2V5d29yZD5HZW5vbWUvKmdlbmV0aWNzPC9rZXl3b3JkPjxr
ZXl3b3JkPk1vbGVjdWxhciBTZXF1ZW5jZSBEYXRhPC9rZXl3b3JkPjxrZXl3b3JkPlBoeWxvZ2Vu
eTwva2V5d29yZD48a2V5d29yZD5Qb2x5bWVyYXNlIENoYWluIFJlYWN0aW9uPC9rZXl3b3JkPjxr
ZXl3b3JkPlBzZXVkb2dlbmVzLypnZW5ldGljczwva2V5d29yZD48a2V5d29yZD5TZXF1ZW5jZSBB
bGlnbm1lbnQ8L2tleXdvcmQ+PGtleXdvcmQ+VHJhbnNjcmlwdGlvbiwgR2VuZXRpYy9nZW5ldGlj
czwva2V5d29yZD48L2tleXdvcmRzPjxkYXRlcz48eWVhcj4yMDA3PC95ZWFyPjxwdWItZGF0ZXM+
PGRhdGU+RGVjPC9kYXRlPjwvcHViLWRhdGVzPjwvZGF0ZXM+PGlzYm4+MDk2Mi0xMDgzIChQcmlu
dCkmI3hEOzA5NjItMTA4MyAoTGlua2luZyk8L2lzYm4+PGFjY2Vzc2lvbi1udW0+MTc5OTU5MjQ8
L2FjY2Vzc2lvbi1udW0+PHVybHM+PHJlbGF0ZWQtdXJscz48dXJsPmh0dHA6Ly93d3cubmNiaS5u
bG0ubmloLmdvdi9wdWJtZWQvMTc5OTU5MjQ8L3VybD48L3JlbGF0ZWQtdXJscz48L3VybHM+PGVs
ZWN0cm9uaWMtcmVzb3VyY2UtbnVtPjEwLjExMTEvai4xMzY1LTI5NFguMjAwNy4wMzU3Ni54PC9l
bGVjdHJvbmljLXJlc291cmNlLW51bT48L3JlY29yZD48L0NpdGU+PENpdGU+PEF1dGhvcj5TYW1w
YXlvPC9BdXRob3I+PFllYXI+MjAwOTwvWWVhcj48UmVjTnVtPjMzPC9SZWNOdW0+PHJlY29yZD48
cmVjLW51bWJlcj4zMzwvcmVjLW51bWJlcj48Zm9yZWlnbi1rZXlzPjxrZXkgYXBwPSJFTiIgZGIt
aWQ9IjBld3Nlcjl6bnN3c2R2ZWR4dzd4MmZ6eWUwMHdwNTAyMDVycyIgdGltZXN0YW1wPSIxNTcx
MDIxNjE0Ij4zMzwva2V5PjwvZm9yZWlnbi1rZXlzPjxyZWYtdHlwZSBuYW1lPSJKb3VybmFsIEFy
dGljbGUiPjE3PC9yZWYtdHlwZT48Y29udHJpYnV0b3JzPjxhdXRob3JzPjxhdXRob3I+U2FtcGF5
bywgRS4gTS48L2F1dGhvcj48YXV0aG9yPkRvdmUsIFMuPC9hdXRob3I+PGF1dGhvcj5MYUpldW5l
c3NlLCBULiBDLjwvYXV0aG9yPjwvYXV0aG9ycz48L2NvbnRyaWJ1dG9ycz48YXV0aC1hZGRyZXNz
PkNlbnRyZSBmb3IgTWFyaW5lIFN0dWRpZXMsIFVuaXZlcnNpdHkgb2YgUXVlZW5zbGFuZCwgU3Qu
IEx1Y2lhLCBRbGQgNDA3MiwgQXVzdHJhbGlhLiBlbW4xM0Bwc3UuZWR1PC9hdXRoLWFkZHJlc3M+
PHRpdGxlcz48dGl0bGU+Q29oZXNpdmUgbW9sZWN1bGFyIGdlbmV0aWMgZGF0YSBkZWxpbmVhdGUg
c3BlY2llcyBkaXZlcnNpdHkgaW4gdGhlIGRpbm9mbGFnZWxsYXRlIGdlbnVzIFN5bWJpb2Rpbml1
bTwvdGl0bGU+PHNlY29uZGFyeS10aXRsZT5Nb2wgRWNvbDwvc2Vjb25kYXJ5LXRpdGxlPjwvdGl0
bGVzPjxwZXJpb2RpY2FsPjxmdWxsLXRpdGxlPk1vbGVjdWxhciBFY29sb2d5PC9mdWxsLXRpdGxl
PjxhYmJyLTE+TW9sLiBFY29sLjwvYWJici0xPjxhYmJyLTI+TW9sIEVjb2w8L2FiYnItMj48L3Bl
cmlvZGljYWw+PHBhZ2VzPjUwMC0xOTwvcGFnZXM+PHZvbHVtZT4xODwvdm9sdW1lPjxudW1iZXI+
MzwvbnVtYmVyPjxrZXl3b3Jkcz48a2V5d29yZD5BbmltYWxzPC9rZXl3b3JkPjxrZXl3b3JkPkFu
dGhvem9hLyptaWNyb2Jpb2xvZ3k8L2tleXdvcmQ+PGtleXdvcmQ+RE5BIFByaW1lcnM8L2tleXdv
cmQ+PGtleXdvcmQ+RE5BLCBSaWJvc29tYWwvYW5hbHlzaXM8L2tleXdvcmQ+PGtleXdvcmQ+RE5B
LCBSaWJvc29tYWwgU3BhY2VyL2FuYWx5c2lzPC9rZXl3b3JkPjxrZXl3b3JkPkRpbm9mbGFnZWxs
aWRhLypjbGFzc2lmaWNhdGlvbi8qZ2VuZXRpY3M8L2tleXdvcmQ+PGtleXdvcmQ+KkdlbmV0aWMg
VmFyaWF0aW9uPC9rZXl3b3JkPjxrZXl3b3JkPipQaHlsb2dlbnk8L2tleXdvcmQ+PGtleXdvcmQ+
UG9seW1vcnBoaXNtLCBSZXN0cmljdGlvbiBGcmFnbWVudCBMZW5ndGg8L2tleXdvcmQ+PGtleXdv
cmQ+UG9seW1vcnBoaXNtLCBTaW5nbGUtU3RyYW5kZWQgQ29uZm9ybWF0aW9uYWw8L2tleXdvcmQ+
PGtleXdvcmQ+U2VxdWVuY2UgQW5hbHlzaXMsIEROQTwva2V5d29yZD48a2V5d29yZD5TcGVjaWVz
IFNwZWNpZmljaXR5PC9rZXl3b3JkPjxrZXl3b3JkPipTeW1iaW9zaXM8L2tleXdvcmQ+PC9rZXl3
b3Jkcz48ZGF0ZXM+PHllYXI+MjAwOTwveWVhcj48cHViLWRhdGVzPjxkYXRlPkZlYjwvZGF0ZT48
L3B1Yi1kYXRlcz48L2RhdGVzPjxpc2JuPjEzNjUtMjk0WCAoRWxlY3Ryb25pYykmI3hEOzA5NjIt
MTA4MyAoTGlua2luZyk8L2lzYm4+PGFjY2Vzc2lvbi1udW0+MTkxNjE0NzA8L2FjY2Vzc2lvbi1u
dW0+PHVybHM+PHJlbGF0ZWQtdXJscz48dXJsPmh0dHA6Ly93d3cubmNiaS5ubG0ubmloLmdvdi9w
dWJtZWQvMTkxNjE0NzA8L3VybD48L3JlbGF0ZWQtdXJscz48L3VybHM+PGVsZWN0cm9uaWMtcmVz
b3VyY2UtbnVtPjEwLjExMTEvai4xMzY1LTI5NFguMjAwOC4wNDAzNy54PC9lbGVjdHJvbmljLXJl
c291cmNlLW51bT48L3JlY29yZD48L0NpdGU+PENpdGU+PEF1dGhvcj5MYUpldW5lc3NlPC9BdXRo
b3I+PFllYXI+MjAxMTwvWWVhcj48UmVjTnVtPjMwPC9SZWNOdW0+PHJlY29yZD48cmVjLW51bWJl
cj4zMDwvcmVjLW51bWJlcj48Zm9yZWlnbi1rZXlzPjxrZXkgYXBwPSJFTiIgZGItaWQ9IjBld3Nl
cjl6bnN3c2R2ZWR4dzd4MmZ6eWUwMHdwNTAyMDVycyIgdGltZXN0YW1wPSIxNTcxMDIxNjE0Ij4z
MDwva2V5PjwvZm9yZWlnbi1rZXlzPjxyZWYtdHlwZSBuYW1lPSJKb3VybmFsIEFydGljbGUiPjE3
PC9yZWYtdHlwZT48Y29udHJpYnV0b3JzPjxhdXRob3JzPjxhdXRob3I+TGFKZXVuZXNzZSwgVC4g
Qy48L2F1dGhvcj48YXV0aG9yPlRob3JuaGlsbCwgRC4gSi48L2F1dGhvcj48L2F1dGhvcnM+PC9j
b250cmlidXRvcnM+PGF1dGgtYWRkcmVzcz5EZXBhcnRtZW50IG9mIEJpb2xvZ3ksIFBlbm5zeWx2
YW5pYSBTdGF0ZSBVbml2ZXJzaXR5LCBNdWVsbGVyIExhYm9yYXRvcnksIFVuaXZlcnNpdHkgUGFy
aywgUGVubnN5bHZhbmlhLCBVU0EuIHRjbDNAcHN1LmVkdTwvYXV0aC1hZGRyZXNzPjx0aXRsZXM+
PHRpdGxlPkltcHJvdmVkIHJlc29sdXRpb24gb2YgcmVlZi1jb3JhbCBlbmRvc3ltYmlvbnQgKFN5
bWJpb2Rpbml1bSkgc3BlY2llcyBkaXZlcnNpdHksIGVjb2xvZ3ksIGFuZCBldm9sdXRpb24gdGhy
b3VnaCBwc2JBIG5vbi1jb2RpbmcgcmVnaW9uIGdlbm90eXBpbmc8L3RpdGxlPjxzZWNvbmRhcnkt
dGl0bGU+UExvUyBPbmU8L3NlY29uZGFyeS10aXRsZT48L3RpdGxlcz48cGVyaW9kaWNhbD48ZnVs
bC10aXRsZT5QTG9TIE9uZTwvZnVsbC10aXRsZT48L3BlcmlvZGljYWw+PHBhZ2VzPmUyOTAxMzwv
cGFnZXM+PHZvbHVtZT42PC92b2x1bWU+PG51bWJlcj4xMjwvbnVtYmVyPjxrZXl3b3Jkcz48a2V5
d29yZD5BbmltYWxzPC9rZXl3b3JkPjxrZXl3b3JkPipBbnRob3pvYS9jbGFzc2lmaWNhdGlvbi9n
ZW5ldGljczwva2V5d29yZD48a2V5d29yZD5CYXNlIFNlcXVlbmNlPC9rZXl3b3JkPjxrZXl3b3Jk
PipCaW9kaXZlcnNpdHk8L2tleXdvcmQ+PGtleXdvcmQ+RE5BIFByaW1lcnM8L2tleXdvcmQ+PGtl
eXdvcmQ+KkVjb2xvZ3k8L2tleXdvcmQ+PGtleXdvcmQ+KkV2b2x1dGlvbiwgTW9sZWN1bGFyPC9r
ZXl3b3JkPjxrZXl3b3JkPkdlbm90eXBlPC9rZXl3b3JkPjxrZXl3b3JkPlBob3Rvc3lzdGVtIElJ
IFByb3RlaW4gQ29tcGxleC8qZ2VuZXRpY3M8L2tleXdvcmQ+PGtleXdvcmQ+UGh5bG9nZW55PC9r
ZXl3b3JkPjwva2V5d29yZHM+PGRhdGVzPjx5ZWFyPjIwMTE8L3llYXI+PC9kYXRlcz48aXNibj4x
OTMyLTYyMDMgKEVsZWN0cm9uaWMpJiN4RDsxOTMyLTYyMDMgKExpbmtpbmcpPC9pc2JuPjxhY2Nl
c3Npb24tbnVtPjIyMjE2MTU3PC9hY2Nlc3Npb24tbnVtPjx1cmxzPjxyZWxhdGVkLXVybHM+PHVy
bD5odHRwOi8vd3d3Lm5jYmkubmxtLm5paC5nb3YvcHVibWVkLzIyMjE2MTU3PC91cmw+PC9yZWxh
dGVkLXVybHM+PC91cmxzPjxjdXN0b20yPjMyNDcyMjc8L2N1c3RvbTI+PGVsZWN0cm9uaWMtcmVz
b3VyY2UtbnVtPjEwLjEzNzEvam91cm5hbC5wb25lLjAwMjkwMTM8L2VsZWN0cm9uaWMtcmVzb3Vy
Y2UtbnVtPjwvcmVjb3JkPjwvQ2l0ZT48Q2l0ZT48QXV0aG9yPkh1bWU8L0F1dGhvcj48WWVhcj4y
MDE5PC9ZZWFyPjxSZWNOdW0+MTA1MDwvUmVjTnVtPjxyZWNvcmQ+PHJlYy1udW1iZXI+MTA1MDwv
cmVjLW51bWJlcj48Zm9yZWlnbi1rZXlzPjxrZXkgYXBwPSJFTiIgZGItaWQ9IjBld3Nlcjl6bnN3
c2R2ZWR4dzd4MmZ6eWUwMHdwNTAyMDVycyIgdGltZXN0YW1wPSIxNjA5MTcxMzIzIj4xMDUwPC9r
ZXk+PC9mb3JlaWduLWtleXM+PHJlZi10eXBlIG5hbWU9IkpvdXJuYWwgQXJ0aWNsZSI+MTc8L3Jl
Zi10eXBlPjxjb250cmlidXRvcnM+PGF1dGhvcnM+PGF1dGhvcj5IdW1lLCBCLiBDLiBDLjwvYXV0
aG9yPjxhdXRob3I+U21pdGgsIEUuIEcuPC9hdXRob3I+PGF1dGhvcj5aaWVnbGVyLCBNLjwvYXV0
aG9yPjxhdXRob3I+V2FycmluZ3RvbiwgSC4gSi4gTS48L2F1dGhvcj48YXV0aG9yPkJ1cnQsIEou
IEEuPC9hdXRob3I+PGF1dGhvcj5MYUpldW5lc3NlLCBULiBDLjwvYXV0aG9yPjxhdXRob3I+V2ll
ZGVubWFubiwgSi48L2F1dGhvcj48YXV0aG9yPlZvb2xzdHJhLCBDLiBSLjwvYXV0aG9yPjwvYXV0
aG9ycz48L2NvbnRyaWJ1dG9ycz48YXV0aC1hZGRyZXNzPkRpdmlzaW9uIG9mIEJpb2xvZ2ljYWwg
YW5kIEVudmlyb25tZW50YWwgU2NpZW5jZSBhbmQgRW5naW5lZXJpbmcgKEJFU0UpLCBSZWQgU2Vh
IFJlc2VhcmNoIENlbnRlciwgS2luZyBBYmR1bGxhaCBVbml2ZXJzaXR5IG9mIFNjaWVuY2UgYW5k
IFRlY2hub2xvZ3kgKEtBVVNUKSwgVGh1d2FsLCBTYXVkaSBBcmFiaWEuJiN4RDtDZW50ZXIgZm9y
IEdlbm9taWNzIGFuZCBTeXN0ZW1zIEJpb2xvZ3ksIE5ldyBZb3JrIFVuaXZlcnNpdHkgQWJ1IERo
YWJpLCBBYnUgRGhhYmksIFVBRS4mI3hEO0ZhY3VsdHkgb2YgQ29tcHV0ZXIgU2NpZW5jZSBhbmQg
VGVjaG5vbG9neSwgVW5pdmVyc2l0eSBvZiBDYW1icmlkZ2UsIFVLLiYjeEQ7RGVwYXJ0bWVudCBv
ZiBCaW9sb2d5LCBUaGUgUGVubnN5bHZhbmlhIFN0YXRlIFVuaXZlcnNpdHksIFVuaXZlcnNpdHkg
UGFyaywgUGVubnN5bHZhbmlhLiYjeEQ7Q29yYWwgUmVlZiBMYWJvcmF0b3J5LCBPY2VhbiBhbmQg
RWFydGggU2NpZW5jZXMsIFVuaXZlcnNpdHkgb2YgU291dGhhbXB0b24sIFNvdXRoYW1wdG9uLCBV
Sy4mI3hEO0luc3RpdHV0ZSBmb3IgTGlmZSBTY2llbmNlcywgVW5pdmVyc2l0eSBvZiBTb3V0aGFt
cHRvbiwgU291dGhhbXB0b24sIFVLLjwvYXV0aC1hZGRyZXNzPjx0aXRsZXM+PHRpdGxlPlN5bVBv
cnRhbDogQSBub3ZlbCBhbmFseXRpY2FsIGZyYW1ld29yayBhbmQgcGxhdGZvcm0gZm9yIGNvcmFs
IGFsZ2FsIHN5bWJpb250IG5leHQtZ2VuZXJhdGlvbiBzZXF1ZW5jaW5nIElUUzIgcHJvZmlsaW5n
PC90aXRsZT48c2Vjb25kYXJ5LXRpdGxlPk1vbCBFY29sIFJlc291cjwvc2Vjb25kYXJ5LXRpdGxl
PjwvdGl0bGVzPjxwZXJpb2RpY2FsPjxmdWxsLXRpdGxlPk1vbCBFY29sIFJlc291cjwvZnVsbC10
aXRsZT48L3BlcmlvZGljYWw+PHBhZ2VzPjEwNjMtMTA4MDwvcGFnZXM+PHZvbHVtZT4xOTwvdm9s
dW1lPjxudW1iZXI+NDwvbnVtYmVyPjxlZGl0aW9uPjIwMTkvMDIvMTI8L2VkaXRpb24+PGtleXdv
cmRzPjxrZXl3b3JkPkFuaW1hbHM8L2tleXdvcmQ+PGtleXdvcmQ+QW50aG96b2EvKnBhcmFzaXRv
bG9neTwva2V5d29yZD48a2V5d29yZD5Db21wdXRhdGlvbmFsIEJpb2xvZ3kvKm1ldGhvZHM8L2tl
eXdvcmQ+PGtleXdvcmQ+RE5BLCBQcm90b3pvYW4vY2hlbWlzdHJ5LypnZW5ldGljczwva2V5d29y
ZD48a2V5d29yZD5ETkEsIFJpYm9zb21hbCBTcGFjZXIvY2hlbWlzdHJ5LypnZW5ldGljczwva2V5
d29yZD48a2V5d29yZD5EaW5vZmxhZ2VsbGlkYS8qY2xhc3NpZmljYXRpb24vZ2VuZXRpY3MvaXNv
bGF0aW9uICZhbXA7IHB1cmlmaWNhdGlvbjwva2V5d29yZD48a2V5d29yZD5IaWdoLVRocm91Z2hw
dXQgTnVjbGVvdGlkZSBTZXF1ZW5jaW5nLyptZXRob2RzPC9rZXl3b3JkPjxrZXl3b3JkPipQaHls
b2dlbnk8L2tleXdvcmQ+PGtleXdvcmQ+SXRzMjwva2V5d29yZD48a2V5d29yZD5TeW1Qb3J0YWw8
L2tleXdvcmQ+PGtleXdvcmQ+U3ltYmlvZGluaWFjZWFlPC9rZXl3b3JkPjxrZXl3b3JkPm1vbGVj
dWxhciBlY29sb2d5PC9rZXl3b3JkPjxrZXl3b3JkPm11bHRpY29weTwva2V5d29yZD48a2V5d29y
ZD5waHlsb2dlbnRpY3M8L2tleXdvcmQ+PC9rZXl3b3Jkcz48ZGF0ZXM+PHllYXI+MjAxOTwveWVh
cj48cHViLWRhdGVzPjxkYXRlPkp1bDwvZGF0ZT48L3B1Yi1kYXRlcz48L2RhdGVzPjxpc2JuPjE3
NTUtMDk5OCAoRWxlY3Ryb25pYykmI3hEOzE3NTUtMDk4WCAoTGlua2luZyk8L2lzYm4+PGFjY2Vz
c2lvbi1udW0+MzA3NDA4OTk8L2FjY2Vzc2lvbi1udW0+PHVybHM+PHJlbGF0ZWQtdXJscz48dXJs
Pmh0dHBzOi8vd3d3Lm5jYmkubmxtLm5paC5nb3YvcHVibWVkLzMwNzQwODk5PC91cmw+PC9yZWxh
dGVkLXVybHM+PC91cmxzPjxjdXN0b20yPlBNQzY2MTgxMDk8L2N1c3RvbTI+PGVsZWN0cm9uaWMt
cmVzb3VyY2UtbnVtPjEwLjExMTEvMTc1NS0wOTk4LjEzMDA0PC9lbGVjdHJvbmljLXJlc291cmNl
LW51bT48L3JlY29yZD48L0NpdGU+PC9FbmROb3RlPgB=
</w:fldData>
        </w:fldChar>
      </w:r>
      <w:r>
        <w:rPr>
          <w:rFonts w:eastAsia="Times New Roman"/>
          <w:color w:val="000000"/>
          <w:lang w:val="en-GB" w:eastAsia="en-GB"/>
        </w:rPr>
        <w:instrText xml:space="preserve"> ADDIN EN.CITE.DATA </w:instrText>
      </w:r>
      <w:r>
        <w:rPr>
          <w:rFonts w:eastAsia="Times New Roman"/>
          <w:color w:val="000000"/>
          <w:lang w:val="en-GB" w:eastAsia="en-GB"/>
        </w:rPr>
      </w:r>
      <w:r>
        <w:rPr>
          <w:rFonts w:eastAsia="Times New Roman"/>
          <w:color w:val="000000"/>
          <w:lang w:val="en-GB" w:eastAsia="en-GB"/>
        </w:rPr>
        <w:fldChar w:fldCharType="end"/>
      </w:r>
      <w:r>
        <w:rPr>
          <w:rFonts w:eastAsia="Times New Roman"/>
          <w:color w:val="000000"/>
          <w:lang w:val="en-GB" w:eastAsia="en-GB"/>
        </w:rPr>
      </w:r>
      <w:r>
        <w:rPr>
          <w:rFonts w:eastAsia="Times New Roman"/>
          <w:color w:val="000000"/>
          <w:lang w:val="en-GB" w:eastAsia="en-GB"/>
        </w:rPr>
        <w:fldChar w:fldCharType="separate"/>
      </w:r>
      <w:r>
        <w:rPr>
          <w:rFonts w:eastAsia="Times New Roman"/>
          <w:noProof/>
          <w:color w:val="000000"/>
          <w:lang w:val="en-GB" w:eastAsia="en-GB"/>
        </w:rPr>
        <w:t>(As cautioned by: Thornhill</w:t>
      </w:r>
      <w:r w:rsidRPr="00927338">
        <w:rPr>
          <w:rFonts w:eastAsia="Times New Roman"/>
          <w:i/>
          <w:noProof/>
          <w:color w:val="000000"/>
          <w:lang w:val="en-GB" w:eastAsia="en-GB"/>
        </w:rPr>
        <w:t xml:space="preserve"> et al.</w:t>
      </w:r>
      <w:r>
        <w:rPr>
          <w:rFonts w:eastAsia="Times New Roman"/>
          <w:noProof/>
          <w:color w:val="000000"/>
          <w:lang w:val="en-GB" w:eastAsia="en-GB"/>
        </w:rPr>
        <w:t xml:space="preserve"> 2007, Sampayo</w:t>
      </w:r>
      <w:r w:rsidRPr="00927338">
        <w:rPr>
          <w:rFonts w:eastAsia="Times New Roman"/>
          <w:i/>
          <w:noProof/>
          <w:color w:val="000000"/>
          <w:lang w:val="en-GB" w:eastAsia="en-GB"/>
        </w:rPr>
        <w:t xml:space="preserve"> et al.</w:t>
      </w:r>
      <w:r>
        <w:rPr>
          <w:rFonts w:eastAsia="Times New Roman"/>
          <w:noProof/>
          <w:color w:val="000000"/>
          <w:lang w:val="en-GB" w:eastAsia="en-GB"/>
        </w:rPr>
        <w:t xml:space="preserve"> 2009, LaJeunesse and Thornhill 2011, Hume</w:t>
      </w:r>
      <w:r w:rsidRPr="00927338">
        <w:rPr>
          <w:rFonts w:eastAsia="Times New Roman"/>
          <w:i/>
          <w:noProof/>
          <w:color w:val="000000"/>
          <w:lang w:val="en-GB" w:eastAsia="en-GB"/>
        </w:rPr>
        <w:t xml:space="preserve"> et al.</w:t>
      </w:r>
      <w:r>
        <w:rPr>
          <w:rFonts w:eastAsia="Times New Roman"/>
          <w:noProof/>
          <w:color w:val="000000"/>
          <w:lang w:val="en-GB" w:eastAsia="en-GB"/>
        </w:rPr>
        <w:t xml:space="preserve"> 2019)</w:t>
      </w:r>
      <w:r>
        <w:rPr>
          <w:rFonts w:eastAsia="Times New Roman"/>
          <w:color w:val="000000"/>
          <w:lang w:val="en-GB" w:eastAsia="en-GB"/>
        </w:rPr>
        <w:fldChar w:fldCharType="end"/>
      </w:r>
      <w:r>
        <w:rPr>
          <w:rFonts w:eastAsia="Times New Roman"/>
          <w:color w:val="000000"/>
          <w:lang w:val="en-GB" w:eastAsia="en-GB"/>
        </w:rPr>
        <w:t>. The numerous ITS2 sequence variants often characterized via N</w:t>
      </w:r>
      <w:r w:rsidR="00E60572">
        <w:rPr>
          <w:rFonts w:eastAsia="Times New Roman"/>
          <w:color w:val="000000"/>
          <w:lang w:val="en-GB" w:eastAsia="en-GB"/>
        </w:rPr>
        <w:t>GS</w:t>
      </w:r>
      <w:r>
        <w:rPr>
          <w:rFonts w:eastAsia="Times New Roman"/>
          <w:color w:val="000000"/>
          <w:lang w:val="en-GB" w:eastAsia="en-GB"/>
        </w:rPr>
        <w:t xml:space="preserve"> are too often interpreted in ways similar to how microbial diversity is assessed using 16S sequencing </w:t>
      </w:r>
      <w:r>
        <w:rPr>
          <w:rFonts w:eastAsia="Times New Roman"/>
          <w:color w:val="000000"/>
          <w:lang w:val="en-GB" w:eastAsia="en-GB"/>
        </w:rPr>
        <w:fldChar w:fldCharType="begin"/>
      </w:r>
      <w:r>
        <w:rPr>
          <w:rFonts w:eastAsia="Times New Roman"/>
          <w:color w:val="000000"/>
          <w:lang w:val="en-GB" w:eastAsia="en-GB"/>
        </w:rPr>
        <w:instrText xml:space="preserve"> ADDIN EN.CITE &lt;EndNote&gt;&lt;Cite&gt;&lt;Author&gt;Apprill&lt;/Author&gt;&lt;Year&gt;2007&lt;/Year&gt;&lt;RecNum&gt;867&lt;/RecNum&gt;&lt;Prefix&gt;e.g. &lt;/Prefix&gt;&lt;DisplayText&gt;(e.g. Apprill and Gates 2007)&lt;/DisplayText&gt;&lt;record&gt;&lt;rec-number&gt;867&lt;/rec-number&gt;&lt;foreign-keys&gt;&lt;key app="EN" db-id="0ewser9znswsdvedxw7x2fzye00wp50205rs" timestamp="1571021619"&gt;867&lt;/key&gt;&lt;/foreign-keys&gt;&lt;ref-type name="Journal Article"&gt;17&lt;/ref-type&gt;&lt;contributors&gt;&lt;authors&gt;&lt;author&gt;Apprill, A. M.&lt;/author&gt;&lt;author&gt;Gates, R. D.&lt;/author&gt;&lt;/authors&gt;&lt;/contributors&gt;&lt;auth-address&gt;Department of Oceanography, and Hawaii Institute of Marine Biology, University of Hawaii School of Ocean and Earth Science and Technology, Honolulu, HI, USA. apprill@hawaii.edu&lt;/auth-address&gt;&lt;titles&gt;&lt;title&gt;Recognizing diversity in coral symbiotic dinoflagellate communities&lt;/title&gt;&lt;secondary-title&gt;Mol Ecol&lt;/secondary-title&gt;&lt;/titles&gt;&lt;periodical&gt;&lt;full-title&gt;Molecular Ecology&lt;/full-title&gt;&lt;abbr-1&gt;Mol. Ecol.&lt;/abbr-1&gt;&lt;abbr-2&gt;Mol Ecol&lt;/abbr-2&gt;&lt;/periodical&gt;&lt;pages&gt;1127-to 1134&lt;/pages&gt;&lt;volume&gt;16&lt;/volume&gt;&lt;number&gt;6&lt;/number&gt;&lt;edition&gt;2007/03/30&lt;/edition&gt;&lt;keywords&gt;&lt;keyword&gt;Animals&lt;/keyword&gt;&lt;keyword&gt;Anthozoa/*microbiology&lt;/keyword&gt;&lt;keyword&gt;Base Sequence&lt;/keyword&gt;&lt;keyword&gt;DNA Primers&lt;/keyword&gt;&lt;keyword&gt;DNA, Ribosomal/genetics&lt;/keyword&gt;&lt;keyword&gt;Dinoflagellida/*genetics&lt;/keyword&gt;&lt;keyword&gt;Electrophoresis&lt;/keyword&gt;&lt;keyword&gt;Gene Library&lt;/keyword&gt;&lt;keyword&gt;*Genetic Variation&lt;/keyword&gt;&lt;keyword&gt;Hawaii&lt;/keyword&gt;&lt;keyword&gt;Molecular Sequence Data&lt;/keyword&gt;&lt;keyword&gt;Oceans and Seas&lt;/keyword&gt;&lt;keyword&gt;*Phylogeny&lt;/keyword&gt;&lt;keyword&gt;Sequence Analysis, DNA&lt;/keyword&gt;&lt;keyword&gt;*Symbiosis&lt;/keyword&gt;&lt;/keywords&gt;&lt;dates&gt;&lt;year&gt;2007&lt;/year&gt;&lt;pub-dates&gt;&lt;date&gt;Mar&lt;/date&gt;&lt;/pub-dates&gt;&lt;/dates&gt;&lt;isbn&gt;0962-1083 (Print)&amp;#xD;0962-1083 (Linking)&lt;/isbn&gt;&lt;accession-num&gt;17391401&lt;/accession-num&gt;&lt;urls&gt;&lt;related-urls&gt;&lt;url&gt;https://www.ncbi.nlm.nih.gov/pubmed/17391401&lt;/url&gt;&lt;/related-urls&gt;&lt;/urls&gt;&lt;electronic-resource-num&gt;10.1111/j.1365-294X.2006.03214.x&lt;/electronic-resource-num&gt;&lt;/record&gt;&lt;/Cite&gt;&lt;/EndNote&gt;</w:instrText>
      </w:r>
      <w:r>
        <w:rPr>
          <w:rFonts w:eastAsia="Times New Roman"/>
          <w:color w:val="000000"/>
          <w:lang w:val="en-GB" w:eastAsia="en-GB"/>
        </w:rPr>
        <w:fldChar w:fldCharType="separate"/>
      </w:r>
      <w:r>
        <w:rPr>
          <w:rFonts w:eastAsia="Times New Roman"/>
          <w:noProof/>
          <w:color w:val="000000"/>
          <w:lang w:val="en-GB" w:eastAsia="en-GB"/>
        </w:rPr>
        <w:t>(e.g. Apprill and Gates 2007)</w:t>
      </w:r>
      <w:r>
        <w:rPr>
          <w:rFonts w:eastAsia="Times New Roman"/>
          <w:color w:val="000000"/>
          <w:lang w:val="en-GB" w:eastAsia="en-GB"/>
        </w:rPr>
        <w:fldChar w:fldCharType="end"/>
      </w:r>
      <w:r>
        <w:rPr>
          <w:rFonts w:eastAsia="Times New Roman"/>
          <w:color w:val="000000"/>
          <w:lang w:val="en-GB" w:eastAsia="en-GB"/>
        </w:rPr>
        <w:t xml:space="preserve">. The presentation of sequence diversity and abundances in bar graphs gives the impression that hosts contain multiple and complex combinations, or communities, of symbionts in their tissues </w:t>
      </w:r>
      <w:r>
        <w:rPr>
          <w:rFonts w:eastAsia="Times New Roman"/>
          <w:color w:val="000000"/>
          <w:lang w:val="en-GB" w:eastAsia="en-GB"/>
        </w:rPr>
        <w:fldChar w:fldCharType="begin"/>
      </w:r>
      <w:r>
        <w:rPr>
          <w:rFonts w:eastAsia="Times New Roman"/>
          <w:color w:val="000000"/>
          <w:lang w:val="en-GB" w:eastAsia="en-GB"/>
        </w:rPr>
        <w:instrText xml:space="preserve"> ADDIN EN.CITE &lt;EndNote&gt;&lt;Cite&gt;&lt;Author&gt;Ong&lt;/Author&gt;&lt;Year&gt;2022&lt;/Year&gt;&lt;RecNum&gt;1344&lt;/RecNum&gt;&lt;Prefix&gt;e.g. &lt;/Prefix&gt;&lt;DisplayText&gt;(e.g. Ong&lt;style face="italic"&gt; et al.&lt;/style&gt; 2022)&lt;/DisplayText&gt;&lt;record&gt;&lt;rec-number&gt;1344&lt;/rec-number&gt;&lt;foreign-keys&gt;&lt;key app="EN" db-id="0ewser9znswsdvedxw7x2fzye00wp50205rs" timestamp="1652282305"&gt;1344&lt;/key&gt;&lt;/foreign-keys&gt;&lt;ref-type name="Journal Article"&gt;17&lt;/ref-type&gt;&lt;contributors&gt;&lt;authors&gt;&lt;author&gt;Ong, Jing Hui&lt;/author&gt;&lt;author&gt;Wainwright, Benjamin J.&lt;/author&gt;&lt;author&gt;Jain, Sudhanshi S.&lt;/author&gt;&lt;author&gt;Afiq-Rosli, Lutfi&lt;/author&gt;&lt;author&gt;Lee, Jen Nie&lt;/author&gt;&lt;author&gt;Huang, Danwei&lt;/author&gt;&lt;/authors&gt;&lt;/contributors&gt;&lt;titles&gt;&lt;title&gt;Species and spatio-environmental effects on coral endosymbiont communities in Southeast Asia&lt;/title&gt;&lt;secondary-title&gt;Coral Reefs&lt;/secondary-title&gt;&lt;/titles&gt;&lt;periodical&gt;&lt;full-title&gt;Coral Reefs&lt;/full-title&gt;&lt;abbr-1&gt;Coral Reefs&lt;/abbr-1&gt;&lt;abbr-2&gt;Coral Reefs&lt;/abbr-2&gt;&lt;/periodical&gt;&lt;dates&gt;&lt;year&gt;2022&lt;/year&gt;&lt;/dates&gt;&lt;isbn&gt;0722-4028&amp;#xD;1432-0975&lt;/isbn&gt;&lt;urls&gt;&lt;/urls&gt;&lt;electronic-resource-num&gt;10.1007/s00338-022-02254-7&lt;/electronic-resource-num&gt;&lt;/record&gt;&lt;/Cite&gt;&lt;/EndNote&gt;</w:instrText>
      </w:r>
      <w:r>
        <w:rPr>
          <w:rFonts w:eastAsia="Times New Roman"/>
          <w:color w:val="000000"/>
          <w:lang w:val="en-GB" w:eastAsia="en-GB"/>
        </w:rPr>
        <w:fldChar w:fldCharType="separate"/>
      </w:r>
      <w:r>
        <w:rPr>
          <w:rFonts w:eastAsia="Times New Roman"/>
          <w:noProof/>
          <w:color w:val="000000"/>
          <w:lang w:val="en-GB" w:eastAsia="en-GB"/>
        </w:rPr>
        <w:t>(e.g. Ong</w:t>
      </w:r>
      <w:r w:rsidRPr="00465348">
        <w:rPr>
          <w:rFonts w:eastAsia="Times New Roman"/>
          <w:i/>
          <w:noProof/>
          <w:color w:val="000000"/>
          <w:lang w:val="en-GB" w:eastAsia="en-GB"/>
        </w:rPr>
        <w:t xml:space="preserve"> et al.</w:t>
      </w:r>
      <w:r>
        <w:rPr>
          <w:rFonts w:eastAsia="Times New Roman"/>
          <w:noProof/>
          <w:color w:val="000000"/>
          <w:lang w:val="en-GB" w:eastAsia="en-GB"/>
        </w:rPr>
        <w:t xml:space="preserve"> 2022)</w:t>
      </w:r>
      <w:r>
        <w:rPr>
          <w:rFonts w:eastAsia="Times New Roman"/>
          <w:color w:val="000000"/>
          <w:lang w:val="en-GB" w:eastAsia="en-GB"/>
        </w:rPr>
        <w:fldChar w:fldCharType="end"/>
      </w:r>
      <w:r>
        <w:rPr>
          <w:rFonts w:eastAsia="Times New Roman"/>
          <w:color w:val="000000"/>
          <w:lang w:val="en-GB" w:eastAsia="en-GB"/>
        </w:rPr>
        <w:t xml:space="preserve">. But this interpretation dismisses the fact that eukaryotic genomes have numerous rDNA copies </w:t>
      </w:r>
      <w:r>
        <w:rPr>
          <w:rFonts w:eastAsia="Times New Roman"/>
          <w:color w:val="000000"/>
          <w:lang w:val="en-GB" w:eastAsia="en-GB"/>
        </w:rPr>
        <w:fldChar w:fldCharType="begin"/>
      </w:r>
      <w:r>
        <w:rPr>
          <w:rFonts w:eastAsia="Times New Roman"/>
          <w:color w:val="000000"/>
          <w:lang w:val="en-GB" w:eastAsia="en-GB"/>
        </w:rPr>
        <w:instrText xml:space="preserve"> ADDIN EN.CITE &lt;EndNote&gt;&lt;Cite&gt;&lt;Author&gt;Prokopowich&lt;/Author&gt;&lt;Year&gt;2003&lt;/Year&gt;&lt;RecNum&gt;1321&lt;/RecNum&gt;&lt;DisplayText&gt;(Prokopowich&lt;style face="italic"&gt; et al.&lt;/style&gt; 2003)&lt;/DisplayText&gt;&lt;record&gt;&lt;rec-number&gt;1321&lt;/rec-number&gt;&lt;foreign-keys&gt;&lt;key app="EN" db-id="0ewser9znswsdvedxw7x2fzye00wp50205rs" timestamp="1648236217"&gt;1321&lt;/key&gt;&lt;/foreign-keys&gt;&lt;ref-type name="Journal Article"&gt;17&lt;/ref-type&gt;&lt;contributors&gt;&lt;authors&gt;&lt;author&gt;Prokopowich, C. D.&lt;/author&gt;&lt;author&gt;Gregory, T. R.&lt;/author&gt;&lt;author&gt;Crease, T. J.&lt;/author&gt;&lt;/authors&gt;&lt;/contributors&gt;&lt;auth-address&gt;Department of Zoology, University of Guelph, Guelph, ON N1G 2W1, Canada. cprokopo@uoguelph.ca&lt;/auth-address&gt;&lt;titles&gt;&lt;title&gt;The correlation between rDNA copy number and genome size in eukaryotes&lt;/title&gt;&lt;secondary-title&gt;Genome&lt;/secondary-title&gt;&lt;/titles&gt;&lt;periodical&gt;&lt;full-title&gt;Genome&lt;/full-title&gt;&lt;abbr-1&gt;Genome&lt;/abbr-1&gt;&lt;abbr-2&gt;Genome&lt;/abbr-2&gt;&lt;/periodical&gt;&lt;pages&gt;48-50&lt;/pages&gt;&lt;volume&gt;46&lt;/volume&gt;&lt;number&gt;1&lt;/number&gt;&lt;edition&gt;2003/04/03&lt;/edition&gt;&lt;keywords&gt;&lt;keyword&gt;Animals&lt;/keyword&gt;&lt;keyword&gt;*DNA, Ribosomal&lt;/keyword&gt;&lt;keyword&gt;*Gene Dosage&lt;/keyword&gt;&lt;keyword&gt;*Genome&lt;/keyword&gt;&lt;keyword&gt;Humans&lt;/keyword&gt;&lt;keyword&gt;Plants/genetics&lt;/keyword&gt;&lt;/keywords&gt;&lt;dates&gt;&lt;year&gt;2003&lt;/year&gt;&lt;pub-dates&gt;&lt;date&gt;Feb&lt;/date&gt;&lt;/pub-dates&gt;&lt;/dates&gt;&lt;isbn&gt;0831-2796 (Print)&amp;#xD;0831-2796 (Linking)&lt;/isbn&gt;&lt;accession-num&gt;12669795&lt;/accession-num&gt;&lt;urls&gt;&lt;related-urls&gt;&lt;url&gt;https://www.ncbi.nlm.nih.gov/pubmed/12669795&lt;/url&gt;&lt;/related-urls&gt;&lt;/urls&gt;&lt;electronic-resource-num&gt;10.1139/g02-103&lt;/electronic-resource-num&gt;&lt;/record&gt;&lt;/Cite&gt;&lt;/EndNote&gt;</w:instrText>
      </w:r>
      <w:r>
        <w:rPr>
          <w:rFonts w:eastAsia="Times New Roman"/>
          <w:color w:val="000000"/>
          <w:lang w:val="en-GB" w:eastAsia="en-GB"/>
        </w:rPr>
        <w:fldChar w:fldCharType="separate"/>
      </w:r>
      <w:r>
        <w:rPr>
          <w:rFonts w:eastAsia="Times New Roman"/>
          <w:noProof/>
          <w:color w:val="000000"/>
          <w:lang w:val="en-GB" w:eastAsia="en-GB"/>
        </w:rPr>
        <w:t>(Prokopowich</w:t>
      </w:r>
      <w:r w:rsidRPr="006429E0">
        <w:rPr>
          <w:rFonts w:eastAsia="Times New Roman"/>
          <w:i/>
          <w:noProof/>
          <w:color w:val="000000"/>
          <w:lang w:val="en-GB" w:eastAsia="en-GB"/>
        </w:rPr>
        <w:t xml:space="preserve"> et al.</w:t>
      </w:r>
      <w:r>
        <w:rPr>
          <w:rFonts w:eastAsia="Times New Roman"/>
          <w:noProof/>
          <w:color w:val="000000"/>
          <w:lang w:val="en-GB" w:eastAsia="en-GB"/>
        </w:rPr>
        <w:t xml:space="preserve"> 2003)</w:t>
      </w:r>
      <w:r>
        <w:rPr>
          <w:rFonts w:eastAsia="Times New Roman"/>
          <w:color w:val="000000"/>
          <w:lang w:val="en-GB" w:eastAsia="en-GB"/>
        </w:rPr>
        <w:fldChar w:fldCharType="end"/>
      </w:r>
      <w:r>
        <w:rPr>
          <w:rFonts w:eastAsia="Times New Roman"/>
          <w:color w:val="000000"/>
          <w:lang w:val="en-GB" w:eastAsia="en-GB"/>
        </w:rPr>
        <w:t>, and that they possess numerous sequence variants</w:t>
      </w:r>
      <w:r w:rsidRPr="005B62DE">
        <w:rPr>
          <w:rFonts w:eastAsia="Times New Roman"/>
          <w:color w:val="000000"/>
          <w:lang w:val="en-GB" w:eastAsia="en-GB"/>
        </w:rPr>
        <w:t xml:space="preserve"> </w:t>
      </w:r>
      <w:r>
        <w:rPr>
          <w:rFonts w:eastAsia="Times New Roman"/>
          <w:color w:val="000000"/>
          <w:lang w:val="en-GB" w:eastAsia="en-GB"/>
        </w:rPr>
        <w:fldChar w:fldCharType="begin"/>
      </w:r>
      <w:r>
        <w:rPr>
          <w:rFonts w:eastAsia="Times New Roman"/>
          <w:color w:val="000000"/>
          <w:lang w:val="en-GB" w:eastAsia="en-GB"/>
        </w:rPr>
        <w:instrText xml:space="preserve"> ADDIN EN.CITE &lt;EndNote&gt;&lt;Cite&gt;&lt;Author&gt;Thornhill&lt;/Author&gt;&lt;Year&gt;2007&lt;/Year&gt;&lt;RecNum&gt;532&lt;/RecNum&gt;&lt;DisplayText&gt;(Thornhill&lt;style face="italic"&gt; et al.&lt;/style&gt; 2007)&lt;/DisplayText&gt;&lt;record&gt;&lt;rec-number&gt;532&lt;/rec-number&gt;&lt;foreign-keys&gt;&lt;key app="EN" db-id="0ewser9znswsdvedxw7x2fzye00wp50205rs" timestamp="1571021617"&gt;532&lt;/key&gt;&lt;/foreign-keys&gt;&lt;ref-type name="Journal Article"&gt;17&lt;/ref-type&gt;&lt;contributors&gt;&lt;authors&gt;&lt;author&gt;Thornhill, D. J.&lt;/author&gt;&lt;author&gt;Lajeunesse, T. C.&lt;/author&gt;&lt;author&gt;Santos, S. R.&lt;/author&gt;&lt;/authors&gt;&lt;/contributors&gt;&lt;auth-address&gt;Department of Biological Sciences, Auburn University, 101 Rouse Life Sciences Building, Auburn, Alabama 36849, USA. thornhill.dan@gmail.com&lt;/auth-address&gt;&lt;titles&gt;&lt;title&gt;Measuring rDNA diversity in eukaryotic microbial systems: how intragenomic variation, pseudogenes, and PCR artifacts confound biodiversity estimates&lt;/title&gt;&lt;secondary-title&gt;Molecular Ecology&lt;/secondary-title&gt;&lt;/titles&gt;&lt;periodical&gt;&lt;full-title&gt;Molecular Ecology&lt;/full-title&gt;&lt;abbr-1&gt;Mol. Ecol.&lt;/abbr-1&gt;&lt;abbr-2&gt;Mol Ecol&lt;/abbr-2&gt;&lt;/periodical&gt;&lt;pages&gt;5326-40&lt;/pages&gt;&lt;volume&gt;16&lt;/volume&gt;&lt;number&gt;24&lt;/number&gt;&lt;keywords&gt;&lt;keyword&gt;Artifacts&lt;/keyword&gt;&lt;keyword&gt;Base Sequence&lt;/keyword&gt;&lt;keyword&gt;*Biodiversity&lt;/keyword&gt;&lt;keyword&gt;DNA, Ribosomal/*genetics&lt;/keyword&gt;&lt;keyword&gt;Eukaryotic Cells/*microbiology&lt;/keyword&gt;&lt;keyword&gt;Genetic Variation/*genetics&lt;/keyword&gt;&lt;keyword&gt;Genome/*genetics&lt;/keyword&gt;&lt;keyword&gt;Molecular Sequence Data&lt;/keyword&gt;&lt;keyword&gt;Phylogeny&lt;/keyword&gt;&lt;keyword&gt;Polymerase Chain Reaction&lt;/keyword&gt;&lt;keyword&gt;Pseudogenes/*genetics&lt;/keyword&gt;&lt;keyword&gt;Sequence Alignment&lt;/keyword&gt;&lt;keyword&gt;Transcription, Genetic/genetics&lt;/keyword&gt;&lt;/keywords&gt;&lt;dates&gt;&lt;year&gt;2007&lt;/year&gt;&lt;pub-dates&gt;&lt;date&gt;Dec&lt;/date&gt;&lt;/pub-dates&gt;&lt;/dates&gt;&lt;isbn&gt;0962-1083 (Print)&amp;#xD;0962-1083 (Linking)&lt;/isbn&gt;&lt;accession-num&gt;17995924&lt;/accession-num&gt;&lt;urls&gt;&lt;related-urls&gt;&lt;url&gt;http://www.ncbi.nlm.nih.gov/pubmed/17995924&lt;/url&gt;&lt;/related-urls&gt;&lt;/urls&gt;&lt;electronic-resource-num&gt;10.1111/j.1365-294X.2007.03576.x&lt;/electronic-resource-num&gt;&lt;/record&gt;&lt;/Cite&gt;&lt;/EndNote&gt;</w:instrText>
      </w:r>
      <w:r>
        <w:rPr>
          <w:rFonts w:eastAsia="Times New Roman"/>
          <w:color w:val="000000"/>
          <w:lang w:val="en-GB" w:eastAsia="en-GB"/>
        </w:rPr>
        <w:fldChar w:fldCharType="separate"/>
      </w:r>
      <w:r>
        <w:rPr>
          <w:rFonts w:eastAsia="Times New Roman"/>
          <w:noProof/>
          <w:color w:val="000000"/>
          <w:lang w:val="en-GB" w:eastAsia="en-GB"/>
        </w:rPr>
        <w:t>(Thornhill</w:t>
      </w:r>
      <w:r w:rsidRPr="00F269FC">
        <w:rPr>
          <w:rFonts w:eastAsia="Times New Roman"/>
          <w:i/>
          <w:noProof/>
          <w:color w:val="000000"/>
          <w:lang w:val="en-GB" w:eastAsia="en-GB"/>
        </w:rPr>
        <w:t xml:space="preserve"> et al.</w:t>
      </w:r>
      <w:r>
        <w:rPr>
          <w:rFonts w:eastAsia="Times New Roman"/>
          <w:noProof/>
          <w:color w:val="000000"/>
          <w:lang w:val="en-GB" w:eastAsia="en-GB"/>
        </w:rPr>
        <w:t xml:space="preserve"> 2007)</w:t>
      </w:r>
      <w:r>
        <w:rPr>
          <w:rFonts w:eastAsia="Times New Roman"/>
          <w:color w:val="000000"/>
          <w:lang w:val="en-GB" w:eastAsia="en-GB"/>
        </w:rPr>
        <w:fldChar w:fldCharType="end"/>
      </w:r>
      <w:r>
        <w:rPr>
          <w:rFonts w:eastAsia="Times New Roman"/>
          <w:color w:val="000000"/>
          <w:lang w:val="en-GB" w:eastAsia="en-GB"/>
        </w:rPr>
        <w:t>.</w:t>
      </w:r>
      <w:r w:rsidR="007C45EC">
        <w:rPr>
          <w:rFonts w:eastAsia="Times New Roman"/>
          <w:color w:val="000000"/>
          <w:lang w:val="en-GB" w:eastAsia="en-GB"/>
        </w:rPr>
        <w:t xml:space="preserve"> However, these </w:t>
      </w:r>
      <w:r w:rsidR="007C45EC" w:rsidRPr="007C45EC">
        <w:rPr>
          <w:rFonts w:eastAsia="Times New Roman"/>
          <w:color w:val="000000"/>
          <w:lang w:val="en-GB" w:eastAsia="en-GB"/>
        </w:rPr>
        <w:t>conflicting</w:t>
      </w:r>
      <w:r w:rsidR="007C45EC">
        <w:rPr>
          <w:rFonts w:eastAsia="Times New Roman"/>
          <w:color w:val="000000"/>
          <w:lang w:val="en-GB" w:eastAsia="en-GB"/>
        </w:rPr>
        <w:t xml:space="preserve"> interpretations can be reconciled with additional genetic markers and careful </w:t>
      </w:r>
      <w:r w:rsidR="007C45EC" w:rsidRPr="007C45EC">
        <w:rPr>
          <w:rFonts w:eastAsia="Times New Roman"/>
          <w:color w:val="000000"/>
          <w:lang w:val="en-GB" w:eastAsia="en-GB"/>
        </w:rPr>
        <w:t>examination</w:t>
      </w:r>
      <w:r w:rsidR="007C45EC">
        <w:rPr>
          <w:rFonts w:eastAsia="Times New Roman"/>
          <w:color w:val="000000"/>
          <w:lang w:val="en-GB" w:eastAsia="en-GB"/>
        </w:rPr>
        <w:t xml:space="preserve"> of the sequence abundance profiles created by NGS.</w:t>
      </w:r>
    </w:p>
    <w:p w14:paraId="3BFA3936" w14:textId="70087CF2" w:rsidR="0097006C" w:rsidRPr="00AF0161" w:rsidRDefault="00FB403F" w:rsidP="00FB403F">
      <w:pPr>
        <w:spacing w:line="480" w:lineRule="auto"/>
        <w:ind w:firstLine="720"/>
        <w:rPr>
          <w:color w:val="000000"/>
        </w:rPr>
      </w:pPr>
      <w:r>
        <w:t>Mediterranean c</w:t>
      </w:r>
      <w:r w:rsidR="007C45EC">
        <w:t xml:space="preserve">ollections of the </w:t>
      </w:r>
      <w:r w:rsidR="007C45EC" w:rsidRPr="00816A88">
        <w:t>“fried egg jellyfish”</w:t>
      </w:r>
      <w:r w:rsidR="007C45EC">
        <w:t>,</w:t>
      </w:r>
      <w:r w:rsidR="007C45EC" w:rsidRPr="00816A88">
        <w:t xml:space="preserve"> </w:t>
      </w:r>
      <w:r w:rsidR="005E2CF4" w:rsidRPr="00816A88">
        <w:rPr>
          <w:i/>
        </w:rPr>
        <w:t>Cotylorhiza tuberculata</w:t>
      </w:r>
      <w:r w:rsidR="005E2CF4" w:rsidRPr="00816A88">
        <w:t xml:space="preserve"> </w:t>
      </w:r>
      <w:r w:rsidR="00541DE1">
        <w:t>(</w:t>
      </w:r>
      <w:r w:rsidR="005E2CF4" w:rsidRPr="00816A88">
        <w:t>Macri 1778</w:t>
      </w:r>
      <w:r w:rsidR="00541DE1">
        <w:t xml:space="preserve">), </w:t>
      </w:r>
      <w:r w:rsidR="00CB30A4">
        <w:t>were</w:t>
      </w:r>
      <w:r w:rsidR="007C45EC">
        <w:t xml:space="preserve"> used here </w:t>
      </w:r>
      <w:r w:rsidR="002B13C0">
        <w:t>to demonstrate how</w:t>
      </w:r>
      <w:r w:rsidR="007C45EC">
        <w:t xml:space="preserve"> </w:t>
      </w:r>
      <w:r w:rsidR="002B13C0">
        <w:t xml:space="preserve">combined genetic </w:t>
      </w:r>
      <w:r w:rsidR="007C45EC">
        <w:t xml:space="preserve">analysis </w:t>
      </w:r>
      <w:r w:rsidR="002B13C0">
        <w:t>resolve</w:t>
      </w:r>
      <w:r w:rsidR="00821E43">
        <w:t>s</w:t>
      </w:r>
      <w:r w:rsidR="002B13C0">
        <w:t xml:space="preserve"> the identity of </w:t>
      </w:r>
      <w:r w:rsidR="007C45EC">
        <w:t>symbiotic dinoflagellates</w:t>
      </w:r>
      <w:r w:rsidR="000A1F34">
        <w:t xml:space="preserve"> (Fig. 1A)</w:t>
      </w:r>
      <w:r w:rsidR="007C45EC">
        <w:t xml:space="preserve">. </w:t>
      </w:r>
      <w:r>
        <w:t>Among scyphozoans, a</w:t>
      </w:r>
      <w:r w:rsidR="00CB30A4">
        <w:t xml:space="preserve">pproximately 20% </w:t>
      </w:r>
      <w:r>
        <w:t>(</w:t>
      </w:r>
      <w:r w:rsidR="00CB30A4">
        <w:rPr>
          <w:color w:val="000000"/>
        </w:rPr>
        <w:t>most belonging to the order Rhizostomeae</w:t>
      </w:r>
      <w:r>
        <w:rPr>
          <w:color w:val="000000"/>
        </w:rPr>
        <w:t>)</w:t>
      </w:r>
      <w:r w:rsidR="00CB30A4">
        <w:t xml:space="preserve"> have mutualistic</w:t>
      </w:r>
      <w:r w:rsidR="00CB30A4" w:rsidRPr="00816A88">
        <w:t xml:space="preserve"> </w:t>
      </w:r>
      <w:r>
        <w:t xml:space="preserve">symbionts that </w:t>
      </w:r>
      <w:r w:rsidR="00CB30A4">
        <w:rPr>
          <w:color w:val="000000"/>
        </w:rPr>
        <w:t>provide metabolit</w:t>
      </w:r>
      <w:r>
        <w:rPr>
          <w:color w:val="000000"/>
        </w:rPr>
        <w:t xml:space="preserve">es derived from photosynthesis </w:t>
      </w:r>
      <w:r>
        <w:fldChar w:fldCharType="begin">
          <w:fldData xml:space="preserve">PEVuZE5vdGU+PENpdGU+PEF1dGhvcj5EamVnaHJpPC9BdXRob3I+PFllYXI+MjAxOTwvWWVhcj48
UmVjTnVtPjExNjg8L1JlY051bT48RGlzcGxheVRleHQ+KERqZWdocmk8c3R5bGUgZmFjZT0iaXRh
bGljIj4gZXQgYWwuPC9zdHlsZT4gMjAxOSwgRGF2eTxzdHlsZSBmYWNlPSJpdGFsaWMiPiBldCBh
bC48L3N0eWxlPiAyMDEyKTwvRGlzcGxheVRleHQ+PHJlY29yZD48cmVjLW51bWJlcj4xMTY4PC9y
ZWMtbnVtYmVyPjxmb3JlaWduLWtleXM+PGtleSBhcHA9IkVOIiBkYi1pZD0iMGV3c2VyOXpuc3dz
ZHZlZHh3N3gyZnp5ZTAwd3A1MDIwNXJzIiB0aW1lc3RhbXA9IjE2MzI1MTA2MjkiPjExNjg8L2tl
eT48L2ZvcmVpZ24ta2V5cz48cmVmLXR5cGUgbmFtZT0iSm91cm5hbCBBcnRpY2xlIj4xNzwvcmVm
LXR5cGU+PGNvbnRyaWJ1dG9ycz48YXV0aG9ycz48YXV0aG9yPkRqZWdocmksIE5pY29sYXM8L2F1
dGhvcj48YXV0aG9yPlBvbmRhdmVuLCBQaGlsaXBwZTwvYXV0aG9yPjxhdXRob3I+U3RpYm9yLCBI
ZXJ3aWc8L2F1dGhvcj48YXV0aG9yPkRhd3NvbiwgTWljaGFlbCBOLjwvYXV0aG9yPjwvYXV0aG9y
cz48L2NvbnRyaWJ1dG9ycz48dGl0bGVzPjx0aXRsZT5SZXZpZXcgb2YgdGhlIGRpdmVyc2l0eSwg
dHJhaXRzLCBhbmQgZWNvbG9neSBvZiB6b294YW50aGVsbGF0ZSBqZWxseWZpc2hlczwvdGl0bGU+
PHNlY29uZGFyeS10aXRsZT5NYXJpbmUgQmlvbG9neTwvc2Vjb25kYXJ5LXRpdGxlPjwvdGl0bGVz
PjxwZXJpb2RpY2FsPjxmdWxsLXRpdGxlPk1hcmluZSBCaW9sb2d5PC9mdWxsLXRpdGxlPjxhYmJy
LTE+TWFyLiBCaW9sLjwvYWJici0xPjxhYmJyLTI+TWFyIEJpb2w8L2FiYnItMj48L3BlcmlvZGlj
YWw+PHZvbHVtZT4xNjY8L3ZvbHVtZT48bnVtYmVyPjExPC9udW1iZXI+PGRhdGVzPjx5ZWFyPjIw
MTk8L3llYXI+PC9kYXRlcz48aXNibj4wMDI1LTMxNjImI3hEOzE0MzItMTc5MzwvaXNibj48dXJs
cz48L3VybHM+PGVsZWN0cm9uaWMtcmVzb3VyY2UtbnVtPjEwLjEwMDcvczAwMjI3LTAxOS0zNTgx
LTY8L2VsZWN0cm9uaWMtcmVzb3VyY2UtbnVtPjwvcmVjb3JkPjwvQ2l0ZT48Q2l0ZT48QXV0aG9y
PkRhdnk8L0F1dGhvcj48WWVhcj4yMDEyPC9ZZWFyPjxSZWNOdW0+MTI4PC9SZWNOdW0+PHJlY29y
ZD48cmVjLW51bWJlcj4xMjg8L3JlYy1udW1iZXI+PGZvcmVpZ24ta2V5cz48a2V5IGFwcD0iRU4i
IGRiLWlkPSIwZXdzZXI5em5zd3NkdmVkeHc3eDJmenllMDB3cDUwMjA1cnMiIHRpbWVzdGFtcD0i
MTU3MTAyMTYxNCI+MTI4PC9rZXk+PC9mb3JlaWduLWtleXM+PHJlZi10eXBlIG5hbWU9IkpvdXJu
YWwgQXJ0aWNsZSI+MTc8L3JlZi10eXBlPjxjb250cmlidXRvcnM+PGF1dGhvcnM+PGF1dGhvcj5E
YXZ5LCBTLiBLLjwvYXV0aG9yPjxhdXRob3I+QWxsZW1hbmQsIEQuPC9hdXRob3I+PGF1dGhvcj5X
ZWlzLCBWLiBNLjwvYXV0aG9yPjwvYXV0aG9ycz48L2NvbnRyaWJ1dG9ycz48YXV0aC1hZGRyZXNz
PlNjaG9vbCBvZiBCaW9sb2dpY2FsIFNjaWVuY2VzLCBWaWN0b3JpYSBVbml2ZXJzaXR5IG9mIFdl
bGxpbmd0b24sIFdlbGxpbmd0b24sIE5ldyBaZWFsYW5kLiBzaW1vbi5kYXZ5QHZ1dy5hYy5uejwv
YXV0aC1hZGRyZXNzPjx0aXRsZXM+PHRpdGxlPkNlbGwgYmlvbG9neSBvZiBjbmlkYXJpYW4tZGlu
b2ZsYWdlbGxhdGUgc3ltYmlvc2lzPC90aXRsZT48c2Vjb25kYXJ5LXRpdGxlPk1pY3JvYmlvbCBN
b2wgQmlvbCBSZXY8L3NlY29uZGFyeS10aXRsZT48L3RpdGxlcz48cGVyaW9kaWNhbD48ZnVsbC10
aXRsZT5NaWNyb2Jpb2xvZ3kgYW5kIE1vbGVjdWxhciBCaW9sb2d5IFJldmlld3M8L2Z1bGwtdGl0
bGU+PGFiYnItMT5NaWNyb2Jpb2wuIE1vbC4gQmlvbC4gUmV2LjwvYWJici0xPjxhYmJyLTI+TWlj
cm9iaW9sIE1vbCBCaW9sIFJldjwvYWJici0yPjwvcGVyaW9kaWNhbD48cGFnZXM+MjI5LTYxPC9w
YWdlcz48dm9sdW1lPjc2PC92b2x1bWU+PG51bWJlcj4yPC9udW1iZXI+PGtleXdvcmRzPjxrZXl3
b3JkPkFuaW1hbHM8L2tleXdvcmQ+PGtleXdvcmQ+Q25pZGFyaWEvKnBoeXNpb2xvZ3k8L2tleXdv
cmQ+PGtleXdvcmQ+Q29yYWwgUmVlZnM8L2tleXdvcmQ+PGtleXdvcmQ+RGlub2ZsYWdlbGxpZGEv
KnBoeXNpb2xvZ3k8L2tleXdvcmQ+PGtleXdvcmQ+UGhhZ29jeXRvc2lzPC9rZXl3b3JkPjxrZXl3
b3JkPlN5bWJpb3Npczwva2V5d29yZD48L2tleXdvcmRzPjxkYXRlcz48eWVhcj4yMDEyPC95ZWFy
PjxwdWItZGF0ZXM+PGRhdGU+SnVuPC9kYXRlPjwvcHViLWRhdGVzPjwvZGF0ZXM+PGlzYm4+MTA5
OC01NTU3IChFbGVjdHJvbmljKSYjeEQ7MTA5Mi0yMTcyIChMaW5raW5nKTwvaXNibj48YWNjZXNz
aW9uLW51bT4yMjY4ODgxMzwvYWNjZXNzaW9uLW51bT48dXJscz48cmVsYXRlZC11cmxzPjx1cmw+
aHR0cDovL3d3dy5uY2JpLm5sbS5uaWguZ292L3B1Ym1lZC8yMjY4ODgxMzwvdXJsPjwvcmVsYXRl
ZC11cmxzPjwvdXJscz48Y3VzdG9tMj4zMzcyMjU3PC9jdXN0b20yPjxlbGVjdHJvbmljLXJlc291
cmNlLW51bT4xMC4xMTI4L01NQlIuMDUwMTQtMTE8L2VsZWN0cm9uaWMtcmVzb3VyY2UtbnVtPjwv
cmVjb3JkPjwvQ2l0ZT48L0VuZE5vdGU+AG==
</w:fldData>
        </w:fldChar>
      </w:r>
      <w:r>
        <w:instrText xml:space="preserve"> ADDIN EN.CITE </w:instrText>
      </w:r>
      <w:r>
        <w:fldChar w:fldCharType="begin">
          <w:fldData xml:space="preserve">PEVuZE5vdGU+PENpdGU+PEF1dGhvcj5EamVnaHJpPC9BdXRob3I+PFllYXI+MjAxOTwvWWVhcj48
UmVjTnVtPjExNjg8L1JlY051bT48RGlzcGxheVRleHQ+KERqZWdocmk8c3R5bGUgZmFjZT0iaXRh
bGljIj4gZXQgYWwuPC9zdHlsZT4gMjAxOSwgRGF2eTxzdHlsZSBmYWNlPSJpdGFsaWMiPiBldCBh
bC48L3N0eWxlPiAyMDEyKTwvRGlzcGxheVRleHQ+PHJlY29yZD48cmVjLW51bWJlcj4xMTY4PC9y
ZWMtbnVtYmVyPjxmb3JlaWduLWtleXM+PGtleSBhcHA9IkVOIiBkYi1pZD0iMGV3c2VyOXpuc3dz
ZHZlZHh3N3gyZnp5ZTAwd3A1MDIwNXJzIiB0aW1lc3RhbXA9IjE2MzI1MTA2MjkiPjExNjg8L2tl
eT48L2ZvcmVpZ24ta2V5cz48cmVmLXR5cGUgbmFtZT0iSm91cm5hbCBBcnRpY2xlIj4xNzwvcmVm
LXR5cGU+PGNvbnRyaWJ1dG9ycz48YXV0aG9ycz48YXV0aG9yPkRqZWdocmksIE5pY29sYXM8L2F1
dGhvcj48YXV0aG9yPlBvbmRhdmVuLCBQaGlsaXBwZTwvYXV0aG9yPjxhdXRob3I+U3RpYm9yLCBI
ZXJ3aWc8L2F1dGhvcj48YXV0aG9yPkRhd3NvbiwgTWljaGFlbCBOLjwvYXV0aG9yPjwvYXV0aG9y
cz48L2NvbnRyaWJ1dG9ycz48dGl0bGVzPjx0aXRsZT5SZXZpZXcgb2YgdGhlIGRpdmVyc2l0eSwg
dHJhaXRzLCBhbmQgZWNvbG9neSBvZiB6b294YW50aGVsbGF0ZSBqZWxseWZpc2hlczwvdGl0bGU+
PHNlY29uZGFyeS10aXRsZT5NYXJpbmUgQmlvbG9neTwvc2Vjb25kYXJ5LXRpdGxlPjwvdGl0bGVz
PjxwZXJpb2RpY2FsPjxmdWxsLXRpdGxlPk1hcmluZSBCaW9sb2d5PC9mdWxsLXRpdGxlPjxhYmJy
LTE+TWFyLiBCaW9sLjwvYWJici0xPjxhYmJyLTI+TWFyIEJpb2w8L2FiYnItMj48L3BlcmlvZGlj
YWw+PHZvbHVtZT4xNjY8L3ZvbHVtZT48bnVtYmVyPjExPC9udW1iZXI+PGRhdGVzPjx5ZWFyPjIw
MTk8L3llYXI+PC9kYXRlcz48aXNibj4wMDI1LTMxNjImI3hEOzE0MzItMTc5MzwvaXNibj48dXJs
cz48L3VybHM+PGVsZWN0cm9uaWMtcmVzb3VyY2UtbnVtPjEwLjEwMDcvczAwMjI3LTAxOS0zNTgx
LTY8L2VsZWN0cm9uaWMtcmVzb3VyY2UtbnVtPjwvcmVjb3JkPjwvQ2l0ZT48Q2l0ZT48QXV0aG9y
PkRhdnk8L0F1dGhvcj48WWVhcj4yMDEyPC9ZZWFyPjxSZWNOdW0+MTI4PC9SZWNOdW0+PHJlY29y
ZD48cmVjLW51bWJlcj4xMjg8L3JlYy1udW1iZXI+PGZvcmVpZ24ta2V5cz48a2V5IGFwcD0iRU4i
IGRiLWlkPSIwZXdzZXI5em5zd3NkdmVkeHc3eDJmenllMDB3cDUwMjA1cnMiIHRpbWVzdGFtcD0i
MTU3MTAyMTYxNCI+MTI4PC9rZXk+PC9mb3JlaWduLWtleXM+PHJlZi10eXBlIG5hbWU9IkpvdXJu
YWwgQXJ0aWNsZSI+MTc8L3JlZi10eXBlPjxjb250cmlidXRvcnM+PGF1dGhvcnM+PGF1dGhvcj5E
YXZ5LCBTLiBLLjwvYXV0aG9yPjxhdXRob3I+QWxsZW1hbmQsIEQuPC9hdXRob3I+PGF1dGhvcj5X
ZWlzLCBWLiBNLjwvYXV0aG9yPjwvYXV0aG9ycz48L2NvbnRyaWJ1dG9ycz48YXV0aC1hZGRyZXNz
PlNjaG9vbCBvZiBCaW9sb2dpY2FsIFNjaWVuY2VzLCBWaWN0b3JpYSBVbml2ZXJzaXR5IG9mIFdl
bGxpbmd0b24sIFdlbGxpbmd0b24sIE5ldyBaZWFsYW5kLiBzaW1vbi5kYXZ5QHZ1dy5hYy5uejwv
YXV0aC1hZGRyZXNzPjx0aXRsZXM+PHRpdGxlPkNlbGwgYmlvbG9neSBvZiBjbmlkYXJpYW4tZGlu
b2ZsYWdlbGxhdGUgc3ltYmlvc2lzPC90aXRsZT48c2Vjb25kYXJ5LXRpdGxlPk1pY3JvYmlvbCBN
b2wgQmlvbCBSZXY8L3NlY29uZGFyeS10aXRsZT48L3RpdGxlcz48cGVyaW9kaWNhbD48ZnVsbC10
aXRsZT5NaWNyb2Jpb2xvZ3kgYW5kIE1vbGVjdWxhciBCaW9sb2d5IFJldmlld3M8L2Z1bGwtdGl0
bGU+PGFiYnItMT5NaWNyb2Jpb2wuIE1vbC4gQmlvbC4gUmV2LjwvYWJici0xPjxhYmJyLTI+TWlj
cm9iaW9sIE1vbCBCaW9sIFJldjwvYWJici0yPjwvcGVyaW9kaWNhbD48cGFnZXM+MjI5LTYxPC9w
YWdlcz48dm9sdW1lPjc2PC92b2x1bWU+PG51bWJlcj4yPC9udW1iZXI+PGtleXdvcmRzPjxrZXl3
b3JkPkFuaW1hbHM8L2tleXdvcmQ+PGtleXdvcmQ+Q25pZGFyaWEvKnBoeXNpb2xvZ3k8L2tleXdv
cmQ+PGtleXdvcmQ+Q29yYWwgUmVlZnM8L2tleXdvcmQ+PGtleXdvcmQ+RGlub2ZsYWdlbGxpZGEv
KnBoeXNpb2xvZ3k8L2tleXdvcmQ+PGtleXdvcmQ+UGhhZ29jeXRvc2lzPC9rZXl3b3JkPjxrZXl3
b3JkPlN5bWJpb3Npczwva2V5d29yZD48L2tleXdvcmRzPjxkYXRlcz48eWVhcj4yMDEyPC95ZWFy
PjxwdWItZGF0ZXM+PGRhdGU+SnVuPC9kYXRlPjwvcHViLWRhdGVzPjwvZGF0ZXM+PGlzYm4+MTA5
OC01NTU3IChFbGVjdHJvbmljKSYjeEQ7MTA5Mi0yMTcyIChMaW5raW5nKTwvaXNibj48YWNjZXNz
aW9uLW51bT4yMjY4ODgxMzwvYWNjZXNzaW9uLW51bT48dXJscz48cmVsYXRlZC11cmxzPjx1cmw+
aHR0cDovL3d3dy5uY2JpLm5sbS5uaWguZ292L3B1Ym1lZC8yMjY4ODgxMzwvdXJsPjwvcmVsYXRl
ZC11cmxzPjwvdXJscz48Y3VzdG9tMj4zMzcyMjU3PC9jdXN0b20yPjxlbGVjdHJvbmljLXJlc291
cmNlLW51bT4xMC4xMTI4L01NQlIuMDUwMTQtMTE8L2VsZWN0cm9uaWMtcmVzb3VyY2UtbnVtPjwv
cmVjb3JkPjwvQ2l0ZT48L0VuZE5vdGU+AG==
</w:fldData>
        </w:fldChar>
      </w:r>
      <w:r>
        <w:instrText xml:space="preserve"> ADDIN EN.CITE.DATA </w:instrText>
      </w:r>
      <w:r>
        <w:fldChar w:fldCharType="end"/>
      </w:r>
      <w:r>
        <w:fldChar w:fldCharType="separate"/>
      </w:r>
      <w:r>
        <w:rPr>
          <w:noProof/>
        </w:rPr>
        <w:t>(Djeghri</w:t>
      </w:r>
      <w:r w:rsidRPr="00FB403F">
        <w:rPr>
          <w:i/>
          <w:noProof/>
        </w:rPr>
        <w:t xml:space="preserve"> et al.</w:t>
      </w:r>
      <w:r>
        <w:rPr>
          <w:noProof/>
        </w:rPr>
        <w:t xml:space="preserve"> 2019, Davy</w:t>
      </w:r>
      <w:r w:rsidRPr="00FB403F">
        <w:rPr>
          <w:i/>
          <w:noProof/>
        </w:rPr>
        <w:t xml:space="preserve"> et al.</w:t>
      </w:r>
      <w:r>
        <w:rPr>
          <w:noProof/>
        </w:rPr>
        <w:t xml:space="preserve"> 2012)</w:t>
      </w:r>
      <w:r>
        <w:fldChar w:fldCharType="end"/>
      </w:r>
      <w:r>
        <w:rPr>
          <w:color w:val="000000"/>
        </w:rPr>
        <w:t>.</w:t>
      </w:r>
      <w:r w:rsidR="00CB30A4">
        <w:rPr>
          <w:color w:val="000000"/>
        </w:rPr>
        <w:t xml:space="preserve"> </w:t>
      </w:r>
      <w:r w:rsidRPr="00816A88">
        <w:rPr>
          <w:i/>
        </w:rPr>
        <w:t>Cotylorhiza tuberculata</w:t>
      </w:r>
      <w:r w:rsidRPr="00816A88">
        <w:t xml:space="preserve"> </w:t>
      </w:r>
      <w:r w:rsidR="005E2CF4" w:rsidRPr="00816A88">
        <w:t xml:space="preserve">is </w:t>
      </w:r>
      <w:r w:rsidR="005E2CF4">
        <w:t xml:space="preserve">the only </w:t>
      </w:r>
      <w:r w:rsidR="005E2CF4" w:rsidRPr="00816A88">
        <w:t xml:space="preserve">pelagic scyphomedusa </w:t>
      </w:r>
      <w:r w:rsidR="001F6E74">
        <w:t>native</w:t>
      </w:r>
      <w:r w:rsidR="005E2CF4" w:rsidRPr="00816A88">
        <w:t xml:space="preserve"> </w:t>
      </w:r>
      <w:r w:rsidR="005E2CF4">
        <w:t>to</w:t>
      </w:r>
      <w:r w:rsidR="005E2CF4" w:rsidRPr="00816A88">
        <w:t xml:space="preserve"> the Mediterranean </w:t>
      </w:r>
      <w:r w:rsidR="005E2CF4">
        <w:t>Sea</w:t>
      </w:r>
      <w:r w:rsidR="00505E28">
        <w:t xml:space="preserve"> reliant on symbiotic dinoflagellates</w:t>
      </w:r>
      <w:r w:rsidR="001831F5">
        <w:t xml:space="preserve"> </w:t>
      </w:r>
      <w:r w:rsidR="001831F5">
        <w:fldChar w:fldCharType="begin"/>
      </w:r>
      <w:r w:rsidR="00541DE1">
        <w:instrText xml:space="preserve"> ADDIN EN.CITE &lt;EndNote&gt;&lt;Cite&gt;&lt;Author&gt;Kramp&lt;/Author&gt;&lt;Year&gt;1961&lt;/Year&gt;&lt;RecNum&gt;1257&lt;/RecNum&gt;&lt;Prefix&gt;Fig. 1`; &lt;/Prefix&gt;&lt;DisplayText&gt;(Fig. 1; Kramp 1961)&lt;/DisplayText&gt;&lt;record&gt;&lt;rec-number&gt;1257&lt;/rec-number&gt;&lt;foreign-keys&gt;&lt;key app="EN" db-id="0ewser9znswsdvedxw7x2fzye00wp50205rs" timestamp="1641237681"&gt;1257&lt;/key&gt;&lt;/foreign-keys&gt;&lt;ref-type name="Journal Article"&gt;17&lt;/ref-type&gt;&lt;contributors&gt;&lt;authors&gt;&lt;author&gt;Kramp, P. L.&lt;/author&gt;&lt;/authors&gt;&lt;/contributors&gt;&lt;titles&gt;&lt;title&gt;Order Rhizostomeae&lt;/title&gt;&lt;secondary-title&gt;Journal of the Marine Biological Association of the United Kingdom&lt;/secondary-title&gt;&lt;/titles&gt;&lt;periodical&gt;&lt;full-title&gt;Journal of the Marine Biological Association of the United Kingdom&lt;/full-title&gt;&lt;abbr-1&gt;J. Mar. Biol. Assoc. U.K.&lt;/abbr-1&gt;&lt;abbr-2&gt;J Mar Biol Assoc UK&lt;/abbr-2&gt;&lt;/periodical&gt;&lt;pages&gt;348-382&lt;/pages&gt;&lt;volume&gt;40&lt;/volume&gt;&lt;number&gt;1&lt;/number&gt;&lt;section&gt;348&lt;/section&gt;&lt;dates&gt;&lt;year&gt;1961&lt;/year&gt;&lt;/dates&gt;&lt;isbn&gt;0025-3154&amp;#xD;1469-7769&lt;/isbn&gt;&lt;urls&gt;&lt;/urls&gt;&lt;electronic-resource-num&gt;10.1017/s0025315400007475&lt;/electronic-resource-num&gt;&lt;/record&gt;&lt;/Cite&gt;&lt;/EndNote&gt;</w:instrText>
      </w:r>
      <w:r w:rsidR="001831F5">
        <w:fldChar w:fldCharType="separate"/>
      </w:r>
      <w:r w:rsidR="00541DE1">
        <w:rPr>
          <w:noProof/>
        </w:rPr>
        <w:t>(Fig. 1; Kramp 1961)</w:t>
      </w:r>
      <w:r w:rsidR="001831F5">
        <w:fldChar w:fldCharType="end"/>
      </w:r>
      <w:r w:rsidR="00765D1A">
        <w:t>.</w:t>
      </w:r>
      <w:r w:rsidR="00DE6794">
        <w:t xml:space="preserve"> </w:t>
      </w:r>
      <w:r w:rsidR="00786B82">
        <w:t>Past s</w:t>
      </w:r>
      <w:r w:rsidR="00DE6794">
        <w:t xml:space="preserve">tudies </w:t>
      </w:r>
      <w:r w:rsidR="00505E28">
        <w:t>on the</w:t>
      </w:r>
      <w:r w:rsidR="00DE6794">
        <w:t xml:space="preserve"> biology and ecology of </w:t>
      </w:r>
      <w:r w:rsidR="00DE6794" w:rsidRPr="00481FE0">
        <w:rPr>
          <w:i/>
          <w:iCs/>
        </w:rPr>
        <w:t>C. tuberculata</w:t>
      </w:r>
      <w:r w:rsidR="00DE6794">
        <w:t xml:space="preserve"> </w:t>
      </w:r>
      <w:r w:rsidR="00592D9A">
        <w:t>focus</w:t>
      </w:r>
      <w:r w:rsidR="00505E28">
        <w:t>ed</w:t>
      </w:r>
      <w:r w:rsidR="00592D9A">
        <w:t xml:space="preserve"> mainly on its population dynamics and life cycle </w:t>
      </w:r>
      <w:r w:rsidR="00DE6794">
        <w:t xml:space="preserve">(Kikinger 1992, Ruíz et al. 2012; Astorga et al. 2012), </w:t>
      </w:r>
      <w:r w:rsidR="00592D9A">
        <w:t>while</w:t>
      </w:r>
      <w:r w:rsidR="00DE6794">
        <w:t xml:space="preserve"> </w:t>
      </w:r>
      <w:r w:rsidR="00505E28">
        <w:t>efforts</w:t>
      </w:r>
      <w:r w:rsidR="00DE6794">
        <w:t xml:space="preserve"> </w:t>
      </w:r>
      <w:r w:rsidR="00592D9A">
        <w:t>to</w:t>
      </w:r>
      <w:r w:rsidR="00DE6794">
        <w:t xml:space="preserve"> characteriz</w:t>
      </w:r>
      <w:r w:rsidR="00592D9A">
        <w:t>e</w:t>
      </w:r>
      <w:r w:rsidR="00DE6794">
        <w:t xml:space="preserve"> the identity and distribution of</w:t>
      </w:r>
      <w:r w:rsidR="00DE6794" w:rsidRPr="00816A88">
        <w:t xml:space="preserve"> </w:t>
      </w:r>
      <w:r w:rsidR="00DE6794">
        <w:t>its</w:t>
      </w:r>
      <w:r w:rsidR="00DE6794" w:rsidRPr="00816A88">
        <w:t xml:space="preserve"> </w:t>
      </w:r>
      <w:r w:rsidR="00DE6794">
        <w:t xml:space="preserve">dinoflagellate </w:t>
      </w:r>
      <w:r w:rsidR="00DE6794" w:rsidRPr="00816A88">
        <w:t>symbiont</w:t>
      </w:r>
      <w:r w:rsidR="00DE6794">
        <w:t>s</w:t>
      </w:r>
      <w:r w:rsidR="00DE6794" w:rsidRPr="00816A88">
        <w:t xml:space="preserve"> </w:t>
      </w:r>
      <w:r w:rsidR="00C6376A">
        <w:t>remain</w:t>
      </w:r>
      <w:r w:rsidR="00592D9A">
        <w:t xml:space="preserve"> limited </w:t>
      </w:r>
      <w:r w:rsidR="00DE6794">
        <w:fldChar w:fldCharType="begin">
          <w:fldData xml:space="preserve">PEVuZE5vdGU+PENpdGU+PEF1dGhvcj5WaXNyYW08L0F1dGhvcj48WWVhcj4yMDA2PC9ZZWFyPjxS
ZWNOdW0+ODQ0PC9SZWNOdW0+PERpc3BsYXlUZXh0PihWaXNyYW08c3R5bGUgZmFjZT0iaXRhbGlj
Ij4gZXQgYWwuPC9zdHlsZT4gMjAwNiwgRGFsbOKAmU9saW8gMjAxNiwgTGFKZXVuZXNzZTxzdHls
ZSBmYWNlPSJpdGFsaWMiPiBldCBhbC48L3N0eWxlPiAyMDIxKTwvRGlzcGxheVRleHQ+PHJlY29y
ZD48cmVjLW51bWJlcj44NDQ8L3JlYy1udW1iZXI+PGZvcmVpZ24ta2V5cz48a2V5IGFwcD0iRU4i
IGRiLWlkPSIwZXdzZXI5em5zd3NkdmVkeHc3eDJmenllMDB3cDUwMjA1cnMiIHRpbWVzdGFtcD0i
MTU3MTAyMTYxOSI+ODQ0PC9rZXk+PC9mb3JlaWduLWtleXM+PHJlZi10eXBlIG5hbWU9IkpvdXJu
YWwgQXJ0aWNsZSI+MTc8L3JlZi10eXBlPjxjb250cmlidXRvcnM+PGF1dGhvcnM+PGF1dGhvcj5W
aXNyYW0sIFMuPC9hdXRob3I+PGF1dGhvcj5XaWVkZW5tYW5uLCBKLjwvYXV0aG9yPjxhdXRob3I+
RG91Z2xhcywgQS4gRS48L2F1dGhvcj48L2F1dGhvcnM+PC9jb250cmlidXRvcnM+PHRpdGxlcz48
dGl0bGU+TW9sZWN1bGFyIGRpdmVyc2l0eSBvZiBzeW1iaW90aWMgYWxnYWUgb2YgdGhlIGdlbnVz
IFN5bWJpb2Rpbml1bSAoWm9veGFudGhlbGxhZSkgaW4gY25pZGFyaWFucyBvZiB0aGUgTWVkaXRl
cnJhbmVhbiBTZWE8L3RpdGxlPjxzZWNvbmRhcnktdGl0bGU+Sm91cm5hbCBvZiB0aGUgTWFyaW5l
IEJpb2xvZ2ljYWwgQXNzb2NpYXRpb24gb2YgdGhlIFVLPC9zZWNvbmRhcnktdGl0bGU+PC90aXRs
ZXM+PHBlcmlvZGljYWw+PGZ1bGwtdGl0bGU+Sm91cm5hbCBvZiB0aGUgTWFyaW5lIEJpb2xvZ2lj
YWwgQXNzb2NpYXRpb24gb2YgdGhlIFVLPC9mdWxsLXRpdGxlPjwvcGVyaW9kaWNhbD48dm9sdW1l
Pjg2PC92b2x1bWU+PG51bWJlcj4wNjwvbnVtYmVyPjxzZWN0aW9uPjEyODE8L3NlY3Rpb24+PGRh
dGVzPjx5ZWFyPjIwMDY8L3llYXI+PC9kYXRlcz48aXNibj4wMDI1LTMxNTQmI3hEOzE0NjktNzc2
OTwvaXNibj48dXJscz48L3VybHM+PGVsZWN0cm9uaWMtcmVzb3VyY2UtbnVtPjEwLjEwMTcvczAw
MjUzMTU0MDYwMTQyOTk8L2VsZWN0cm9uaWMtcmVzb3VyY2UtbnVtPjwvcmVjb3JkPjwvQ2l0ZT48
Q2l0ZT48QXV0aG9yPkRhbGzigJlPbGlvPC9BdXRob3I+PFllYXI+MjAxNjwvWWVhcj48UmVjTnVt
PjEyNjE8L1JlY051bT48cmVjb3JkPjxyZWMtbnVtYmVyPjEyNjE8L3JlYy1udW1iZXI+PGZvcmVp
Z24ta2V5cz48a2V5IGFwcD0iRU4iIGRiLWlkPSIwZXdzZXI5em5zd3NkdmVkeHc3eDJmenllMDB3
cDUwMjA1cnMiIHRpbWVzdGFtcD0iMTY0MTQ4NzMzMyI+MTI2MTwva2V5PjwvZm9yZWlnbi1rZXlz
PjxyZWYtdHlwZSBuYW1lPSJUaGVzaXMiPjMyPC9yZWYtdHlwZT48Y29udHJpYnV0b3JzPjxhdXRo
b3JzPjxhdXRob3I+RGFsbOKAmU9saW8sIEwuIFIuPC9hdXRob3I+PC9hdXRob3JzPjwvY29udHJp
YnV0b3JzPjx0aXRsZXM+PHRpdGxlPlN5bWJpb3NpcyBlY29sb2d5IG9mIHNlbGVjdGVkIFNjeXBo
b3pvYTwvdGl0bGU+PC90aXRsZXM+PHBhZ2VzPjE0NDwvcGFnZXM+PHZvbHVtZT5QaC5ELjwvdm9s
dW1lPjxkYXRlcz48eWVhcj4yMDE2PC95ZWFyPjwvZGF0ZXM+PHB1Ymxpc2hlcj5Vbml2ZXJzaXR5
IG9mIE5vdmEgR29yaWNhPC9wdWJsaXNoZXI+PHVybHM+PC91cmxzPjwvcmVjb3JkPjwvQ2l0ZT48
Q2l0ZT48QXV0aG9yPkxhSmV1bmVzc2U8L0F1dGhvcj48WWVhcj4yMDIxPC9ZZWFyPjxSZWNOdW0+
MTEzMjwvUmVjTnVtPjxyZWNvcmQ+PHJlYy1udW1iZXI+MTEzMjwvcmVjLW51bWJlcj48Zm9yZWln
bi1rZXlzPjxrZXkgYXBwPSJFTiIgZGItaWQ9IjBld3Nlcjl6bnN3c2R2ZWR4dzd4MmZ6eWUwMHdw
NTAyMDVycyIgdGltZXN0YW1wPSIxNjI1MTU1ODU1Ij4xMTMyPC9rZXk+PC9mb3JlaWduLWtleXM+
PHJlZi10eXBlIG5hbWU9IkpvdXJuYWwgQXJ0aWNsZSI+MTc8L3JlZi10eXBlPjxjb250cmlidXRv
cnM+PGF1dGhvcnM+PGF1dGhvcj5MYUpldW5lc3NlLCBUb2RkIEMuPC9hdXRob3I+PGF1dGhvcj5X
aWVkZW5tYW5uLCBKb2VyZzwvYXV0aG9yPjxhdXRob3I+Q2FzYWRvLUFtZXrDumEsIFBpbGFyPC9h
dXRob3I+PGF1dGhvcj5E4oCZQW1icmEsIElzYWJlbGxhPC9hdXRob3I+PGF1dGhvcj5UdXJuaGFt
LCBLaXJhIEUuPC9hdXRob3I+PGF1dGhvcj5OaXRzY2hrZSwgTWF0dGhldyBSLjwvYXV0aG9yPjxh
dXRob3I+T2FrbGV5LCBDbGludG9uIEEuPC9hdXRob3I+PGF1dGhvcj5Hb2ZmcmVkbywgU3RlZmFu
bzwvYXV0aG9yPjxhdXRob3I+U3Bhbm8sIENhcmxvcyBBLjwvYXV0aG9yPjxhdXRob3I+Q3ViaWxs
b3MsIFZpY3RvciBNLjwvYXV0aG9yPjxhdXRob3I+RGF2eSwgU2ltb24gSy48L2F1dGhvcj48YXV0
aG9yPlN1Z2dldHQsIERhdmlkIEouPC9hdXRob3I+PC9hdXRob3JzPjwvY29udHJpYnV0b3JzPjx0
aXRsZXM+PHRpdGxlPlJldml2YWwgb2YgUGhpbG96b29uIEdlZGRlcyBmb3IgaG9zdC1zcGVjaWFs
aXplZCBkaW5vZmxhZ2VsbGF0ZXMsIOKAmHpvb3hhbnRoZWxsYWXigJksIGluIGFuaW1hbHMgZnJv
bSBjb2FzdGFsIHRlbXBlcmF0ZSB6b25lcyBvZiBub3J0aGVybiBhbmQgc291dGhlcm4gaGVtaXNw
aGVyZXM8L3RpdGxlPjxzZWNvbmRhcnktdGl0bGU+RXVyb3BlYW4gSm91cm5hbCBvZiBQaHljb2xv
Z3k8L3NlY29uZGFyeS10aXRsZT48L3RpdGxlcz48cGVyaW9kaWNhbD48ZnVsbC10aXRsZT5FdXJv
cGVhbiBKb3VybmFsIG9mIFBoeWNvbG9neTwvZnVsbC10aXRsZT48YWJici0xPkV1ci4gSi4gUGh5
Y29sLjwvYWJici0xPjxhYmJyLTI+RXVyIEogUGh5Y29sPC9hYmJyLTI+PC9wZXJpb2RpY2FsPjxw
YWdlcz4xLTE1PC9wYWdlcz48c2VjdGlvbj4xPC9zZWN0aW9uPjxkYXRlcz48eWVhcj4yMDIxPC95
ZWFyPjwvZGF0ZXM+PGlzYm4+MDk2Ny0wMjYyJiN4RDsxNDY5LTQ0MzM8L2lzYm4+PHVybHM+PC91
cmxzPjxlbGVjdHJvbmljLXJlc291cmNlLW51bT4xMC4xMDgwLzA5NjcwMjYyLjIwMjEuMTkxNDg2
MzwvZWxlY3Ryb25pYy1yZXNvdXJjZS1udW0+PC9yZWNvcmQ+PC9DaXRlPjwvRW5kTm90ZT5=
</w:fldData>
        </w:fldChar>
      </w:r>
      <w:r w:rsidR="00367A8C">
        <w:instrText xml:space="preserve"> ADDIN EN.CITE </w:instrText>
      </w:r>
      <w:r w:rsidR="00367A8C">
        <w:fldChar w:fldCharType="begin">
          <w:fldData xml:space="preserve">PEVuZE5vdGU+PENpdGU+PEF1dGhvcj5WaXNyYW08L0F1dGhvcj48WWVhcj4yMDA2PC9ZZWFyPjxS
ZWNOdW0+ODQ0PC9SZWNOdW0+PERpc3BsYXlUZXh0PihWaXNyYW08c3R5bGUgZmFjZT0iaXRhbGlj
Ij4gZXQgYWwuPC9zdHlsZT4gMjAwNiwgRGFsbOKAmU9saW8gMjAxNiwgTGFKZXVuZXNzZTxzdHls
ZSBmYWNlPSJpdGFsaWMiPiBldCBhbC48L3N0eWxlPiAyMDIxKTwvRGlzcGxheVRleHQ+PHJlY29y
ZD48cmVjLW51bWJlcj44NDQ8L3JlYy1udW1iZXI+PGZvcmVpZ24ta2V5cz48a2V5IGFwcD0iRU4i
IGRiLWlkPSIwZXdzZXI5em5zd3NkdmVkeHc3eDJmenllMDB3cDUwMjA1cnMiIHRpbWVzdGFtcD0i
MTU3MTAyMTYxOSI+ODQ0PC9rZXk+PC9mb3JlaWduLWtleXM+PHJlZi10eXBlIG5hbWU9IkpvdXJu
YWwgQXJ0aWNsZSI+MTc8L3JlZi10eXBlPjxjb250cmlidXRvcnM+PGF1dGhvcnM+PGF1dGhvcj5W
aXNyYW0sIFMuPC9hdXRob3I+PGF1dGhvcj5XaWVkZW5tYW5uLCBKLjwvYXV0aG9yPjxhdXRob3I+
RG91Z2xhcywgQS4gRS48L2F1dGhvcj48L2F1dGhvcnM+PC9jb250cmlidXRvcnM+PHRpdGxlcz48
dGl0bGU+TW9sZWN1bGFyIGRpdmVyc2l0eSBvZiBzeW1iaW90aWMgYWxnYWUgb2YgdGhlIGdlbnVz
IFN5bWJpb2Rpbml1bSAoWm9veGFudGhlbGxhZSkgaW4gY25pZGFyaWFucyBvZiB0aGUgTWVkaXRl
cnJhbmVhbiBTZWE8L3RpdGxlPjxzZWNvbmRhcnktdGl0bGU+Sm91cm5hbCBvZiB0aGUgTWFyaW5l
IEJpb2xvZ2ljYWwgQXNzb2NpYXRpb24gb2YgdGhlIFVLPC9zZWNvbmRhcnktdGl0bGU+PC90aXRs
ZXM+PHBlcmlvZGljYWw+PGZ1bGwtdGl0bGU+Sm91cm5hbCBvZiB0aGUgTWFyaW5lIEJpb2xvZ2lj
YWwgQXNzb2NpYXRpb24gb2YgdGhlIFVLPC9mdWxsLXRpdGxlPjwvcGVyaW9kaWNhbD48dm9sdW1l
Pjg2PC92b2x1bWU+PG51bWJlcj4wNjwvbnVtYmVyPjxzZWN0aW9uPjEyODE8L3NlY3Rpb24+PGRh
dGVzPjx5ZWFyPjIwMDY8L3llYXI+PC9kYXRlcz48aXNibj4wMDI1LTMxNTQmI3hEOzE0NjktNzc2
OTwvaXNibj48dXJscz48L3VybHM+PGVsZWN0cm9uaWMtcmVzb3VyY2UtbnVtPjEwLjEwMTcvczAw
MjUzMTU0MDYwMTQyOTk8L2VsZWN0cm9uaWMtcmVzb3VyY2UtbnVtPjwvcmVjb3JkPjwvQ2l0ZT48
Q2l0ZT48QXV0aG9yPkRhbGzigJlPbGlvPC9BdXRob3I+PFllYXI+MjAxNjwvWWVhcj48UmVjTnVt
PjEyNjE8L1JlY051bT48cmVjb3JkPjxyZWMtbnVtYmVyPjEyNjE8L3JlYy1udW1iZXI+PGZvcmVp
Z24ta2V5cz48a2V5IGFwcD0iRU4iIGRiLWlkPSIwZXdzZXI5em5zd3NkdmVkeHc3eDJmenllMDB3
cDUwMjA1cnMiIHRpbWVzdGFtcD0iMTY0MTQ4NzMzMyI+MTI2MTwva2V5PjwvZm9yZWlnbi1rZXlz
PjxyZWYtdHlwZSBuYW1lPSJUaGVzaXMiPjMyPC9yZWYtdHlwZT48Y29udHJpYnV0b3JzPjxhdXRo
b3JzPjxhdXRob3I+RGFsbOKAmU9saW8sIEwuIFIuPC9hdXRob3I+PC9hdXRob3JzPjwvY29udHJp
YnV0b3JzPjx0aXRsZXM+PHRpdGxlPlN5bWJpb3NpcyBlY29sb2d5IG9mIHNlbGVjdGVkIFNjeXBo
b3pvYTwvdGl0bGU+PC90aXRsZXM+PHBhZ2VzPjE0NDwvcGFnZXM+PHZvbHVtZT5QaC5ELjwvdm9s
dW1lPjxkYXRlcz48eWVhcj4yMDE2PC95ZWFyPjwvZGF0ZXM+PHB1Ymxpc2hlcj5Vbml2ZXJzaXR5
IG9mIE5vdmEgR29yaWNhPC9wdWJsaXNoZXI+PHVybHM+PC91cmxzPjwvcmVjb3JkPjwvQ2l0ZT48
Q2l0ZT48QXV0aG9yPkxhSmV1bmVzc2U8L0F1dGhvcj48WWVhcj4yMDIxPC9ZZWFyPjxSZWNOdW0+
MTEzMjwvUmVjTnVtPjxyZWNvcmQ+PHJlYy1udW1iZXI+MTEzMjwvcmVjLW51bWJlcj48Zm9yZWln
bi1rZXlzPjxrZXkgYXBwPSJFTiIgZGItaWQ9IjBld3Nlcjl6bnN3c2R2ZWR4dzd4MmZ6eWUwMHdw
NTAyMDVycyIgdGltZXN0YW1wPSIxNjI1MTU1ODU1Ij4xMTMyPC9rZXk+PC9mb3JlaWduLWtleXM+
PHJlZi10eXBlIG5hbWU9IkpvdXJuYWwgQXJ0aWNsZSI+MTc8L3JlZi10eXBlPjxjb250cmlidXRv
cnM+PGF1dGhvcnM+PGF1dGhvcj5MYUpldW5lc3NlLCBUb2RkIEMuPC9hdXRob3I+PGF1dGhvcj5X
aWVkZW5tYW5uLCBKb2VyZzwvYXV0aG9yPjxhdXRob3I+Q2FzYWRvLUFtZXrDumEsIFBpbGFyPC9h
dXRob3I+PGF1dGhvcj5E4oCZQW1icmEsIElzYWJlbGxhPC9hdXRob3I+PGF1dGhvcj5UdXJuaGFt
LCBLaXJhIEUuPC9hdXRob3I+PGF1dGhvcj5OaXRzY2hrZSwgTWF0dGhldyBSLjwvYXV0aG9yPjxh
dXRob3I+T2FrbGV5LCBDbGludG9uIEEuPC9hdXRob3I+PGF1dGhvcj5Hb2ZmcmVkbywgU3RlZmFu
bzwvYXV0aG9yPjxhdXRob3I+U3Bhbm8sIENhcmxvcyBBLjwvYXV0aG9yPjxhdXRob3I+Q3ViaWxs
b3MsIFZpY3RvciBNLjwvYXV0aG9yPjxhdXRob3I+RGF2eSwgU2ltb24gSy48L2F1dGhvcj48YXV0
aG9yPlN1Z2dldHQsIERhdmlkIEouPC9hdXRob3I+PC9hdXRob3JzPjwvY29udHJpYnV0b3JzPjx0
aXRsZXM+PHRpdGxlPlJldml2YWwgb2YgUGhpbG96b29uIEdlZGRlcyBmb3IgaG9zdC1zcGVjaWFs
aXplZCBkaW5vZmxhZ2VsbGF0ZXMsIOKAmHpvb3hhbnRoZWxsYWXigJksIGluIGFuaW1hbHMgZnJv
bSBjb2FzdGFsIHRlbXBlcmF0ZSB6b25lcyBvZiBub3J0aGVybiBhbmQgc291dGhlcm4gaGVtaXNw
aGVyZXM8L3RpdGxlPjxzZWNvbmRhcnktdGl0bGU+RXVyb3BlYW4gSm91cm5hbCBvZiBQaHljb2xv
Z3k8L3NlY29uZGFyeS10aXRsZT48L3RpdGxlcz48cGVyaW9kaWNhbD48ZnVsbC10aXRsZT5FdXJv
cGVhbiBKb3VybmFsIG9mIFBoeWNvbG9neTwvZnVsbC10aXRsZT48YWJici0xPkV1ci4gSi4gUGh5
Y29sLjwvYWJici0xPjxhYmJyLTI+RXVyIEogUGh5Y29sPC9hYmJyLTI+PC9wZXJpb2RpY2FsPjxw
YWdlcz4xLTE1PC9wYWdlcz48c2VjdGlvbj4xPC9zZWN0aW9uPjxkYXRlcz48eWVhcj4yMDIxPC95
ZWFyPjwvZGF0ZXM+PGlzYm4+MDk2Ny0wMjYyJiN4RDsxNDY5LTQ0MzM8L2lzYm4+PHVybHM+PC91
cmxzPjxlbGVjdHJvbmljLXJlc291cmNlLW51bT4xMC4xMDgwLzA5NjcwMjYyLjIwMjEuMTkxNDg2
MzwvZWxlY3Ryb25pYy1yZXNvdXJjZS1udW0+PC9yZWNvcmQ+PC9DaXRlPjwvRW5kTm90ZT5=
</w:fldData>
        </w:fldChar>
      </w:r>
      <w:r w:rsidR="00367A8C">
        <w:instrText xml:space="preserve"> ADDIN EN.CITE.DATA </w:instrText>
      </w:r>
      <w:r w:rsidR="00367A8C">
        <w:fldChar w:fldCharType="end"/>
      </w:r>
      <w:r w:rsidR="00DE6794">
        <w:fldChar w:fldCharType="separate"/>
      </w:r>
      <w:r w:rsidR="00367A8C">
        <w:rPr>
          <w:noProof/>
        </w:rPr>
        <w:t>(Visram</w:t>
      </w:r>
      <w:r w:rsidR="00367A8C" w:rsidRPr="00367A8C">
        <w:rPr>
          <w:i/>
          <w:noProof/>
        </w:rPr>
        <w:t xml:space="preserve"> et al.</w:t>
      </w:r>
      <w:r w:rsidR="00367A8C">
        <w:rPr>
          <w:noProof/>
        </w:rPr>
        <w:t xml:space="preserve"> 2006, Dall’Olio 2016, LaJeunesse</w:t>
      </w:r>
      <w:r w:rsidR="00367A8C" w:rsidRPr="00367A8C">
        <w:rPr>
          <w:i/>
          <w:noProof/>
        </w:rPr>
        <w:t xml:space="preserve"> et al.</w:t>
      </w:r>
      <w:r w:rsidR="00367A8C">
        <w:rPr>
          <w:noProof/>
        </w:rPr>
        <w:t xml:space="preserve"> 2021)</w:t>
      </w:r>
      <w:r w:rsidR="00DE6794">
        <w:fldChar w:fldCharType="end"/>
      </w:r>
      <w:r w:rsidR="00DE6794" w:rsidRPr="00816A88">
        <w:t>.</w:t>
      </w:r>
      <w:r w:rsidR="00DE6794">
        <w:t xml:space="preserve"> </w:t>
      </w:r>
      <w:r w:rsidR="00765D1A">
        <w:t xml:space="preserve">The </w:t>
      </w:r>
      <w:r w:rsidR="00824B59">
        <w:t xml:space="preserve">medusa </w:t>
      </w:r>
      <w:r w:rsidR="005E0824">
        <w:t>‘jellyfish’</w:t>
      </w:r>
      <w:r w:rsidR="00765D1A">
        <w:t xml:space="preserve"> stage </w:t>
      </w:r>
      <w:r w:rsidR="00B635C2">
        <w:rPr>
          <w:rFonts w:eastAsia="Times New Roman"/>
          <w:color w:val="000000"/>
          <w:lang w:val="en-GB" w:eastAsia="en-GB"/>
        </w:rPr>
        <w:t xml:space="preserve">is seasonally present </w:t>
      </w:r>
      <w:r w:rsidR="005A062A">
        <w:rPr>
          <w:rFonts w:eastAsia="Times New Roman"/>
          <w:color w:val="000000"/>
          <w:lang w:val="en-GB" w:eastAsia="en-GB"/>
        </w:rPr>
        <w:t>in oligotrophic and eutrophic waters of the</w:t>
      </w:r>
      <w:r w:rsidR="00B635C2" w:rsidRPr="00782320">
        <w:rPr>
          <w:rFonts w:eastAsia="Times New Roman"/>
          <w:color w:val="000000"/>
          <w:lang w:val="en-GB" w:eastAsia="en-GB"/>
        </w:rPr>
        <w:t xml:space="preserve"> Mediterranean </w:t>
      </w:r>
      <w:r w:rsidR="005A062A">
        <w:rPr>
          <w:rFonts w:eastAsia="Times New Roman"/>
          <w:color w:val="000000"/>
          <w:lang w:val="en-GB" w:eastAsia="en-GB"/>
        </w:rPr>
        <w:t xml:space="preserve">Sea </w:t>
      </w:r>
      <w:r w:rsidR="00B635C2">
        <w:rPr>
          <w:rFonts w:eastAsia="Times New Roman"/>
          <w:color w:val="000000"/>
          <w:lang w:val="en-GB" w:eastAsia="en-GB"/>
        </w:rPr>
        <w:fldChar w:fldCharType="begin"/>
      </w:r>
      <w:r w:rsidR="00B635C2">
        <w:rPr>
          <w:rFonts w:eastAsia="Times New Roman"/>
          <w:color w:val="000000"/>
          <w:lang w:val="en-GB" w:eastAsia="en-GB"/>
        </w:rPr>
        <w:instrText xml:space="preserve"> ADDIN EN.CITE &lt;EndNote&gt;&lt;Cite&gt;&lt;Author&gt;Boero&lt;/Author&gt;&lt;Year&gt;2013&lt;/Year&gt;&lt;RecNum&gt;1260&lt;/RecNum&gt;&lt;DisplayText&gt;(Boero 2013)&lt;/DisplayText&gt;&lt;record&gt;&lt;rec-number&gt;1260&lt;/rec-number&gt;&lt;foreign-keys&gt;&lt;key app="EN" db-id="0ewser9znswsdvedxw7x2fzye00wp50205rs" timestamp="1641431693"&gt;1260&lt;/key&gt;&lt;/foreign-keys&gt;&lt;ref-type name="Journal Article"&gt;17&lt;/ref-type&gt;&lt;contributors&gt;&lt;authors&gt;&lt;author&gt;Boero, F.&lt;/author&gt;&lt;/authors&gt;&lt;/contributors&gt;&lt;titles&gt;&lt;title&gt;Review of jellyfish blooms in the Mediterranean and Black Sea&lt;/title&gt;&lt;/titles&gt;&lt;pages&gt;53&lt;/pages&gt;&lt;volume&gt;92&lt;/volume&gt;&lt;dates&gt;&lt;year&gt;2013&lt;/year&gt;&lt;/dates&gt;&lt;urls&gt;&lt;/urls&gt;&lt;/record&gt;&lt;/Cite&gt;&lt;/EndNote&gt;</w:instrText>
      </w:r>
      <w:r w:rsidR="00B635C2">
        <w:rPr>
          <w:rFonts w:eastAsia="Times New Roman"/>
          <w:color w:val="000000"/>
          <w:lang w:val="en-GB" w:eastAsia="en-GB"/>
        </w:rPr>
        <w:fldChar w:fldCharType="separate"/>
      </w:r>
      <w:r w:rsidR="00B635C2">
        <w:rPr>
          <w:rFonts w:eastAsia="Times New Roman"/>
          <w:noProof/>
          <w:color w:val="000000"/>
          <w:lang w:val="en-GB" w:eastAsia="en-GB"/>
        </w:rPr>
        <w:t>(Boero 2013)</w:t>
      </w:r>
      <w:r w:rsidR="00B635C2">
        <w:rPr>
          <w:rFonts w:eastAsia="Times New Roman"/>
          <w:color w:val="000000"/>
          <w:lang w:val="en-GB" w:eastAsia="en-GB"/>
        </w:rPr>
        <w:fldChar w:fldCharType="end"/>
      </w:r>
      <w:r w:rsidR="00A505D2">
        <w:rPr>
          <w:rFonts w:eastAsia="Times New Roman"/>
          <w:color w:val="000000"/>
          <w:lang w:val="en-GB" w:eastAsia="en-GB"/>
        </w:rPr>
        <w:t xml:space="preserve">. </w:t>
      </w:r>
      <w:r w:rsidR="00505E28">
        <w:t>P</w:t>
      </w:r>
      <w:r w:rsidR="00505E28" w:rsidRPr="0008202F">
        <w:rPr>
          <w:color w:val="202020"/>
          <w:shd w:val="clear" w:color="auto" w:fill="FFFFFF"/>
        </w:rPr>
        <w:t xml:space="preserve">opulations of this jellyfish commonly reach high abundances during the summer </w:t>
      </w:r>
      <w:r w:rsidR="00505E28">
        <w:rPr>
          <w:color w:val="202020"/>
          <w:shd w:val="clear" w:color="auto" w:fill="FFFFFF"/>
        </w:rPr>
        <w:t>season</w:t>
      </w:r>
      <w:r w:rsidR="00505E28" w:rsidRPr="0008202F">
        <w:rPr>
          <w:color w:val="202020"/>
          <w:shd w:val="clear" w:color="auto" w:fill="FFFFFF"/>
        </w:rPr>
        <w:t xml:space="preserve"> in shallow semi-enclosed marine areas, such as Vlyho Bay in Greece (Kikinger 1992) and the Mar Menor coastal lagoon in Spain (</w:t>
      </w:r>
      <w:r w:rsidR="00505E28">
        <w:rPr>
          <w:color w:val="202020"/>
          <w:shd w:val="clear" w:color="auto" w:fill="FFFFFF"/>
        </w:rPr>
        <w:t xml:space="preserve">Pérez-Ruzafa et al. 2002 ; </w:t>
      </w:r>
      <w:r w:rsidR="00505E28" w:rsidRPr="0008202F">
        <w:rPr>
          <w:color w:val="202020"/>
          <w:shd w:val="clear" w:color="auto" w:fill="FFFFFF"/>
        </w:rPr>
        <w:t>Ruiz et al. 2012)</w:t>
      </w:r>
      <w:r w:rsidR="00505E28" w:rsidRPr="00F92C33">
        <w:rPr>
          <w:color w:val="202020"/>
          <w:shd w:val="clear" w:color="auto" w:fill="FFFFFF"/>
        </w:rPr>
        <w:t>.</w:t>
      </w:r>
      <w:r w:rsidR="00505E28">
        <w:rPr>
          <w:rFonts w:ascii="Helvetica" w:hAnsi="Helvetica"/>
          <w:color w:val="202020"/>
          <w:sz w:val="20"/>
          <w:szCs w:val="20"/>
          <w:shd w:val="clear" w:color="auto" w:fill="FFFFFF"/>
        </w:rPr>
        <w:t xml:space="preserve"> </w:t>
      </w:r>
      <w:r w:rsidR="00E52E56">
        <w:t>This jellyfish</w:t>
      </w:r>
      <w:r w:rsidR="0020271F">
        <w:t>, which grows to 40 cm in diameter (Palomares and Pauly 2022)</w:t>
      </w:r>
      <w:r w:rsidR="005F7C88">
        <w:t>,</w:t>
      </w:r>
      <w:r w:rsidR="0020271F">
        <w:t xml:space="preserve"> </w:t>
      </w:r>
      <w:r w:rsidR="00E52E56">
        <w:t xml:space="preserve">is known to provide nursery habitats to </w:t>
      </w:r>
      <w:r w:rsidR="005F7C88">
        <w:t xml:space="preserve">juvenile </w:t>
      </w:r>
      <w:r w:rsidR="00E52E56">
        <w:t xml:space="preserve">fish </w:t>
      </w:r>
      <w:r w:rsidR="005F7C88">
        <w:t>including</w:t>
      </w:r>
      <w:r w:rsidR="00E52E56">
        <w:t xml:space="preserve"> </w:t>
      </w:r>
      <w:r w:rsidR="005F7C88">
        <w:t>the economically important Atlantic horse mackerel (</w:t>
      </w:r>
      <w:r w:rsidR="005F7C88" w:rsidRPr="00481FE0">
        <w:rPr>
          <w:i/>
          <w:iCs/>
        </w:rPr>
        <w:t>Trachurus trachurus</w:t>
      </w:r>
      <w:r w:rsidR="005F7C88">
        <w:t>)</w:t>
      </w:r>
      <w:r w:rsidR="00E52E56">
        <w:t xml:space="preserve">, as well as </w:t>
      </w:r>
      <w:r w:rsidR="006E2F6A">
        <w:t xml:space="preserve">harboring </w:t>
      </w:r>
      <w:r w:rsidR="00E52E56">
        <w:t>many marine invertebrates (D’Ambra and Malej 2015).</w:t>
      </w:r>
    </w:p>
    <w:p w14:paraId="4B2EEAE8" w14:textId="0228841B" w:rsidR="00D07A8D" w:rsidRDefault="005A2713" w:rsidP="00971474">
      <w:pPr>
        <w:spacing w:line="480" w:lineRule="auto"/>
        <w:ind w:firstLine="720"/>
      </w:pPr>
      <w:r>
        <w:rPr>
          <w:color w:val="000000"/>
        </w:rPr>
        <w:t xml:space="preserve">Dall’Olio et al. (2022) </w:t>
      </w:r>
      <w:r w:rsidR="00317409">
        <w:rPr>
          <w:color w:val="000000"/>
        </w:rPr>
        <w:t xml:space="preserve">provided the first comprehensive analysis of </w:t>
      </w:r>
      <w:r w:rsidR="00317409">
        <w:t>symbiont diversity from individuals of</w:t>
      </w:r>
      <w:r w:rsidR="00317409" w:rsidRPr="00816A88">
        <w:rPr>
          <w:i/>
        </w:rPr>
        <w:t xml:space="preserve"> </w:t>
      </w:r>
      <w:r w:rsidRPr="00816A88">
        <w:rPr>
          <w:i/>
        </w:rPr>
        <w:t>Cotylorhiza tuberculata</w:t>
      </w:r>
      <w:r w:rsidR="0097006C">
        <w:t xml:space="preserve">, </w:t>
      </w:r>
      <w:r w:rsidR="00C46FF2">
        <w:rPr>
          <w:color w:val="000000"/>
        </w:rPr>
        <w:t xml:space="preserve">collected </w:t>
      </w:r>
      <w:r w:rsidR="006D5935">
        <w:rPr>
          <w:color w:val="000000"/>
        </w:rPr>
        <w:t>from</w:t>
      </w:r>
      <w:r w:rsidR="00C46FF2">
        <w:rPr>
          <w:color w:val="000000"/>
        </w:rPr>
        <w:t xml:space="preserve"> </w:t>
      </w:r>
      <w:r w:rsidR="00DC68A2">
        <w:rPr>
          <w:color w:val="000000"/>
        </w:rPr>
        <w:t xml:space="preserve">different localities </w:t>
      </w:r>
      <w:r w:rsidR="005E20B0">
        <w:rPr>
          <w:color w:val="000000"/>
        </w:rPr>
        <w:t>around the Mediterranean Sea</w:t>
      </w:r>
      <w:r w:rsidR="006D5935">
        <w:rPr>
          <w:color w:val="000000"/>
        </w:rPr>
        <w:t>, including the</w:t>
      </w:r>
      <w:r w:rsidR="00BE2E06">
        <w:rPr>
          <w:color w:val="000000"/>
        </w:rPr>
        <w:t xml:space="preserve"> Algerian Basin, </w:t>
      </w:r>
      <w:r w:rsidR="00E05868">
        <w:rPr>
          <w:color w:val="000000"/>
        </w:rPr>
        <w:t xml:space="preserve">southern Tyrrhenian, </w:t>
      </w:r>
      <w:r w:rsidR="00C46FF2">
        <w:rPr>
          <w:color w:val="000000"/>
        </w:rPr>
        <w:t>northern Adriatic,</w:t>
      </w:r>
      <w:r w:rsidR="00BE2E06">
        <w:rPr>
          <w:color w:val="000000"/>
        </w:rPr>
        <w:t xml:space="preserve"> and</w:t>
      </w:r>
      <w:r w:rsidR="00C46FF2">
        <w:rPr>
          <w:color w:val="000000"/>
        </w:rPr>
        <w:t xml:space="preserve"> </w:t>
      </w:r>
      <w:r w:rsidR="00952E0B">
        <w:rPr>
          <w:color w:val="000000"/>
        </w:rPr>
        <w:t>I</w:t>
      </w:r>
      <w:r w:rsidR="00C46FF2">
        <w:rPr>
          <w:color w:val="000000"/>
        </w:rPr>
        <w:t>onian</w:t>
      </w:r>
      <w:r w:rsidR="00BE2E06">
        <w:rPr>
          <w:color w:val="000000"/>
        </w:rPr>
        <w:t xml:space="preserve"> Seas</w:t>
      </w:r>
      <w:r w:rsidR="006D5935">
        <w:rPr>
          <w:color w:val="000000"/>
        </w:rPr>
        <w:t>;</w:t>
      </w:r>
      <w:r w:rsidR="00BE2E06">
        <w:rPr>
          <w:color w:val="000000"/>
        </w:rPr>
        <w:t xml:space="preserve"> </w:t>
      </w:r>
      <w:r w:rsidR="00AE5BE4">
        <w:rPr>
          <w:color w:val="000000"/>
        </w:rPr>
        <w:t xml:space="preserve">and </w:t>
      </w:r>
      <w:r w:rsidR="00C46FF2">
        <w:rPr>
          <w:color w:val="000000"/>
        </w:rPr>
        <w:t>identified</w:t>
      </w:r>
      <w:r w:rsidR="00AE5BE4">
        <w:rPr>
          <w:color w:val="000000"/>
        </w:rPr>
        <w:t xml:space="preserve"> only one </w:t>
      </w:r>
      <w:r w:rsidR="006239C8">
        <w:rPr>
          <w:color w:val="000000"/>
        </w:rPr>
        <w:t xml:space="preserve">dinoflagellate </w:t>
      </w:r>
      <w:r w:rsidR="00AE5BE4">
        <w:rPr>
          <w:color w:val="000000"/>
        </w:rPr>
        <w:t>species</w:t>
      </w:r>
      <w:r w:rsidR="00337F19">
        <w:rPr>
          <w:color w:val="000000"/>
        </w:rPr>
        <w:t xml:space="preserve">, either </w:t>
      </w:r>
      <w:r w:rsidR="00337F19" w:rsidRPr="00F92C33">
        <w:rPr>
          <w:i/>
          <w:iCs/>
          <w:color w:val="000000"/>
        </w:rPr>
        <w:t>Philozoon medusarum</w:t>
      </w:r>
      <w:r w:rsidR="00337F19">
        <w:rPr>
          <w:color w:val="000000"/>
        </w:rPr>
        <w:t xml:space="preserve"> or </w:t>
      </w:r>
      <w:r w:rsidR="00337F19" w:rsidRPr="00F92C33">
        <w:rPr>
          <w:i/>
          <w:iCs/>
          <w:color w:val="000000"/>
        </w:rPr>
        <w:t>Brevolium</w:t>
      </w:r>
      <w:r w:rsidR="00337F19">
        <w:rPr>
          <w:color w:val="000000"/>
        </w:rPr>
        <w:t xml:space="preserve"> spp.</w:t>
      </w:r>
      <w:r w:rsidR="00BE2E06">
        <w:rPr>
          <w:color w:val="000000"/>
        </w:rPr>
        <w:t xml:space="preserve">. </w:t>
      </w:r>
      <w:r w:rsidR="006239C8">
        <w:rPr>
          <w:color w:val="000000"/>
        </w:rPr>
        <w:t>Moreover, f</w:t>
      </w:r>
      <w:r w:rsidR="00BE2E06">
        <w:rPr>
          <w:color w:val="000000"/>
        </w:rPr>
        <w:t>rom samples collected along different years in the northern Adriatic, the</w:t>
      </w:r>
      <w:r w:rsidR="006239C8">
        <w:rPr>
          <w:color w:val="000000"/>
        </w:rPr>
        <w:t xml:space="preserve">y </w:t>
      </w:r>
      <w:r w:rsidR="007719E9" w:rsidRPr="007719E9">
        <w:rPr>
          <w:color w:val="000000"/>
        </w:rPr>
        <w:t>inferred</w:t>
      </w:r>
      <w:r w:rsidR="00BE2E06">
        <w:rPr>
          <w:color w:val="000000"/>
        </w:rPr>
        <w:t xml:space="preserve"> </w:t>
      </w:r>
      <w:r w:rsidR="0059047D">
        <w:rPr>
          <w:color w:val="000000"/>
        </w:rPr>
        <w:t xml:space="preserve">the relative prevalence of </w:t>
      </w:r>
      <w:r w:rsidR="0059047D">
        <w:rPr>
          <w:i/>
          <w:iCs/>
          <w:color w:val="000000"/>
        </w:rPr>
        <w:t>P.</w:t>
      </w:r>
      <w:r w:rsidR="0059047D">
        <w:rPr>
          <w:color w:val="000000"/>
        </w:rPr>
        <w:t xml:space="preserve"> </w:t>
      </w:r>
      <w:r w:rsidR="0059047D">
        <w:rPr>
          <w:i/>
          <w:iCs/>
          <w:color w:val="000000"/>
        </w:rPr>
        <w:t>medusarum</w:t>
      </w:r>
      <w:r w:rsidR="0059047D">
        <w:rPr>
          <w:color w:val="000000"/>
        </w:rPr>
        <w:t xml:space="preserve"> and </w:t>
      </w:r>
      <w:r w:rsidR="0059047D">
        <w:rPr>
          <w:i/>
          <w:iCs/>
          <w:color w:val="000000"/>
        </w:rPr>
        <w:t>Brevolium</w:t>
      </w:r>
      <w:r w:rsidR="0059047D">
        <w:rPr>
          <w:color w:val="000000"/>
        </w:rPr>
        <w:t xml:space="preserve"> spp </w:t>
      </w:r>
      <w:r w:rsidR="00BE2E06">
        <w:rPr>
          <w:color w:val="000000"/>
        </w:rPr>
        <w:t xml:space="preserve">may </w:t>
      </w:r>
      <w:r w:rsidR="0059047D">
        <w:rPr>
          <w:color w:val="000000"/>
        </w:rPr>
        <w:t>shift</w:t>
      </w:r>
      <w:r w:rsidR="00AE5BE4">
        <w:rPr>
          <w:color w:val="000000"/>
        </w:rPr>
        <w:t xml:space="preserve"> from year to year. </w:t>
      </w:r>
      <w:r w:rsidR="00624BE9">
        <w:rPr>
          <w:color w:val="000000"/>
        </w:rPr>
        <w:t>Moreover</w:t>
      </w:r>
      <w:r w:rsidR="00C46FF2">
        <w:rPr>
          <w:color w:val="000000"/>
        </w:rPr>
        <w:t>,</w:t>
      </w:r>
      <w:r w:rsidR="00AE5BE4">
        <w:rPr>
          <w:color w:val="000000"/>
        </w:rPr>
        <w:t xml:space="preserve"> LaJeunesse et al. 2021 </w:t>
      </w:r>
      <w:r w:rsidR="00C46FF2">
        <w:rPr>
          <w:color w:val="000000"/>
        </w:rPr>
        <w:t>found</w:t>
      </w:r>
      <w:r w:rsidR="00AE5BE4">
        <w:rPr>
          <w:color w:val="000000"/>
        </w:rPr>
        <w:t xml:space="preserve"> that</w:t>
      </w:r>
      <w:r w:rsidR="006431A9">
        <w:rPr>
          <w:color w:val="000000"/>
        </w:rPr>
        <w:t xml:space="preserve"> individual</w:t>
      </w:r>
      <w:r w:rsidR="00AE5BE4">
        <w:rPr>
          <w:color w:val="000000"/>
        </w:rPr>
        <w:t xml:space="preserve"> </w:t>
      </w:r>
      <w:r w:rsidR="00AE5BE4" w:rsidRPr="00F92C33">
        <w:rPr>
          <w:i/>
          <w:iCs/>
          <w:color w:val="000000"/>
        </w:rPr>
        <w:t>C. tuberculata</w:t>
      </w:r>
      <w:r w:rsidR="00AE5BE4">
        <w:rPr>
          <w:color w:val="000000"/>
        </w:rPr>
        <w:t xml:space="preserve"> </w:t>
      </w:r>
      <w:r w:rsidR="004A0522">
        <w:rPr>
          <w:color w:val="000000"/>
        </w:rPr>
        <w:t>medusae</w:t>
      </w:r>
      <w:r w:rsidR="004A0522">
        <w:t xml:space="preserve"> </w:t>
      </w:r>
      <w:r w:rsidR="00585EFB">
        <w:t xml:space="preserve">from the southern Tyrrhenian Sea </w:t>
      </w:r>
      <w:r w:rsidR="005675C2">
        <w:t>host</w:t>
      </w:r>
      <w:r w:rsidR="004A0522">
        <w:t>ed</w:t>
      </w:r>
      <w:r w:rsidR="005675C2">
        <w:t xml:space="preserve"> simultaneously </w:t>
      </w:r>
      <w:r w:rsidR="00BA259A">
        <w:t xml:space="preserve">two species of symbiont, </w:t>
      </w:r>
      <w:r w:rsidR="00BA259A" w:rsidRPr="00D07A8D">
        <w:rPr>
          <w:i/>
        </w:rPr>
        <w:t>Breviolum psygmophilum</w:t>
      </w:r>
      <w:r w:rsidR="00BA259A">
        <w:rPr>
          <w:i/>
        </w:rPr>
        <w:t xml:space="preserve"> </w:t>
      </w:r>
      <w:r w:rsidR="00BA259A">
        <w:t xml:space="preserve">LaJeunesse, Parkinson &amp; Coffroth and </w:t>
      </w:r>
      <w:r w:rsidR="00BA259A" w:rsidRPr="00D07A8D">
        <w:rPr>
          <w:i/>
        </w:rPr>
        <w:t>Philozoon medusarum</w:t>
      </w:r>
      <w:r w:rsidR="00BA259A">
        <w:rPr>
          <w:i/>
        </w:rPr>
        <w:t xml:space="preserve"> </w:t>
      </w:r>
      <w:r w:rsidR="00BA259A" w:rsidRPr="00B87466">
        <w:t>Geddes</w:t>
      </w:r>
      <w:r w:rsidR="00BA259A" w:rsidRPr="00ED6307">
        <w:t xml:space="preserve"> </w:t>
      </w:r>
      <w:r w:rsidR="00BA259A">
        <w:fldChar w:fldCharType="begin"/>
      </w:r>
      <w:r w:rsidR="00BA259A">
        <w:instrText xml:space="preserve"> ADDIN EN.CITE &lt;EndNote&gt;&lt;Cite&gt;&lt;Author&gt;LaJeunesse&lt;/Author&gt;&lt;Year&gt;2021&lt;/Year&gt;&lt;RecNum&gt;1132&lt;/RecNum&gt;&lt;DisplayText&gt;(LaJeunesse&lt;style face="italic"&gt; et al.&lt;/style&gt; 2021)&lt;/DisplayText&gt;&lt;record&gt;&lt;rec-number&gt;1132&lt;/rec-number&gt;&lt;foreign-keys&gt;&lt;key app="EN" db-id="0ewser9znswsdvedxw7x2fzye00wp50205rs" timestamp="1625155855"&gt;1132&lt;/key&gt;&lt;/foreign-keys&gt;&lt;ref-type name="Journal Article"&gt;17&lt;/ref-type&gt;&lt;contributors&gt;&lt;authors&gt;&lt;author&gt;LaJeunesse, Todd C.&lt;/author&gt;&lt;author&gt;Wiedenmann, Joerg&lt;/author&gt;&lt;author&gt;Casado-Amezúa, Pilar&lt;/author&gt;&lt;author&gt;D’Ambra, Isabella&lt;/author&gt;&lt;author&gt;Turnham, Kira E.&lt;/author&gt;&lt;author&gt;Nitschke, Matthew R.&lt;/author&gt;&lt;author&gt;Oakley, Clinton A.&lt;/author&gt;&lt;author&gt;Goffredo, Stefano&lt;/author&gt;&lt;author&gt;Spano, Carlos A.&lt;/author&gt;&lt;author&gt;Cubillos, Victor M.&lt;/author&gt;&lt;author&gt;Davy, Simon K.&lt;/author&gt;&lt;author&gt;Suggett, David J.&lt;/author&gt;&lt;/authors&gt;&lt;/contributors&gt;&lt;titles&gt;&lt;title&gt;Revival of Philozoon Geddes for host-specialized dinoflagellates, ‘zooxanthellae’, in animals from coastal temperate zones of northern and southern hemispheres&lt;/title&gt;&lt;secondary-title&gt;European Journal of Phycology&lt;/secondary-title&gt;&lt;/titles&gt;&lt;periodical&gt;&lt;full-title&gt;European Journal of Phycology&lt;/full-title&gt;&lt;abbr-1&gt;Eur. J. Phycol.&lt;/abbr-1&gt;&lt;abbr-2&gt;Eur J Phycol&lt;/abbr-2&gt;&lt;/periodical&gt;&lt;pages&gt;1-15&lt;/pages&gt;&lt;section&gt;1&lt;/section&gt;&lt;dates&gt;&lt;year&gt;2021&lt;/year&gt;&lt;/dates&gt;&lt;isbn&gt;0967-0262&amp;#xD;1469-4433&lt;/isbn&gt;&lt;urls&gt;&lt;/urls&gt;&lt;electronic-resource-num&gt;10.1080/09670262.2021.1914863&lt;/electronic-resource-num&gt;&lt;/record&gt;&lt;/Cite&gt;&lt;/EndNote&gt;</w:instrText>
      </w:r>
      <w:r w:rsidR="00BA259A">
        <w:fldChar w:fldCharType="separate"/>
      </w:r>
      <w:r w:rsidR="00BA259A">
        <w:rPr>
          <w:noProof/>
        </w:rPr>
        <w:t>(LaJeunesse</w:t>
      </w:r>
      <w:r w:rsidR="00BA259A" w:rsidRPr="00D07A8D">
        <w:rPr>
          <w:i/>
          <w:noProof/>
        </w:rPr>
        <w:t xml:space="preserve"> et al.</w:t>
      </w:r>
      <w:r w:rsidR="00BA259A">
        <w:rPr>
          <w:noProof/>
        </w:rPr>
        <w:t xml:space="preserve"> 2021)</w:t>
      </w:r>
      <w:r w:rsidR="00BA259A">
        <w:fldChar w:fldCharType="end"/>
      </w:r>
      <w:r w:rsidR="006A33BE">
        <w:t>.</w:t>
      </w:r>
      <w:r w:rsidR="00AA0ABA">
        <w:t xml:space="preserve"> </w:t>
      </w:r>
      <w:r w:rsidR="00005D71">
        <w:t xml:space="preserve">Further biogeographic sampling of </w:t>
      </w:r>
      <w:r w:rsidR="00005D71" w:rsidRPr="00F13C21">
        <w:rPr>
          <w:i/>
        </w:rPr>
        <w:t xml:space="preserve">C. tuberculata </w:t>
      </w:r>
      <w:r w:rsidR="006A33BE">
        <w:t xml:space="preserve">would provide </w:t>
      </w:r>
      <w:r w:rsidR="00AA7ACD">
        <w:t>additional</w:t>
      </w:r>
      <w:r w:rsidR="00BA48F4">
        <w:t xml:space="preserve"> </w:t>
      </w:r>
      <w:r w:rsidR="006A33BE">
        <w:t xml:space="preserve">insight </w:t>
      </w:r>
      <w:r w:rsidR="00BA48F4">
        <w:t xml:space="preserve">concerning </w:t>
      </w:r>
      <w:r w:rsidR="006A33BE">
        <w:t xml:space="preserve">the </w:t>
      </w:r>
      <w:r w:rsidR="00BA48F4">
        <w:t>distribution and prevalence of these and possibly other symbionts</w:t>
      </w:r>
      <w:r w:rsidR="00083411">
        <w:t>.</w:t>
      </w:r>
      <w:r w:rsidR="00BA48F4">
        <w:t xml:space="preserve"> </w:t>
      </w:r>
    </w:p>
    <w:p w14:paraId="1F66F0AF" w14:textId="151434B9" w:rsidR="007265D0" w:rsidRDefault="0018081C" w:rsidP="00FA3C6F">
      <w:pPr>
        <w:spacing w:line="480" w:lineRule="auto"/>
        <w:ind w:firstLine="720"/>
      </w:pPr>
      <w:r>
        <w:t>For</w:t>
      </w:r>
      <w:r w:rsidR="005E2CF4" w:rsidRPr="00816A88">
        <w:t xml:space="preserve"> </w:t>
      </w:r>
      <w:r w:rsidR="002B0DEC">
        <w:t>the accurate resolution of symbiont diversity</w:t>
      </w:r>
      <w:r w:rsidR="005E2CF4" w:rsidRPr="00816A88">
        <w:t xml:space="preserve">, we used a combination of </w:t>
      </w:r>
      <w:r w:rsidR="007D4B3E">
        <w:t>genetic approaches</w:t>
      </w:r>
      <w:r w:rsidR="005E2CF4" w:rsidRPr="00816A88">
        <w:t xml:space="preserve"> to </w:t>
      </w:r>
      <w:r w:rsidR="005818D6">
        <w:t>characterize</w:t>
      </w:r>
      <w:r w:rsidR="005E2CF4" w:rsidRPr="00816A88">
        <w:t xml:space="preserve"> the dinoflagellate</w:t>
      </w:r>
      <w:r w:rsidR="00F703E0">
        <w:t>s</w:t>
      </w:r>
      <w:r w:rsidR="005E2CF4">
        <w:t xml:space="preserve"> </w:t>
      </w:r>
      <w:r w:rsidR="007D4B3E">
        <w:t>in specimens</w:t>
      </w:r>
      <w:r w:rsidR="00765D1A">
        <w:t xml:space="preserve"> of</w:t>
      </w:r>
      <w:r w:rsidR="005E2CF4" w:rsidRPr="00816A88">
        <w:t xml:space="preserve"> </w:t>
      </w:r>
      <w:r w:rsidR="005E2CF4" w:rsidRPr="00816A88">
        <w:rPr>
          <w:i/>
        </w:rPr>
        <w:t>C</w:t>
      </w:r>
      <w:r w:rsidR="005E2CF4">
        <w:rPr>
          <w:i/>
        </w:rPr>
        <w:t>.</w:t>
      </w:r>
      <w:r w:rsidR="005E2CF4" w:rsidRPr="00816A88">
        <w:rPr>
          <w:i/>
        </w:rPr>
        <w:t xml:space="preserve"> tuberculata</w:t>
      </w:r>
      <w:r w:rsidR="005E2CF4" w:rsidRPr="00816A88">
        <w:t xml:space="preserve"> </w:t>
      </w:r>
      <w:r w:rsidR="007D4B3E">
        <w:t xml:space="preserve">collected across the </w:t>
      </w:r>
      <w:r w:rsidR="00061ED1">
        <w:t>w</w:t>
      </w:r>
      <w:r w:rsidR="007D4B3E">
        <w:t>estern Mediterranean</w:t>
      </w:r>
      <w:r w:rsidR="00987CE9">
        <w:t xml:space="preserve"> and from captive animals </w:t>
      </w:r>
      <w:r w:rsidR="000154E7">
        <w:t xml:space="preserve">maintained for years </w:t>
      </w:r>
      <w:r w:rsidR="00987CE9">
        <w:t>in aquaria</w:t>
      </w:r>
      <w:r w:rsidR="005818D6">
        <w:t>.</w:t>
      </w:r>
      <w:r w:rsidR="007D4B3E">
        <w:t xml:space="preserve"> Next generation </w:t>
      </w:r>
      <w:r w:rsidR="007D4B3E" w:rsidRPr="00816A88">
        <w:t xml:space="preserve">Illumina </w:t>
      </w:r>
      <w:r w:rsidR="007D4B3E">
        <w:t>sequencing</w:t>
      </w:r>
      <w:r w:rsidR="007D4B3E" w:rsidRPr="00816A88">
        <w:t xml:space="preserve"> </w:t>
      </w:r>
      <w:r w:rsidR="007D4B3E">
        <w:t>was also used to profile the</w:t>
      </w:r>
      <w:r w:rsidR="00AF0B62">
        <w:t xml:space="preserve"> resident symbiont population in each animal, as well as to characterize the </w:t>
      </w:r>
      <w:r w:rsidR="007D4B3E">
        <w:t xml:space="preserve">intragenomic diversity of ITS2 rDNA </w:t>
      </w:r>
      <w:r w:rsidR="00AF0B62">
        <w:t>diagnostic of</w:t>
      </w:r>
      <w:r w:rsidR="007D4B3E">
        <w:t xml:space="preserve"> each symbiont</w:t>
      </w:r>
      <w:r w:rsidR="0049226F">
        <w:t xml:space="preserve"> </w:t>
      </w:r>
      <w:r w:rsidR="0049226F">
        <w:fldChar w:fldCharType="begin">
          <w:fldData xml:space="preserve">PEVuZE5vdGU+PENpdGU+PEF1dGhvcj5BcmlmPC9BdXRob3I+PFllYXI+MjAxNDwvWWVhcj48UmVj
TnVtPjM1PC9SZWNOdW0+PERpc3BsYXlUZXh0PihBcmlmPHN0eWxlIGZhY2U9Iml0YWxpYyI+IGV0
IGFsLjwvc3R5bGU+IDIwMTQsIEh1bWU8c3R5bGUgZmFjZT0iaXRhbGljIj4gZXQgYWwuPC9zdHls
ZT4gMjAxOSk8L0Rpc3BsYXlUZXh0PjxyZWNvcmQ+PHJlYy1udW1iZXI+MzU8L3JlYy1udW1iZXI+
PGZvcmVpZ24ta2V5cz48a2V5IGFwcD0iRU4iIGRiLWlkPSIwZXdzZXI5em5zd3NkdmVkeHc3eDJm
enllMDB3cDUwMjA1cnMiIHRpbWVzdGFtcD0iMTU3MTAyMTYxNCI+MzU8L2tleT48L2ZvcmVpZ24t
a2V5cz48cmVmLXR5cGUgbmFtZT0iSm91cm5hbCBBcnRpY2xlIj4xNzwvcmVmLXR5cGU+PGNvbnRy
aWJ1dG9ycz48YXV0aG9ycz48YXV0aG9yPkFyaWYsIENoYXRjaGFuaXQ8L2F1dGhvcj48YXV0aG9y
PkRhbmllbHMsIENhbWlsbGU8L2F1dGhvcj48YXV0aG9yPkJheWVyLCBUaWxsPC9hdXRob3I+PGF1
dGhvcj5CYW5ndWVyYS1IaW5lc3Ryb3phLCBFdWxhbGlhPC9hdXRob3I+PGF1dGhvcj5CYXJicm9v
aywgQWRyaWFuPC9hdXRob3I+PGF1dGhvcj5Ib3dlLCBDaHJpc3RvcGhlciBKLjwvYXV0aG9yPjxh
dXRob3I+TGFKZXVuZXNzZSwgVG9kZCBDLjwvYXV0aG9yPjxhdXRob3I+Vm9vbHN0cmEsIENocmlz
dGlhbiBSLjwvYXV0aG9yPjwvYXV0aG9ycz48L2NvbnRyaWJ1dG9ycz48YXV0aC1hZGRyZXNzPkNo
cmlzdGlhbi52b29sc3RyYUBrYXVzdC5lZHUuc2EmI3hEO0tpbmcgQWJkdWxsYWggVW5pdiBTY2kg
YW5kIFRlY2hub2wsIFJlZCBTZWEgUmVzIEN0ciwgVGh1d2FsIDIzOTU1LCBTYXVkaSBBcmFiaWE8
L2F1dGgtYWRkcmVzcz48dGl0bGVzPjx0aXRsZT5Bc3Nlc3NpbmcgU3ltYmlvZGluaXVtIGRpdmVy
c2l0eSBpbiBzY2xlcmFjdGluaWFuIGNvcmFscyB2aWEgbmV4dC1nZW5lcmF0aW9uIHNlcXVlbmNp
bmctYmFzZWQgZ2Vub3R5cGluZyBvZiB0aGUgSVRTMiByRE5BIHJlZ2lvbjwvdGl0bGU+PHNlY29u
ZGFyeS10aXRsZT5Nb2xlY3VsYXIgRWNvbG9neTwvc2Vjb25kYXJ5LXRpdGxlPjwvdGl0bGVzPjxw
ZXJpb2RpY2FsPjxmdWxsLXRpdGxlPk1vbGVjdWxhciBFY29sb2d5PC9mdWxsLXRpdGxlPjxhYmJy
LTE+TW9sLiBFY29sLjwvYWJici0xPjxhYmJyLTI+TW9sIEVjb2w8L2FiYnItMj48L3BlcmlvZGlj
YWw+PHBhZ2VzPjQ0MTgtNDQzMzwvcGFnZXM+PHZvbHVtZT4yMzwvdm9sdW1lPjxudW1iZXI+MTc8
L251bWJlcj48a2V5d29yZHM+PGtleXdvcmQ+cG9seW1lcmFzZSBjaGFpbiByZWFjdGlvbiBhbXBs
aWZpY2F0aW9uPC9rZXl3b3JkPjxrZXl3b3JkPkRHR0U8L2tleXdvcmQ+PGtleXdvcmQ+Q25pZGFy
aWEgWzQxMDAwXTwva2V5d29yZD48a2V5d29yZD5QeXJyb3BoeXRhIFsxNDUwMF08L2tleXdvcmQ+
PGtleXdvcmQ+QmlvY2hlbWlzdHJ5IGFuZCBNb2xlY3VsYXIgQmlvcGh5c2ljczwva2V5d29yZD48
a2V5d29yZD5Qb3B1bGF0aW9uIFN0dWRpZXM8L2tleXdvcmQ+PGtleXdvcmQ+RWNvbG9neSwgRW52
aXJvbm1lbnRhbCBTY2llbmNlczwva2V5d29yZD48a2V5d29yZD5QQ1IgYW1wbGlmaWNhdGlvbjwv
a2V5d29yZD48a2V5d29yZD5kZW5hdHVyaW5nIGdyYWRpZW50IGdlbCBlbGVjdHJvcGhvcmVzaXM8
L2tleXdvcmQ+PGtleXdvcmQ+cHlyb3NlcXVlbmNpbmc8L2tleXdvcmQ+PGtleXdvcmQ+bmV4dC1n
ZW5lcmF0aW9uIHNlcXVlbmNpbmctYmFzZWQgZ2Vub3R5cGluZzwva2V5d29yZD48a2V5d29yZD5s
YWJvcmF0b3J5IHRlY2huaXF1ZXMsIGdlbmV0aWMgdGVjaG5pcXVlczwva2V5d29yZD48a2V5d29y
ZD5lbGVjdHJvcGhvcmV0aWMgdGVjaG5pcXVlcywgbGFib3JhdG9yeSB0ZWNobmlxdWVzPC9rZXl3
b3JkPjxrZXl3b3JkPmxhYm9yYXRvcnkgdGVjaG5pcXVlcywgZ2VuZXRpYyB0ZWNobmlxdWVzPC9r
ZXl3b3JkPjxrZXl3b3JkPmxhYm9yYXRvcnkgdGVjaG5pcXVlcywgZ2VuZXRpYyB0ZWNobmlxdWVz
PC9rZXl3b3JkPjxrZXl3b3JkPk1ldGhvZHMgYW5kIFRlY2huaXF1ZXM8L2tleXdvcmQ+PGtleXdv
cmQ+TW9sZWN1bGFyIEdlbmV0aWNzPC9rZXl3b3JkPjxrZXl3b3JkPlBvcHVsYXRpb24gR2VuZXRp
Y3M8L2tleXdvcmQ+PGtleXdvcmQ+VGVycmVzdHJpYWwgRWNvbG9neTwva2V5d29yZD48a2V5d29y
ZD5CaW9kaXZlcnNpdHk8L2tleXdvcmQ+PGtleXdvcmQ+aW50ZXJuYWwgdHJhbnNjcmliZWQgc3Bh
Y2VyIDI8L2tleXdvcmQ+PGtleXdvcmQ+ckROQTwva2V5d29yZD48a2V5d29yZD5JbnZlcnRlYnJh
dGE8L2tleXdvcmQ+PGtleXdvcmQ+QW5pbWFsaWE8L2tleXdvcmQ+PGtleXdvcmQ+QWxnYWU8L2tl
eXdvcmQ+PGtleXdvcmQ+UGxhbnRhZTwva2V5d29yZD48a2V5d29yZD4wMzUwMiwgR2VuZXRpY3Mg
LSBHZW5lcmFsPC9rZXl3b3JkPjxrZXl3b3JkPjAzNTA0LCBHZW5ldGljcyAtIFBsYW50PC9rZXl3
b3JkPjxrZXl3b3JkPjAzNTA2LCBHZW5ldGljcyAtIEFuaW1hbDwva2V5d29yZD48a2V5d29yZD4w
MzUwOSwgR2VuZXRpY3MgLSBQb3B1bGF0aW9uIGdlbmV0aWNzPC9rZXl3b3JkPjxrZXl3b3JkPjA3
NTAyLCBFY29sb2d5OiBlbnZpcm9ubWVudGFsIGJpb2xvZ3kgLSBHZW5lcmFsIGFuZCBtZXRob2Rz
PC9rZXl3b3JkPjxrZXl3b3JkPjA3NTA2LCBFY29sb2d5OiBlbnZpcm9ubWVudGFsIGJpb2xvZ3kg
LSBQbGFudDwva2V5d29yZD48a2V5d29yZD4wNzUwOCwgRWNvbG9neTogZW52aXJvbm1lbnRhbCBi
aW9sPC9rZXl3b3JkPjwva2V5d29yZHM+PGRhdGVzPjx5ZWFyPjIwMTQ8L3llYXI+PC9kYXRlcz48
aXNibj4wOTYyLTEwODM8L2lzYm4+PGFjY2Vzc2lvbi1udW0+QmlvYWJzOmJhY2QyMDE0MDA1MDA0
MzY8L2FjY2Vzc2lvbi1udW0+PHVybHM+PHJlbGF0ZWQtdXJscz48dXJsPiZsdDtHbyB0byBJU0km
Z3Q7Oi8vQklPQUJTOkJBQ0QyMDE0MDA1MDA0MzY8L3VybD48L3JlbGF0ZWQtdXJscz48L3VybHM+
PGxhbmd1YWdlPkVuZ2xpc2g8L2xhbmd1YWdlPjwvcmVjb3JkPjwvQ2l0ZT48Q2l0ZT48QXV0aG9y
Pkh1bWU8L0F1dGhvcj48WWVhcj4yMDE5PC9ZZWFyPjxSZWNOdW0+MTA1MDwvUmVjTnVtPjxyZWNv
cmQ+PHJlYy1udW1iZXI+MTA1MDwvcmVjLW51bWJlcj48Zm9yZWlnbi1rZXlzPjxrZXkgYXBwPSJF
TiIgZGItaWQ9IjBld3Nlcjl6bnN3c2R2ZWR4dzd4MmZ6eWUwMHdwNTAyMDVycyIgdGltZXN0YW1w
PSIxNjA5MTcxMzIzIj4xMDUwPC9rZXk+PC9mb3JlaWduLWtleXM+PHJlZi10eXBlIG5hbWU9Ikpv
dXJuYWwgQXJ0aWNsZSI+MTc8L3JlZi10eXBlPjxjb250cmlidXRvcnM+PGF1dGhvcnM+PGF1dGhv
cj5IdW1lLCBCLiBDLiBDLjwvYXV0aG9yPjxhdXRob3I+U21pdGgsIEUuIEcuPC9hdXRob3I+PGF1
dGhvcj5aaWVnbGVyLCBNLjwvYXV0aG9yPjxhdXRob3I+V2FycmluZ3RvbiwgSC4gSi4gTS48L2F1
dGhvcj48YXV0aG9yPkJ1cnQsIEouIEEuPC9hdXRob3I+PGF1dGhvcj5MYUpldW5lc3NlLCBULiBD
LjwvYXV0aG9yPjxhdXRob3I+V2llZGVubWFubiwgSi48L2F1dGhvcj48YXV0aG9yPlZvb2xzdHJh
LCBDLiBSLjwvYXV0aG9yPjwvYXV0aG9ycz48L2NvbnRyaWJ1dG9ycz48YXV0aC1hZGRyZXNzPkRp
dmlzaW9uIG9mIEJpb2xvZ2ljYWwgYW5kIEVudmlyb25tZW50YWwgU2NpZW5jZSBhbmQgRW5naW5l
ZXJpbmcgKEJFU0UpLCBSZWQgU2VhIFJlc2VhcmNoIENlbnRlciwgS2luZyBBYmR1bGxhaCBVbml2
ZXJzaXR5IG9mIFNjaWVuY2UgYW5kIFRlY2hub2xvZ3kgKEtBVVNUKSwgVGh1d2FsLCBTYXVkaSBB
cmFiaWEuJiN4RDtDZW50ZXIgZm9yIEdlbm9taWNzIGFuZCBTeXN0ZW1zIEJpb2xvZ3ksIE5ldyBZ
b3JrIFVuaXZlcnNpdHkgQWJ1IERoYWJpLCBBYnUgRGhhYmksIFVBRS4mI3hEO0ZhY3VsdHkgb2Yg
Q29tcHV0ZXIgU2NpZW5jZSBhbmQgVGVjaG5vbG9neSwgVW5pdmVyc2l0eSBvZiBDYW1icmlkZ2Us
IFVLLiYjeEQ7RGVwYXJ0bWVudCBvZiBCaW9sb2d5LCBUaGUgUGVubnN5bHZhbmlhIFN0YXRlIFVu
aXZlcnNpdHksIFVuaXZlcnNpdHkgUGFyaywgUGVubnN5bHZhbmlhLiYjeEQ7Q29yYWwgUmVlZiBM
YWJvcmF0b3J5LCBPY2VhbiBhbmQgRWFydGggU2NpZW5jZXMsIFVuaXZlcnNpdHkgb2YgU291dGhh
bXB0b24sIFNvdXRoYW1wdG9uLCBVSy4mI3hEO0luc3RpdHV0ZSBmb3IgTGlmZSBTY2llbmNlcywg
VW5pdmVyc2l0eSBvZiBTb3V0aGFtcHRvbiwgU291dGhhbXB0b24sIFVLLjwvYXV0aC1hZGRyZXNz
Pjx0aXRsZXM+PHRpdGxlPlN5bVBvcnRhbDogQSBub3ZlbCBhbmFseXRpY2FsIGZyYW1ld29yayBh
bmQgcGxhdGZvcm0gZm9yIGNvcmFsIGFsZ2FsIHN5bWJpb250IG5leHQtZ2VuZXJhdGlvbiBzZXF1
ZW5jaW5nIElUUzIgcHJvZmlsaW5nPC90aXRsZT48c2Vjb25kYXJ5LXRpdGxlPk1vbCBFY29sIFJl
c291cjwvc2Vjb25kYXJ5LXRpdGxlPjwvdGl0bGVzPjxwZXJpb2RpY2FsPjxmdWxsLXRpdGxlPk1v
bCBFY29sIFJlc291cjwvZnVsbC10aXRsZT48L3BlcmlvZGljYWw+PHBhZ2VzPjEwNjMtMTA4MDwv
cGFnZXM+PHZvbHVtZT4xOTwvdm9sdW1lPjxudW1iZXI+NDwvbnVtYmVyPjxlZGl0aW9uPjIwMTkv
MDIvMTI8L2VkaXRpb24+PGtleXdvcmRzPjxrZXl3b3JkPkFuaW1hbHM8L2tleXdvcmQ+PGtleXdv
cmQ+QW50aG96b2EvKnBhcmFzaXRvbG9neTwva2V5d29yZD48a2V5d29yZD5Db21wdXRhdGlvbmFs
IEJpb2xvZ3kvKm1ldGhvZHM8L2tleXdvcmQ+PGtleXdvcmQ+RE5BLCBQcm90b3pvYW4vY2hlbWlz
dHJ5LypnZW5ldGljczwva2V5d29yZD48a2V5d29yZD5ETkEsIFJpYm9zb21hbCBTcGFjZXIvY2hl
bWlzdHJ5LypnZW5ldGljczwva2V5d29yZD48a2V5d29yZD5EaW5vZmxhZ2VsbGlkYS8qY2xhc3Np
ZmljYXRpb24vZ2VuZXRpY3MvaXNvbGF0aW9uICZhbXA7IHB1cmlmaWNhdGlvbjwva2V5d29yZD48
a2V5d29yZD5IaWdoLVRocm91Z2hwdXQgTnVjbGVvdGlkZSBTZXF1ZW5jaW5nLyptZXRob2RzPC9r
ZXl3b3JkPjxrZXl3b3JkPipQaHlsb2dlbnk8L2tleXdvcmQ+PGtleXdvcmQ+SXRzMjwva2V5d29y
ZD48a2V5d29yZD5TeW1Qb3J0YWw8L2tleXdvcmQ+PGtleXdvcmQ+U3ltYmlvZGluaWFjZWFlPC9r
ZXl3b3JkPjxrZXl3b3JkPm1vbGVjdWxhciBlY29sb2d5PC9rZXl3b3JkPjxrZXl3b3JkPm11bHRp
Y29weTwva2V5d29yZD48a2V5d29yZD5waHlsb2dlbnRpY3M8L2tleXdvcmQ+PC9rZXl3b3Jkcz48
ZGF0ZXM+PHllYXI+MjAxOTwveWVhcj48cHViLWRhdGVzPjxkYXRlPkp1bDwvZGF0ZT48L3B1Yi1k
YXRlcz48L2RhdGVzPjxpc2JuPjE3NTUtMDk5OCAoRWxlY3Ryb25pYykmI3hEOzE3NTUtMDk4WCAo
TGlua2luZyk8L2lzYm4+PGFjY2Vzc2lvbi1udW0+MzA3NDA4OTk8L2FjY2Vzc2lvbi1udW0+PHVy
bHM+PHJlbGF0ZWQtdXJscz48dXJsPmh0dHBzOi8vd3d3Lm5jYmkubmxtLm5paC5nb3YvcHVibWVk
LzMwNzQwODk5PC91cmw+PC9yZWxhdGVkLXVybHM+PC91cmxzPjxjdXN0b20yPlBNQzY2MTgxMDk8
L2N1c3RvbTI+PGVsZWN0cm9uaWMtcmVzb3VyY2UtbnVtPjEwLjExMTEvMTc1NS0wOTk4LjEzMDA0
PC9lbGVjdHJvbmljLXJlc291cmNlLW51bT48L3JlY29yZD48L0NpdGU+PC9FbmROb3RlPgB=
</w:fldData>
        </w:fldChar>
      </w:r>
      <w:r w:rsidR="0049226F">
        <w:instrText xml:space="preserve"> ADDIN EN.CITE </w:instrText>
      </w:r>
      <w:r w:rsidR="0049226F">
        <w:fldChar w:fldCharType="begin">
          <w:fldData xml:space="preserve">PEVuZE5vdGU+PENpdGU+PEF1dGhvcj5BcmlmPC9BdXRob3I+PFllYXI+MjAxNDwvWWVhcj48UmVj
TnVtPjM1PC9SZWNOdW0+PERpc3BsYXlUZXh0PihBcmlmPHN0eWxlIGZhY2U9Iml0YWxpYyI+IGV0
IGFsLjwvc3R5bGU+IDIwMTQsIEh1bWU8c3R5bGUgZmFjZT0iaXRhbGljIj4gZXQgYWwuPC9zdHls
ZT4gMjAxOSk8L0Rpc3BsYXlUZXh0PjxyZWNvcmQ+PHJlYy1udW1iZXI+MzU8L3JlYy1udW1iZXI+
PGZvcmVpZ24ta2V5cz48a2V5IGFwcD0iRU4iIGRiLWlkPSIwZXdzZXI5em5zd3NkdmVkeHc3eDJm
enllMDB3cDUwMjA1cnMiIHRpbWVzdGFtcD0iMTU3MTAyMTYxNCI+MzU8L2tleT48L2ZvcmVpZ24t
a2V5cz48cmVmLXR5cGUgbmFtZT0iSm91cm5hbCBBcnRpY2xlIj4xNzwvcmVmLXR5cGU+PGNvbnRy
aWJ1dG9ycz48YXV0aG9ycz48YXV0aG9yPkFyaWYsIENoYXRjaGFuaXQ8L2F1dGhvcj48YXV0aG9y
PkRhbmllbHMsIENhbWlsbGU8L2F1dGhvcj48YXV0aG9yPkJheWVyLCBUaWxsPC9hdXRob3I+PGF1
dGhvcj5CYW5ndWVyYS1IaW5lc3Ryb3phLCBFdWxhbGlhPC9hdXRob3I+PGF1dGhvcj5CYXJicm9v
aywgQWRyaWFuPC9hdXRob3I+PGF1dGhvcj5Ib3dlLCBDaHJpc3RvcGhlciBKLjwvYXV0aG9yPjxh
dXRob3I+TGFKZXVuZXNzZSwgVG9kZCBDLjwvYXV0aG9yPjxhdXRob3I+Vm9vbHN0cmEsIENocmlz
dGlhbiBSLjwvYXV0aG9yPjwvYXV0aG9ycz48L2NvbnRyaWJ1dG9ycz48YXV0aC1hZGRyZXNzPkNo
cmlzdGlhbi52b29sc3RyYUBrYXVzdC5lZHUuc2EmI3hEO0tpbmcgQWJkdWxsYWggVW5pdiBTY2kg
YW5kIFRlY2hub2wsIFJlZCBTZWEgUmVzIEN0ciwgVGh1d2FsIDIzOTU1LCBTYXVkaSBBcmFiaWE8
L2F1dGgtYWRkcmVzcz48dGl0bGVzPjx0aXRsZT5Bc3Nlc3NpbmcgU3ltYmlvZGluaXVtIGRpdmVy
c2l0eSBpbiBzY2xlcmFjdGluaWFuIGNvcmFscyB2aWEgbmV4dC1nZW5lcmF0aW9uIHNlcXVlbmNp
bmctYmFzZWQgZ2Vub3R5cGluZyBvZiB0aGUgSVRTMiByRE5BIHJlZ2lvbjwvdGl0bGU+PHNlY29u
ZGFyeS10aXRsZT5Nb2xlY3VsYXIgRWNvbG9neTwvc2Vjb25kYXJ5LXRpdGxlPjwvdGl0bGVzPjxw
ZXJpb2RpY2FsPjxmdWxsLXRpdGxlPk1vbGVjdWxhciBFY29sb2d5PC9mdWxsLXRpdGxlPjxhYmJy
LTE+TW9sLiBFY29sLjwvYWJici0xPjxhYmJyLTI+TW9sIEVjb2w8L2FiYnItMj48L3BlcmlvZGlj
YWw+PHBhZ2VzPjQ0MTgtNDQzMzwvcGFnZXM+PHZvbHVtZT4yMzwvdm9sdW1lPjxudW1iZXI+MTc8
L251bWJlcj48a2V5d29yZHM+PGtleXdvcmQ+cG9seW1lcmFzZSBjaGFpbiByZWFjdGlvbiBhbXBs
aWZpY2F0aW9uPC9rZXl3b3JkPjxrZXl3b3JkPkRHR0U8L2tleXdvcmQ+PGtleXdvcmQ+Q25pZGFy
aWEgWzQxMDAwXTwva2V5d29yZD48a2V5d29yZD5QeXJyb3BoeXRhIFsxNDUwMF08L2tleXdvcmQ+
PGtleXdvcmQ+QmlvY2hlbWlzdHJ5IGFuZCBNb2xlY3VsYXIgQmlvcGh5c2ljczwva2V5d29yZD48
a2V5d29yZD5Qb3B1bGF0aW9uIFN0dWRpZXM8L2tleXdvcmQ+PGtleXdvcmQ+RWNvbG9neSwgRW52
aXJvbm1lbnRhbCBTY2llbmNlczwva2V5d29yZD48a2V5d29yZD5QQ1IgYW1wbGlmaWNhdGlvbjwv
a2V5d29yZD48a2V5d29yZD5kZW5hdHVyaW5nIGdyYWRpZW50IGdlbCBlbGVjdHJvcGhvcmVzaXM8
L2tleXdvcmQ+PGtleXdvcmQ+cHlyb3NlcXVlbmNpbmc8L2tleXdvcmQ+PGtleXdvcmQ+bmV4dC1n
ZW5lcmF0aW9uIHNlcXVlbmNpbmctYmFzZWQgZ2Vub3R5cGluZzwva2V5d29yZD48a2V5d29yZD5s
YWJvcmF0b3J5IHRlY2huaXF1ZXMsIGdlbmV0aWMgdGVjaG5pcXVlczwva2V5d29yZD48a2V5d29y
ZD5lbGVjdHJvcGhvcmV0aWMgdGVjaG5pcXVlcywgbGFib3JhdG9yeSB0ZWNobmlxdWVzPC9rZXl3
b3JkPjxrZXl3b3JkPmxhYm9yYXRvcnkgdGVjaG5pcXVlcywgZ2VuZXRpYyB0ZWNobmlxdWVzPC9r
ZXl3b3JkPjxrZXl3b3JkPmxhYm9yYXRvcnkgdGVjaG5pcXVlcywgZ2VuZXRpYyB0ZWNobmlxdWVz
PC9rZXl3b3JkPjxrZXl3b3JkPk1ldGhvZHMgYW5kIFRlY2huaXF1ZXM8L2tleXdvcmQ+PGtleXdv
cmQ+TW9sZWN1bGFyIEdlbmV0aWNzPC9rZXl3b3JkPjxrZXl3b3JkPlBvcHVsYXRpb24gR2VuZXRp
Y3M8L2tleXdvcmQ+PGtleXdvcmQ+VGVycmVzdHJpYWwgRWNvbG9neTwva2V5d29yZD48a2V5d29y
ZD5CaW9kaXZlcnNpdHk8L2tleXdvcmQ+PGtleXdvcmQ+aW50ZXJuYWwgdHJhbnNjcmliZWQgc3Bh
Y2VyIDI8L2tleXdvcmQ+PGtleXdvcmQ+ckROQTwva2V5d29yZD48a2V5d29yZD5JbnZlcnRlYnJh
dGE8L2tleXdvcmQ+PGtleXdvcmQ+QW5pbWFsaWE8L2tleXdvcmQ+PGtleXdvcmQ+QWxnYWU8L2tl
eXdvcmQ+PGtleXdvcmQ+UGxhbnRhZTwva2V5d29yZD48a2V5d29yZD4wMzUwMiwgR2VuZXRpY3Mg
LSBHZW5lcmFsPC9rZXl3b3JkPjxrZXl3b3JkPjAzNTA0LCBHZW5ldGljcyAtIFBsYW50PC9rZXl3
b3JkPjxrZXl3b3JkPjAzNTA2LCBHZW5ldGljcyAtIEFuaW1hbDwva2V5d29yZD48a2V5d29yZD4w
MzUwOSwgR2VuZXRpY3MgLSBQb3B1bGF0aW9uIGdlbmV0aWNzPC9rZXl3b3JkPjxrZXl3b3JkPjA3
NTAyLCBFY29sb2d5OiBlbnZpcm9ubWVudGFsIGJpb2xvZ3kgLSBHZW5lcmFsIGFuZCBtZXRob2Rz
PC9rZXl3b3JkPjxrZXl3b3JkPjA3NTA2LCBFY29sb2d5OiBlbnZpcm9ubWVudGFsIGJpb2xvZ3kg
LSBQbGFudDwva2V5d29yZD48a2V5d29yZD4wNzUwOCwgRWNvbG9neTogZW52aXJvbm1lbnRhbCBi
aW9sPC9rZXl3b3JkPjwva2V5d29yZHM+PGRhdGVzPjx5ZWFyPjIwMTQ8L3llYXI+PC9kYXRlcz48
aXNibj4wOTYyLTEwODM8L2lzYm4+PGFjY2Vzc2lvbi1udW0+QmlvYWJzOmJhY2QyMDE0MDA1MDA0
MzY8L2FjY2Vzc2lvbi1udW0+PHVybHM+PHJlbGF0ZWQtdXJscz48dXJsPiZsdDtHbyB0byBJU0km
Z3Q7Oi8vQklPQUJTOkJBQ0QyMDE0MDA1MDA0MzY8L3VybD48L3JlbGF0ZWQtdXJscz48L3VybHM+
PGxhbmd1YWdlPkVuZ2xpc2g8L2xhbmd1YWdlPjwvcmVjb3JkPjwvQ2l0ZT48Q2l0ZT48QXV0aG9y
Pkh1bWU8L0F1dGhvcj48WWVhcj4yMDE5PC9ZZWFyPjxSZWNOdW0+MTA1MDwvUmVjTnVtPjxyZWNv
cmQ+PHJlYy1udW1iZXI+MTA1MDwvcmVjLW51bWJlcj48Zm9yZWlnbi1rZXlzPjxrZXkgYXBwPSJF
TiIgZGItaWQ9IjBld3Nlcjl6bnN3c2R2ZWR4dzd4MmZ6eWUwMHdwNTAyMDVycyIgdGltZXN0YW1w
PSIxNjA5MTcxMzIzIj4xMDUwPC9rZXk+PC9mb3JlaWduLWtleXM+PHJlZi10eXBlIG5hbWU9Ikpv
dXJuYWwgQXJ0aWNsZSI+MTc8L3JlZi10eXBlPjxjb250cmlidXRvcnM+PGF1dGhvcnM+PGF1dGhv
cj5IdW1lLCBCLiBDLiBDLjwvYXV0aG9yPjxhdXRob3I+U21pdGgsIEUuIEcuPC9hdXRob3I+PGF1
dGhvcj5aaWVnbGVyLCBNLjwvYXV0aG9yPjxhdXRob3I+V2FycmluZ3RvbiwgSC4gSi4gTS48L2F1
dGhvcj48YXV0aG9yPkJ1cnQsIEouIEEuPC9hdXRob3I+PGF1dGhvcj5MYUpldW5lc3NlLCBULiBD
LjwvYXV0aG9yPjxhdXRob3I+V2llZGVubWFubiwgSi48L2F1dGhvcj48YXV0aG9yPlZvb2xzdHJh
LCBDLiBSLjwvYXV0aG9yPjwvYXV0aG9ycz48L2NvbnRyaWJ1dG9ycz48YXV0aC1hZGRyZXNzPkRp
dmlzaW9uIG9mIEJpb2xvZ2ljYWwgYW5kIEVudmlyb25tZW50YWwgU2NpZW5jZSBhbmQgRW5naW5l
ZXJpbmcgKEJFU0UpLCBSZWQgU2VhIFJlc2VhcmNoIENlbnRlciwgS2luZyBBYmR1bGxhaCBVbml2
ZXJzaXR5IG9mIFNjaWVuY2UgYW5kIFRlY2hub2xvZ3kgKEtBVVNUKSwgVGh1d2FsLCBTYXVkaSBB
cmFiaWEuJiN4RDtDZW50ZXIgZm9yIEdlbm9taWNzIGFuZCBTeXN0ZW1zIEJpb2xvZ3ksIE5ldyBZ
b3JrIFVuaXZlcnNpdHkgQWJ1IERoYWJpLCBBYnUgRGhhYmksIFVBRS4mI3hEO0ZhY3VsdHkgb2Yg
Q29tcHV0ZXIgU2NpZW5jZSBhbmQgVGVjaG5vbG9neSwgVW5pdmVyc2l0eSBvZiBDYW1icmlkZ2Us
IFVLLiYjeEQ7RGVwYXJ0bWVudCBvZiBCaW9sb2d5LCBUaGUgUGVubnN5bHZhbmlhIFN0YXRlIFVu
aXZlcnNpdHksIFVuaXZlcnNpdHkgUGFyaywgUGVubnN5bHZhbmlhLiYjeEQ7Q29yYWwgUmVlZiBM
YWJvcmF0b3J5LCBPY2VhbiBhbmQgRWFydGggU2NpZW5jZXMsIFVuaXZlcnNpdHkgb2YgU291dGhh
bXB0b24sIFNvdXRoYW1wdG9uLCBVSy4mI3hEO0luc3RpdHV0ZSBmb3IgTGlmZSBTY2llbmNlcywg
VW5pdmVyc2l0eSBvZiBTb3V0aGFtcHRvbiwgU291dGhhbXB0b24sIFVLLjwvYXV0aC1hZGRyZXNz
Pjx0aXRsZXM+PHRpdGxlPlN5bVBvcnRhbDogQSBub3ZlbCBhbmFseXRpY2FsIGZyYW1ld29yayBh
bmQgcGxhdGZvcm0gZm9yIGNvcmFsIGFsZ2FsIHN5bWJpb250IG5leHQtZ2VuZXJhdGlvbiBzZXF1
ZW5jaW5nIElUUzIgcHJvZmlsaW5nPC90aXRsZT48c2Vjb25kYXJ5LXRpdGxlPk1vbCBFY29sIFJl
c291cjwvc2Vjb25kYXJ5LXRpdGxlPjwvdGl0bGVzPjxwZXJpb2RpY2FsPjxmdWxsLXRpdGxlPk1v
bCBFY29sIFJlc291cjwvZnVsbC10aXRsZT48L3BlcmlvZGljYWw+PHBhZ2VzPjEwNjMtMTA4MDwv
cGFnZXM+PHZvbHVtZT4xOTwvdm9sdW1lPjxudW1iZXI+NDwvbnVtYmVyPjxlZGl0aW9uPjIwMTkv
MDIvMTI8L2VkaXRpb24+PGtleXdvcmRzPjxrZXl3b3JkPkFuaW1hbHM8L2tleXdvcmQ+PGtleXdv
cmQ+QW50aG96b2EvKnBhcmFzaXRvbG9neTwva2V5d29yZD48a2V5d29yZD5Db21wdXRhdGlvbmFs
IEJpb2xvZ3kvKm1ldGhvZHM8L2tleXdvcmQ+PGtleXdvcmQ+RE5BLCBQcm90b3pvYW4vY2hlbWlz
dHJ5LypnZW5ldGljczwva2V5d29yZD48a2V5d29yZD5ETkEsIFJpYm9zb21hbCBTcGFjZXIvY2hl
bWlzdHJ5LypnZW5ldGljczwva2V5d29yZD48a2V5d29yZD5EaW5vZmxhZ2VsbGlkYS8qY2xhc3Np
ZmljYXRpb24vZ2VuZXRpY3MvaXNvbGF0aW9uICZhbXA7IHB1cmlmaWNhdGlvbjwva2V5d29yZD48
a2V5d29yZD5IaWdoLVRocm91Z2hwdXQgTnVjbGVvdGlkZSBTZXF1ZW5jaW5nLyptZXRob2RzPC9r
ZXl3b3JkPjxrZXl3b3JkPipQaHlsb2dlbnk8L2tleXdvcmQ+PGtleXdvcmQ+SXRzMjwva2V5d29y
ZD48a2V5d29yZD5TeW1Qb3J0YWw8L2tleXdvcmQ+PGtleXdvcmQ+U3ltYmlvZGluaWFjZWFlPC9r
ZXl3b3JkPjxrZXl3b3JkPm1vbGVjdWxhciBlY29sb2d5PC9rZXl3b3JkPjxrZXl3b3JkPm11bHRp
Y29weTwva2V5d29yZD48a2V5d29yZD5waHlsb2dlbnRpY3M8L2tleXdvcmQ+PC9rZXl3b3Jkcz48
ZGF0ZXM+PHllYXI+MjAxOTwveWVhcj48cHViLWRhdGVzPjxkYXRlPkp1bDwvZGF0ZT48L3B1Yi1k
YXRlcz48L2RhdGVzPjxpc2JuPjE3NTUtMDk5OCAoRWxlY3Ryb25pYykmI3hEOzE3NTUtMDk4WCAo
TGlua2luZyk8L2lzYm4+PGFjY2Vzc2lvbi1udW0+MzA3NDA4OTk8L2FjY2Vzc2lvbi1udW0+PHVy
bHM+PHJlbGF0ZWQtdXJscz48dXJsPmh0dHBzOi8vd3d3Lm5jYmkubmxtLm5paC5nb3YvcHVibWVk
LzMwNzQwODk5PC91cmw+PC9yZWxhdGVkLXVybHM+PC91cmxzPjxjdXN0b20yPlBNQzY2MTgxMDk8
L2N1c3RvbTI+PGVsZWN0cm9uaWMtcmVzb3VyY2UtbnVtPjEwLjExMTEvMTc1NS0wOTk4LjEzMDA0
PC9lbGVjdHJvbmljLXJlc291cmNlLW51bT48L3JlY29yZD48L0NpdGU+PC9FbmROb3RlPgB=
</w:fldData>
        </w:fldChar>
      </w:r>
      <w:r w:rsidR="0049226F">
        <w:instrText xml:space="preserve"> ADDIN EN.CITE.DATA </w:instrText>
      </w:r>
      <w:r w:rsidR="0049226F">
        <w:fldChar w:fldCharType="end"/>
      </w:r>
      <w:r w:rsidR="0049226F">
        <w:fldChar w:fldCharType="separate"/>
      </w:r>
      <w:r w:rsidR="0049226F">
        <w:rPr>
          <w:noProof/>
        </w:rPr>
        <w:t>(Arif</w:t>
      </w:r>
      <w:r w:rsidR="0049226F" w:rsidRPr="0049226F">
        <w:rPr>
          <w:i/>
          <w:noProof/>
        </w:rPr>
        <w:t xml:space="preserve"> et al.</w:t>
      </w:r>
      <w:r w:rsidR="0049226F">
        <w:rPr>
          <w:noProof/>
        </w:rPr>
        <w:t xml:space="preserve"> 2014, Hume</w:t>
      </w:r>
      <w:r w:rsidR="0049226F" w:rsidRPr="0049226F">
        <w:rPr>
          <w:i/>
          <w:noProof/>
        </w:rPr>
        <w:t xml:space="preserve"> et al.</w:t>
      </w:r>
      <w:r w:rsidR="0049226F">
        <w:rPr>
          <w:noProof/>
        </w:rPr>
        <w:t xml:space="preserve"> 2019)</w:t>
      </w:r>
      <w:r w:rsidR="0049226F">
        <w:fldChar w:fldCharType="end"/>
      </w:r>
      <w:r w:rsidR="00A55E98">
        <w:t>,</w:t>
      </w:r>
      <w:r w:rsidR="00A55E98" w:rsidRPr="00A55E98">
        <w:t xml:space="preserve"> </w:t>
      </w:r>
      <w:r w:rsidR="00B50505">
        <w:t xml:space="preserve">a process </w:t>
      </w:r>
      <w:r w:rsidR="00A55E98">
        <w:t>f</w:t>
      </w:r>
      <w:r w:rsidR="00A55E98" w:rsidRPr="00816A88">
        <w:t xml:space="preserve">ormerly performed by denaturing gradient gel electrophoresis </w:t>
      </w:r>
      <w:r w:rsidR="00A55E98">
        <w:fldChar w:fldCharType="begin">
          <w:fldData xml:space="preserve">PEVuZE5vdGU+PENpdGU+PEF1dGhvcj5UaG9ybmhpbGw8L0F1dGhvcj48WWVhcj4yMDA3PC9ZZWFy
PjxSZWNOdW0+NTMyPC9SZWNOdW0+PFByZWZpeD5ER0dFYDsgPC9QcmVmaXg+PERpc3BsYXlUZXh0
PihER0dFOyBUaG9ybmhpbGw8c3R5bGUgZmFjZT0iaXRhbGljIj4gZXQgYWwuPC9zdHlsZT4gMjAw
NywgTGFKZXVuZXNzZSBhbmQgUGluem9uIDIwMDcsIFNhbXBheW88c3R5bGUgZmFjZT0iaXRhbGlj
Ij4gZXQgYWwuPC9zdHlsZT4gMjAwOSk8L0Rpc3BsYXlUZXh0PjxyZWNvcmQ+PHJlYy1udW1iZXI+
NTMyPC9yZWMtbnVtYmVyPjxmb3JlaWduLWtleXM+PGtleSBhcHA9IkVOIiBkYi1pZD0iMGV3c2Vy
OXpuc3dzZHZlZHh3N3gyZnp5ZTAwd3A1MDIwNXJzIiB0aW1lc3RhbXA9IjE1NzEwMjE2MTciPjUz
Mjwva2V5PjwvZm9yZWlnbi1rZXlzPjxyZWYtdHlwZSBuYW1lPSJKb3VybmFsIEFydGljbGUiPjE3
PC9yZWYtdHlwZT48Y29udHJpYnV0b3JzPjxhdXRob3JzPjxhdXRob3I+VGhvcm5oaWxsLCBELiBK
LjwvYXV0aG9yPjxhdXRob3I+TGFqZXVuZXNzZSwgVC4gQy48L2F1dGhvcj48YXV0aG9yPlNhbnRv
cywgUy4gUi48L2F1dGhvcj48L2F1dGhvcnM+PC9jb250cmlidXRvcnM+PGF1dGgtYWRkcmVzcz5E
ZXBhcnRtZW50IG9mIEJpb2xvZ2ljYWwgU2NpZW5jZXMsIEF1YnVybiBVbml2ZXJzaXR5LCAxMDEg
Um91c2UgTGlmZSBTY2llbmNlcyBCdWlsZGluZywgQXVidXJuLCBBbGFiYW1hIDM2ODQ5LCBVU0Eu
IHRob3JuaGlsbC5kYW5AZ21haWwuY29tPC9hdXRoLWFkZHJlc3M+PHRpdGxlcz48dGl0bGU+TWVh
c3VyaW5nIHJETkEgZGl2ZXJzaXR5IGluIGV1a2FyeW90aWMgbWljcm9iaWFsIHN5c3RlbXM6IGhv
dyBpbnRyYWdlbm9taWMgdmFyaWF0aW9uLCBwc2V1ZG9nZW5lcywgYW5kIFBDUiBhcnRpZmFjdHMg
Y29uZm91bmQgYmlvZGl2ZXJzaXR5IGVzdGltYXRlczwvdGl0bGU+PHNlY29uZGFyeS10aXRsZT5N
b2xlY3VsYXIgRWNvbG9neTwvc2Vjb25kYXJ5LXRpdGxlPjwvdGl0bGVzPjxwZXJpb2RpY2FsPjxm
dWxsLXRpdGxlPk1vbGVjdWxhciBFY29sb2d5PC9mdWxsLXRpdGxlPjxhYmJyLTE+TW9sLiBFY29s
LjwvYWJici0xPjxhYmJyLTI+TW9sIEVjb2w8L2FiYnItMj48L3BlcmlvZGljYWw+PHBhZ2VzPjUz
MjYtNDA8L3BhZ2VzPjx2b2x1bWU+MTY8L3ZvbHVtZT48bnVtYmVyPjI0PC9udW1iZXI+PGtleXdv
cmRzPjxrZXl3b3JkPkFydGlmYWN0czwva2V5d29yZD48a2V5d29yZD5CYXNlIFNlcXVlbmNlPC9r
ZXl3b3JkPjxrZXl3b3JkPipCaW9kaXZlcnNpdHk8L2tleXdvcmQ+PGtleXdvcmQ+RE5BLCBSaWJv
c29tYWwvKmdlbmV0aWNzPC9rZXl3b3JkPjxrZXl3b3JkPkV1a2FyeW90aWMgQ2VsbHMvKm1pY3Jv
YmlvbG9neTwva2V5d29yZD48a2V5d29yZD5HZW5ldGljIFZhcmlhdGlvbi8qZ2VuZXRpY3M8L2tl
eXdvcmQ+PGtleXdvcmQ+R2Vub21lLypnZW5ldGljczwva2V5d29yZD48a2V5d29yZD5Nb2xlY3Vs
YXIgU2VxdWVuY2UgRGF0YTwva2V5d29yZD48a2V5d29yZD5QaHlsb2dlbnk8L2tleXdvcmQ+PGtl
eXdvcmQ+UG9seW1lcmFzZSBDaGFpbiBSZWFjdGlvbjwva2V5d29yZD48a2V5d29yZD5Qc2V1ZG9n
ZW5lcy8qZ2VuZXRpY3M8L2tleXdvcmQ+PGtleXdvcmQ+U2VxdWVuY2UgQWxpZ25tZW50PC9rZXl3
b3JkPjxrZXl3b3JkPlRyYW5zY3JpcHRpb24sIEdlbmV0aWMvZ2VuZXRpY3M8L2tleXdvcmQ+PC9r
ZXl3b3Jkcz48ZGF0ZXM+PHllYXI+MjAwNzwveWVhcj48cHViLWRhdGVzPjxkYXRlPkRlYzwvZGF0
ZT48L3B1Yi1kYXRlcz48L2RhdGVzPjxpc2JuPjA5NjItMTA4MyAoUHJpbnQpJiN4RDswOTYyLTEw
ODMgKExpbmtpbmcpPC9pc2JuPjxhY2Nlc3Npb24tbnVtPjE3OTk1OTI0PC9hY2Nlc3Npb24tbnVt
Pjx1cmxzPjxyZWxhdGVkLXVybHM+PHVybD5odHRwOi8vd3d3Lm5jYmkubmxtLm5paC5nb3YvcHVi
bWVkLzE3OTk1OTI0PC91cmw+PC9yZWxhdGVkLXVybHM+PC91cmxzPjxlbGVjdHJvbmljLXJlc291
cmNlLW51bT4xMC4xMTExL2ouMTM2NS0yOTRYLjIwMDcuMDM1NzYueDwvZWxlY3Ryb25pYy1yZXNv
dXJjZS1udW0+PC9yZWNvcmQ+PC9DaXRlPjxDaXRlPjxBdXRob3I+TGFKZXVuZXNzZTwvQXV0aG9y
PjxZZWFyPjIwMDc8L1llYXI+PFJlY051bT4xMjU5PC9SZWNOdW0+PHJlY29yZD48cmVjLW51bWJl
cj4xMjU5PC9yZWMtbnVtYmVyPjxmb3JlaWduLWtleXM+PGtleSBhcHA9IkVOIiBkYi1pZD0iMGV3
c2VyOXpuc3dzZHZlZHh3N3gyZnp5ZTAwd3A1MDIwNXJzIiB0aW1lc3RhbXA9IjE2NDEyNDA2MDIi
PjEyNTk8L2tleT48L2ZvcmVpZ24ta2V5cz48cmVmLXR5cGUgbmFtZT0iSm91cm5hbCBBcnRpY2xl
Ij4xNzwvcmVmLXR5cGU+PGNvbnRyaWJ1dG9ycz48YXV0aG9ycz48YXV0aG9yPkxhSmV1bmVzc2Us
IFQuIEMuPC9hdXRob3I+PGF1dGhvcj5QaW56b24sIEouIEguPC9hdXRob3I+PC9hdXRob3JzPjwv
Y29udHJpYnV0b3JzPjxhdXRoLWFkZHJlc3M+RGVwYXJ0bWVudCBvZiBCaW9sb2d5LCBNYXJpbmUg
QmlvbG9neSBQcm9ncmFtLCBNYXJpbmUgU2NpZW5jZXMgQnVpbGRpbmcgMzU5LCBGbG9yaWRhIElu
dGVybmF0aW9uYWwgVW5pdmVyc2l0eSwgTWlhbWksIEZMLCBVU0EuIGxhamV1bmVzQGZpdS5lZHU8
L2F1dGgtYWRkcmVzcz48dGl0bGVzPjx0aXRsZT5TY3JlZW5pbmcgaW50cmFnZW5vbWljIHJETkEg
Zm9yIGRvbWluYW50IHZhcmlhbnRzIGNhbiBwcm92aWRlIGEgY29uc2lzdGVudCByZXRyaWV2YWwg
b2YgZXZvbHV0aW9uYXJpbHkgcGVyc2lzdGVudCBJVFMgKHJETkEpIHNlcXVlbmNlczwvdGl0bGU+
PHNlY29uZGFyeS10aXRsZT5Nb2wgUGh5bG9nZW5ldCBFdm9sPC9zZWNvbmRhcnktdGl0bGU+PC90
aXRsZXM+PHBlcmlvZGljYWw+PGZ1bGwtdGl0bGU+TW9sIFBoeWxvZ2VuZXQgRXZvbDwvZnVsbC10
aXRsZT48L3BlcmlvZGljYWw+PHBhZ2VzPjQxNy0yMjwvcGFnZXM+PHZvbHVtZT40NTwvdm9sdW1l
PjxudW1iZXI+MTwvbnVtYmVyPjxlZGl0aW9uPjIwMDcvMDgvMjg8L2VkaXRpb24+PGtleXdvcmRz
PjxrZXl3b3JkPkFuaW1hbHM8L2tleXdvcmQ+PGtleXdvcmQ+QW50aG96b2EvKmdlbmV0aWNzPC9r
ZXl3b3JkPjxrZXl3b3JkPkROQSwgUmlib3NvbWFsLyphbmFseXNpcy8qZ2VuZXRpY3M8L2tleXdv
cmQ+PGtleXdvcmQ+RE5BLCBSaWJvc29tYWwgU3BhY2VyL2FuYWx5c2lzLypnZW5ldGljczwva2V5
d29yZD48a2V5d29yZD5FbGVjdHJvcGhvcmVzaXMsIFBvbHlhY3J5bGFtaWRlIEdlbDwva2V5d29y
ZD48a2V5d29yZD4qRXZvbHV0aW9uLCBNb2xlY3VsYXI8L2tleXdvcmQ+PGtleXdvcmQ+KkdlbmVz
LCBEb21pbmFudDwva2V5d29yZD48a2V5d29yZD5HZW5ldGljIFZhcmlhdGlvbjwva2V5d29yZD48
a2V5d29yZD5HZW5vbWU8L2tleXdvcmQ+PGtleXdvcmQ+UGh5bG9nZW55PC9rZXl3b3JkPjxrZXl3
b3JkPlBvbHltZXJhc2UgQ2hhaW4gUmVhY3Rpb24vbWV0aG9kczwva2V5d29yZD48a2V5d29yZD5T
ZXF1ZW5jZSBBbmFseXNpcywgRE5BLyptZXRob2RzPC9rZXl3b3JkPjwva2V5d29yZHM+PGRhdGVz
Pjx5ZWFyPjIwMDc8L3llYXI+PHB1Yi1kYXRlcz48ZGF0ZT5PY3Q8L2RhdGU+PC9wdWItZGF0ZXM+
PC9kYXRlcz48aXNibj4xMDU1LTc5MDMgKFByaW50KSYjeEQ7MTA1NS03OTAzIChMaW5raW5nKTwv
aXNibj48YWNjZXNzaW9uLW51bT4xNzcxOTI0NDwvYWNjZXNzaW9uLW51bT48dXJscz48cmVsYXRl
ZC11cmxzPjx1cmw+aHR0cHM6Ly93d3cubmNiaS5ubG0ubmloLmdvdi9wdWJtZWQvMTc3MTkyNDQ8
L3VybD48L3JlbGF0ZWQtdXJscz48L3VybHM+PGVsZWN0cm9uaWMtcmVzb3VyY2UtbnVtPjEwLjEw
MTYvai55bXBldi4yMDA3LjA2LjAxNzwvZWxlY3Ryb25pYy1yZXNvdXJjZS1udW0+PC9yZWNvcmQ+
PC9DaXRlPjxDaXRlPjxBdXRob3I+U2FtcGF5bzwvQXV0aG9yPjxZZWFyPjIwMDk8L1llYXI+PFJl
Y051bT4zMzwvUmVjTnVtPjxyZWNvcmQ+PHJlYy1udW1iZXI+MzM8L3JlYy1udW1iZXI+PGZvcmVp
Z24ta2V5cz48a2V5IGFwcD0iRU4iIGRiLWlkPSIwZXdzZXI5em5zd3NkdmVkeHc3eDJmenllMDB3
cDUwMjA1cnMiIHRpbWVzdGFtcD0iMTU3MTAyMTYxNCI+MzM8L2tleT48L2ZvcmVpZ24ta2V5cz48
cmVmLXR5cGUgbmFtZT0iSm91cm5hbCBBcnRpY2xlIj4xNzwvcmVmLXR5cGU+PGNvbnRyaWJ1dG9y
cz48YXV0aG9ycz48YXV0aG9yPlNhbXBheW8sIEUuIE0uPC9hdXRob3I+PGF1dGhvcj5Eb3ZlLCBT
LjwvYXV0aG9yPjxhdXRob3I+TGFKZXVuZXNzZSwgVC4gQy48L2F1dGhvcj48L2F1dGhvcnM+PC9j
b250cmlidXRvcnM+PGF1dGgtYWRkcmVzcz5DZW50cmUgZm9yIE1hcmluZSBTdHVkaWVzLCBVbml2
ZXJzaXR5IG9mIFF1ZWVuc2xhbmQsIFN0LiBMdWNpYSwgUWxkIDQwNzIsIEF1c3RyYWxpYS4gZW1u
MTNAcHN1LmVkdTwvYXV0aC1hZGRyZXNzPjx0aXRsZXM+PHRpdGxlPkNvaGVzaXZlIG1vbGVjdWxh
ciBnZW5ldGljIGRhdGEgZGVsaW5lYXRlIHNwZWNpZXMgZGl2ZXJzaXR5IGluIHRoZSBkaW5vZmxh
Z2VsbGF0ZSBnZW51cyBTeW1iaW9kaW5pdW08L3RpdGxlPjxzZWNvbmRhcnktdGl0bGU+TW9sIEVj
b2w8L3NlY29uZGFyeS10aXRsZT48L3RpdGxlcz48cGVyaW9kaWNhbD48ZnVsbC10aXRsZT5Nb2xl
Y3VsYXIgRWNvbG9neTwvZnVsbC10aXRsZT48YWJici0xPk1vbC4gRWNvbC48L2FiYnItMT48YWJi
ci0yPk1vbCBFY29sPC9hYmJyLTI+PC9wZXJpb2RpY2FsPjxwYWdlcz41MDAtMTk8L3BhZ2VzPjx2
b2x1bWU+MTg8L3ZvbHVtZT48bnVtYmVyPjM8L251bWJlcj48a2V5d29yZHM+PGtleXdvcmQ+QW5p
bWFsczwva2V5d29yZD48a2V5d29yZD5BbnRob3pvYS8qbWljcm9iaW9sb2d5PC9rZXl3b3JkPjxr
ZXl3b3JkPkROQSBQcmltZXJzPC9rZXl3b3JkPjxrZXl3b3JkPkROQSwgUmlib3NvbWFsL2FuYWx5
c2lzPC9rZXl3b3JkPjxrZXl3b3JkPkROQSwgUmlib3NvbWFsIFNwYWNlci9hbmFseXNpczwva2V5
d29yZD48a2V5d29yZD5EaW5vZmxhZ2VsbGlkYS8qY2xhc3NpZmljYXRpb24vKmdlbmV0aWNzPC9r
ZXl3b3JkPjxrZXl3b3JkPipHZW5ldGljIFZhcmlhdGlvbjwva2V5d29yZD48a2V5d29yZD4qUGh5
bG9nZW55PC9rZXl3b3JkPjxrZXl3b3JkPlBvbHltb3JwaGlzbSwgUmVzdHJpY3Rpb24gRnJhZ21l
bnQgTGVuZ3RoPC9rZXl3b3JkPjxrZXl3b3JkPlBvbHltb3JwaGlzbSwgU2luZ2xlLVN0cmFuZGVk
IENvbmZvcm1hdGlvbmFsPC9rZXl3b3JkPjxrZXl3b3JkPlNlcXVlbmNlIEFuYWx5c2lzLCBETkE8
L2tleXdvcmQ+PGtleXdvcmQ+U3BlY2llcyBTcGVjaWZpY2l0eTwva2V5d29yZD48a2V5d29yZD4q
U3ltYmlvc2lzPC9rZXl3b3JkPjwva2V5d29yZHM+PGRhdGVzPjx5ZWFyPjIwMDk8L3llYXI+PHB1
Yi1kYXRlcz48ZGF0ZT5GZWI8L2RhdGU+PC9wdWItZGF0ZXM+PC9kYXRlcz48aXNibj4xMzY1LTI5
NFggKEVsZWN0cm9uaWMpJiN4RDswOTYyLTEwODMgKExpbmtpbmcpPC9pc2JuPjxhY2Nlc3Npb24t
bnVtPjE5MTYxNDcwPC9hY2Nlc3Npb24tbnVtPjx1cmxzPjxyZWxhdGVkLXVybHM+PHVybD5odHRw
Oi8vd3d3Lm5jYmkubmxtLm5paC5nb3YvcHVibWVkLzE5MTYxNDcwPC91cmw+PC9yZWxhdGVkLXVy
bHM+PC91cmxzPjxlbGVjdHJvbmljLXJlc291cmNlLW51bT4xMC4xMTExL2ouMTM2NS0yOTRYLjIw
MDguMDQwMzcueDwvZWxlY3Ryb25pYy1yZXNvdXJjZS1udW0+PC9yZWNvcmQ+PC9DaXRlPjwvRW5k
Tm90ZT4A
</w:fldData>
        </w:fldChar>
      </w:r>
      <w:r w:rsidR="004F5A4F">
        <w:instrText xml:space="preserve"> ADDIN EN.CITE </w:instrText>
      </w:r>
      <w:r w:rsidR="004F5A4F">
        <w:fldChar w:fldCharType="begin">
          <w:fldData xml:space="preserve">PEVuZE5vdGU+PENpdGU+PEF1dGhvcj5UaG9ybmhpbGw8L0F1dGhvcj48WWVhcj4yMDA3PC9ZZWFy
PjxSZWNOdW0+NTMyPC9SZWNOdW0+PFByZWZpeD5ER0dFYDsgPC9QcmVmaXg+PERpc3BsYXlUZXh0
PihER0dFOyBUaG9ybmhpbGw8c3R5bGUgZmFjZT0iaXRhbGljIj4gZXQgYWwuPC9zdHlsZT4gMjAw
NywgTGFKZXVuZXNzZSBhbmQgUGluem9uIDIwMDcsIFNhbXBheW88c3R5bGUgZmFjZT0iaXRhbGlj
Ij4gZXQgYWwuPC9zdHlsZT4gMjAwOSk8L0Rpc3BsYXlUZXh0PjxyZWNvcmQ+PHJlYy1udW1iZXI+
NTMyPC9yZWMtbnVtYmVyPjxmb3JlaWduLWtleXM+PGtleSBhcHA9IkVOIiBkYi1pZD0iMGV3c2Vy
OXpuc3dzZHZlZHh3N3gyZnp5ZTAwd3A1MDIwNXJzIiB0aW1lc3RhbXA9IjE1NzEwMjE2MTciPjUz
Mjwva2V5PjwvZm9yZWlnbi1rZXlzPjxyZWYtdHlwZSBuYW1lPSJKb3VybmFsIEFydGljbGUiPjE3
PC9yZWYtdHlwZT48Y29udHJpYnV0b3JzPjxhdXRob3JzPjxhdXRob3I+VGhvcm5oaWxsLCBELiBK
LjwvYXV0aG9yPjxhdXRob3I+TGFqZXVuZXNzZSwgVC4gQy48L2F1dGhvcj48YXV0aG9yPlNhbnRv
cywgUy4gUi48L2F1dGhvcj48L2F1dGhvcnM+PC9jb250cmlidXRvcnM+PGF1dGgtYWRkcmVzcz5E
ZXBhcnRtZW50IG9mIEJpb2xvZ2ljYWwgU2NpZW5jZXMsIEF1YnVybiBVbml2ZXJzaXR5LCAxMDEg
Um91c2UgTGlmZSBTY2llbmNlcyBCdWlsZGluZywgQXVidXJuLCBBbGFiYW1hIDM2ODQ5LCBVU0Eu
IHRob3JuaGlsbC5kYW5AZ21haWwuY29tPC9hdXRoLWFkZHJlc3M+PHRpdGxlcz48dGl0bGU+TWVh
c3VyaW5nIHJETkEgZGl2ZXJzaXR5IGluIGV1a2FyeW90aWMgbWljcm9iaWFsIHN5c3RlbXM6IGhv
dyBpbnRyYWdlbm9taWMgdmFyaWF0aW9uLCBwc2V1ZG9nZW5lcywgYW5kIFBDUiBhcnRpZmFjdHMg
Y29uZm91bmQgYmlvZGl2ZXJzaXR5IGVzdGltYXRlczwvdGl0bGU+PHNlY29uZGFyeS10aXRsZT5N
b2xlY3VsYXIgRWNvbG9neTwvc2Vjb25kYXJ5LXRpdGxlPjwvdGl0bGVzPjxwZXJpb2RpY2FsPjxm
dWxsLXRpdGxlPk1vbGVjdWxhciBFY29sb2d5PC9mdWxsLXRpdGxlPjxhYmJyLTE+TW9sLiBFY29s
LjwvYWJici0xPjxhYmJyLTI+TW9sIEVjb2w8L2FiYnItMj48L3BlcmlvZGljYWw+PHBhZ2VzPjUz
MjYtNDA8L3BhZ2VzPjx2b2x1bWU+MTY8L3ZvbHVtZT48bnVtYmVyPjI0PC9udW1iZXI+PGtleXdv
cmRzPjxrZXl3b3JkPkFydGlmYWN0czwva2V5d29yZD48a2V5d29yZD5CYXNlIFNlcXVlbmNlPC9r
ZXl3b3JkPjxrZXl3b3JkPipCaW9kaXZlcnNpdHk8L2tleXdvcmQ+PGtleXdvcmQ+RE5BLCBSaWJv
c29tYWwvKmdlbmV0aWNzPC9rZXl3b3JkPjxrZXl3b3JkPkV1a2FyeW90aWMgQ2VsbHMvKm1pY3Jv
YmlvbG9neTwva2V5d29yZD48a2V5d29yZD5HZW5ldGljIFZhcmlhdGlvbi8qZ2VuZXRpY3M8L2tl
eXdvcmQ+PGtleXdvcmQ+R2Vub21lLypnZW5ldGljczwva2V5d29yZD48a2V5d29yZD5Nb2xlY3Vs
YXIgU2VxdWVuY2UgRGF0YTwva2V5d29yZD48a2V5d29yZD5QaHlsb2dlbnk8L2tleXdvcmQ+PGtl
eXdvcmQ+UG9seW1lcmFzZSBDaGFpbiBSZWFjdGlvbjwva2V5d29yZD48a2V5d29yZD5Qc2V1ZG9n
ZW5lcy8qZ2VuZXRpY3M8L2tleXdvcmQ+PGtleXdvcmQ+U2VxdWVuY2UgQWxpZ25tZW50PC9rZXl3
b3JkPjxrZXl3b3JkPlRyYW5zY3JpcHRpb24sIEdlbmV0aWMvZ2VuZXRpY3M8L2tleXdvcmQ+PC9r
ZXl3b3Jkcz48ZGF0ZXM+PHllYXI+MjAwNzwveWVhcj48cHViLWRhdGVzPjxkYXRlPkRlYzwvZGF0
ZT48L3B1Yi1kYXRlcz48L2RhdGVzPjxpc2JuPjA5NjItMTA4MyAoUHJpbnQpJiN4RDswOTYyLTEw
ODMgKExpbmtpbmcpPC9pc2JuPjxhY2Nlc3Npb24tbnVtPjE3OTk1OTI0PC9hY2Nlc3Npb24tbnVt
Pjx1cmxzPjxyZWxhdGVkLXVybHM+PHVybD5odHRwOi8vd3d3Lm5jYmkubmxtLm5paC5nb3YvcHVi
bWVkLzE3OTk1OTI0PC91cmw+PC9yZWxhdGVkLXVybHM+PC91cmxzPjxlbGVjdHJvbmljLXJlc291
cmNlLW51bT4xMC4xMTExL2ouMTM2NS0yOTRYLjIwMDcuMDM1NzYueDwvZWxlY3Ryb25pYy1yZXNv
dXJjZS1udW0+PC9yZWNvcmQ+PC9DaXRlPjxDaXRlPjxBdXRob3I+TGFKZXVuZXNzZTwvQXV0aG9y
PjxZZWFyPjIwMDc8L1llYXI+PFJlY051bT4xMjU5PC9SZWNOdW0+PHJlY29yZD48cmVjLW51bWJl
cj4xMjU5PC9yZWMtbnVtYmVyPjxmb3JlaWduLWtleXM+PGtleSBhcHA9IkVOIiBkYi1pZD0iMGV3
c2VyOXpuc3dzZHZlZHh3N3gyZnp5ZTAwd3A1MDIwNXJzIiB0aW1lc3RhbXA9IjE2NDEyNDA2MDIi
PjEyNTk8L2tleT48L2ZvcmVpZ24ta2V5cz48cmVmLXR5cGUgbmFtZT0iSm91cm5hbCBBcnRpY2xl
Ij4xNzwvcmVmLXR5cGU+PGNvbnRyaWJ1dG9ycz48YXV0aG9ycz48YXV0aG9yPkxhSmV1bmVzc2Us
IFQuIEMuPC9hdXRob3I+PGF1dGhvcj5QaW56b24sIEouIEguPC9hdXRob3I+PC9hdXRob3JzPjwv
Y29udHJpYnV0b3JzPjxhdXRoLWFkZHJlc3M+RGVwYXJ0bWVudCBvZiBCaW9sb2d5LCBNYXJpbmUg
QmlvbG9neSBQcm9ncmFtLCBNYXJpbmUgU2NpZW5jZXMgQnVpbGRpbmcgMzU5LCBGbG9yaWRhIElu
dGVybmF0aW9uYWwgVW5pdmVyc2l0eSwgTWlhbWksIEZMLCBVU0EuIGxhamV1bmVzQGZpdS5lZHU8
L2F1dGgtYWRkcmVzcz48dGl0bGVzPjx0aXRsZT5TY3JlZW5pbmcgaW50cmFnZW5vbWljIHJETkEg
Zm9yIGRvbWluYW50IHZhcmlhbnRzIGNhbiBwcm92aWRlIGEgY29uc2lzdGVudCByZXRyaWV2YWwg
b2YgZXZvbHV0aW9uYXJpbHkgcGVyc2lzdGVudCBJVFMgKHJETkEpIHNlcXVlbmNlczwvdGl0bGU+
PHNlY29uZGFyeS10aXRsZT5Nb2wgUGh5bG9nZW5ldCBFdm9sPC9zZWNvbmRhcnktdGl0bGU+PC90
aXRsZXM+PHBlcmlvZGljYWw+PGZ1bGwtdGl0bGU+TW9sIFBoeWxvZ2VuZXQgRXZvbDwvZnVsbC10
aXRsZT48L3BlcmlvZGljYWw+PHBhZ2VzPjQxNy0yMjwvcGFnZXM+PHZvbHVtZT40NTwvdm9sdW1l
PjxudW1iZXI+MTwvbnVtYmVyPjxlZGl0aW9uPjIwMDcvMDgvMjg8L2VkaXRpb24+PGtleXdvcmRz
PjxrZXl3b3JkPkFuaW1hbHM8L2tleXdvcmQ+PGtleXdvcmQ+QW50aG96b2EvKmdlbmV0aWNzPC9r
ZXl3b3JkPjxrZXl3b3JkPkROQSwgUmlib3NvbWFsLyphbmFseXNpcy8qZ2VuZXRpY3M8L2tleXdv
cmQ+PGtleXdvcmQ+RE5BLCBSaWJvc29tYWwgU3BhY2VyL2FuYWx5c2lzLypnZW5ldGljczwva2V5
d29yZD48a2V5d29yZD5FbGVjdHJvcGhvcmVzaXMsIFBvbHlhY3J5bGFtaWRlIEdlbDwva2V5d29y
ZD48a2V5d29yZD4qRXZvbHV0aW9uLCBNb2xlY3VsYXI8L2tleXdvcmQ+PGtleXdvcmQ+KkdlbmVz
LCBEb21pbmFudDwva2V5d29yZD48a2V5d29yZD5HZW5ldGljIFZhcmlhdGlvbjwva2V5d29yZD48
a2V5d29yZD5HZW5vbWU8L2tleXdvcmQ+PGtleXdvcmQ+UGh5bG9nZW55PC9rZXl3b3JkPjxrZXl3
b3JkPlBvbHltZXJhc2UgQ2hhaW4gUmVhY3Rpb24vbWV0aG9kczwva2V5d29yZD48a2V5d29yZD5T
ZXF1ZW5jZSBBbmFseXNpcywgRE5BLyptZXRob2RzPC9rZXl3b3JkPjwva2V5d29yZHM+PGRhdGVz
Pjx5ZWFyPjIwMDc8L3llYXI+PHB1Yi1kYXRlcz48ZGF0ZT5PY3Q8L2RhdGU+PC9wdWItZGF0ZXM+
PC9kYXRlcz48aXNibj4xMDU1LTc5MDMgKFByaW50KSYjeEQ7MTA1NS03OTAzIChMaW5raW5nKTwv
aXNibj48YWNjZXNzaW9uLW51bT4xNzcxOTI0NDwvYWNjZXNzaW9uLW51bT48dXJscz48cmVsYXRl
ZC11cmxzPjx1cmw+aHR0cHM6Ly93d3cubmNiaS5ubG0ubmloLmdvdi9wdWJtZWQvMTc3MTkyNDQ8
L3VybD48L3JlbGF0ZWQtdXJscz48L3VybHM+PGVsZWN0cm9uaWMtcmVzb3VyY2UtbnVtPjEwLjEw
MTYvai55bXBldi4yMDA3LjA2LjAxNzwvZWxlY3Ryb25pYy1yZXNvdXJjZS1udW0+PC9yZWNvcmQ+
PC9DaXRlPjxDaXRlPjxBdXRob3I+U2FtcGF5bzwvQXV0aG9yPjxZZWFyPjIwMDk8L1llYXI+PFJl
Y051bT4zMzwvUmVjTnVtPjxyZWNvcmQ+PHJlYy1udW1iZXI+MzM8L3JlYy1udW1iZXI+PGZvcmVp
Z24ta2V5cz48a2V5IGFwcD0iRU4iIGRiLWlkPSIwZXdzZXI5em5zd3NkdmVkeHc3eDJmenllMDB3
cDUwMjA1cnMiIHRpbWVzdGFtcD0iMTU3MTAyMTYxNCI+MzM8L2tleT48L2ZvcmVpZ24ta2V5cz48
cmVmLXR5cGUgbmFtZT0iSm91cm5hbCBBcnRpY2xlIj4xNzwvcmVmLXR5cGU+PGNvbnRyaWJ1dG9y
cz48YXV0aG9ycz48YXV0aG9yPlNhbXBheW8sIEUuIE0uPC9hdXRob3I+PGF1dGhvcj5Eb3ZlLCBT
LjwvYXV0aG9yPjxhdXRob3I+TGFKZXVuZXNzZSwgVC4gQy48L2F1dGhvcj48L2F1dGhvcnM+PC9j
b250cmlidXRvcnM+PGF1dGgtYWRkcmVzcz5DZW50cmUgZm9yIE1hcmluZSBTdHVkaWVzLCBVbml2
ZXJzaXR5IG9mIFF1ZWVuc2xhbmQsIFN0LiBMdWNpYSwgUWxkIDQwNzIsIEF1c3RyYWxpYS4gZW1u
MTNAcHN1LmVkdTwvYXV0aC1hZGRyZXNzPjx0aXRsZXM+PHRpdGxlPkNvaGVzaXZlIG1vbGVjdWxh
ciBnZW5ldGljIGRhdGEgZGVsaW5lYXRlIHNwZWNpZXMgZGl2ZXJzaXR5IGluIHRoZSBkaW5vZmxh
Z2VsbGF0ZSBnZW51cyBTeW1iaW9kaW5pdW08L3RpdGxlPjxzZWNvbmRhcnktdGl0bGU+TW9sIEVj
b2w8L3NlY29uZGFyeS10aXRsZT48L3RpdGxlcz48cGVyaW9kaWNhbD48ZnVsbC10aXRsZT5Nb2xl
Y3VsYXIgRWNvbG9neTwvZnVsbC10aXRsZT48YWJici0xPk1vbC4gRWNvbC48L2FiYnItMT48YWJi
ci0yPk1vbCBFY29sPC9hYmJyLTI+PC9wZXJpb2RpY2FsPjxwYWdlcz41MDAtMTk8L3BhZ2VzPjx2
b2x1bWU+MTg8L3ZvbHVtZT48bnVtYmVyPjM8L251bWJlcj48a2V5d29yZHM+PGtleXdvcmQ+QW5p
bWFsczwva2V5d29yZD48a2V5d29yZD5BbnRob3pvYS8qbWljcm9iaW9sb2d5PC9rZXl3b3JkPjxr
ZXl3b3JkPkROQSBQcmltZXJzPC9rZXl3b3JkPjxrZXl3b3JkPkROQSwgUmlib3NvbWFsL2FuYWx5
c2lzPC9rZXl3b3JkPjxrZXl3b3JkPkROQSwgUmlib3NvbWFsIFNwYWNlci9hbmFseXNpczwva2V5
d29yZD48a2V5d29yZD5EaW5vZmxhZ2VsbGlkYS8qY2xhc3NpZmljYXRpb24vKmdlbmV0aWNzPC9r
ZXl3b3JkPjxrZXl3b3JkPipHZW5ldGljIFZhcmlhdGlvbjwva2V5d29yZD48a2V5d29yZD4qUGh5
bG9nZW55PC9rZXl3b3JkPjxrZXl3b3JkPlBvbHltb3JwaGlzbSwgUmVzdHJpY3Rpb24gRnJhZ21l
bnQgTGVuZ3RoPC9rZXl3b3JkPjxrZXl3b3JkPlBvbHltb3JwaGlzbSwgU2luZ2xlLVN0cmFuZGVk
IENvbmZvcm1hdGlvbmFsPC9rZXl3b3JkPjxrZXl3b3JkPlNlcXVlbmNlIEFuYWx5c2lzLCBETkE8
L2tleXdvcmQ+PGtleXdvcmQ+U3BlY2llcyBTcGVjaWZpY2l0eTwva2V5d29yZD48a2V5d29yZD4q
U3ltYmlvc2lzPC9rZXl3b3JkPjwva2V5d29yZHM+PGRhdGVzPjx5ZWFyPjIwMDk8L3llYXI+PHB1
Yi1kYXRlcz48ZGF0ZT5GZWI8L2RhdGU+PC9wdWItZGF0ZXM+PC9kYXRlcz48aXNibj4xMzY1LTI5
NFggKEVsZWN0cm9uaWMpJiN4RDswOTYyLTEwODMgKExpbmtpbmcpPC9pc2JuPjxhY2Nlc3Npb24t
bnVtPjE5MTYxNDcwPC9hY2Nlc3Npb24tbnVtPjx1cmxzPjxyZWxhdGVkLXVybHM+PHVybD5odHRw
Oi8vd3d3Lm5jYmkubmxtLm5paC5nb3YvcHVibWVkLzE5MTYxNDcwPC91cmw+PC9yZWxhdGVkLXVy
bHM+PC91cmxzPjxlbGVjdHJvbmljLXJlc291cmNlLW51bT4xMC4xMTExL2ouMTM2NS0yOTRYLjIw
MDguMDQwMzcueDwvZWxlY3Ryb25pYy1yZXNvdXJjZS1udW0+PC9yZWNvcmQ+PC9DaXRlPjwvRW5k
Tm90ZT4A
</w:fldData>
        </w:fldChar>
      </w:r>
      <w:r w:rsidR="004F5A4F">
        <w:instrText xml:space="preserve"> ADDIN EN.CITE.DATA </w:instrText>
      </w:r>
      <w:r w:rsidR="004F5A4F">
        <w:fldChar w:fldCharType="end"/>
      </w:r>
      <w:r w:rsidR="00A55E98">
        <w:fldChar w:fldCharType="separate"/>
      </w:r>
      <w:r w:rsidR="004F5A4F">
        <w:rPr>
          <w:noProof/>
        </w:rPr>
        <w:t>(DGGE; Thornhill</w:t>
      </w:r>
      <w:r w:rsidR="004F5A4F" w:rsidRPr="004F5A4F">
        <w:rPr>
          <w:i/>
          <w:noProof/>
        </w:rPr>
        <w:t xml:space="preserve"> et al.</w:t>
      </w:r>
      <w:r w:rsidR="004F5A4F">
        <w:rPr>
          <w:noProof/>
        </w:rPr>
        <w:t xml:space="preserve"> 2007, LaJeunesse and Pinzon 2007, Sampayo</w:t>
      </w:r>
      <w:r w:rsidR="004F5A4F" w:rsidRPr="004F5A4F">
        <w:rPr>
          <w:i/>
          <w:noProof/>
        </w:rPr>
        <w:t xml:space="preserve"> et al.</w:t>
      </w:r>
      <w:r w:rsidR="004F5A4F">
        <w:rPr>
          <w:noProof/>
        </w:rPr>
        <w:t xml:space="preserve"> 2009)</w:t>
      </w:r>
      <w:r w:rsidR="00A55E98">
        <w:fldChar w:fldCharType="end"/>
      </w:r>
      <w:r w:rsidR="005E2CF4" w:rsidRPr="00816A88">
        <w:t xml:space="preserve">. </w:t>
      </w:r>
      <w:r w:rsidR="005910AB">
        <w:t xml:space="preserve">Data from </w:t>
      </w:r>
      <w:r w:rsidR="0048002E">
        <w:t>high throughput sequencing</w:t>
      </w:r>
      <w:r w:rsidR="005910AB">
        <w:t xml:space="preserve"> </w:t>
      </w:r>
      <w:r w:rsidR="0048002E">
        <w:t>was</w:t>
      </w:r>
      <w:r w:rsidR="005910AB">
        <w:t xml:space="preserve"> augmented with </w:t>
      </w:r>
      <w:r w:rsidR="00E87975">
        <w:t xml:space="preserve">direct sequencing of the </w:t>
      </w:r>
      <w:r w:rsidR="00E87975" w:rsidRPr="00816A88">
        <w:t xml:space="preserve">28S (D1-D3 domain) rRNA </w:t>
      </w:r>
      <w:r w:rsidR="00E87975">
        <w:t xml:space="preserve">as well as the mitochondrial cob </w:t>
      </w:r>
      <w:r w:rsidR="00E87975" w:rsidRPr="00816A88">
        <w:t>gene</w:t>
      </w:r>
      <w:r w:rsidR="00E87975">
        <w:t>s</w:t>
      </w:r>
      <w:r w:rsidR="005774D4">
        <w:t xml:space="preserve"> to confirm </w:t>
      </w:r>
      <w:r w:rsidR="000C67F4">
        <w:t xml:space="preserve">whether interpretations of ITS2 sequence variation are accurate and verify </w:t>
      </w:r>
      <w:r w:rsidR="005774D4">
        <w:t>the identities of resident symbiont species.</w:t>
      </w:r>
    </w:p>
    <w:p w14:paraId="31192C55" w14:textId="77777777" w:rsidR="005E2CF4" w:rsidRPr="00E82B57" w:rsidRDefault="005E2CF4" w:rsidP="00FA3C6F">
      <w:pPr>
        <w:pStyle w:val="Heading1"/>
        <w:keepNext w:val="0"/>
        <w:keepLines w:val="0"/>
        <w:spacing w:before="720" w:after="360" w:line="480" w:lineRule="auto"/>
        <w:rPr>
          <w:rFonts w:ascii="Times New Roman" w:hAnsi="Times New Roman" w:cs="Times New Roman"/>
          <w:b/>
          <w:sz w:val="24"/>
          <w:szCs w:val="24"/>
          <w:lang w:val="en-US"/>
        </w:rPr>
      </w:pPr>
      <w:bookmarkStart w:id="0" w:name="_549mws1hlyol" w:colFirst="0" w:colLast="0"/>
      <w:bookmarkEnd w:id="0"/>
      <w:r w:rsidRPr="00E82B57">
        <w:rPr>
          <w:rFonts w:ascii="Times New Roman" w:hAnsi="Times New Roman" w:cs="Times New Roman"/>
          <w:b/>
          <w:sz w:val="24"/>
          <w:szCs w:val="24"/>
          <w:lang w:val="en-US"/>
        </w:rPr>
        <w:t xml:space="preserve">Materials and Methods </w:t>
      </w:r>
    </w:p>
    <w:p w14:paraId="2DC67FC3" w14:textId="3F99145F" w:rsidR="005E2CF4" w:rsidRPr="002B4E4D" w:rsidRDefault="005E2CF4" w:rsidP="00FA3C6F">
      <w:pPr>
        <w:pStyle w:val="Heading2"/>
        <w:keepNext w:val="0"/>
        <w:keepLines w:val="0"/>
        <w:spacing w:before="480" w:after="240" w:line="480" w:lineRule="auto"/>
        <w:rPr>
          <w:rFonts w:ascii="Times New Roman" w:hAnsi="Times New Roman" w:cs="Times New Roman"/>
          <w:i/>
          <w:iCs/>
          <w:color w:val="000000" w:themeColor="text1"/>
          <w:sz w:val="26"/>
          <w:szCs w:val="26"/>
          <w:lang w:val="en-US"/>
        </w:rPr>
      </w:pPr>
      <w:bookmarkStart w:id="1" w:name="_uu3z7sx3fcpq" w:colFirst="0" w:colLast="0"/>
      <w:bookmarkEnd w:id="1"/>
      <w:r w:rsidRPr="002B4E4D">
        <w:rPr>
          <w:rFonts w:ascii="Times New Roman" w:hAnsi="Times New Roman" w:cs="Times New Roman"/>
          <w:i/>
          <w:iCs/>
          <w:color w:val="000000" w:themeColor="text1"/>
          <w:sz w:val="26"/>
          <w:szCs w:val="26"/>
          <w:lang w:val="en-US"/>
        </w:rPr>
        <w:t>Collection</w:t>
      </w:r>
      <w:r w:rsidR="00084510">
        <w:rPr>
          <w:rFonts w:ascii="Times New Roman" w:hAnsi="Times New Roman" w:cs="Times New Roman"/>
          <w:i/>
          <w:iCs/>
          <w:color w:val="000000" w:themeColor="text1"/>
          <w:sz w:val="26"/>
          <w:szCs w:val="26"/>
          <w:lang w:val="en-US"/>
        </w:rPr>
        <w:t>s</w:t>
      </w:r>
      <w:r w:rsidRPr="002B4E4D">
        <w:rPr>
          <w:rFonts w:ascii="Times New Roman" w:hAnsi="Times New Roman" w:cs="Times New Roman"/>
          <w:i/>
          <w:iCs/>
          <w:color w:val="000000" w:themeColor="text1"/>
          <w:sz w:val="26"/>
          <w:szCs w:val="26"/>
          <w:lang w:val="en-US"/>
        </w:rPr>
        <w:t xml:space="preserve"> of Cotylorhiza tuberculata </w:t>
      </w:r>
    </w:p>
    <w:p w14:paraId="69C4159F" w14:textId="4C34626B" w:rsidR="002B45BF" w:rsidRDefault="002F681D" w:rsidP="002F3BB2">
      <w:pPr>
        <w:pStyle w:val="BodyTextFirstIndent"/>
        <w:spacing w:after="0" w:line="480" w:lineRule="auto"/>
        <w:ind w:firstLine="0"/>
      </w:pPr>
      <w:r>
        <w:t>From the southern Tyrrhenian Sea, t</w:t>
      </w:r>
      <w:r w:rsidRPr="00816A88">
        <w:t xml:space="preserve">hree </w:t>
      </w:r>
      <w:r w:rsidRPr="007D329A">
        <w:t xml:space="preserve">specimens of </w:t>
      </w:r>
      <w:r w:rsidRPr="00596D2A">
        <w:rPr>
          <w:i/>
        </w:rPr>
        <w:t>C</w:t>
      </w:r>
      <w:r>
        <w:rPr>
          <w:i/>
        </w:rPr>
        <w:t xml:space="preserve">. </w:t>
      </w:r>
      <w:r w:rsidRPr="00596D2A">
        <w:rPr>
          <w:i/>
        </w:rPr>
        <w:t>tuberculat</w:t>
      </w:r>
      <w:r>
        <w:rPr>
          <w:i/>
        </w:rPr>
        <w:t>a</w:t>
      </w:r>
      <w:r>
        <w:t xml:space="preserve"> </w:t>
      </w:r>
      <w:r w:rsidRPr="00816A88">
        <w:t>scypho</w:t>
      </w:r>
      <w:r>
        <w:t>medusae</w:t>
      </w:r>
      <w:r w:rsidRPr="00816A88">
        <w:t xml:space="preserve"> were collected in Palinuro (Campania, Italy) during August 201</w:t>
      </w:r>
      <w:r>
        <w:t>7</w:t>
      </w:r>
      <w:r w:rsidRPr="00816A88">
        <w:t xml:space="preserve"> (C</w:t>
      </w:r>
      <w:r>
        <w:t>oty</w:t>
      </w:r>
      <w:r w:rsidRPr="00816A88">
        <w:t>1) and August 201</w:t>
      </w:r>
      <w:r>
        <w:t>8</w:t>
      </w:r>
      <w:r w:rsidRPr="00816A88">
        <w:t xml:space="preserve"> (C</w:t>
      </w:r>
      <w:r>
        <w:t>oty</w:t>
      </w:r>
      <w:r w:rsidRPr="00816A88">
        <w:t>3 and C</w:t>
      </w:r>
      <w:r>
        <w:t>oty</w:t>
      </w:r>
      <w:r w:rsidRPr="00816A88">
        <w:t>4</w:t>
      </w:r>
      <w:r w:rsidR="000A1F34">
        <w:t>; Fig. 1B)</w:t>
      </w:r>
      <w:r>
        <w:t>. Another</w:t>
      </w:r>
      <w:r>
        <w:rPr>
          <w:i/>
        </w:rPr>
        <w:t xml:space="preserve"> </w:t>
      </w:r>
      <w:r>
        <w:t>specime</w:t>
      </w:r>
      <w:r w:rsidRPr="007D329A">
        <w:t>n</w:t>
      </w:r>
      <w:r w:rsidRPr="00816A88">
        <w:t xml:space="preserve"> (C</w:t>
      </w:r>
      <w:r>
        <w:t>oty</w:t>
      </w:r>
      <w:r w:rsidRPr="00816A88">
        <w:t xml:space="preserve">2) was </w:t>
      </w:r>
      <w:r>
        <w:t xml:space="preserve">then </w:t>
      </w:r>
      <w:r w:rsidRPr="00816A88">
        <w:t>collected in the waters off the town of Pozzuoli (Campania, Italy) in October 2019 (</w:t>
      </w:r>
      <w:r>
        <w:t>Supplemental T</w:t>
      </w:r>
      <w:r w:rsidRPr="00816A88">
        <w:t xml:space="preserve">able </w:t>
      </w:r>
      <w:r>
        <w:t>S</w:t>
      </w:r>
      <w:r w:rsidRPr="00816A88">
        <w:t>1</w:t>
      </w:r>
      <w:r>
        <w:t xml:space="preserve">). </w:t>
      </w:r>
      <w:r w:rsidRPr="009B4B0E">
        <w:t>Animals</w:t>
      </w:r>
      <w:r w:rsidRPr="00816A88">
        <w:t xml:space="preserve"> collected in Palinuro (C</w:t>
      </w:r>
      <w:r>
        <w:t>oty</w:t>
      </w:r>
      <w:r w:rsidRPr="00816A88">
        <w:t>1, C</w:t>
      </w:r>
      <w:r>
        <w:t>oty</w:t>
      </w:r>
      <w:r w:rsidRPr="00816A88">
        <w:t>3 and C</w:t>
      </w:r>
      <w:r>
        <w:t>oty</w:t>
      </w:r>
      <w:r w:rsidRPr="00816A88">
        <w:t>4) were immediately frozen at -20°C until further processing at the Stazione Zoologica Anton Dohrn (SZN, Naples, Italy), while the scyphomedusa collected in Pozzuoli (C</w:t>
      </w:r>
      <w:r>
        <w:t>oty</w:t>
      </w:r>
      <w:r w:rsidRPr="00816A88">
        <w:t xml:space="preserve">2) was brought alive to the laboratory. </w:t>
      </w:r>
      <w:r w:rsidR="007959FF">
        <w:t xml:space="preserve">Whole animals of </w:t>
      </w:r>
      <w:r w:rsidR="007959FF" w:rsidRPr="00596D2A">
        <w:rPr>
          <w:i/>
        </w:rPr>
        <w:t>Cotylorhiza tuberculat</w:t>
      </w:r>
      <w:r w:rsidR="007959FF">
        <w:rPr>
          <w:i/>
        </w:rPr>
        <w:t>a</w:t>
      </w:r>
      <w:r w:rsidR="007959FF">
        <w:t xml:space="preserve"> were collected </w:t>
      </w:r>
      <w:r w:rsidR="002F3BB2">
        <w:t xml:space="preserve">in 2020 </w:t>
      </w:r>
      <w:r w:rsidR="007959FF">
        <w:t xml:space="preserve">near the </w:t>
      </w:r>
      <w:r w:rsidR="007504BA">
        <w:t>coast</w:t>
      </w:r>
      <w:r w:rsidR="007959FF">
        <w:t xml:space="preserve">line </w:t>
      </w:r>
      <w:r w:rsidR="00CA6896">
        <w:t>at</w:t>
      </w:r>
      <w:r w:rsidR="007959FF">
        <w:t xml:space="preserve"> locations across the </w:t>
      </w:r>
      <w:r w:rsidR="00061ED1">
        <w:t>w</w:t>
      </w:r>
      <w:r w:rsidR="007959FF">
        <w:t>estern Mediterranean Sea (Supplemental Table S1).</w:t>
      </w:r>
      <w:r w:rsidR="00CA6896">
        <w:t xml:space="preserve"> </w:t>
      </w:r>
      <w:r w:rsidR="002F3BB2">
        <w:t>P</w:t>
      </w:r>
      <w:r w:rsidR="00CA6896">
        <w:t xml:space="preserve">ortions of the swimming bell and </w:t>
      </w:r>
      <w:r w:rsidR="00793F2F">
        <w:t>oral arms</w:t>
      </w:r>
      <w:r w:rsidR="00CA6896">
        <w:t xml:space="preserve"> were chemically preserved using DMSO preservation buffer (20% DMSO, 0.25M EDTA, in super-satu</w:t>
      </w:r>
      <w:r w:rsidR="00793F2F">
        <w:t>r</w:t>
      </w:r>
      <w:r w:rsidR="00CA6896">
        <w:t>ated NaC</w:t>
      </w:r>
      <w:r w:rsidR="00793F2F">
        <w:t>l</w:t>
      </w:r>
      <w:r w:rsidR="00CA6896">
        <w:t>) or 96% ethanol (Supplemental Table S1).</w:t>
      </w:r>
      <w:r w:rsidR="007959FF">
        <w:t xml:space="preserve"> </w:t>
      </w:r>
    </w:p>
    <w:p w14:paraId="33202F3C" w14:textId="47C94CD1" w:rsidR="005E2CF4" w:rsidRDefault="00B131F4" w:rsidP="00173E56">
      <w:pPr>
        <w:pStyle w:val="BodyTextFirstIndent"/>
        <w:spacing w:after="0" w:line="480" w:lineRule="auto"/>
        <w:ind w:firstLine="720"/>
      </w:pPr>
      <w:r>
        <w:t>Three</w:t>
      </w:r>
      <w:r w:rsidR="00A03EFA">
        <w:t xml:space="preserve"> specimens of </w:t>
      </w:r>
      <w:r w:rsidR="00A03EFA" w:rsidRPr="00596D2A">
        <w:rPr>
          <w:i/>
        </w:rPr>
        <w:t>C</w:t>
      </w:r>
      <w:r w:rsidR="00A03EFA">
        <w:rPr>
          <w:i/>
        </w:rPr>
        <w:t xml:space="preserve">. </w:t>
      </w:r>
      <w:r w:rsidR="00A03EFA" w:rsidRPr="00596D2A">
        <w:rPr>
          <w:i/>
        </w:rPr>
        <w:t>tuberculat</w:t>
      </w:r>
      <w:r w:rsidR="00A03EFA">
        <w:rPr>
          <w:i/>
        </w:rPr>
        <w:t xml:space="preserve">a </w:t>
      </w:r>
      <w:r w:rsidR="00A03EFA" w:rsidRPr="00A03EFA">
        <w:t xml:space="preserve">were also </w:t>
      </w:r>
      <w:r w:rsidR="00D91C0D">
        <w:t>obtained</w:t>
      </w:r>
      <w:r w:rsidR="00D91C0D" w:rsidRPr="00A03EFA">
        <w:t xml:space="preserve"> </w:t>
      </w:r>
      <w:r w:rsidR="00A03EFA">
        <w:t>from</w:t>
      </w:r>
      <w:r w:rsidR="00A03EFA" w:rsidRPr="00A03EFA">
        <w:t xml:space="preserve"> </w:t>
      </w:r>
      <w:r w:rsidR="00A03EFA">
        <w:t>p</w:t>
      </w:r>
      <w:r w:rsidR="0098293B">
        <w:t>ublic aquari</w:t>
      </w:r>
      <w:r w:rsidR="00D91C0D">
        <w:t>a</w:t>
      </w:r>
      <w:r>
        <w:t>: two from</w:t>
      </w:r>
      <w:r w:rsidR="00B96800">
        <w:t xml:space="preserve"> the Honriman Museum London</w:t>
      </w:r>
      <w:r w:rsidR="0098293B">
        <w:t xml:space="preserve"> England</w:t>
      </w:r>
      <w:r w:rsidR="00B96800">
        <w:t>,</w:t>
      </w:r>
      <w:r w:rsidR="0098293B">
        <w:t xml:space="preserve"> and </w:t>
      </w:r>
      <w:r>
        <w:t>one from</w:t>
      </w:r>
      <w:r w:rsidR="002B5D39" w:rsidRPr="002B5D39">
        <w:t xml:space="preserve"> </w:t>
      </w:r>
      <w:r w:rsidR="002B5D39">
        <w:t>the Oceanogràfic (Valencia, Spain)</w:t>
      </w:r>
      <w:r w:rsidR="002310CE">
        <w:t>.</w:t>
      </w:r>
      <w:r w:rsidR="002B5D39">
        <w:t xml:space="preserve"> </w:t>
      </w:r>
      <w:r w:rsidR="00D91C0D">
        <w:t>S</w:t>
      </w:r>
      <w:r w:rsidR="002B5D39">
        <w:t xml:space="preserve">pecimens from both aquaria </w:t>
      </w:r>
      <w:r w:rsidR="00D91C0D">
        <w:t xml:space="preserve">are presumed to have </w:t>
      </w:r>
      <w:r w:rsidR="002B5D39">
        <w:t>originate</w:t>
      </w:r>
      <w:r w:rsidR="00D91C0D">
        <w:t>d</w:t>
      </w:r>
      <w:r w:rsidR="002B5D39">
        <w:t xml:space="preserve"> from </w:t>
      </w:r>
      <w:r w:rsidR="00D91C0D">
        <w:t>the</w:t>
      </w:r>
      <w:r w:rsidR="00124F51">
        <w:t xml:space="preserve"> Bay of Vlyho (Greece, </w:t>
      </w:r>
      <w:r w:rsidR="002B5D39">
        <w:t xml:space="preserve">Ionian Sea, Eastern Mediterranean). </w:t>
      </w:r>
    </w:p>
    <w:p w14:paraId="5C4AFBF3" w14:textId="77777777" w:rsidR="000B2881" w:rsidRPr="00A03EFA" w:rsidRDefault="000B2881" w:rsidP="00971474">
      <w:pPr>
        <w:spacing w:line="480" w:lineRule="auto"/>
      </w:pPr>
    </w:p>
    <w:p w14:paraId="4A8546A3" w14:textId="03CA0880" w:rsidR="005E2CF4" w:rsidRPr="000B2881" w:rsidRDefault="004654C1" w:rsidP="00971474">
      <w:pPr>
        <w:spacing w:line="480" w:lineRule="auto"/>
        <w:rPr>
          <w:i/>
        </w:rPr>
      </w:pPr>
      <w:bookmarkStart w:id="2" w:name="_awfpklcmz7v8" w:colFirst="0" w:colLast="0"/>
      <w:bookmarkEnd w:id="2"/>
      <w:r w:rsidRPr="000B2881">
        <w:rPr>
          <w:i/>
        </w:rPr>
        <w:t>Symbiont</w:t>
      </w:r>
      <w:r w:rsidR="005E2CF4" w:rsidRPr="000B2881">
        <w:rPr>
          <w:i/>
        </w:rPr>
        <w:t xml:space="preserve"> isolation, DNA extraction </w:t>
      </w:r>
    </w:p>
    <w:p w14:paraId="75F3A9E3" w14:textId="5080C945" w:rsidR="005E2CF4" w:rsidRDefault="00BF5731" w:rsidP="00971474">
      <w:pPr>
        <w:spacing w:line="480" w:lineRule="auto"/>
      </w:pPr>
      <w:r>
        <w:t>Tissue</w:t>
      </w:r>
      <w:r w:rsidRPr="000B2881">
        <w:t xml:space="preserve"> samples from</w:t>
      </w:r>
      <w:r>
        <w:t xml:space="preserve"> the oral arms were</w:t>
      </w:r>
      <w:r w:rsidRPr="000B2881">
        <w:t xml:space="preserve"> </w:t>
      </w:r>
      <w:r>
        <w:t>placed in a 1.5 µl microtube and homogenized using 0.5 mm glass bead in a bead beater for 2 min. DNA extractions</w:t>
      </w:r>
      <w:r w:rsidR="00875DBE" w:rsidRPr="000B2881">
        <w:t xml:space="preserve"> followed the protocol described by </w:t>
      </w:r>
      <w:r w:rsidR="00434A5A">
        <w:fldChar w:fldCharType="begin"/>
      </w:r>
      <w:r w:rsidR="00434A5A">
        <w:instrText xml:space="preserve"> ADDIN EN.CITE &lt;EndNote&gt;&lt;Cite AuthorYear="1"&gt;&lt;Author&gt;LaJeunesse&lt;/Author&gt;&lt;Year&gt;2003&lt;/Year&gt;&lt;RecNum&gt;87&lt;/RecNum&gt;&lt;DisplayText&gt;LaJeunesse&lt;style face="italic"&gt; et al.&lt;/style&gt; (2003)&lt;/DisplayText&gt;&lt;record&gt;&lt;rec-number&gt;87&lt;/rec-number&gt;&lt;foreign-keys&gt;&lt;key app="EN" db-id="0ewser9znswsdvedxw7x2fzye00wp50205rs" timestamp="1571021614"&gt;87&lt;/key&gt;&lt;/foreign-keys&gt;&lt;ref-type name="Journal Article"&gt;17&lt;/ref-type&gt;&lt;contributors&gt;&lt;authors&gt;&lt;author&gt;LaJeunesse, T. C.&lt;/author&gt;&lt;author&gt;Loh, W. K. W.&lt;/author&gt;&lt;author&gt;van Woesik, R.&lt;/author&gt;&lt;author&gt;Hoegh-Guldberg, O.&lt;/author&gt;&lt;author&gt;Schmidt, G. W.&lt;/author&gt;&lt;author&gt;Fitt, W. K.&lt;/author&gt;&lt;/authors&gt;&lt;/contributors&gt;&lt;titles&gt;&lt;title&gt;Low symbiont diversity in southern Great Barrier Reef corals, relative to those of the Caribbean&lt;/title&gt;&lt;secondary-title&gt;Limnology and Oceanography&lt;/secondary-title&gt;&lt;/titles&gt;&lt;periodical&gt;&lt;full-title&gt;Limnology and Oceanography&lt;/full-title&gt;&lt;abbr-1&gt;Limnol. Oceanogr.&lt;/abbr-1&gt;&lt;abbr-2&gt;Limnol Oceanogr&lt;/abbr-2&gt;&lt;/periodical&gt;&lt;pages&gt;2046-2054&lt;/pages&gt;&lt;volume&gt;48&lt;/volume&gt;&lt;number&gt;5&lt;/number&gt;&lt;dates&gt;&lt;year&gt;2003&lt;/year&gt;&lt;/dates&gt;&lt;urls&gt;&lt;/urls&gt;&lt;/record&gt;&lt;/Cite&gt;&lt;/EndNote&gt;</w:instrText>
      </w:r>
      <w:r w:rsidR="00434A5A">
        <w:fldChar w:fldCharType="separate"/>
      </w:r>
      <w:r w:rsidR="00434A5A">
        <w:rPr>
          <w:noProof/>
        </w:rPr>
        <w:t>LaJeunesse</w:t>
      </w:r>
      <w:r w:rsidR="00434A5A" w:rsidRPr="00434A5A">
        <w:rPr>
          <w:i/>
          <w:noProof/>
        </w:rPr>
        <w:t xml:space="preserve"> et al.</w:t>
      </w:r>
      <w:r w:rsidR="00434A5A">
        <w:rPr>
          <w:noProof/>
        </w:rPr>
        <w:t xml:space="preserve"> (2003)</w:t>
      </w:r>
      <w:r w:rsidR="00434A5A">
        <w:fldChar w:fldCharType="end"/>
      </w:r>
      <w:r w:rsidR="00875DBE" w:rsidRPr="000B2881">
        <w:t xml:space="preserve">. </w:t>
      </w:r>
      <w:r>
        <w:t>Freshly collected cells from a live animal collected at site 6 were</w:t>
      </w:r>
      <w:r w:rsidR="005E2CF4" w:rsidRPr="00816A88">
        <w:t xml:space="preserve"> pellet</w:t>
      </w:r>
      <w:r>
        <w:t>ed in a 1.5 µl microtube</w:t>
      </w:r>
      <w:r w:rsidR="005E2CF4" w:rsidRPr="00816A88">
        <w:t xml:space="preserve"> </w:t>
      </w:r>
      <w:r>
        <w:t>and then</w:t>
      </w:r>
      <w:r w:rsidR="005E2CF4" w:rsidRPr="00816A88">
        <w:t xml:space="preserve"> re-suspended in lysis buffer (Tissue and Cell lysis Solution by MasterPure DNA and RNA purification Kit, Epicenter, Madison, WI, USA) and stored at -20°C. DNA extraction was then performed following the protocol </w:t>
      </w:r>
      <w:r w:rsidRPr="00BF5731">
        <w:t>specified</w:t>
      </w:r>
      <w:r>
        <w:t xml:space="preserve"> in </w:t>
      </w:r>
      <w:r w:rsidR="005E2CF4" w:rsidRPr="00816A88">
        <w:t>the MasterPure DNA and RN</w:t>
      </w:r>
      <w:r w:rsidR="00015C22">
        <w:t>A purification Kit (Epicenter).</w:t>
      </w:r>
    </w:p>
    <w:p w14:paraId="7174BAB6" w14:textId="77777777" w:rsidR="00015C22" w:rsidRPr="000B2881" w:rsidRDefault="00015C22" w:rsidP="00971474">
      <w:pPr>
        <w:spacing w:line="480" w:lineRule="auto"/>
        <w:rPr>
          <w:sz w:val="32"/>
          <w:szCs w:val="32"/>
          <w:lang w:val="fr"/>
        </w:rPr>
      </w:pPr>
    </w:p>
    <w:p w14:paraId="6F289769" w14:textId="77598B60" w:rsidR="004654C1" w:rsidRPr="004654C1" w:rsidRDefault="00181137" w:rsidP="00971474">
      <w:pPr>
        <w:spacing w:line="480" w:lineRule="auto"/>
        <w:rPr>
          <w:i/>
        </w:rPr>
      </w:pPr>
      <w:r w:rsidRPr="002B4E4D">
        <w:rPr>
          <w:bCs/>
          <w:i/>
          <w:iCs/>
          <w:color w:val="000000" w:themeColor="text1"/>
          <w:sz w:val="26"/>
          <w:szCs w:val="26"/>
        </w:rPr>
        <w:t>PCR amplification</w:t>
      </w:r>
      <w:r>
        <w:rPr>
          <w:bCs/>
          <w:i/>
          <w:iCs/>
          <w:color w:val="000000" w:themeColor="text1"/>
          <w:sz w:val="26"/>
          <w:szCs w:val="26"/>
        </w:rPr>
        <w:t>s</w:t>
      </w:r>
      <w:r w:rsidRPr="004654C1">
        <w:rPr>
          <w:i/>
        </w:rPr>
        <w:t xml:space="preserve"> </w:t>
      </w:r>
      <w:r>
        <w:rPr>
          <w:i/>
        </w:rPr>
        <w:t xml:space="preserve">and </w:t>
      </w:r>
      <w:r w:rsidR="004654C1" w:rsidRPr="004654C1">
        <w:rPr>
          <w:i/>
        </w:rPr>
        <w:t>DNA Sequencing</w:t>
      </w:r>
    </w:p>
    <w:p w14:paraId="628FEEFA" w14:textId="6FBB6A8B" w:rsidR="00D91C0D" w:rsidRDefault="00D91C0D" w:rsidP="00FA3C6F">
      <w:pPr>
        <w:spacing w:line="480" w:lineRule="auto"/>
      </w:pPr>
      <w:r>
        <w:t xml:space="preserve">The ITS2 of the symbionts in samples from </w:t>
      </w:r>
      <w:r w:rsidR="00C13F2E">
        <w:t xml:space="preserve">Italy </w:t>
      </w:r>
      <w:r>
        <w:t>was</w:t>
      </w:r>
      <w:r w:rsidRPr="00816A88">
        <w:t xml:space="preserve"> </w:t>
      </w:r>
      <w:r>
        <w:t>amplified using Symbiodiniaceae-s</w:t>
      </w:r>
      <w:r w:rsidRPr="00816A88">
        <w:t xml:space="preserve">pecific primers SYM_VAR_5.8S and SYM_VAR_REV </w:t>
      </w:r>
      <w:r>
        <w:fldChar w:fldCharType="begin">
          <w:fldData xml:space="preserve">PEVuZE5vdGU+PENpdGU+PEF1dGhvcj5IdW1lPC9BdXRob3I+PFllYXI+MjAxMzwvWWVhcj48UmVj
TnVtPjQ3NjwvUmVjTnVtPjxQcmVmaXg+c2VlIDwvUHJlZml4PjxEaXNwbGF5VGV4dD4oc2VlIEh1
bWU8c3R5bGUgZmFjZT0iaXRhbGljIj4gZXQgYWwuPC9zdHlsZT4gMjAxMywgSHVtZTxzdHlsZSBm
YWNlPSJpdGFsaWMiPiBldCBhbC48L3N0eWxlPiAyMDE1KTwvRGlzcGxheVRleHQ+PHJlY29yZD48
cmVjLW51bWJlcj40NzY8L3JlYy1udW1iZXI+PGZvcmVpZ24ta2V5cz48a2V5IGFwcD0iRU4iIGRi
LWlkPSIwZXdzZXI5em5zd3NkdmVkeHc3eDJmenllMDB3cDUwMjA1cnMiIHRpbWVzdGFtcD0iMTU3
MTAyMTYxNiI+NDc2PC9rZXk+PC9mb3JlaWduLWtleXM+PHJlZi10eXBlIG5hbWU9IkpvdXJuYWwg
QXJ0aWNsZSI+MTc8L3JlZi10eXBlPjxjb250cmlidXRvcnM+PGF1dGhvcnM+PGF1dGhvcj5IdW1l
LCBCLjwvYXV0aG9yPjxhdXRob3I+RCZhcG9zO0FuZ2VsbywgQy48L2F1dGhvcj48YXV0aG9yPkJ1
cnQsIEouPC9hdXRob3I+PGF1dGhvcj5CYWtlciwgQS4gQy48L2F1dGhvcj48YXV0aG9yPlJpZWds
LCBCLjwvYXV0aG9yPjxhdXRob3I+V2llZGVubWFubiwgSi48L2F1dGhvcj48L2F1dGhvcnM+PC9j
b250cmlidXRvcnM+PGF1dGgtYWRkcmVzcz5OYXRpb25hbCBPY2Vhbm9ncmFwaHkgQ2VudHJlLCBT
b3V0aGFtcHRvbiAoTk9DUyksIFVuaXZlcnNpdHkgb2YgU291dGhhbXB0b24sIEV1cm9wZWFuIFdh
eSwgU08xNDNaSCBTb3V0aGFtcHRvbiwgVUsuPC9hdXRoLWFkZHJlc3M+PHRpdGxlcz48dGl0bGU+
Q29yYWxzIGZyb20gdGhlIFBlcnNpYW4vQXJhYmlhbiBHdWxmIGFzIG1vZGVscyBmb3IgdGhlcm1v
dG9sZXJhbnQgcmVlZi1idWlsZGVyczogcHJldmFsZW5jZSBvZiBjbGFkZSBDMyBTeW1iaW9kaW5p
dW0sIGhvc3QgZmx1b3Jlc2NlbmNlIGFuZCBleCBzaXR1IHRlbXBlcmF0dXJlIHRvbGVyYW5jZTwv
dGl0bGU+PHNlY29uZGFyeS10aXRsZT5NYXIgUG9sbHV0IEJ1bGw8L3NlY29uZGFyeS10aXRsZT48
L3RpdGxlcz48cGVyaW9kaWNhbD48ZnVsbC10aXRsZT5NYXJpbmUgUG9sbHV0aW9uIEJ1bGxldGlu
PC9mdWxsLXRpdGxlPjxhYmJyLTE+TWFyLiBQb2xsdXQuIEJ1bGwuPC9hYmJyLTE+PGFiYnItMj5N
YXIgUG9sbHV0IEJ1bGw8L2FiYnItMj48L3BlcmlvZGljYWw+PHBhZ2VzPjMxMy0yMjwvcGFnZXM+
PHZvbHVtZT43Mjwvdm9sdW1lPjxudW1iZXI+MjwvbnVtYmVyPjxrZXl3b3Jkcz48a2V5d29yZD4q
QWRhcHRhdGlvbiwgUGh5c2lvbG9naWNhbDwva2V5d29yZD48a2V5d29yZD5BbmltYWxzPC9rZXl3
b3JkPjxrZXl3b3JkPkFudGhvem9hLypwaHlzaW9sb2d5PC9rZXl3b3JkPjxrZXl3b3JkPkRpbm9m
bGFnZWxsaWRhLypwaHlzaW9sb2d5PC9rZXl3b3JkPjxrZXl3b3JkPkVudmlyb25tZW50YWwgTW9u
aXRvcmluZzwva2V5d29yZD48a2V5d29yZD5GaWppPC9rZXl3b3JkPjxrZXl3b3JkPkZsdW9yZXNj
ZW5jZTwva2V5d29yZD48a2V5d29yZD4qSG90IFRlbXBlcmF0dXJlPC9rZXl3b3JkPjxrZXl3b3Jk
PkluZGlhbiBPY2Vhbjwva2V5d29yZD48a2V5d29yZD5TYXVkaSBBcmFiaWE8L2tleXdvcmQ+PGtl
eXdvcmQ+U2Vhd2F0ZXIvY2hlbWlzdHJ5PC9rZXl3b3JkPjxrZXl3b3JkPlN5bWJpb3Npczwva2V5
d29yZD48a2V5d29yZD5Vbml0ZWQgQXJhYiBFbWlyYXRlczwva2V5d29yZD48a2V5d29yZD5CbGVh
Y2hpbmc8L2tleXdvcmQ+PGtleXdvcmQ+Q29yYWwgcmVlZnM8L2tleXdvcmQ+PGtleXdvcmQ+R2xv
YmFsIHdhcm1pbmc8L2tleXdvcmQ+PGtleXdvcmQ+R3JlZW4gZmx1b3Jlc2NlbnQgcHJvdGVpbjwv
a2V5d29yZD48a2V5d29yZD5IZWF0IHN0cmVzczwva2V5d29yZD48a2V5d29yZD5ab294YW50aGVs
bGFlPC9rZXl3b3JkPjwva2V5d29yZHM+PGRhdGVzPjx5ZWFyPjIwMTM8L3llYXI+PHB1Yi1kYXRl
cz48ZGF0ZT5KdWwgMzA8L2RhdGU+PC9wdWItZGF0ZXM+PC9kYXRlcz48aXNibj4xODc5LTMzNjMg
KEVsZWN0cm9uaWMpJiN4RDswMDI1LTMyNlggKExpbmtpbmcpPC9pc2JuPjxhY2Nlc3Npb24tbnVt
PjIzMzUyMDc5PC9hY2Nlc3Npb24tbnVtPjx1cmxzPjxyZWxhdGVkLXVybHM+PHVybD5odHRwOi8v
d3d3Lm5jYmkubmxtLm5paC5nb3YvcHVibWVkLzIzMzUyMDc5PC91cmw+PC9yZWxhdGVkLXVybHM+
PC91cmxzPjxlbGVjdHJvbmljLXJlc291cmNlLW51bT4xMC4xMDE2L2oubWFycG9sYnVsLjIwMTIu
MTEuMDMyPC9lbGVjdHJvbmljLXJlc291cmNlLW51bT48L3JlY29yZD48L0NpdGU+PENpdGU+PEF1
dGhvcj5IdW1lPC9BdXRob3I+PFllYXI+MjAxNTwvWWVhcj48UmVjTnVtPjI2MjwvUmVjTnVtPjxy
ZWNvcmQ+PHJlYy1udW1iZXI+MjYyPC9yZWMtbnVtYmVyPjxmb3JlaWduLWtleXM+PGtleSBhcHA9
IkVOIiBkYi1pZD0iMGV3c2VyOXpuc3dzZHZlZHh3N3gyZnp5ZTAwd3A1MDIwNXJzIiB0aW1lc3Rh
bXA9IjE1NzEwMjE2MTUiPjI2Mjwva2V5PjwvZm9yZWlnbi1rZXlzPjxyZWYtdHlwZSBuYW1lPSJK
b3VybmFsIEFydGljbGUiPjE3PC9yZWYtdHlwZT48Y29udHJpYnV0b3JzPjxhdXRob3JzPjxhdXRo
b3I+SHVtZSwgQi4gQy48L2F1dGhvcj48YXV0aG9yPkQmYXBvcztBbmdlbG8sIEMuPC9hdXRob3I+
PGF1dGhvcj5TbWl0aCwgRS4gRy48L2F1dGhvcj48YXV0aG9yPlN0ZXZlbnMsIEouIFIuPC9hdXRo
b3I+PGF1dGhvcj5CdXJ0LCBKLjwvYXV0aG9yPjxhdXRob3I+V2llZGVubWFubiwgSi48L2F1dGhv
cj48L2F1dGhvcnM+PC9jb250cmlidXRvcnM+PGF1dGgtYWRkcmVzcz5Db3JhbCBSZWVmIExhYm9y
YXRvcnkuIE9jZWFuIGFuZCBFYXJ0aCBTY2llbmNlLCBVbml2ZXJzaXR5IG9mIFNvdXRoYW1wdG9u
LCBXYXRlcmZyb250IENhbXB1cywgTmF0aW9uYWwgT2NlYW5vZ3JhcGh5IENlbnRyZSwgU291dGhh
bXB0b24sIFNPMTQgM1pILCBVSy4mI3hEO01hcmluZSBCaW9sb2d5IExhYm9yYXRvcnksIENlbnRy
ZSBmb3IgR2Vub21pY3MgYW5kIFN5c3RlbXMgQmlvbG9neSwgTmV3IFlvcmsgVW5pdmVyc2l0eSAt
IEFidSBEaGFiaSwgUE8gQm94IDEyOSAxODgsIEFidSBEaGFiaSwgVW5pdGVkIEFyYWIgRW1pcmF0
ZXMuJiN4RDtEZXBhcnRtZW50IG9mIEJpb3NjaWVuY2VzLCBDb2xsZWdlIG9mIExpZmUgYW5kIEVu
dmlyb25tZW50YWwgU2NpZW5jZXMsIFVuaXZlcnNpdHkgb2YgRXhldGVyLCBFeGV0ZXIsIEVYNCA0
UUQsIFVLLiYjeEQ7MV0gQ29yYWwgUmVlZiBMYWJvcmF0b3J5LiBPY2VhbiBhbmQgRWFydGggU2Np
ZW5jZSwgVW5pdmVyc2l0eSBvZiBTb3V0aGFtcHRvbiwgV2F0ZXJmcm9udCBDYW1wdXMsIE5hdGlv
bmFsIE9jZWFub2dyYXBoeSBDZW50cmUsIFNvdXRoYW1wdG9uLCBTTzE0IDNaSCwgVUsgWzJdIElu
c3RpdHV0ZSBmb3IgTGlmZSBTY2llbmNlcywgVW5pdmVyc2l0eSBvZiBTb3V0aGFtcHRvbiwgSGln
aGZpZWxkIENhbXB1cywgU291dGhhbXB0b24sIFNPMTcgMUJKLCBVSy48L2F1dGgtYWRkcmVzcz48
dGl0bGVzPjx0aXRsZT5TeW1iaW9kaW5pdW0gdGhlcm1vcGhpbHVtIHNwLiBub3YuLCBhIHRoZXJt
b3RvbGVyYW50IHN5bWJpb3RpYyBhbGdhIHByZXZhbGVudCBpbiBjb3JhbHMgb2YgdGhlIHdvcmxk
JmFwb3M7cyBob3R0ZXN0IHNlYSwgdGhlIFBlcnNpYW4vQXJhYmlhbiBHdWxmPC90aXRsZT48c2Vj
b25kYXJ5LXRpdGxlPlNjaSBSZXA8L3NlY29uZGFyeS10aXRsZT48L3RpdGxlcz48cGVyaW9kaWNh
bD48ZnVsbC10aXRsZT5TY2kgUmVwPC9mdWxsLXRpdGxlPjwvcGVyaW9kaWNhbD48cGFnZXM+ODU2
MjwvcGFnZXM+PHZvbHVtZT41PC92b2x1bWU+PGRhdGVzPjx5ZWFyPjIwMTU8L3llYXI+PC9kYXRl
cz48aXNibj4yMDQ1LTIzMjIgKEVsZWN0cm9uaWMpJiN4RDsyMDQ1LTIzMjIgKExpbmtpbmcpPC9p
c2JuPjxhY2Nlc3Npb24tbnVtPjI1NzIwNTc3PC9hY2Nlc3Npb24tbnVtPjx1cmxzPjxyZWxhdGVk
LXVybHM+PHVybD5odHRwOi8vd3d3Lm5jYmkubmxtLm5paC5nb3YvcHVibWVkLzI1NzIwNTc3PC91
cmw+PC9yZWxhdGVkLXVybHM+PC91cmxzPjxjdXN0b20yPlBNQzQzNDI1NTg8L2N1c3RvbTI+PGVs
ZWN0cm9uaWMtcmVzb3VyY2UtbnVtPjEwLjEwMzgvc3JlcDA4NTYyPC9lbGVjdHJvbmljLXJlc291
cmNlLW51bT48L3JlY29yZD48L0NpdGU+PC9FbmROb3RlPn==
</w:fldData>
        </w:fldChar>
      </w:r>
      <w:r>
        <w:instrText xml:space="preserve"> ADDIN EN.CITE </w:instrText>
      </w:r>
      <w:r>
        <w:fldChar w:fldCharType="begin">
          <w:fldData xml:space="preserve">PEVuZE5vdGU+PENpdGU+PEF1dGhvcj5IdW1lPC9BdXRob3I+PFllYXI+MjAxMzwvWWVhcj48UmVj
TnVtPjQ3NjwvUmVjTnVtPjxQcmVmaXg+c2VlIDwvUHJlZml4PjxEaXNwbGF5VGV4dD4oc2VlIEh1
bWU8c3R5bGUgZmFjZT0iaXRhbGljIj4gZXQgYWwuPC9zdHlsZT4gMjAxMywgSHVtZTxzdHlsZSBm
YWNlPSJpdGFsaWMiPiBldCBhbC48L3N0eWxlPiAyMDE1KTwvRGlzcGxheVRleHQ+PHJlY29yZD48
cmVjLW51bWJlcj40NzY8L3JlYy1udW1iZXI+PGZvcmVpZ24ta2V5cz48a2V5IGFwcD0iRU4iIGRi
LWlkPSIwZXdzZXI5em5zd3NkdmVkeHc3eDJmenllMDB3cDUwMjA1cnMiIHRpbWVzdGFtcD0iMTU3
MTAyMTYxNiI+NDc2PC9rZXk+PC9mb3JlaWduLWtleXM+PHJlZi10eXBlIG5hbWU9IkpvdXJuYWwg
QXJ0aWNsZSI+MTc8L3JlZi10eXBlPjxjb250cmlidXRvcnM+PGF1dGhvcnM+PGF1dGhvcj5IdW1l
LCBCLjwvYXV0aG9yPjxhdXRob3I+RCZhcG9zO0FuZ2VsbywgQy48L2F1dGhvcj48YXV0aG9yPkJ1
cnQsIEouPC9hdXRob3I+PGF1dGhvcj5CYWtlciwgQS4gQy48L2F1dGhvcj48YXV0aG9yPlJpZWds
LCBCLjwvYXV0aG9yPjxhdXRob3I+V2llZGVubWFubiwgSi48L2F1dGhvcj48L2F1dGhvcnM+PC9j
b250cmlidXRvcnM+PGF1dGgtYWRkcmVzcz5OYXRpb25hbCBPY2Vhbm9ncmFwaHkgQ2VudHJlLCBT
b3V0aGFtcHRvbiAoTk9DUyksIFVuaXZlcnNpdHkgb2YgU291dGhhbXB0b24sIEV1cm9wZWFuIFdh
eSwgU08xNDNaSCBTb3V0aGFtcHRvbiwgVUsuPC9hdXRoLWFkZHJlc3M+PHRpdGxlcz48dGl0bGU+
Q29yYWxzIGZyb20gdGhlIFBlcnNpYW4vQXJhYmlhbiBHdWxmIGFzIG1vZGVscyBmb3IgdGhlcm1v
dG9sZXJhbnQgcmVlZi1idWlsZGVyczogcHJldmFsZW5jZSBvZiBjbGFkZSBDMyBTeW1iaW9kaW5p
dW0sIGhvc3QgZmx1b3Jlc2NlbmNlIGFuZCBleCBzaXR1IHRlbXBlcmF0dXJlIHRvbGVyYW5jZTwv
dGl0bGU+PHNlY29uZGFyeS10aXRsZT5NYXIgUG9sbHV0IEJ1bGw8L3NlY29uZGFyeS10aXRsZT48
L3RpdGxlcz48cGVyaW9kaWNhbD48ZnVsbC10aXRsZT5NYXJpbmUgUG9sbHV0aW9uIEJ1bGxldGlu
PC9mdWxsLXRpdGxlPjxhYmJyLTE+TWFyLiBQb2xsdXQuIEJ1bGwuPC9hYmJyLTE+PGFiYnItMj5N
YXIgUG9sbHV0IEJ1bGw8L2FiYnItMj48L3BlcmlvZGljYWw+PHBhZ2VzPjMxMy0yMjwvcGFnZXM+
PHZvbHVtZT43Mjwvdm9sdW1lPjxudW1iZXI+MjwvbnVtYmVyPjxrZXl3b3Jkcz48a2V5d29yZD4q
QWRhcHRhdGlvbiwgUGh5c2lvbG9naWNhbDwva2V5d29yZD48a2V5d29yZD5BbmltYWxzPC9rZXl3
b3JkPjxrZXl3b3JkPkFudGhvem9hLypwaHlzaW9sb2d5PC9rZXl3b3JkPjxrZXl3b3JkPkRpbm9m
bGFnZWxsaWRhLypwaHlzaW9sb2d5PC9rZXl3b3JkPjxrZXl3b3JkPkVudmlyb25tZW50YWwgTW9u
aXRvcmluZzwva2V5d29yZD48a2V5d29yZD5GaWppPC9rZXl3b3JkPjxrZXl3b3JkPkZsdW9yZXNj
ZW5jZTwva2V5d29yZD48a2V5d29yZD4qSG90IFRlbXBlcmF0dXJlPC9rZXl3b3JkPjxrZXl3b3Jk
PkluZGlhbiBPY2Vhbjwva2V5d29yZD48a2V5d29yZD5TYXVkaSBBcmFiaWE8L2tleXdvcmQ+PGtl
eXdvcmQ+U2Vhd2F0ZXIvY2hlbWlzdHJ5PC9rZXl3b3JkPjxrZXl3b3JkPlN5bWJpb3Npczwva2V5
d29yZD48a2V5d29yZD5Vbml0ZWQgQXJhYiBFbWlyYXRlczwva2V5d29yZD48a2V5d29yZD5CbGVh
Y2hpbmc8L2tleXdvcmQ+PGtleXdvcmQ+Q29yYWwgcmVlZnM8L2tleXdvcmQ+PGtleXdvcmQ+R2xv
YmFsIHdhcm1pbmc8L2tleXdvcmQ+PGtleXdvcmQ+R3JlZW4gZmx1b3Jlc2NlbnQgcHJvdGVpbjwv
a2V5d29yZD48a2V5d29yZD5IZWF0IHN0cmVzczwva2V5d29yZD48a2V5d29yZD5ab294YW50aGVs
bGFlPC9rZXl3b3JkPjwva2V5d29yZHM+PGRhdGVzPjx5ZWFyPjIwMTM8L3llYXI+PHB1Yi1kYXRl
cz48ZGF0ZT5KdWwgMzA8L2RhdGU+PC9wdWItZGF0ZXM+PC9kYXRlcz48aXNibj4xODc5LTMzNjMg
KEVsZWN0cm9uaWMpJiN4RDswMDI1LTMyNlggKExpbmtpbmcpPC9pc2JuPjxhY2Nlc3Npb24tbnVt
PjIzMzUyMDc5PC9hY2Nlc3Npb24tbnVtPjx1cmxzPjxyZWxhdGVkLXVybHM+PHVybD5odHRwOi8v
d3d3Lm5jYmkubmxtLm5paC5nb3YvcHVibWVkLzIzMzUyMDc5PC91cmw+PC9yZWxhdGVkLXVybHM+
PC91cmxzPjxlbGVjdHJvbmljLXJlc291cmNlLW51bT4xMC4xMDE2L2oubWFycG9sYnVsLjIwMTIu
MTEuMDMyPC9lbGVjdHJvbmljLXJlc291cmNlLW51bT48L3JlY29yZD48L0NpdGU+PENpdGU+PEF1
dGhvcj5IdW1lPC9BdXRob3I+PFllYXI+MjAxNTwvWWVhcj48UmVjTnVtPjI2MjwvUmVjTnVtPjxy
ZWNvcmQ+PHJlYy1udW1iZXI+MjYyPC9yZWMtbnVtYmVyPjxmb3JlaWduLWtleXM+PGtleSBhcHA9
IkVOIiBkYi1pZD0iMGV3c2VyOXpuc3dzZHZlZHh3N3gyZnp5ZTAwd3A1MDIwNXJzIiB0aW1lc3Rh
bXA9IjE1NzEwMjE2MTUiPjI2Mjwva2V5PjwvZm9yZWlnbi1rZXlzPjxyZWYtdHlwZSBuYW1lPSJK
b3VybmFsIEFydGljbGUiPjE3PC9yZWYtdHlwZT48Y29udHJpYnV0b3JzPjxhdXRob3JzPjxhdXRo
b3I+SHVtZSwgQi4gQy48L2F1dGhvcj48YXV0aG9yPkQmYXBvcztBbmdlbG8sIEMuPC9hdXRob3I+
PGF1dGhvcj5TbWl0aCwgRS4gRy48L2F1dGhvcj48YXV0aG9yPlN0ZXZlbnMsIEouIFIuPC9hdXRo
b3I+PGF1dGhvcj5CdXJ0LCBKLjwvYXV0aG9yPjxhdXRob3I+V2llZGVubWFubiwgSi48L2F1dGhv
cj48L2F1dGhvcnM+PC9jb250cmlidXRvcnM+PGF1dGgtYWRkcmVzcz5Db3JhbCBSZWVmIExhYm9y
YXRvcnkuIE9jZWFuIGFuZCBFYXJ0aCBTY2llbmNlLCBVbml2ZXJzaXR5IG9mIFNvdXRoYW1wdG9u
LCBXYXRlcmZyb250IENhbXB1cywgTmF0aW9uYWwgT2NlYW5vZ3JhcGh5IENlbnRyZSwgU291dGhh
bXB0b24sIFNPMTQgM1pILCBVSy4mI3hEO01hcmluZSBCaW9sb2d5IExhYm9yYXRvcnksIENlbnRy
ZSBmb3IgR2Vub21pY3MgYW5kIFN5c3RlbXMgQmlvbG9neSwgTmV3IFlvcmsgVW5pdmVyc2l0eSAt
IEFidSBEaGFiaSwgUE8gQm94IDEyOSAxODgsIEFidSBEaGFiaSwgVW5pdGVkIEFyYWIgRW1pcmF0
ZXMuJiN4RDtEZXBhcnRtZW50IG9mIEJpb3NjaWVuY2VzLCBDb2xsZWdlIG9mIExpZmUgYW5kIEVu
dmlyb25tZW50YWwgU2NpZW5jZXMsIFVuaXZlcnNpdHkgb2YgRXhldGVyLCBFeGV0ZXIsIEVYNCA0
UUQsIFVLLiYjeEQ7MV0gQ29yYWwgUmVlZiBMYWJvcmF0b3J5LiBPY2VhbiBhbmQgRWFydGggU2Np
ZW5jZSwgVW5pdmVyc2l0eSBvZiBTb3V0aGFtcHRvbiwgV2F0ZXJmcm9udCBDYW1wdXMsIE5hdGlv
bmFsIE9jZWFub2dyYXBoeSBDZW50cmUsIFNvdXRoYW1wdG9uLCBTTzE0IDNaSCwgVUsgWzJdIElu
c3RpdHV0ZSBmb3IgTGlmZSBTY2llbmNlcywgVW5pdmVyc2l0eSBvZiBTb3V0aGFtcHRvbiwgSGln
aGZpZWxkIENhbXB1cywgU291dGhhbXB0b24sIFNPMTcgMUJKLCBVSy48L2F1dGgtYWRkcmVzcz48
dGl0bGVzPjx0aXRsZT5TeW1iaW9kaW5pdW0gdGhlcm1vcGhpbHVtIHNwLiBub3YuLCBhIHRoZXJt
b3RvbGVyYW50IHN5bWJpb3RpYyBhbGdhIHByZXZhbGVudCBpbiBjb3JhbHMgb2YgdGhlIHdvcmxk
JmFwb3M7cyBob3R0ZXN0IHNlYSwgdGhlIFBlcnNpYW4vQXJhYmlhbiBHdWxmPC90aXRsZT48c2Vj
b25kYXJ5LXRpdGxlPlNjaSBSZXA8L3NlY29uZGFyeS10aXRsZT48L3RpdGxlcz48cGVyaW9kaWNh
bD48ZnVsbC10aXRsZT5TY2kgUmVwPC9mdWxsLXRpdGxlPjwvcGVyaW9kaWNhbD48cGFnZXM+ODU2
MjwvcGFnZXM+PHZvbHVtZT41PC92b2x1bWU+PGRhdGVzPjx5ZWFyPjIwMTU8L3llYXI+PC9kYXRl
cz48aXNibj4yMDQ1LTIzMjIgKEVsZWN0cm9uaWMpJiN4RDsyMDQ1LTIzMjIgKExpbmtpbmcpPC9p
c2JuPjxhY2Nlc3Npb24tbnVtPjI1NzIwNTc3PC9hY2Nlc3Npb24tbnVtPjx1cmxzPjxyZWxhdGVk
LXVybHM+PHVybD5odHRwOi8vd3d3Lm5jYmkubmxtLm5paC5nb3YvcHVibWVkLzI1NzIwNTc3PC91
cmw+PC9yZWxhdGVkLXVybHM+PC91cmxzPjxjdXN0b20yPlBNQzQzNDI1NTg8L2N1c3RvbTI+PGVs
ZWN0cm9uaWMtcmVzb3VyY2UtbnVtPjEwLjEwMzgvc3JlcDA4NTYyPC9lbGVjdHJvbmljLXJlc291
cmNlLW51bT48L3JlY29yZD48L0NpdGU+PC9FbmROb3RlPn==
</w:fldData>
        </w:fldChar>
      </w:r>
      <w:r>
        <w:instrText xml:space="preserve"> ADDIN EN.CITE.DATA </w:instrText>
      </w:r>
      <w:r>
        <w:fldChar w:fldCharType="end"/>
      </w:r>
      <w:r>
        <w:fldChar w:fldCharType="separate"/>
      </w:r>
      <w:r>
        <w:rPr>
          <w:noProof/>
        </w:rPr>
        <w:t>(see Hume</w:t>
      </w:r>
      <w:r w:rsidRPr="003513AA">
        <w:rPr>
          <w:i/>
          <w:noProof/>
        </w:rPr>
        <w:t xml:space="preserve"> et al.</w:t>
      </w:r>
      <w:r>
        <w:rPr>
          <w:noProof/>
        </w:rPr>
        <w:t xml:space="preserve"> 2013, Hume</w:t>
      </w:r>
      <w:r w:rsidRPr="003513AA">
        <w:rPr>
          <w:i/>
          <w:noProof/>
        </w:rPr>
        <w:t xml:space="preserve"> et al.</w:t>
      </w:r>
      <w:r>
        <w:rPr>
          <w:noProof/>
        </w:rPr>
        <w:t xml:space="preserve"> 2015)</w:t>
      </w:r>
      <w:r>
        <w:fldChar w:fldCharType="end"/>
      </w:r>
      <w:r>
        <w:rPr>
          <w:noProof/>
        </w:rPr>
        <w:t xml:space="preserve">. </w:t>
      </w:r>
      <w:r w:rsidRPr="00816A88">
        <w:t>All PCR mixtures (25 µL final volume) were composed of: 0.5 ng (2.5 µL) of extracted DNA, 0</w:t>
      </w:r>
      <w:r>
        <w:t>.</w:t>
      </w:r>
      <w:r w:rsidRPr="00816A88">
        <w:t>5 µM of each primer, 3% of DMSO (dimethyl sulfoxide), 200 µM of dNTPs, 5x of High-Fidelity Phusion Reaction Buffer and 0.02 u/µL of Phusion DNA polymerase (Finnzymes, Thermo Fisher Scientific, Waltham, MA, USA).</w:t>
      </w:r>
      <w:r w:rsidRPr="00181137">
        <w:t xml:space="preserve"> </w:t>
      </w:r>
      <w:r w:rsidRPr="00816A88">
        <w:t xml:space="preserve">Amplification was </w:t>
      </w:r>
      <w:r>
        <w:t>achieved</w:t>
      </w:r>
      <w:r w:rsidRPr="00816A88">
        <w:t xml:space="preserve"> </w:t>
      </w:r>
      <w:r>
        <w:t>using</w:t>
      </w:r>
      <w:r w:rsidRPr="00816A88">
        <w:t xml:space="preserve"> with an initial denaturation step at 98°C for 30s, followed by 38 cycles including 10 s at 98°C, 30 s of annealing at 57°C, 30 s of elongation at 72°C, and a final elongation step of 10 m</w:t>
      </w:r>
      <w:r>
        <w:t>i</w:t>
      </w:r>
      <w:r w:rsidRPr="00816A88">
        <w:t>n at 72°C.</w:t>
      </w:r>
      <w:r>
        <w:t xml:space="preserve"> PCR products of amplified ITS2 rDNA were </w:t>
      </w:r>
      <w:r w:rsidRPr="00816A88">
        <w:t>Illumina sequenc</w:t>
      </w:r>
      <w:r>
        <w:t>ed</w:t>
      </w:r>
      <w:r w:rsidRPr="00816A88" w:rsidDel="00402548">
        <w:t xml:space="preserve"> </w:t>
      </w:r>
      <w:r w:rsidRPr="00816A88">
        <w:t>(BMR Genomics</w:t>
      </w:r>
      <w:r w:rsidRPr="00816A88">
        <w:rPr>
          <w:vertAlign w:val="superscript"/>
        </w:rPr>
        <w:t>TM</w:t>
      </w:r>
      <w:r w:rsidRPr="00816A88">
        <w:t>,</w:t>
      </w:r>
      <w:r>
        <w:t xml:space="preserve"> Padova, Italy)</w:t>
      </w:r>
      <w:r w:rsidRPr="00816A88">
        <w:t xml:space="preserve">. </w:t>
      </w:r>
      <w:r>
        <w:t>P</w:t>
      </w:r>
      <w:r w:rsidRPr="00816A88">
        <w:t xml:space="preserve">aired-end ITS2 reads (2x300 bp) were </w:t>
      </w:r>
      <w:r>
        <w:t xml:space="preserve">then </w:t>
      </w:r>
      <w:r w:rsidRPr="00816A88">
        <w:t>assembled using mothur (v.1.33.0</w:t>
      </w:r>
      <w:r>
        <w:t xml:space="preserve">) </w:t>
      </w:r>
      <w:r>
        <w:fldChar w:fldCharType="begin">
          <w:fldData xml:space="preserve">PEVuZE5vdGU+PENpdGU+PEF1dGhvcj5TY2hsb3NzPC9BdXRob3I+PFllYXI+MjAwOTwvWWVhcj48
UmVjTnVtPjEzMjA8L1JlY051bT48UHJlZml4PnYuMS4zMy4wYDsgPC9QcmVmaXg+PERpc3BsYXlU
ZXh0Pih2LjEuMzMuMDsgU2NobG9zczxzdHlsZSBmYWNlPSJpdGFsaWMiPiBldCBhbC48L3N0eWxl
PiAyMDA5KTwvRGlzcGxheVRleHQ+PHJlY29yZD48cmVjLW51bWJlcj4xMzIwPC9yZWMtbnVtYmVy
Pjxmb3JlaWduLWtleXM+PGtleSBhcHA9IkVOIiBkYi1pZD0iMGV3c2VyOXpuc3dzZHZlZHh3N3gy
Znp5ZTAwd3A1MDIwNXJzIiB0aW1lc3RhbXA9IjE2NDgxNTIwMjYiPjEzMjA8L2tleT48L2ZvcmVp
Z24ta2V5cz48cmVmLXR5cGUgbmFtZT0iSm91cm5hbCBBcnRpY2xlIj4xNzwvcmVmLXR5cGU+PGNv
bnRyaWJ1dG9ycz48YXV0aG9ycz48YXV0aG9yPlNjaGxvc3MsIFAuIEQuPC9hdXRob3I+PGF1dGhv
cj5XZXN0Y290dCwgUy4gTC48L2F1dGhvcj48YXV0aG9yPlJ5YWJpbiwgVC48L2F1dGhvcj48YXV0
aG9yPkhhbGwsIEouIFIuPC9hdXRob3I+PGF1dGhvcj5IYXJ0bWFubiwgTS48L2F1dGhvcj48YXV0
aG9yPkhvbGxpc3RlciwgRS4gQi48L2F1dGhvcj48YXV0aG9yPkxlc25pZXdza2ksIFIuIEEuPC9h
dXRob3I+PGF1dGhvcj5PYWtsZXksIEIuIEIuPC9hdXRob3I+PGF1dGhvcj5QYXJrcywgRC4gSC48
L2F1dGhvcj48YXV0aG9yPlJvYmluc29uLCBDLiBKLjwvYXV0aG9yPjxhdXRob3I+U2FobCwgSi4g
Vy48L2F1dGhvcj48YXV0aG9yPlN0cmVzLCBCLjwvYXV0aG9yPjxhdXRob3I+VGhhbGxpbmdlciwg
Ry4gRy48L2F1dGhvcj48YXV0aG9yPlZhbiBIb3JuLCBELiBKLjwvYXV0aG9yPjxhdXRob3I+V2Vi
ZXIsIEMuIEYuPC9hdXRob3I+PC9hdXRob3JzPjwvY29udHJpYnV0b3JzPjxhdXRoLWFkZHJlc3M+
RGVwYXJ0bWVudCBvZiBNaWNyb2Jpb2xvZ3kgYW5kIEltbXVub2xvZ3ksIFVuaXZlcnNpdHkgb2Yg
TWljaGlnYW4sIEFubiBBcmJvciwgTUkgNDgxMDksIFVTQS4gcHNjaGxvc3NAdW1pY2guZWR1PC9h
dXRoLWFkZHJlc3M+PHRpdGxlcz48dGl0bGU+SW50cm9kdWNpbmcgbW90aHVyOiBvcGVuLXNvdXJj
ZSwgcGxhdGZvcm0taW5kZXBlbmRlbnQsIGNvbW11bml0eS1zdXBwb3J0ZWQgc29mdHdhcmUgZm9y
IGRlc2NyaWJpbmcgYW5kIGNvbXBhcmluZyBtaWNyb2JpYWwgY29tbXVuaXRpZXM8L3RpdGxlPjxz
ZWNvbmRhcnktdGl0bGU+QXBwbCBFbnZpcm9uIE1pY3JvYmlvbDwvc2Vjb25kYXJ5LXRpdGxlPjwv
dGl0bGVzPjxwZXJpb2RpY2FsPjxmdWxsLXRpdGxlPkFwcGxpZWQgYW5kIEVudmlyb25tZW50YWwg
TWljcm9iaW9sb2d5PC9mdWxsLXRpdGxlPjxhYmJyLTE+QXBwbC4gRW52aXJvbi4gTWljcm9iaW9s
LjwvYWJici0xPjxhYmJyLTI+QXBwbCBFbnZpcm9uIE1pY3JvYmlvbDwvYWJici0yPjwvcGVyaW9k
aWNhbD48cGFnZXM+NzUzNy00MTwvcGFnZXM+PHZvbHVtZT43NTwvdm9sdW1lPjxudW1iZXI+MjM8
L251bWJlcj48ZWRpdGlvbj4yMDA5LzEwLzA2PC9lZGl0aW9uPjxrZXl3b3Jkcz48a2V5d29yZD4q
QmlvZGl2ZXJzaXR5PC9rZXl3b3JkPjxrZXl3b3JkPkNvbXB1dGF0aW9uYWwgQmlvbG9neS8qbWV0
aG9kczwva2V5d29yZD48a2V5d29yZD5FbnZpcm9ubWVudGFsIE1pY3JvYmlvbG9neTwva2V5d29y
ZD48a2V5d29yZD5NZXRhZ2Vub21pY3MvKm1ldGhvZHM8L2tleXdvcmQ+PGtleXdvcmQ+U2VxdWVu
Y2UgQW5hbHlzaXMsIEROQTwva2V5d29yZD48a2V5d29yZD4qU29mdHdhcmU8L2tleXdvcmQ+PC9r
ZXl3b3Jkcz48ZGF0ZXM+PHllYXI+MjAwOTwveWVhcj48cHViLWRhdGVzPjxkYXRlPkRlYzwvZGF0
ZT48L3B1Yi1kYXRlcz48L2RhdGVzPjxpc2JuPjEwOTgtNTMzNiAoRWxlY3Ryb25pYykmI3hEOzAw
OTktMjI0MCAoTGlua2luZyk8L2lzYm4+PGFjY2Vzc2lvbi1udW0+MTk4MDE0NjQ8L2FjY2Vzc2lv
bi1udW0+PHVybHM+PHJlbGF0ZWQtdXJscz48dXJsPmh0dHBzOi8vd3d3Lm5jYmkubmxtLm5paC5n
b3YvcHVibWVkLzE5ODAxNDY0PC91cmw+PC9yZWxhdGVkLXVybHM+PC91cmxzPjxjdXN0b20yPlBN
QzI3ODY0MTk8L2N1c3RvbTI+PGVsZWN0cm9uaWMtcmVzb3VyY2UtbnVtPjEwLjExMjgvQUVNLjAx
NTQxLTA5PC9lbGVjdHJvbmljLXJlc291cmNlLW51bT48L3JlY29yZD48L0NpdGU+PC9FbmROb3Rl
PgB=
</w:fldData>
        </w:fldChar>
      </w:r>
      <w:r>
        <w:instrText xml:space="preserve"> ADDIN EN.CITE </w:instrText>
      </w:r>
      <w:r>
        <w:fldChar w:fldCharType="begin">
          <w:fldData xml:space="preserve">PEVuZE5vdGU+PENpdGU+PEF1dGhvcj5TY2hsb3NzPC9BdXRob3I+PFllYXI+MjAwOTwvWWVhcj48
UmVjTnVtPjEzMjA8L1JlY051bT48UHJlZml4PnYuMS4zMy4wYDsgPC9QcmVmaXg+PERpc3BsYXlU
ZXh0Pih2LjEuMzMuMDsgU2NobG9zczxzdHlsZSBmYWNlPSJpdGFsaWMiPiBldCBhbC48L3N0eWxl
PiAyMDA5KTwvRGlzcGxheVRleHQ+PHJlY29yZD48cmVjLW51bWJlcj4xMzIwPC9yZWMtbnVtYmVy
Pjxmb3JlaWduLWtleXM+PGtleSBhcHA9IkVOIiBkYi1pZD0iMGV3c2VyOXpuc3dzZHZlZHh3N3gy
Znp5ZTAwd3A1MDIwNXJzIiB0aW1lc3RhbXA9IjE2NDgxNTIwMjYiPjEzMjA8L2tleT48L2ZvcmVp
Z24ta2V5cz48cmVmLXR5cGUgbmFtZT0iSm91cm5hbCBBcnRpY2xlIj4xNzwvcmVmLXR5cGU+PGNv
bnRyaWJ1dG9ycz48YXV0aG9ycz48YXV0aG9yPlNjaGxvc3MsIFAuIEQuPC9hdXRob3I+PGF1dGhv
cj5XZXN0Y290dCwgUy4gTC48L2F1dGhvcj48YXV0aG9yPlJ5YWJpbiwgVC48L2F1dGhvcj48YXV0
aG9yPkhhbGwsIEouIFIuPC9hdXRob3I+PGF1dGhvcj5IYXJ0bWFubiwgTS48L2F1dGhvcj48YXV0
aG9yPkhvbGxpc3RlciwgRS4gQi48L2F1dGhvcj48YXV0aG9yPkxlc25pZXdza2ksIFIuIEEuPC9h
dXRob3I+PGF1dGhvcj5PYWtsZXksIEIuIEIuPC9hdXRob3I+PGF1dGhvcj5QYXJrcywgRC4gSC48
L2F1dGhvcj48YXV0aG9yPlJvYmluc29uLCBDLiBKLjwvYXV0aG9yPjxhdXRob3I+U2FobCwgSi4g
Vy48L2F1dGhvcj48YXV0aG9yPlN0cmVzLCBCLjwvYXV0aG9yPjxhdXRob3I+VGhhbGxpbmdlciwg
Ry4gRy48L2F1dGhvcj48YXV0aG9yPlZhbiBIb3JuLCBELiBKLjwvYXV0aG9yPjxhdXRob3I+V2Vi
ZXIsIEMuIEYuPC9hdXRob3I+PC9hdXRob3JzPjwvY29udHJpYnV0b3JzPjxhdXRoLWFkZHJlc3M+
RGVwYXJ0bWVudCBvZiBNaWNyb2Jpb2xvZ3kgYW5kIEltbXVub2xvZ3ksIFVuaXZlcnNpdHkgb2Yg
TWljaGlnYW4sIEFubiBBcmJvciwgTUkgNDgxMDksIFVTQS4gcHNjaGxvc3NAdW1pY2guZWR1PC9h
dXRoLWFkZHJlc3M+PHRpdGxlcz48dGl0bGU+SW50cm9kdWNpbmcgbW90aHVyOiBvcGVuLXNvdXJj
ZSwgcGxhdGZvcm0taW5kZXBlbmRlbnQsIGNvbW11bml0eS1zdXBwb3J0ZWQgc29mdHdhcmUgZm9y
IGRlc2NyaWJpbmcgYW5kIGNvbXBhcmluZyBtaWNyb2JpYWwgY29tbXVuaXRpZXM8L3RpdGxlPjxz
ZWNvbmRhcnktdGl0bGU+QXBwbCBFbnZpcm9uIE1pY3JvYmlvbDwvc2Vjb25kYXJ5LXRpdGxlPjwv
dGl0bGVzPjxwZXJpb2RpY2FsPjxmdWxsLXRpdGxlPkFwcGxpZWQgYW5kIEVudmlyb25tZW50YWwg
TWljcm9iaW9sb2d5PC9mdWxsLXRpdGxlPjxhYmJyLTE+QXBwbC4gRW52aXJvbi4gTWljcm9iaW9s
LjwvYWJici0xPjxhYmJyLTI+QXBwbCBFbnZpcm9uIE1pY3JvYmlvbDwvYWJici0yPjwvcGVyaW9k
aWNhbD48cGFnZXM+NzUzNy00MTwvcGFnZXM+PHZvbHVtZT43NTwvdm9sdW1lPjxudW1iZXI+MjM8
L251bWJlcj48ZWRpdGlvbj4yMDA5LzEwLzA2PC9lZGl0aW9uPjxrZXl3b3Jkcz48a2V5d29yZD4q
QmlvZGl2ZXJzaXR5PC9rZXl3b3JkPjxrZXl3b3JkPkNvbXB1dGF0aW9uYWwgQmlvbG9neS8qbWV0
aG9kczwva2V5d29yZD48a2V5d29yZD5FbnZpcm9ubWVudGFsIE1pY3JvYmlvbG9neTwva2V5d29y
ZD48a2V5d29yZD5NZXRhZ2Vub21pY3MvKm1ldGhvZHM8L2tleXdvcmQ+PGtleXdvcmQ+U2VxdWVu
Y2UgQW5hbHlzaXMsIEROQTwva2V5d29yZD48a2V5d29yZD4qU29mdHdhcmU8L2tleXdvcmQ+PC9r
ZXl3b3Jkcz48ZGF0ZXM+PHllYXI+MjAwOTwveWVhcj48cHViLWRhdGVzPjxkYXRlPkRlYzwvZGF0
ZT48L3B1Yi1kYXRlcz48L2RhdGVzPjxpc2JuPjEwOTgtNTMzNiAoRWxlY3Ryb25pYykmI3hEOzAw
OTktMjI0MCAoTGlua2luZyk8L2lzYm4+PGFjY2Vzc2lvbi1udW0+MTk4MDE0NjQ8L2FjY2Vzc2lv
bi1udW0+PHVybHM+PHJlbGF0ZWQtdXJscz48dXJsPmh0dHBzOi8vd3d3Lm5jYmkubmxtLm5paC5n
b3YvcHVibWVkLzE5ODAxNDY0PC91cmw+PC9yZWxhdGVkLXVybHM+PC91cmxzPjxjdXN0b20yPlBN
QzI3ODY0MTk8L2N1c3RvbTI+PGVsZWN0cm9uaWMtcmVzb3VyY2UtbnVtPjEwLjExMjgvQUVNLjAx
NTQxLTA5PC9lbGVjdHJvbmljLXJlc291cmNlLW51bT48L3JlY29yZD48L0NpdGU+PC9FbmROb3Rl
PgB=
</w:fldData>
        </w:fldChar>
      </w:r>
      <w:r>
        <w:instrText xml:space="preserve"> ADDIN EN.CITE.DATA </w:instrText>
      </w:r>
      <w:r>
        <w:fldChar w:fldCharType="end"/>
      </w:r>
      <w:r>
        <w:fldChar w:fldCharType="separate"/>
      </w:r>
      <w:r>
        <w:rPr>
          <w:noProof/>
        </w:rPr>
        <w:t>(v.1.33.0; Schloss</w:t>
      </w:r>
      <w:r w:rsidRPr="006B1B73">
        <w:rPr>
          <w:i/>
          <w:noProof/>
        </w:rPr>
        <w:t xml:space="preserve"> et al.</w:t>
      </w:r>
      <w:r>
        <w:rPr>
          <w:noProof/>
        </w:rPr>
        <w:t xml:space="preserve"> 2009)</w:t>
      </w:r>
      <w:r>
        <w:fldChar w:fldCharType="end"/>
      </w:r>
      <w:r>
        <w:t xml:space="preserve"> </w:t>
      </w:r>
      <w:r w:rsidRPr="00816A88">
        <w:t>according to developers’ instructions (</w:t>
      </w:r>
      <w:hyperlink r:id="rId10" w:history="1">
        <w:r w:rsidRPr="00816A88">
          <w:rPr>
            <w:rStyle w:val="Hyperlink"/>
          </w:rPr>
          <w:t>http://www.mothur.org/wiki/MiSeq_SOP</w:t>
        </w:r>
      </w:hyperlink>
      <w:r w:rsidRPr="00816A88">
        <w:t xml:space="preserve">). Contigs pairs were assembled and differences in base calls in the overlapping region were solved using ∆Q parameter </w:t>
      </w:r>
      <w:r>
        <w:rPr>
          <w:noProof/>
        </w:rPr>
        <w:t>(Kozich, Westcott, Baxter, Highlander, &amp; Schloss, 2013)</w:t>
      </w:r>
      <w:r w:rsidRPr="00816A88">
        <w:t xml:space="preserve">. Primers were trimmed (pdiffs </w:t>
      </w:r>
      <w:r>
        <w:t xml:space="preserve">= 3), and ambiguities removed. </w:t>
      </w:r>
      <w:r w:rsidRPr="00816A88">
        <w:t>Reads shorter than 200 bp, longer than 400 bp and with homopolymers longer than 10 bp were filtered. Remaining reads were de-replicated and inspected for chimaera</w:t>
      </w:r>
      <w:r>
        <w:t>e</w:t>
      </w:r>
      <w:r w:rsidRPr="00816A88">
        <w:t xml:space="preserve"> </w:t>
      </w:r>
      <w:r>
        <w:t>with</w:t>
      </w:r>
      <w:r w:rsidRPr="00816A88">
        <w:t xml:space="preserve"> UCHIME using </w:t>
      </w:r>
      <w:r w:rsidRPr="00816A88">
        <w:rPr>
          <w:i/>
        </w:rPr>
        <w:t>de novo</w:t>
      </w:r>
      <w:r w:rsidRPr="00816A88">
        <w:rPr>
          <w:rFonts w:ascii="Arial Unicode MS" w:eastAsia="Arial Unicode MS" w:hAnsi="Arial Unicode MS" w:cs="Arial Unicode MS"/>
        </w:rPr>
        <w:t xml:space="preserve"> </w:t>
      </w:r>
      <w:r w:rsidRPr="00816A88">
        <w:t>mode</w:t>
      </w:r>
      <w:r>
        <w:t xml:space="preserve"> </w:t>
      </w:r>
      <w:r>
        <w:rPr>
          <w:noProof/>
        </w:rPr>
        <w:t>(Edgar et al., 2011)</w:t>
      </w:r>
      <w:r w:rsidRPr="00816A88">
        <w:t xml:space="preserve">. </w:t>
      </w:r>
      <w:r>
        <w:t>T</w:t>
      </w:r>
      <w:r w:rsidRPr="00816A88">
        <w:t xml:space="preserve">wo different </w:t>
      </w:r>
      <w:r>
        <w:t xml:space="preserve">ITS2 </w:t>
      </w:r>
      <w:r w:rsidRPr="00816A88">
        <w:t xml:space="preserve">alignments were </w:t>
      </w:r>
      <w:r>
        <w:t>needed</w:t>
      </w:r>
      <w:r w:rsidRPr="00816A88">
        <w:t xml:space="preserve"> due to the </w:t>
      </w:r>
      <w:r>
        <w:t>large sequence divergences</w:t>
      </w:r>
      <w:r w:rsidRPr="00816A88">
        <w:t xml:space="preserve"> </w:t>
      </w:r>
      <w:r>
        <w:t xml:space="preserve">that existed </w:t>
      </w:r>
      <w:r w:rsidRPr="00816A88">
        <w:t>between them.</w:t>
      </w:r>
    </w:p>
    <w:p w14:paraId="26394636" w14:textId="22AC25CA" w:rsidR="00181137" w:rsidRPr="00814E0C" w:rsidRDefault="00796CDC" w:rsidP="00CC1283">
      <w:pPr>
        <w:spacing w:line="480" w:lineRule="auto"/>
        <w:ind w:firstLine="720"/>
        <w:rPr>
          <w:color w:val="FF0000"/>
        </w:rPr>
      </w:pPr>
      <w:r w:rsidRPr="00816A88">
        <w:t xml:space="preserve">ITS2 </w:t>
      </w:r>
      <w:r>
        <w:t>rDNA</w:t>
      </w:r>
      <w:r w:rsidRPr="00816A88">
        <w:t xml:space="preserve"> (280</w:t>
      </w:r>
      <w:r w:rsidR="00777B4A">
        <w:t>–</w:t>
      </w:r>
      <w:r w:rsidRPr="00816A88">
        <w:t>320 bp)</w:t>
      </w:r>
      <w:r>
        <w:t xml:space="preserve"> from samples obtained from across the western Mediterranean were amplified using </w:t>
      </w:r>
      <w:r w:rsidR="00D4513E">
        <w:t>ITS2intfor2 and ITS</w:t>
      </w:r>
      <w:r w:rsidR="008D48EB">
        <w:t>2</w:t>
      </w:r>
      <w:r w:rsidR="00D4513E">
        <w:t xml:space="preserve">rev </w:t>
      </w:r>
      <w:r w:rsidR="008D48EB">
        <w:t xml:space="preserve">as described by </w:t>
      </w:r>
      <w:r w:rsidR="00D4513E" w:rsidRPr="00116063">
        <w:fldChar w:fldCharType="begin"/>
      </w:r>
      <w:r w:rsidR="008D48EB" w:rsidRPr="00116063">
        <w:instrText xml:space="preserve"> ADDIN EN.CITE &lt;EndNote&gt;&lt;Cite AuthorYear="1"&gt;&lt;Author&gt;LaJeunesse&lt;/Author&gt;&lt;Year&gt;2000&lt;/Year&gt;&lt;RecNum&gt;34&lt;/RecNum&gt;&lt;DisplayText&gt;LaJeunesse and Trench (2000)&lt;/DisplayText&gt;&lt;record&gt;&lt;rec-number&gt;34&lt;/rec-number&gt;&lt;foreign-keys&gt;&lt;key app="EN" db-id="0ewser9znswsdvedxw7x2fzye00wp50205rs" timestamp="1571021614"&gt;34&lt;/key&gt;&lt;/foreign-keys&gt;&lt;ref-type name="Journal Article"&gt;17&lt;/ref-type&gt;&lt;contributors&gt;&lt;authors&gt;&lt;author&gt;LaJeunesse, T. C.&lt;/author&gt;&lt;author&gt;Trench, R. K.&lt;/author&gt;&lt;/authors&gt;&lt;/contributors&gt;&lt;auth-address&gt;Department of Ecology, Evolution and Marine Biology, University of California at Santa Barbara, 93106, USA. lajeunes@lifesci.ucsb.edu&lt;/auth-address&gt;&lt;titles&gt;&lt;title&gt;Biogeography of two species of Symbiodinium (Freudenthal) inhabiting the intertidal sea anemone Anthopleura elegantissima (Brandt)&lt;/title&gt;&lt;secondary-title&gt;Biol Bull&lt;/secondary-title&gt;&lt;/titles&gt;&lt;periodical&gt;&lt;full-title&gt;Biology Bulletin&lt;/full-title&gt;&lt;abbr-1&gt;Biol. Bull.&lt;/abbr-1&gt;&lt;abbr-2&gt;Biol Bull&lt;/abbr-2&gt;&lt;/periodical&gt;&lt;pages&gt;126-34&lt;/pages&gt;&lt;volume&gt;199&lt;/volume&gt;&lt;number&gt;2&lt;/number&gt;&lt;keywords&gt;&lt;keyword&gt;Animals&lt;/keyword&gt;&lt;keyword&gt;Base Sequence&lt;/keyword&gt;&lt;keyword&gt;Climate&lt;/keyword&gt;&lt;keyword&gt;DNA Primers/genetics&lt;/keyword&gt;&lt;keyword&gt;DNA, Intergenic/genetics&lt;/keyword&gt;&lt;keyword&gt;DNA, Protozoan/genetics&lt;/keyword&gt;&lt;keyword&gt;DNA, Ribosomal/genetics&lt;/keyword&gt;&lt;keyword&gt;Dinoflagellida/classification/*genetics/*isolation &amp;amp; purification&lt;/keyword&gt;&lt;keyword&gt;Ecosystem&lt;/keyword&gt;&lt;keyword&gt;Pacific Ocean&lt;/keyword&gt;&lt;keyword&gt;Phylogeny&lt;/keyword&gt;&lt;keyword&gt;Polymorphism, Restriction Fragment Length&lt;/keyword&gt;&lt;keyword&gt;Sea Anemones/*parasitology&lt;/keyword&gt;&lt;keyword&gt;Symbiosis&lt;/keyword&gt;&lt;/keywords&gt;&lt;dates&gt;&lt;year&gt;2000&lt;/year&gt;&lt;pub-dates&gt;&lt;date&gt;Oct&lt;/date&gt;&lt;/pub-dates&gt;&lt;/dates&gt;&lt;isbn&gt;0006-3185 (Print)&amp;#xD;0006-3185 (Linking)&lt;/isbn&gt;&lt;accession-num&gt;11081711&lt;/accession-num&gt;&lt;urls&gt;&lt;related-urls&gt;&lt;url&gt;http://www.ncbi.nlm.nih.gov/pubmed/11081711&lt;/url&gt;&lt;/related-urls&gt;&lt;/urls&gt;&lt;/record&gt;&lt;/Cite&gt;&lt;/EndNote&gt;</w:instrText>
      </w:r>
      <w:r w:rsidR="00D4513E" w:rsidRPr="00116063">
        <w:fldChar w:fldCharType="separate"/>
      </w:r>
      <w:r w:rsidR="008D48EB" w:rsidRPr="00116063">
        <w:rPr>
          <w:noProof/>
        </w:rPr>
        <w:t>LaJeunesse and Trench (2000)</w:t>
      </w:r>
      <w:r w:rsidR="00D4513E" w:rsidRPr="00116063">
        <w:fldChar w:fldCharType="end"/>
      </w:r>
      <w:r w:rsidR="00777B4A" w:rsidRPr="00116063">
        <w:t xml:space="preserve">. </w:t>
      </w:r>
      <w:r w:rsidR="00F2131B">
        <w:t>Successful amplifications were</w:t>
      </w:r>
      <w:r w:rsidR="001B2AAA" w:rsidRPr="00116063">
        <w:t xml:space="preserve"> </w:t>
      </w:r>
      <w:r w:rsidR="0006750C">
        <w:t>verified</w:t>
      </w:r>
      <w:r w:rsidR="001B2AAA" w:rsidRPr="00116063">
        <w:t xml:space="preserve"> via gel electrophoresis</w:t>
      </w:r>
      <w:r w:rsidR="006B2E65">
        <w:t xml:space="preserve"> and duplicate reactions</w:t>
      </w:r>
      <w:r w:rsidR="001B2AAA" w:rsidRPr="00116063">
        <w:t xml:space="preserve"> were pooled together for a volume of 40</w:t>
      </w:r>
      <w:r w:rsidR="001B2AAA" w:rsidRPr="00116063">
        <w:rPr>
          <w:lang w:val="el-GR"/>
        </w:rPr>
        <w:t>μ</w:t>
      </w:r>
      <w:r w:rsidR="001B2AAA" w:rsidRPr="00116063">
        <w:t xml:space="preserve">l per sample to be used for library preparation. Pooled samples were </w:t>
      </w:r>
      <w:r w:rsidR="00E44582">
        <w:t xml:space="preserve">purified using calibrated Ampure XP beads and then used to construct the Illumina DNA library. Sequencing was performed at MR DNA (Shallowwater, TX, USA) on a MiSeq following the manufacturer’s guidelines. Sequence data was joined with sequences &lt;150bp or with ambiguous base calls removed. </w:t>
      </w:r>
      <w:r w:rsidR="00E44582" w:rsidRPr="00BB138D">
        <w:rPr>
          <w:color w:val="000000"/>
          <w:lang w:val="en-GB"/>
        </w:rPr>
        <w:t xml:space="preserve">Sequences </w:t>
      </w:r>
      <w:r w:rsidR="00E44582">
        <w:rPr>
          <w:color w:val="000000"/>
          <w:lang w:val="en-GB"/>
        </w:rPr>
        <w:t>were</w:t>
      </w:r>
      <w:r w:rsidR="00E44582" w:rsidRPr="00BB138D">
        <w:rPr>
          <w:color w:val="000000"/>
          <w:lang w:val="en-GB"/>
        </w:rPr>
        <w:t xml:space="preserve"> quality filtered using a maximum expected error threshold of 1.0 and de</w:t>
      </w:r>
      <w:r w:rsidR="00116EE6">
        <w:rPr>
          <w:color w:val="000000"/>
          <w:lang w:val="en-GB"/>
        </w:rPr>
        <w:t>-</w:t>
      </w:r>
      <w:r w:rsidR="00E44582" w:rsidRPr="00BB138D">
        <w:rPr>
          <w:color w:val="000000"/>
          <w:lang w:val="en-GB"/>
        </w:rPr>
        <w:t>replicated</w:t>
      </w:r>
      <w:r w:rsidR="00E44582">
        <w:rPr>
          <w:color w:val="000000"/>
          <w:lang w:val="en-GB"/>
        </w:rPr>
        <w:t>.</w:t>
      </w:r>
    </w:p>
    <w:p w14:paraId="795A47BC" w14:textId="2315778C" w:rsidR="00B61074" w:rsidRDefault="00B61074" w:rsidP="00971474">
      <w:pPr>
        <w:spacing w:line="480" w:lineRule="auto"/>
        <w:ind w:firstLine="720"/>
      </w:pPr>
    </w:p>
    <w:p w14:paraId="5736C4C4" w14:textId="77777777" w:rsidR="00851800" w:rsidRDefault="00851800" w:rsidP="00971474">
      <w:pPr>
        <w:spacing w:line="480" w:lineRule="auto"/>
        <w:ind w:firstLine="720"/>
      </w:pPr>
      <w:r>
        <w:rPr>
          <w:color w:val="0D0D0D" w:themeColor="text1" w:themeTint="F2"/>
        </w:rPr>
        <w:t>Additional g</w:t>
      </w:r>
      <w:r w:rsidRPr="006A1382">
        <w:rPr>
          <w:color w:val="0D0D0D" w:themeColor="text1" w:themeTint="F2"/>
        </w:rPr>
        <w:t>ene markers including the D1/D2 domain of the large ribosomal subunit (LSU rDNA)</w:t>
      </w:r>
      <w:r>
        <w:t xml:space="preserve"> and mitochondrial </w:t>
      </w:r>
      <w:r>
        <w:rPr>
          <w:i/>
          <w:iCs/>
        </w:rPr>
        <w:t>cob</w:t>
      </w:r>
      <w:r>
        <w:t xml:space="preserve"> genes were amplified and directly sequenced from a subset of samples according to </w:t>
      </w:r>
      <w:r>
        <w:fldChar w:fldCharType="begin"/>
      </w:r>
      <w:r>
        <w:instrText xml:space="preserve"> ADDIN EN.CITE &lt;EndNote&gt;&lt;Cite AuthorYear="1"&gt;&lt;Author&gt;Zardoya&lt;/Author&gt;&lt;Year&gt;1995&lt;/Year&gt;&lt;RecNum&gt;210&lt;/RecNum&gt;&lt;DisplayText&gt;Zardoya&lt;style face="italic"&gt; et al.&lt;/style&gt; (1995)&lt;/DisplayText&gt;&lt;record&gt;&lt;rec-number&gt;210&lt;/rec-number&gt;&lt;foreign-keys&gt;&lt;key app="EN" db-id="0ewser9znswsdvedxw7x2fzye00wp50205rs" timestamp="1571021615"&gt;210&lt;/key&gt;&lt;/foreign-keys&gt;&lt;ref-type name="Journal Article"&gt;17&lt;/ref-type&gt;&lt;contributors&gt;&lt;authors&gt;&lt;author&gt;Zardoya, R.&lt;/author&gt;&lt;author&gt;Costas, E.&lt;/author&gt;&lt;author&gt;Lopez-Rodas, V.&lt;/author&gt;&lt;author&gt;Garrido-Pertierra, A.&lt;/author&gt;&lt;author&gt;Bautista, J. M.&lt;/author&gt;&lt;/authors&gt;&lt;/contributors&gt;&lt;auth-address&gt;Departamento de Bioquimica y Biologia Molecular IV, Facultad de Veterinaria, Universidad Compleutense de Madrid, Spain.&lt;/auth-address&gt;&lt;titles&gt;&lt;title&gt;Revised dinoflagellate phylogeny inferred from molecular analysis of large-subunit ribosomal RNA gene sequences&lt;/title&gt;&lt;secondary-title&gt;J Mol Evol&lt;/secondary-title&gt;&lt;/titles&gt;&lt;periodical&gt;&lt;full-title&gt;Journal of Molecular Evolution&lt;/full-title&gt;&lt;abbr-1&gt;J. Mol. Evol.&lt;/abbr-1&gt;&lt;abbr-2&gt;J Mol Evol&lt;/abbr-2&gt;&lt;/periodical&gt;&lt;pages&gt;637-45&lt;/pages&gt;&lt;volume&gt;41&lt;/volume&gt;&lt;number&gt;5&lt;/number&gt;&lt;keywords&gt;&lt;keyword&gt;Animals&lt;/keyword&gt;&lt;keyword&gt;Base Sequence&lt;/keyword&gt;&lt;keyword&gt;Cloning, Molecular&lt;/keyword&gt;&lt;keyword&gt;DNA, Ribosomal/*genetics&lt;/keyword&gt;&lt;keyword&gt;Dinoflagellida/*classification/cytology/genetics&lt;/keyword&gt;&lt;keyword&gt;Marine Biology&lt;/keyword&gt;&lt;keyword&gt;Marine Toxins/genetics&lt;/keyword&gt;&lt;keyword&gt;Molecular Sequence Data&lt;/keyword&gt;&lt;keyword&gt;Phylogeny&lt;/keyword&gt;&lt;keyword&gt;Polymerase Chain Reaction&lt;/keyword&gt;&lt;keyword&gt;RNA, Ribosomal, 28S/*genetics&lt;/keyword&gt;&lt;keyword&gt;Sequence Analysis, DNA&lt;/keyword&gt;&lt;keyword&gt;Sequence Homology, Nucleic Acid&lt;/keyword&gt;&lt;keyword&gt;Species Specificity&lt;/keyword&gt;&lt;/keywords&gt;&lt;dates&gt;&lt;year&gt;1995&lt;/year&gt;&lt;pub-dates&gt;&lt;date&gt;Nov&lt;/date&gt;&lt;/pub-dates&gt;&lt;/dates&gt;&lt;isbn&gt;0022-2844 (Print)&amp;#xD;0022-2844 (Linking)&lt;/isbn&gt;&lt;accession-num&gt;7490778&lt;/accession-num&gt;&lt;urls&gt;&lt;related-urls&gt;&lt;url&gt;http://www.ncbi.nlm.nih.gov/pubmed/7490778&lt;/url&gt;&lt;/related-urls&gt;&lt;/urls&gt;&lt;/record&gt;&lt;/Cite&gt;&lt;/EndNote&gt;</w:instrText>
      </w:r>
      <w:r>
        <w:fldChar w:fldCharType="separate"/>
      </w:r>
      <w:r>
        <w:rPr>
          <w:noProof/>
        </w:rPr>
        <w:t>Zardoya</w:t>
      </w:r>
      <w:r w:rsidRPr="009F0E3D">
        <w:rPr>
          <w:i/>
          <w:noProof/>
        </w:rPr>
        <w:t xml:space="preserve"> et al.</w:t>
      </w:r>
      <w:r>
        <w:rPr>
          <w:noProof/>
        </w:rPr>
        <w:t xml:space="preserve"> (1995)</w:t>
      </w:r>
      <w:r>
        <w:fldChar w:fldCharType="end"/>
      </w:r>
      <w:r>
        <w:t xml:space="preserve"> and </w:t>
      </w:r>
      <w:r>
        <w:fldChar w:fldCharType="begin"/>
      </w:r>
      <w:r>
        <w:instrText>ADDIN EN.CITE</w:instrText>
      </w:r>
      <w:r>
        <w:fldChar w:fldCharType="end"/>
      </w:r>
      <w:bookmarkStart w:id="3" w:name="__Fieldmark__404_3295137641"/>
      <w:r>
        <w:fldChar w:fldCharType="begin"/>
      </w:r>
      <w:r>
        <w:instrText>ADDIN EN.CITE.DATA</w:instrText>
      </w:r>
      <w:r>
        <w:fldChar w:fldCharType="separate"/>
      </w:r>
      <w:bookmarkStart w:id="4" w:name="__Fieldmark__606_2072836642"/>
      <w:bookmarkStart w:id="5" w:name="__Fieldmark__407_3295137641"/>
      <w:bookmarkEnd w:id="3"/>
      <w:bookmarkEnd w:id="4"/>
      <w:r>
        <w:t>Zhang</w:t>
      </w:r>
      <w:r>
        <w:rPr>
          <w:i/>
        </w:rPr>
        <w:t xml:space="preserve"> et al.</w:t>
      </w:r>
      <w:r>
        <w:t xml:space="preserve"> (2008)</w:t>
      </w:r>
      <w:bookmarkStart w:id="6" w:name="__Fieldmark__836_3765963054"/>
      <w:bookmarkStart w:id="7" w:name="__Fieldmark__610_2072836642"/>
      <w:bookmarkStart w:id="8" w:name="__Fieldmark__827_3765963054"/>
      <w:bookmarkEnd w:id="6"/>
      <w:bookmarkEnd w:id="7"/>
      <w:bookmarkEnd w:id="8"/>
      <w:r>
        <w:fldChar w:fldCharType="end"/>
      </w:r>
      <w:bookmarkEnd w:id="5"/>
      <w:r>
        <w:t>, respectively.</w:t>
      </w:r>
    </w:p>
    <w:p w14:paraId="021E1EEA" w14:textId="77777777" w:rsidR="00F2131B" w:rsidRDefault="00F2131B" w:rsidP="00971474">
      <w:pPr>
        <w:spacing w:line="480" w:lineRule="auto"/>
        <w:ind w:firstLine="720"/>
      </w:pPr>
    </w:p>
    <w:p w14:paraId="436A41A9" w14:textId="5529E8B9" w:rsidR="00F2131B" w:rsidRDefault="00F2131B" w:rsidP="00971474">
      <w:pPr>
        <w:spacing w:line="480" w:lineRule="auto"/>
        <w:rPr>
          <w:i/>
        </w:rPr>
      </w:pPr>
      <w:r w:rsidRPr="00F2131B">
        <w:rPr>
          <w:i/>
        </w:rPr>
        <w:t>SymPortal analyses of ITS2 sequ</w:t>
      </w:r>
      <w:r>
        <w:rPr>
          <w:i/>
        </w:rPr>
        <w:t>e</w:t>
      </w:r>
      <w:r w:rsidRPr="00F2131B">
        <w:rPr>
          <w:i/>
        </w:rPr>
        <w:t>nce vari</w:t>
      </w:r>
      <w:r>
        <w:rPr>
          <w:i/>
        </w:rPr>
        <w:t>a</w:t>
      </w:r>
      <w:r w:rsidRPr="00F2131B">
        <w:rPr>
          <w:i/>
        </w:rPr>
        <w:t>nts</w:t>
      </w:r>
    </w:p>
    <w:p w14:paraId="090FF9B9" w14:textId="453C23CB" w:rsidR="00F2131B" w:rsidRPr="00F2131B" w:rsidRDefault="00F2131B" w:rsidP="00971474">
      <w:pPr>
        <w:spacing w:line="480" w:lineRule="auto"/>
      </w:pPr>
      <w:r>
        <w:t xml:space="preserve">ITS2 sequences from each round of </w:t>
      </w:r>
      <w:r w:rsidR="00116EE6">
        <w:t xml:space="preserve">MiSeq </w:t>
      </w:r>
      <w:r w:rsidR="00293FFC">
        <w:t xml:space="preserve">were submitted to </w:t>
      </w:r>
      <w:r w:rsidR="00116EE6">
        <w:t>the Sym</w:t>
      </w:r>
      <w:r w:rsidR="00E60572">
        <w:t>P</w:t>
      </w:r>
      <w:r w:rsidR="00116EE6">
        <w:t xml:space="preserve">ortal analytical framework (SymPortal.org) for quality control and analyses. SymPortal </w:t>
      </w:r>
      <w:r w:rsidR="00C1584A">
        <w:t>algorithm assesses the presense of ITS2 sequence variants that consistently occur in specific combinations and abundances. Those vari</w:t>
      </w:r>
      <w:r w:rsidR="00CD7EC8">
        <w:t>ants whose co-occurrence is non-</w:t>
      </w:r>
      <w:r w:rsidR="00C1584A">
        <w:t xml:space="preserve">random are deemed intragenomic sequence variants and used to delineate different ITS2-type profiles. </w:t>
      </w:r>
      <w:r w:rsidR="005A7391">
        <w:t>These sequences</w:t>
      </w:r>
      <w:r w:rsidR="00116EE6">
        <w:t xml:space="preserve"> </w:t>
      </w:r>
      <w:r w:rsidR="00CD7EC8">
        <w:t>were</w:t>
      </w:r>
      <w:r w:rsidR="005A7391">
        <w:t xml:space="preserve"> </w:t>
      </w:r>
      <w:r w:rsidR="00CD7EC8">
        <w:t>also</w:t>
      </w:r>
      <w:r w:rsidR="005A7391">
        <w:t xml:space="preserve"> compared against</w:t>
      </w:r>
      <w:r w:rsidR="00116EE6">
        <w:t xml:space="preserve"> </w:t>
      </w:r>
      <w:r w:rsidR="005A7391">
        <w:t>a</w:t>
      </w:r>
      <w:r w:rsidR="00116EE6">
        <w:t xml:space="preserve"> </w:t>
      </w:r>
      <w:r w:rsidR="00CD7EC8">
        <w:t xml:space="preserve">growing </w:t>
      </w:r>
      <w:r w:rsidR="00116EE6">
        <w:t>database</w:t>
      </w:r>
      <w:r w:rsidR="00CD7EC8">
        <w:t>,</w:t>
      </w:r>
      <w:r w:rsidR="00116EE6">
        <w:t xml:space="preserve"> </w:t>
      </w:r>
      <w:r w:rsidR="005A7391">
        <w:t xml:space="preserve">generated </w:t>
      </w:r>
      <w:r w:rsidR="00CD7EC8">
        <w:t>by</w:t>
      </w:r>
      <w:r w:rsidR="00116EE6">
        <w:t xml:space="preserve"> </w:t>
      </w:r>
      <w:r w:rsidR="00CD7EC8" w:rsidRPr="00CD7EC8">
        <w:t>earlier</w:t>
      </w:r>
      <w:r w:rsidR="00116EE6">
        <w:t xml:space="preserve"> </w:t>
      </w:r>
      <w:r w:rsidR="00CD7EC8">
        <w:t>studies</w:t>
      </w:r>
      <w:r w:rsidR="00116EE6">
        <w:t>,</w:t>
      </w:r>
      <w:r w:rsidR="00CD7EC8">
        <w:t xml:space="preserve"> to match sequence variants with previously characterized sequences and to assign alpha-numeric designators to new variants.</w:t>
      </w:r>
      <w:r w:rsidR="00116EE6">
        <w:t xml:space="preserve"> thus allowing continual expansion and comparison of </w:t>
      </w:r>
      <w:r w:rsidR="009E79AA">
        <w:t xml:space="preserve">genotype representative </w:t>
      </w:r>
      <w:r w:rsidR="00116EE6">
        <w:t xml:space="preserve">ITS2 profiles between </w:t>
      </w:r>
      <w:r w:rsidR="009E79AA">
        <w:t>analyses. For more details on the SymPortal framework, refer to Hume et al. (2019).</w:t>
      </w:r>
    </w:p>
    <w:p w14:paraId="4F8E2277" w14:textId="10FD6AC1" w:rsidR="005E2CF4" w:rsidRPr="00497F0F" w:rsidRDefault="00A6721A" w:rsidP="00971474">
      <w:pPr>
        <w:spacing w:before="480" w:after="240" w:line="480" w:lineRule="auto"/>
        <w:rPr>
          <w:bCs/>
          <w:i/>
          <w:iCs/>
          <w:color w:val="000000" w:themeColor="text1"/>
          <w:sz w:val="26"/>
          <w:szCs w:val="26"/>
        </w:rPr>
      </w:pPr>
      <w:bookmarkStart w:id="9" w:name="_5zjqe8q2v3x" w:colFirst="0" w:colLast="0"/>
      <w:bookmarkEnd w:id="9"/>
      <w:r>
        <w:rPr>
          <w:bCs/>
          <w:i/>
          <w:iCs/>
          <w:color w:val="000000" w:themeColor="text1"/>
          <w:sz w:val="26"/>
          <w:szCs w:val="26"/>
        </w:rPr>
        <w:t>P</w:t>
      </w:r>
      <w:r w:rsidR="00FD1746">
        <w:rPr>
          <w:bCs/>
          <w:i/>
          <w:iCs/>
          <w:color w:val="000000" w:themeColor="text1"/>
          <w:sz w:val="26"/>
          <w:szCs w:val="26"/>
        </w:rPr>
        <w:t>hylogenetic analyse</w:t>
      </w:r>
      <w:r w:rsidR="005E2CF4" w:rsidRPr="00497F0F">
        <w:rPr>
          <w:bCs/>
          <w:i/>
          <w:iCs/>
          <w:color w:val="000000" w:themeColor="text1"/>
          <w:sz w:val="26"/>
          <w:szCs w:val="26"/>
        </w:rPr>
        <w:t>s</w:t>
      </w:r>
    </w:p>
    <w:p w14:paraId="3F07E5C9" w14:textId="36190C46" w:rsidR="00801B8F" w:rsidRPr="00816A88" w:rsidRDefault="00315017" w:rsidP="00173E56">
      <w:pPr>
        <w:spacing w:line="480" w:lineRule="auto"/>
      </w:pPr>
      <w:bookmarkStart w:id="10" w:name="_9crheiffextw" w:colFirst="0" w:colLast="0"/>
      <w:bookmarkEnd w:id="10"/>
      <w:r>
        <w:rPr>
          <w:color w:val="000000" w:themeColor="text1"/>
        </w:rPr>
        <w:t>All phylogenetic analyses were conducted using</w:t>
      </w:r>
      <w:r w:rsidRPr="00755BB5">
        <w:rPr>
          <w:color w:val="000000" w:themeColor="text1"/>
        </w:rPr>
        <w:t xml:space="preserve"> PAUP Version 4.4a147 </w:t>
      </w:r>
      <w:r>
        <w:rPr>
          <w:color w:val="000000" w:themeColor="text1"/>
        </w:rPr>
        <w:fldChar w:fldCharType="begin"/>
      </w:r>
      <w:r>
        <w:rPr>
          <w:color w:val="000000" w:themeColor="text1"/>
        </w:rPr>
        <w:instrText xml:space="preserve"> ADDIN EN.CITE &lt;EndNote&gt;&lt;Cite&gt;&lt;Author&gt;Swofford&lt;/Author&gt;&lt;Year&gt;2014&lt;/Year&gt;&lt;RecNum&gt;213&lt;/RecNum&gt;&lt;DisplayText&gt;(Swofford 2014)&lt;/DisplayText&gt;&lt;record&gt;&lt;rec-number&gt;213&lt;/rec-number&gt;&lt;foreign-keys&gt;&lt;key app="EN" db-id="0ewser9znswsdvedxw7x2fzye00wp50205rs" timestamp="1571021615"&gt;213&lt;/key&gt;&lt;/foreign-keys&gt;&lt;ref-type name="Computer Program"&gt;9&lt;/ref-type&gt;&lt;contributors&gt;&lt;authors&gt;&lt;author&gt;Swofford, D. L.&lt;/author&gt;&lt;/authors&gt;&lt;/contributors&gt;&lt;titles&gt;&lt;title&gt;PAUP* Phylogenetic Analysis Using Parsimony (*and other methods)&lt;/title&gt;&lt;/titles&gt;&lt;edition&gt;4.0d146&lt;/edition&gt;&lt;dates&gt;&lt;year&gt;2014&lt;/year&gt;&lt;/dates&gt;&lt;pub-location&gt;Sunderland, Massachusetts&lt;/pub-location&gt;&lt;publisher&gt;Sinauer Associates&lt;/publisher&gt;&lt;urls&gt;&lt;/urls&gt;&lt;/record&gt;&lt;/Cite&gt;&lt;/EndNote&gt;</w:instrText>
      </w:r>
      <w:r>
        <w:rPr>
          <w:color w:val="000000" w:themeColor="text1"/>
        </w:rPr>
        <w:fldChar w:fldCharType="separate"/>
      </w:r>
      <w:r>
        <w:rPr>
          <w:noProof/>
          <w:color w:val="000000" w:themeColor="text1"/>
        </w:rPr>
        <w:t>(Swofford 2014)</w:t>
      </w:r>
      <w:r>
        <w:rPr>
          <w:color w:val="000000" w:themeColor="text1"/>
        </w:rPr>
        <w:fldChar w:fldCharType="end"/>
      </w:r>
      <w:r>
        <w:rPr>
          <w:color w:val="000000" w:themeColor="text1"/>
        </w:rPr>
        <w:t xml:space="preserve"> </w:t>
      </w:r>
      <w:r w:rsidRPr="00755BB5">
        <w:rPr>
          <w:color w:val="000000" w:themeColor="text1"/>
        </w:rPr>
        <w:t>to construct Maxi</w:t>
      </w:r>
      <w:r>
        <w:rPr>
          <w:color w:val="000000" w:themeColor="text1"/>
        </w:rPr>
        <w:t>m</w:t>
      </w:r>
      <w:r w:rsidRPr="00755BB5">
        <w:rPr>
          <w:color w:val="000000" w:themeColor="text1"/>
        </w:rPr>
        <w:t>um Parsimony</w:t>
      </w:r>
      <w:r>
        <w:rPr>
          <w:color w:val="000000" w:themeColor="text1"/>
        </w:rPr>
        <w:t xml:space="preserve"> </w:t>
      </w:r>
      <w:r w:rsidR="001C5FDE">
        <w:rPr>
          <w:color w:val="000000" w:themeColor="text1"/>
        </w:rPr>
        <w:t>phylogenie</w:t>
      </w:r>
      <w:r w:rsidRPr="00755BB5">
        <w:rPr>
          <w:color w:val="000000" w:themeColor="text1"/>
        </w:rPr>
        <w:t xml:space="preserve">s </w:t>
      </w:r>
      <w:r>
        <w:rPr>
          <w:color w:val="000000" w:themeColor="text1"/>
        </w:rPr>
        <w:t>(with any insertion-deletions assigned to a 5</w:t>
      </w:r>
      <w:r w:rsidRPr="00267F92">
        <w:rPr>
          <w:color w:val="000000" w:themeColor="text1"/>
          <w:vertAlign w:val="superscript"/>
        </w:rPr>
        <w:t>th</w:t>
      </w:r>
      <w:r>
        <w:rPr>
          <w:color w:val="000000" w:themeColor="text1"/>
        </w:rPr>
        <w:t xml:space="preserve"> character state)</w:t>
      </w:r>
      <w:r w:rsidRPr="00755BB5">
        <w:rPr>
          <w:color w:val="000000" w:themeColor="text1"/>
        </w:rPr>
        <w:t xml:space="preserve"> with a total of </w:t>
      </w:r>
      <w:r w:rsidR="001C5FDE">
        <w:rPr>
          <w:color w:val="000000" w:themeColor="text1"/>
        </w:rPr>
        <w:t>1000 bootstrap replicates to ass</w:t>
      </w:r>
      <w:r w:rsidRPr="00755BB5">
        <w:rPr>
          <w:color w:val="000000" w:themeColor="text1"/>
        </w:rPr>
        <w:t xml:space="preserve">ess statistical significance of internal branching. </w:t>
      </w:r>
      <w:r w:rsidR="00160496">
        <w:rPr>
          <w:color w:val="000000" w:themeColor="text1"/>
        </w:rPr>
        <w:t xml:space="preserve">The </w:t>
      </w:r>
      <w:r w:rsidR="00040F13">
        <w:rPr>
          <w:color w:val="000000" w:themeColor="text1"/>
        </w:rPr>
        <w:t>numerically common sequence variants</w:t>
      </w:r>
      <w:r w:rsidR="00160496">
        <w:rPr>
          <w:color w:val="000000" w:themeColor="text1"/>
        </w:rPr>
        <w:t xml:space="preserve"> (&gt;</w:t>
      </w:r>
      <w:r w:rsidR="005368E3">
        <w:rPr>
          <w:color w:val="000000" w:themeColor="text1"/>
        </w:rPr>
        <w:t>3</w:t>
      </w:r>
      <w:r w:rsidR="00160496">
        <w:rPr>
          <w:color w:val="000000" w:themeColor="text1"/>
        </w:rPr>
        <w:t>–</w:t>
      </w:r>
      <w:r w:rsidR="005368E3">
        <w:rPr>
          <w:color w:val="000000" w:themeColor="text1"/>
        </w:rPr>
        <w:t>4</w:t>
      </w:r>
      <w:r w:rsidR="00160496">
        <w:rPr>
          <w:color w:val="000000" w:themeColor="text1"/>
        </w:rPr>
        <w:t>%</w:t>
      </w:r>
      <w:r w:rsidR="00040F13">
        <w:rPr>
          <w:color w:val="000000" w:themeColor="text1"/>
        </w:rPr>
        <w:t xml:space="preserve"> of total</w:t>
      </w:r>
      <w:r w:rsidR="00160496">
        <w:rPr>
          <w:color w:val="000000" w:themeColor="text1"/>
        </w:rPr>
        <w:t xml:space="preserve">) </w:t>
      </w:r>
      <w:r w:rsidR="00040F13">
        <w:rPr>
          <w:color w:val="000000" w:themeColor="text1"/>
        </w:rPr>
        <w:t>obtain</w:t>
      </w:r>
      <w:r w:rsidR="00472E16">
        <w:rPr>
          <w:color w:val="000000" w:themeColor="text1"/>
        </w:rPr>
        <w:t>ed</w:t>
      </w:r>
      <w:r w:rsidR="00040F13">
        <w:rPr>
          <w:color w:val="000000" w:themeColor="text1"/>
        </w:rPr>
        <w:t xml:space="preserve"> </w:t>
      </w:r>
      <w:r w:rsidR="00160496">
        <w:rPr>
          <w:color w:val="000000" w:themeColor="text1"/>
        </w:rPr>
        <w:t>from the SymPortal analysi</w:t>
      </w:r>
      <w:r w:rsidR="00040F13">
        <w:rPr>
          <w:color w:val="000000" w:themeColor="text1"/>
        </w:rPr>
        <w:t>e</w:t>
      </w:r>
      <w:r w:rsidR="00160496">
        <w:rPr>
          <w:color w:val="000000" w:themeColor="text1"/>
        </w:rPr>
        <w:t xml:space="preserve">s </w:t>
      </w:r>
      <w:r w:rsidR="00040F13">
        <w:rPr>
          <w:color w:val="000000" w:themeColor="text1"/>
        </w:rPr>
        <w:t xml:space="preserve">output were aligned and their similarity </w:t>
      </w:r>
      <w:r w:rsidR="001C5FDE">
        <w:rPr>
          <w:color w:val="000000" w:themeColor="text1"/>
        </w:rPr>
        <w:t>measured</w:t>
      </w:r>
      <w:r w:rsidR="00040F13">
        <w:rPr>
          <w:color w:val="000000" w:themeColor="text1"/>
        </w:rPr>
        <w:t xml:space="preserve"> as described above.</w:t>
      </w:r>
    </w:p>
    <w:p w14:paraId="18DFC10B" w14:textId="4824798F" w:rsidR="00660800" w:rsidRPr="002B4E4D" w:rsidRDefault="003810C8" w:rsidP="00971474">
      <w:pPr>
        <w:pStyle w:val="Heading2"/>
        <w:keepNext w:val="0"/>
        <w:keepLines w:val="0"/>
        <w:spacing w:after="240"/>
        <w:rPr>
          <w:rFonts w:ascii="Times New Roman" w:hAnsi="Times New Roman" w:cs="Times New Roman"/>
          <w:bCs/>
          <w:i/>
          <w:iCs/>
          <w:color w:val="000000" w:themeColor="text1"/>
          <w:sz w:val="26"/>
          <w:szCs w:val="26"/>
          <w:lang w:val="en-US"/>
        </w:rPr>
      </w:pPr>
      <w:r>
        <w:rPr>
          <w:rFonts w:ascii="Times New Roman" w:hAnsi="Times New Roman" w:cs="Times New Roman"/>
          <w:bCs/>
          <w:i/>
          <w:iCs/>
          <w:color w:val="000000" w:themeColor="text1"/>
          <w:sz w:val="26"/>
          <w:szCs w:val="26"/>
          <w:lang w:val="en-US"/>
        </w:rPr>
        <w:t>Observation</w:t>
      </w:r>
      <w:r w:rsidR="003137B8">
        <w:rPr>
          <w:rFonts w:ascii="Times New Roman" w:hAnsi="Times New Roman" w:cs="Times New Roman"/>
          <w:bCs/>
          <w:i/>
          <w:iCs/>
          <w:color w:val="000000" w:themeColor="text1"/>
          <w:sz w:val="26"/>
          <w:szCs w:val="26"/>
          <w:lang w:val="en-US"/>
        </w:rPr>
        <w:t>s</w:t>
      </w:r>
      <w:r>
        <w:rPr>
          <w:rFonts w:ascii="Times New Roman" w:hAnsi="Times New Roman" w:cs="Times New Roman"/>
          <w:bCs/>
          <w:i/>
          <w:iCs/>
          <w:color w:val="000000" w:themeColor="text1"/>
          <w:sz w:val="26"/>
          <w:szCs w:val="26"/>
          <w:lang w:val="en-US"/>
        </w:rPr>
        <w:t xml:space="preserve"> of </w:t>
      </w:r>
      <w:r w:rsidR="003137B8">
        <w:rPr>
          <w:rFonts w:ascii="Times New Roman" w:hAnsi="Times New Roman" w:cs="Times New Roman"/>
          <w:bCs/>
          <w:i/>
          <w:iCs/>
          <w:color w:val="000000" w:themeColor="text1"/>
          <w:sz w:val="26"/>
          <w:szCs w:val="26"/>
          <w:lang w:val="en-US"/>
        </w:rPr>
        <w:t>animal larvae</w:t>
      </w:r>
      <w:r>
        <w:rPr>
          <w:rFonts w:ascii="Times New Roman" w:hAnsi="Times New Roman" w:cs="Times New Roman"/>
          <w:bCs/>
          <w:i/>
          <w:iCs/>
          <w:color w:val="000000" w:themeColor="text1"/>
          <w:sz w:val="26"/>
          <w:szCs w:val="26"/>
          <w:lang w:val="en-US"/>
        </w:rPr>
        <w:t xml:space="preserve"> </w:t>
      </w:r>
    </w:p>
    <w:p w14:paraId="5AFD7AD1" w14:textId="5883AD34" w:rsidR="00660800" w:rsidRDefault="00660800" w:rsidP="00971474">
      <w:pPr>
        <w:spacing w:line="480" w:lineRule="auto"/>
      </w:pPr>
      <w:r w:rsidRPr="00816A88">
        <w:t xml:space="preserve">The </w:t>
      </w:r>
      <w:r>
        <w:t>specimen</w:t>
      </w:r>
      <w:r w:rsidRPr="00816A88">
        <w:t xml:space="preserve"> collected in Pozzuoli (C</w:t>
      </w:r>
      <w:r w:rsidR="00C4793C">
        <w:t>oty</w:t>
      </w:r>
      <w:r w:rsidRPr="00816A88">
        <w:t xml:space="preserve">2) was dissected at </w:t>
      </w:r>
      <w:r>
        <w:t>t</w:t>
      </w:r>
      <w:r w:rsidRPr="00816A88">
        <w:t xml:space="preserve">he SZN upon arrival. </w:t>
      </w:r>
      <w:r w:rsidR="003137B8">
        <w:t>Larvae obtained from this animal were used</w:t>
      </w:r>
      <w:r w:rsidRPr="00816A88">
        <w:t xml:space="preserve"> to observe the </w:t>
      </w:r>
      <w:r w:rsidR="003137B8">
        <w:t xml:space="preserve">presence or absence </w:t>
      </w:r>
      <w:r w:rsidR="00E03B6A">
        <w:t xml:space="preserve">of </w:t>
      </w:r>
      <w:r w:rsidRPr="00816A88">
        <w:t>endosymbionts.</w:t>
      </w:r>
    </w:p>
    <w:p w14:paraId="37BF0875" w14:textId="2D04864E" w:rsidR="005E2CF4" w:rsidRPr="00053A0B" w:rsidRDefault="005E2CF4" w:rsidP="00971474">
      <w:pPr>
        <w:pStyle w:val="Heading1"/>
        <w:keepNext w:val="0"/>
        <w:keepLines w:val="0"/>
        <w:spacing w:before="720" w:after="480"/>
        <w:rPr>
          <w:rFonts w:ascii="Times New Roman" w:hAnsi="Times New Roman" w:cs="Times New Roman"/>
          <w:sz w:val="24"/>
          <w:szCs w:val="24"/>
          <w:lang w:val="en-US"/>
        </w:rPr>
      </w:pPr>
      <w:bookmarkStart w:id="11" w:name="_e4xgd8fb1whw" w:colFirst="0" w:colLast="0"/>
      <w:bookmarkEnd w:id="11"/>
      <w:r w:rsidRPr="00053A0B">
        <w:rPr>
          <w:rFonts w:ascii="Times New Roman" w:hAnsi="Times New Roman" w:cs="Times New Roman"/>
          <w:b/>
          <w:sz w:val="24"/>
          <w:szCs w:val="24"/>
          <w:lang w:val="en-US"/>
        </w:rPr>
        <w:t>Results</w:t>
      </w:r>
      <w:bookmarkStart w:id="12" w:name="_d8cgpffq9d3m" w:colFirst="0" w:colLast="0"/>
      <w:bookmarkEnd w:id="12"/>
      <w:r w:rsidRPr="00053A0B">
        <w:rPr>
          <w:rFonts w:ascii="Times New Roman" w:hAnsi="Times New Roman" w:cs="Times New Roman"/>
          <w:sz w:val="24"/>
          <w:szCs w:val="24"/>
          <w:lang w:val="en-US"/>
        </w:rPr>
        <w:t xml:space="preserve"> </w:t>
      </w:r>
    </w:p>
    <w:p w14:paraId="326C40A3" w14:textId="5C58D8EB" w:rsidR="005E2CF4" w:rsidRPr="007B3951" w:rsidRDefault="007D0084" w:rsidP="00971474">
      <w:pPr>
        <w:pStyle w:val="Heading2"/>
        <w:keepNext w:val="0"/>
        <w:keepLines w:val="0"/>
        <w:spacing w:after="240"/>
        <w:rPr>
          <w:rFonts w:ascii="Times New Roman" w:hAnsi="Times New Roman" w:cs="Times New Roman"/>
          <w:i/>
          <w:iCs/>
          <w:sz w:val="26"/>
          <w:szCs w:val="26"/>
          <w:lang w:val="en-US"/>
        </w:rPr>
      </w:pPr>
      <w:r w:rsidRPr="007B3951">
        <w:rPr>
          <w:rFonts w:ascii="Times New Roman" w:hAnsi="Times New Roman" w:cs="Times New Roman"/>
          <w:i/>
          <w:iCs/>
          <w:sz w:val="26"/>
          <w:szCs w:val="26"/>
          <w:lang w:val="en-US"/>
        </w:rPr>
        <w:t>High through-put sequence</w:t>
      </w:r>
      <w:r w:rsidR="005E2CF4" w:rsidRPr="007B3951">
        <w:rPr>
          <w:rFonts w:ascii="Times New Roman" w:hAnsi="Times New Roman" w:cs="Times New Roman"/>
          <w:i/>
          <w:iCs/>
          <w:sz w:val="26"/>
          <w:szCs w:val="26"/>
          <w:lang w:val="en-US"/>
        </w:rPr>
        <w:t xml:space="preserve"> analyses of ITS2 r</w:t>
      </w:r>
      <w:r w:rsidR="0089340A">
        <w:rPr>
          <w:rFonts w:ascii="Times New Roman" w:hAnsi="Times New Roman" w:cs="Times New Roman"/>
          <w:i/>
          <w:iCs/>
          <w:sz w:val="26"/>
          <w:szCs w:val="26"/>
          <w:lang w:val="en-US"/>
        </w:rPr>
        <w:t>D</w:t>
      </w:r>
      <w:r w:rsidR="005E2CF4" w:rsidRPr="007B3951">
        <w:rPr>
          <w:rFonts w:ascii="Times New Roman" w:hAnsi="Times New Roman" w:cs="Times New Roman"/>
          <w:i/>
          <w:iCs/>
          <w:sz w:val="26"/>
          <w:szCs w:val="26"/>
          <w:lang w:val="en-US"/>
        </w:rPr>
        <w:t xml:space="preserve">NA </w:t>
      </w:r>
    </w:p>
    <w:p w14:paraId="739C75AD" w14:textId="192E0FED" w:rsidR="004D6F0B" w:rsidRDefault="004D6F0B" w:rsidP="004D6F0B">
      <w:pPr>
        <w:spacing w:line="480" w:lineRule="auto"/>
      </w:pPr>
      <w:r w:rsidRPr="007B3951">
        <w:t xml:space="preserve">The results </w:t>
      </w:r>
      <w:r w:rsidR="00D77916">
        <w:t xml:space="preserve">from an initial </w:t>
      </w:r>
      <w:r w:rsidRPr="007B3951">
        <w:t>round of Illumina M</w:t>
      </w:r>
      <w:r>
        <w:t>iS</w:t>
      </w:r>
      <w:r w:rsidRPr="007B3951">
        <w:t>eq sequencing on four samples from Italy</w:t>
      </w:r>
      <w:r w:rsidR="00D77916">
        <w:t xml:space="preserve"> collected </w:t>
      </w:r>
      <w:r w:rsidR="00C72518">
        <w:t>in three different years</w:t>
      </w:r>
      <w:r w:rsidR="00D77916">
        <w:t>,</w:t>
      </w:r>
      <w:r w:rsidRPr="007B3951">
        <w:t xml:space="preserve"> </w:t>
      </w:r>
      <w:r w:rsidR="00D77916" w:rsidRPr="007B3951">
        <w:t>C</w:t>
      </w:r>
      <w:r w:rsidR="00D77916">
        <w:t>oty</w:t>
      </w:r>
      <w:r w:rsidR="00D77916" w:rsidRPr="007B3951">
        <w:t>1, C</w:t>
      </w:r>
      <w:r w:rsidR="00D77916">
        <w:t>oty</w:t>
      </w:r>
      <w:r w:rsidR="00D77916" w:rsidRPr="007B3951">
        <w:t>2, C</w:t>
      </w:r>
      <w:r w:rsidR="00D77916">
        <w:t>oty</w:t>
      </w:r>
      <w:r w:rsidR="00D77916" w:rsidRPr="007B3951">
        <w:t>3, and C</w:t>
      </w:r>
      <w:r w:rsidR="00D77916">
        <w:t>oty</w:t>
      </w:r>
      <w:r w:rsidR="00D77916" w:rsidRPr="007B3951">
        <w:t xml:space="preserve">4, </w:t>
      </w:r>
      <w:r w:rsidRPr="007B3951">
        <w:t>produced</w:t>
      </w:r>
      <w:r w:rsidR="00D77916">
        <w:t xml:space="preserve"> </w:t>
      </w:r>
      <w:r w:rsidRPr="007B3951">
        <w:t xml:space="preserve">56,698 reads (4453 </w:t>
      </w:r>
      <w:r>
        <w:t>distinct</w:t>
      </w:r>
      <w:r w:rsidRPr="007B3951">
        <w:t xml:space="preserve"> variants); 39,407 reads (2429 </w:t>
      </w:r>
      <w:r>
        <w:t>distinct</w:t>
      </w:r>
      <w:r w:rsidRPr="007B3951">
        <w:t xml:space="preserve"> variants); 64,172 reads (4698 </w:t>
      </w:r>
      <w:r>
        <w:t>distinct</w:t>
      </w:r>
      <w:r w:rsidRPr="007B3951">
        <w:t xml:space="preserve"> variants) and 67,824 reads (4437 </w:t>
      </w:r>
      <w:r>
        <w:t>distinct</w:t>
      </w:r>
      <w:r w:rsidRPr="007B3951">
        <w:t xml:space="preserve"> variants)</w:t>
      </w:r>
      <w:r w:rsidR="00D77916">
        <w:t>,</w:t>
      </w:r>
      <w:r w:rsidRPr="007B3951">
        <w:t xml:space="preserve"> </w:t>
      </w:r>
      <w:r w:rsidR="00D77916">
        <w:t>respectively (Fig. 1B)</w:t>
      </w:r>
      <w:r>
        <w:t xml:space="preserve">. </w:t>
      </w:r>
      <w:r w:rsidR="00F86797">
        <w:t xml:space="preserve">After quality control and removal of shorter sequences (&gt;200bp), </w:t>
      </w:r>
      <w:r w:rsidRPr="007B3951">
        <w:t>SymPortal analysis</w:t>
      </w:r>
      <w:r w:rsidR="00EA013F" w:rsidRPr="00EA013F">
        <w:t xml:space="preserve"> </w:t>
      </w:r>
      <w:r w:rsidR="00EA013F" w:rsidRPr="007B3951">
        <w:t>o</w:t>
      </w:r>
      <w:r w:rsidR="00EA013F">
        <w:t>f variants in each</w:t>
      </w:r>
      <w:r w:rsidR="00EA013F" w:rsidRPr="007B3951">
        <w:t xml:space="preserve"> sample</w:t>
      </w:r>
      <w:r w:rsidR="00CE59AD">
        <w:t xml:space="preserve">, which filters </w:t>
      </w:r>
      <w:r w:rsidR="000204AA">
        <w:t>out most of the</w:t>
      </w:r>
      <w:r w:rsidR="00CE59AD">
        <w:t xml:space="preserve"> </w:t>
      </w:r>
      <w:r w:rsidR="000204AA">
        <w:t>numerous</w:t>
      </w:r>
      <w:r w:rsidR="00CE59AD">
        <w:t xml:space="preserve"> PCR and sequence artifacts generated by NGS,</w:t>
      </w:r>
      <w:r w:rsidRPr="007B3951">
        <w:t xml:space="preserve"> identified </w:t>
      </w:r>
      <w:r w:rsidR="008F7A00" w:rsidRPr="00F837DE">
        <w:t>ITS2 sequences corresponding to the genus</w:t>
      </w:r>
      <w:r w:rsidR="008F7A00">
        <w:rPr>
          <w:i/>
        </w:rPr>
        <w:t xml:space="preserve"> Bre</w:t>
      </w:r>
      <w:r w:rsidR="004B3C86">
        <w:rPr>
          <w:i/>
        </w:rPr>
        <w:t>v</w:t>
      </w:r>
      <w:r w:rsidR="008F7A00">
        <w:rPr>
          <w:i/>
        </w:rPr>
        <w:t>iolum</w:t>
      </w:r>
      <w:r w:rsidRPr="007B3951">
        <w:t xml:space="preserve"> and </w:t>
      </w:r>
      <w:r w:rsidRPr="00CA085F">
        <w:rPr>
          <w:i/>
        </w:rPr>
        <w:t>P</w:t>
      </w:r>
      <w:r w:rsidR="008F7A00">
        <w:rPr>
          <w:i/>
        </w:rPr>
        <w:t>hilozoon</w:t>
      </w:r>
      <w:r w:rsidRPr="007B3951">
        <w:t xml:space="preserve">  (Fig </w:t>
      </w:r>
      <w:r w:rsidR="004B3C86">
        <w:t>1C</w:t>
      </w:r>
      <w:r w:rsidRPr="007B3951">
        <w:t xml:space="preserve">.). Each </w:t>
      </w:r>
      <w:r w:rsidR="00E752D2">
        <w:t>genus</w:t>
      </w:r>
      <w:r w:rsidRPr="007B3951">
        <w:t xml:space="preserve"> w</w:t>
      </w:r>
      <w:r>
        <w:t>as</w:t>
      </w:r>
      <w:r w:rsidRPr="007B3951">
        <w:t xml:space="preserve"> found in different proportions</w:t>
      </w:r>
      <w:r w:rsidR="00E752D2">
        <w:t xml:space="preserve"> in different samples (Fig. 1D)</w:t>
      </w:r>
      <w:r>
        <w:t>. Calculation of symbiont proportions</w:t>
      </w:r>
      <w:r w:rsidRPr="007B3951">
        <w:t xml:space="preserve"> in each sample</w:t>
      </w:r>
      <w:r>
        <w:t xml:space="preserve"> </w:t>
      </w:r>
      <w:r w:rsidR="00962B98">
        <w:t>assumed</w:t>
      </w:r>
      <w:r>
        <w:t xml:space="preserve"> that each symbiont has a similar rRNA gene copy number</w:t>
      </w:r>
      <w:r w:rsidR="00962B98">
        <w:t>s</w:t>
      </w:r>
      <w:r w:rsidRPr="007B3951">
        <w:t>. Samples C</w:t>
      </w:r>
      <w:r>
        <w:t>oty</w:t>
      </w:r>
      <w:r w:rsidRPr="007B3951">
        <w:t>3 and C</w:t>
      </w:r>
      <w:r>
        <w:t>oty</w:t>
      </w:r>
      <w:r w:rsidRPr="007B3951">
        <w:t xml:space="preserve">4 contained more </w:t>
      </w:r>
      <w:r w:rsidRPr="00130A4B">
        <w:rPr>
          <w:i/>
        </w:rPr>
        <w:t>P</w:t>
      </w:r>
      <w:r w:rsidR="003108DA">
        <w:rPr>
          <w:i/>
        </w:rPr>
        <w:t xml:space="preserve">hilozoon </w:t>
      </w:r>
      <w:r w:rsidRPr="007B3951">
        <w:t>(58.2% and 75.3% of total reads, respectively), while C</w:t>
      </w:r>
      <w:r>
        <w:t>oty</w:t>
      </w:r>
      <w:r w:rsidRPr="007B3951">
        <w:t>1 and C</w:t>
      </w:r>
      <w:r>
        <w:t>oty</w:t>
      </w:r>
      <w:r w:rsidRPr="007B3951">
        <w:t xml:space="preserve">2 contained mostly </w:t>
      </w:r>
      <w:r w:rsidRPr="00130A4B">
        <w:rPr>
          <w:i/>
        </w:rPr>
        <w:t xml:space="preserve">Breviolum </w:t>
      </w:r>
      <w:r w:rsidRPr="007B3951">
        <w:t xml:space="preserve">(53.0% and 98.1% of reads, respectively). </w:t>
      </w:r>
    </w:p>
    <w:p w14:paraId="53E91E53" w14:textId="0FC6BE1A" w:rsidR="009235EC" w:rsidRPr="007B3951" w:rsidRDefault="006D2F95" w:rsidP="00D51AAF">
      <w:pPr>
        <w:spacing w:line="480" w:lineRule="auto"/>
        <w:ind w:firstLine="720"/>
      </w:pPr>
      <w:r>
        <w:t>Illumina MiSeq sequencing</w:t>
      </w:r>
      <w:r w:rsidR="00660E34">
        <w:t xml:space="preserve"> applied to samples from across the western Mediterranean</w:t>
      </w:r>
      <w:r w:rsidR="00120237">
        <w:t xml:space="preserve"> produced </w:t>
      </w:r>
      <w:r w:rsidR="00555C07">
        <w:t xml:space="preserve">an average of </w:t>
      </w:r>
      <w:r w:rsidR="00B75822">
        <w:t>2</w:t>
      </w:r>
      <w:r w:rsidR="003A4084">
        <w:t>9</w:t>
      </w:r>
      <w:r w:rsidR="00B75822">
        <w:t>,</w:t>
      </w:r>
      <w:r w:rsidR="003A4084">
        <w:t>307</w:t>
      </w:r>
      <w:r w:rsidR="00B75822">
        <w:t xml:space="preserve"> reads </w:t>
      </w:r>
      <w:r>
        <w:t xml:space="preserve">(10923 distinct </w:t>
      </w:r>
      <w:r w:rsidR="00E60572">
        <w:t>variants</w:t>
      </w:r>
      <w:r>
        <w:t xml:space="preserve">) </w:t>
      </w:r>
      <w:r w:rsidR="00B75822">
        <w:t>were obtained per sample, ranging from</w:t>
      </w:r>
      <w:r w:rsidR="003A4084">
        <w:t xml:space="preserve"> </w:t>
      </w:r>
      <w:r w:rsidR="005739A9">
        <w:t>14,321</w:t>
      </w:r>
      <w:r w:rsidR="00120237">
        <w:t>–</w:t>
      </w:r>
      <w:r w:rsidR="005739A9">
        <w:t>48,441 reads</w:t>
      </w:r>
      <w:r>
        <w:t xml:space="preserve"> (6881</w:t>
      </w:r>
      <w:r w:rsidR="00120237">
        <w:t>–</w:t>
      </w:r>
      <w:r>
        <w:t>17013 distinct variants)</w:t>
      </w:r>
      <w:r w:rsidR="00B75822">
        <w:t xml:space="preserve"> </w:t>
      </w:r>
      <w:r w:rsidR="008B617D">
        <w:t xml:space="preserve">across </w:t>
      </w:r>
      <w:r w:rsidR="00555C07">
        <w:t xml:space="preserve">the six </w:t>
      </w:r>
      <w:r w:rsidR="008B617D">
        <w:t xml:space="preserve">locations (Fig. 2A). </w:t>
      </w:r>
      <w:r w:rsidR="008E54EC" w:rsidRPr="007B3951">
        <w:t xml:space="preserve">SymPortal analysis </w:t>
      </w:r>
      <w:r w:rsidR="008B617D">
        <w:t>reduced this variation to</w:t>
      </w:r>
      <w:r w:rsidR="00B6545F">
        <w:t xml:space="preserve"> 3 ITS2</w:t>
      </w:r>
      <w:r w:rsidR="008B617D">
        <w:t xml:space="preserve"> rDNA</w:t>
      </w:r>
      <w:r w:rsidR="00B6545F">
        <w:t xml:space="preserve"> profiles</w:t>
      </w:r>
      <w:r w:rsidR="001323A3">
        <w:t>.</w:t>
      </w:r>
      <w:r w:rsidR="008E6965" w:rsidRPr="007B3951">
        <w:t xml:space="preserve"> </w:t>
      </w:r>
      <w:r w:rsidR="00917BCB">
        <w:t>On</w:t>
      </w:r>
      <w:r w:rsidR="00A061EF">
        <w:t>e</w:t>
      </w:r>
      <w:r w:rsidR="00917BCB">
        <w:t xml:space="preserve"> profile corresponded to </w:t>
      </w:r>
      <w:r w:rsidR="00917BCB" w:rsidRPr="00917BCB">
        <w:rPr>
          <w:i/>
        </w:rPr>
        <w:t>Philozoon</w:t>
      </w:r>
      <w:r w:rsidR="00B462BB">
        <w:rPr>
          <w:i/>
        </w:rPr>
        <w:t xml:space="preserve"> </w:t>
      </w:r>
      <w:r w:rsidR="00B462BB" w:rsidRPr="00B462BB">
        <w:t>was recovered from a subset of samples</w:t>
      </w:r>
      <w:r w:rsidR="00B462BB">
        <w:t xml:space="preserve"> </w:t>
      </w:r>
      <w:r w:rsidR="00C642F2">
        <w:t xml:space="preserve">where they comprised 0.5 to 20% of the total sequence composition; </w:t>
      </w:r>
      <w:r w:rsidR="00B462BB">
        <w:t xml:space="preserve">and were most </w:t>
      </w:r>
      <w:r w:rsidR="00C642F2">
        <w:t>abundant</w:t>
      </w:r>
      <w:r w:rsidR="00B462BB">
        <w:t xml:space="preserve"> i</w:t>
      </w:r>
      <w:r w:rsidR="00C642F2">
        <w:t>n</w:t>
      </w:r>
      <w:r w:rsidR="00B462BB">
        <w:t xml:space="preserve"> samples from sites 5 and 6 (Fig. 2A) (Fig. 2B).</w:t>
      </w:r>
      <w:r w:rsidR="00917BCB">
        <w:t xml:space="preserve"> </w:t>
      </w:r>
      <w:r w:rsidR="00360F5F">
        <w:t xml:space="preserve">All samples from these collections comprised mostly </w:t>
      </w:r>
      <w:r w:rsidR="00360F5F" w:rsidRPr="00360F5F">
        <w:rPr>
          <w:i/>
        </w:rPr>
        <w:t>Breviolum</w:t>
      </w:r>
      <w:r w:rsidR="00360F5F">
        <w:t xml:space="preserve"> sequences. </w:t>
      </w:r>
      <w:r w:rsidR="00A964FD">
        <w:t xml:space="preserve">These </w:t>
      </w:r>
      <w:r w:rsidR="00F510FF" w:rsidRPr="007B3951">
        <w:t>profiles</w:t>
      </w:r>
      <w:r w:rsidR="00F510FF">
        <w:t>, comprising ~15</w:t>
      </w:r>
      <w:r w:rsidR="00F510FF" w:rsidRPr="007B3951">
        <w:t xml:space="preserve"> </w:t>
      </w:r>
      <w:r w:rsidR="00A964FD">
        <w:t>ITS2 variant</w:t>
      </w:r>
      <w:r w:rsidR="00F510FF">
        <w:t>s</w:t>
      </w:r>
      <w:r w:rsidR="00A964FD">
        <w:t xml:space="preserve"> </w:t>
      </w:r>
      <w:r w:rsidR="00A964FD" w:rsidRPr="007B3951">
        <w:t xml:space="preserve">corresponded to </w:t>
      </w:r>
      <w:r w:rsidR="00A964FD" w:rsidRPr="007B3951">
        <w:rPr>
          <w:i/>
          <w:iCs/>
        </w:rPr>
        <w:t>B</w:t>
      </w:r>
      <w:r w:rsidR="00A964FD">
        <w:rPr>
          <w:i/>
          <w:iCs/>
        </w:rPr>
        <w:t>reviolum</w:t>
      </w:r>
      <w:r w:rsidR="00A964FD">
        <w:t xml:space="preserve"> </w:t>
      </w:r>
      <w:r w:rsidR="005368E3">
        <w:t xml:space="preserve">contained </w:t>
      </w:r>
      <w:r w:rsidR="00E6256F">
        <w:t xml:space="preserve">most of </w:t>
      </w:r>
      <w:r w:rsidR="005368E3">
        <w:t xml:space="preserve">the same variants in </w:t>
      </w:r>
      <w:r w:rsidR="00E6256F">
        <w:t xml:space="preserve">similar </w:t>
      </w:r>
      <w:r w:rsidR="00CB361F">
        <w:t xml:space="preserve">non-random </w:t>
      </w:r>
      <w:r w:rsidR="00E6256F">
        <w:t>relative</w:t>
      </w:r>
      <w:r w:rsidR="00CB361F">
        <w:t xml:space="preserve"> </w:t>
      </w:r>
      <w:r w:rsidR="005368E3">
        <w:t>abundances</w:t>
      </w:r>
      <w:r w:rsidR="00FC3390">
        <w:t xml:space="preserve"> (Fig. 2C)</w:t>
      </w:r>
      <w:r w:rsidR="005368E3">
        <w:t>,</w:t>
      </w:r>
      <w:r w:rsidR="006B2C66">
        <w:t xml:space="preserve"> </w:t>
      </w:r>
      <w:r w:rsidR="00A964FD">
        <w:t xml:space="preserve">however some </w:t>
      </w:r>
      <w:r w:rsidR="00794B67">
        <w:t>differed by the presence or absence of specific</w:t>
      </w:r>
      <w:r w:rsidR="006B2C66">
        <w:t xml:space="preserve"> variants</w:t>
      </w:r>
      <w:r w:rsidR="00794B67">
        <w:t xml:space="preserve"> (e.g.</w:t>
      </w:r>
      <w:r w:rsidR="006B2C66">
        <w:t xml:space="preserve"> </w:t>
      </w:r>
      <w:r w:rsidR="00F13851">
        <w:t>B</w:t>
      </w:r>
      <w:r w:rsidR="006B2C66">
        <w:t xml:space="preserve">289, </w:t>
      </w:r>
      <w:r w:rsidR="00F13851">
        <w:t>B</w:t>
      </w:r>
      <w:r w:rsidR="006B2C66">
        <w:t>075, and B2w</w:t>
      </w:r>
      <w:r w:rsidR="008C0C89">
        <w:t>;</w:t>
      </w:r>
      <w:r w:rsidR="00794B67">
        <w:t xml:space="preserve"> </w:t>
      </w:r>
      <w:r w:rsidR="006B2C66">
        <w:t xml:space="preserve">Figs </w:t>
      </w:r>
      <w:r w:rsidR="00794B67">
        <w:t xml:space="preserve">2D </w:t>
      </w:r>
      <w:r w:rsidR="006B2C66">
        <w:t xml:space="preserve">and </w:t>
      </w:r>
      <w:r w:rsidR="00794B67">
        <w:t>2E</w:t>
      </w:r>
      <w:r w:rsidR="006B2C66">
        <w:t>).</w:t>
      </w:r>
      <w:r w:rsidR="005368E3">
        <w:t xml:space="preserve"> </w:t>
      </w:r>
      <w:r w:rsidR="00EA4174">
        <w:t>The two p</w:t>
      </w:r>
      <w:r w:rsidR="00AF700B" w:rsidRPr="007B3951">
        <w:t>rofiles</w:t>
      </w:r>
      <w:r w:rsidR="00AF700B">
        <w:t xml:space="preserve"> with and without these </w:t>
      </w:r>
      <w:r w:rsidR="00F9607C">
        <w:t xml:space="preserve">minor </w:t>
      </w:r>
      <w:r w:rsidR="00AF700B">
        <w:t>variants</w:t>
      </w:r>
      <w:r w:rsidR="00AF700B" w:rsidRPr="007B3951">
        <w:t xml:space="preserve"> </w:t>
      </w:r>
      <w:r w:rsidR="00AF700B">
        <w:t xml:space="preserve">occurred </w:t>
      </w:r>
      <w:r w:rsidR="00F9607C">
        <w:t xml:space="preserve">randomly across the study region (Fig. </w:t>
      </w:r>
      <w:r w:rsidR="00B462BB">
        <w:t>2C</w:t>
      </w:r>
      <w:r w:rsidR="00F9607C">
        <w:t>)</w:t>
      </w:r>
      <w:r w:rsidR="00AF700B">
        <w:t>.</w:t>
      </w:r>
      <w:r w:rsidR="00AF700B" w:rsidRPr="007B3951">
        <w:t xml:space="preserve"> </w:t>
      </w:r>
      <w:r w:rsidR="00EF6D6B">
        <w:t xml:space="preserve">By contrast, </w:t>
      </w:r>
      <w:r w:rsidR="00F337AE">
        <w:t xml:space="preserve">all </w:t>
      </w:r>
      <w:r w:rsidR="008E6965" w:rsidRPr="007B3951">
        <w:rPr>
          <w:i/>
          <w:iCs/>
        </w:rPr>
        <w:t>P</w:t>
      </w:r>
      <w:r w:rsidR="00EF6D6B">
        <w:rPr>
          <w:i/>
          <w:iCs/>
        </w:rPr>
        <w:t>hilozoon</w:t>
      </w:r>
      <w:r w:rsidR="008E6965" w:rsidRPr="007B3951">
        <w:t xml:space="preserve"> </w:t>
      </w:r>
      <w:r w:rsidR="00EF6D6B">
        <w:t xml:space="preserve">sequence profiles </w:t>
      </w:r>
      <w:r w:rsidR="006B2C66">
        <w:t>were dominated</w:t>
      </w:r>
      <w:r w:rsidR="00F337AE">
        <w:t xml:space="preserve"> (50-90%)</w:t>
      </w:r>
      <w:r w:rsidR="006B2C66">
        <w:t xml:space="preserve"> by one sequence variant </w:t>
      </w:r>
      <w:r w:rsidR="008E6965" w:rsidRPr="007B3951">
        <w:t>(P1bo</w:t>
      </w:r>
      <w:r w:rsidR="00F337AE">
        <w:t>;</w:t>
      </w:r>
      <w:r w:rsidR="006B2C66">
        <w:t xml:space="preserve"> </w:t>
      </w:r>
      <w:r w:rsidR="00F337AE">
        <w:t>Fig. 2D inset</w:t>
      </w:r>
      <w:r w:rsidR="00F337AE" w:rsidRPr="007B3951">
        <w:t>)</w:t>
      </w:r>
      <w:r w:rsidR="00F337AE">
        <w:t xml:space="preserve">. These profiles also </w:t>
      </w:r>
      <w:r w:rsidR="00AE2C21">
        <w:t>contained</w:t>
      </w:r>
      <w:r w:rsidR="006B2C66">
        <w:t xml:space="preserve"> a second </w:t>
      </w:r>
      <w:r w:rsidR="00AE2C21">
        <w:t xml:space="preserve">divergent </w:t>
      </w:r>
      <w:r w:rsidR="006B2C66">
        <w:t>variant</w:t>
      </w:r>
      <w:r w:rsidR="00F337AE">
        <w:t xml:space="preserve"> always</w:t>
      </w:r>
      <w:r w:rsidR="006B2C66">
        <w:t xml:space="preserve"> </w:t>
      </w:r>
      <w:r w:rsidR="00AE2C21">
        <w:t>present at</w:t>
      </w:r>
      <w:r w:rsidR="006B2C66">
        <w:t xml:space="preserve"> considerably lower abundances (</w:t>
      </w:r>
      <w:r w:rsidR="008E6965" w:rsidRPr="007B3951">
        <w:t>P1fb</w:t>
      </w:r>
      <w:r w:rsidR="00F337AE">
        <w:t>)</w:t>
      </w:r>
      <w:r w:rsidR="008E6965" w:rsidRPr="007B3951">
        <w:t xml:space="preserve">. </w:t>
      </w:r>
      <w:r w:rsidR="007E7E57">
        <w:t>The</w:t>
      </w:r>
      <w:r w:rsidR="00413865">
        <w:t xml:space="preserve"> variants corresponding</w:t>
      </w:r>
      <w:r w:rsidR="007E7E57">
        <w:t xml:space="preserve"> to </w:t>
      </w:r>
      <w:r w:rsidR="007E7E57" w:rsidRPr="00413865">
        <w:rPr>
          <w:i/>
        </w:rPr>
        <w:t>Breviolum</w:t>
      </w:r>
      <w:r w:rsidR="007E7E57">
        <w:t xml:space="preserve"> were similar in sequence</w:t>
      </w:r>
      <w:r w:rsidR="00413865">
        <w:t xml:space="preserve"> and produced a star phylogeny radiating from the variants B2 and B19K, the most common variants found in each sample</w:t>
      </w:r>
      <w:r w:rsidR="004831FE">
        <w:t xml:space="preserve"> (Fig. 2E).</w:t>
      </w:r>
    </w:p>
    <w:p w14:paraId="407A4C56" w14:textId="6D83CBA1" w:rsidR="0006419F" w:rsidRPr="007B3951" w:rsidRDefault="0006419F" w:rsidP="00971474">
      <w:pPr>
        <w:spacing w:line="480" w:lineRule="auto"/>
        <w:ind w:firstLine="720"/>
      </w:pPr>
      <w:r w:rsidRPr="00816A88">
        <w:t xml:space="preserve">All </w:t>
      </w:r>
      <w:r>
        <w:t xml:space="preserve">numerically common diagnostic </w:t>
      </w:r>
      <w:r w:rsidRPr="00816A88">
        <w:t xml:space="preserve">sequences </w:t>
      </w:r>
      <w:r>
        <w:t>as generated by</w:t>
      </w:r>
      <w:r w:rsidRPr="00816A88">
        <w:t xml:space="preserve"> </w:t>
      </w:r>
      <w:r>
        <w:t>Illumina sequencing</w:t>
      </w:r>
      <w:r w:rsidRPr="005252EE">
        <w:t xml:space="preserve"> </w:t>
      </w:r>
      <w:r>
        <w:t>and after processing through the SymPortal QC pipeline, are deposited on Dryad submission https://doi.org/xxxxxxxx.</w:t>
      </w:r>
    </w:p>
    <w:p w14:paraId="36B7EC88" w14:textId="77777777" w:rsidR="00D0447C" w:rsidRDefault="00D0447C" w:rsidP="00971474">
      <w:pPr>
        <w:spacing w:line="480" w:lineRule="auto"/>
        <w:rPr>
          <w:i/>
        </w:rPr>
      </w:pPr>
    </w:p>
    <w:p w14:paraId="718FF9D6" w14:textId="77777777" w:rsidR="00D0447C" w:rsidRDefault="00D0447C" w:rsidP="00971474">
      <w:pPr>
        <w:spacing w:line="480" w:lineRule="auto"/>
      </w:pPr>
      <w:r w:rsidRPr="00F24467">
        <w:rPr>
          <w:i/>
        </w:rPr>
        <w:t>LSU and mitochondrial gene sequence phylogenies</w:t>
      </w:r>
      <w:r>
        <w:t xml:space="preserve">. </w:t>
      </w:r>
    </w:p>
    <w:p w14:paraId="658B93F4" w14:textId="14162236" w:rsidR="00D0447C" w:rsidRPr="00694310" w:rsidRDefault="00D0447C" w:rsidP="00971474">
      <w:pPr>
        <w:spacing w:line="480" w:lineRule="auto"/>
      </w:pPr>
      <w:r>
        <w:t>Direct sequencing of the LSU often produced chromatograms which contained consistent secondary peaks indicative of PCR product with multiple sequence variants</w:t>
      </w:r>
      <w:r w:rsidR="00594A0E">
        <w:t xml:space="preserve"> produced by intragenomic variation</w:t>
      </w:r>
      <w:r w:rsidR="00CF0BEA">
        <w:t xml:space="preserve"> and similar to the variation observed for ITS2</w:t>
      </w:r>
      <w:r>
        <w:t>. The consensus of these sequences corresponded closest to</w:t>
      </w:r>
      <w:r w:rsidRPr="00816A88">
        <w:t xml:space="preserve"> </w:t>
      </w:r>
      <w:r w:rsidRPr="00816A88">
        <w:rPr>
          <w:i/>
        </w:rPr>
        <w:t>B</w:t>
      </w:r>
      <w:r>
        <w:rPr>
          <w:i/>
        </w:rPr>
        <w:t>reviolum</w:t>
      </w:r>
      <w:r w:rsidRPr="00816A88">
        <w:rPr>
          <w:i/>
        </w:rPr>
        <w:t xml:space="preserve"> psygmophilum</w:t>
      </w:r>
      <w:r>
        <w:t xml:space="preserve"> LaJeunesse, Parkinson and Coffroth</w:t>
      </w:r>
      <w:r w:rsidR="00730614">
        <w:t xml:space="preserve"> (Fig. 2F)</w:t>
      </w:r>
      <w:r w:rsidRPr="00816A88">
        <w:t>.</w:t>
      </w:r>
      <w:r>
        <w:t xml:space="preserve"> LSU sequences corresponding to</w:t>
      </w:r>
      <w:r w:rsidRPr="008B2B1C">
        <w:t xml:space="preserve"> </w:t>
      </w:r>
      <w:r w:rsidRPr="0054189E">
        <w:rPr>
          <w:i/>
        </w:rPr>
        <w:t>Philozoon</w:t>
      </w:r>
      <w:r>
        <w:rPr>
          <w:i/>
        </w:rPr>
        <w:t xml:space="preserve"> medusarum</w:t>
      </w:r>
      <w:r w:rsidRPr="008B2B1C">
        <w:t xml:space="preserve"> </w:t>
      </w:r>
      <w:r>
        <w:t>matched with sequences</w:t>
      </w:r>
      <w:r w:rsidRPr="008B2B1C">
        <w:t xml:space="preserve"> </w:t>
      </w:r>
      <w:r>
        <w:t xml:space="preserve">obtained </w:t>
      </w:r>
      <w:r w:rsidRPr="008B2B1C">
        <w:t xml:space="preserve">previously </w:t>
      </w:r>
      <w:r>
        <w:t>from</w:t>
      </w:r>
      <w:r w:rsidRPr="008B2B1C">
        <w:t xml:space="preserve"> </w:t>
      </w:r>
      <w:r w:rsidRPr="008B2B1C">
        <w:rPr>
          <w:i/>
        </w:rPr>
        <w:t>C. tuberculata</w:t>
      </w:r>
      <w:r w:rsidRPr="008B2B1C">
        <w:t xml:space="preserve"> </w:t>
      </w:r>
      <w:r>
        <w:t xml:space="preserve">collected </w:t>
      </w:r>
      <w:r w:rsidRPr="008B2B1C">
        <w:t>from the Gulf of Trieste (Slovenia), Mjiet Lake (Croatia) and Ustica (Sicily, Italy</w:t>
      </w:r>
      <w:r w:rsidRPr="00816A88">
        <w:t xml:space="preserve">) </w:t>
      </w:r>
      <w:r>
        <w:t xml:space="preserve">in the central and eastern Mediterranean </w:t>
      </w:r>
      <w:r w:rsidRPr="00816A88">
        <w:t>(</w:t>
      </w:r>
      <w:r>
        <w:t xml:space="preserve">unpublished </w:t>
      </w:r>
      <w:r w:rsidR="00730614">
        <w:t xml:space="preserve">Genbank </w:t>
      </w:r>
      <w:r>
        <w:t>data</w:t>
      </w:r>
      <w:r w:rsidRPr="00816A88">
        <w:t>)</w:t>
      </w:r>
      <w:r>
        <w:t>.</w:t>
      </w:r>
      <w:r w:rsidRPr="00816A88">
        <w:t xml:space="preserve"> </w:t>
      </w:r>
      <w:r>
        <w:t xml:space="preserve">Sequences of mitochondrial </w:t>
      </w:r>
      <w:r w:rsidRPr="00A33A61">
        <w:rPr>
          <w:i/>
        </w:rPr>
        <w:t>cob</w:t>
      </w:r>
      <w:r>
        <w:t xml:space="preserve"> </w:t>
      </w:r>
      <w:r w:rsidR="00730614">
        <w:t xml:space="preserve">also </w:t>
      </w:r>
      <w:r w:rsidR="002D4723">
        <w:t xml:space="preserve">matched with </w:t>
      </w:r>
      <w:r w:rsidR="002D4723" w:rsidRPr="004421C1">
        <w:rPr>
          <w:i/>
        </w:rPr>
        <w:t>B. psygmophilum</w:t>
      </w:r>
      <w:r w:rsidR="00694310">
        <w:t xml:space="preserve"> and</w:t>
      </w:r>
      <w:r w:rsidR="00730614" w:rsidRPr="00730614">
        <w:rPr>
          <w:i/>
        </w:rPr>
        <w:t xml:space="preserve"> </w:t>
      </w:r>
      <w:r w:rsidR="00730614" w:rsidRPr="0054189E">
        <w:rPr>
          <w:i/>
        </w:rPr>
        <w:t>P</w:t>
      </w:r>
      <w:r w:rsidR="00730614">
        <w:rPr>
          <w:i/>
        </w:rPr>
        <w:t>. medusarum</w:t>
      </w:r>
      <w:r w:rsidR="00730614">
        <w:t>, respectively</w:t>
      </w:r>
      <w:r w:rsidR="00730614" w:rsidRPr="008B2B1C">
        <w:t xml:space="preserve"> </w:t>
      </w:r>
      <w:r w:rsidR="00730614">
        <w:t>(Fig. 2F)</w:t>
      </w:r>
      <w:r w:rsidR="00730614" w:rsidRPr="00816A88">
        <w:t>.</w:t>
      </w:r>
      <w:r w:rsidR="00730614">
        <w:t xml:space="preserve"> </w:t>
      </w:r>
    </w:p>
    <w:p w14:paraId="326DE727" w14:textId="34E027FA" w:rsidR="00AF7C90" w:rsidRPr="00E8010C" w:rsidRDefault="00AF7C90" w:rsidP="00971474">
      <w:pPr>
        <w:pStyle w:val="Heading1"/>
        <w:keepNext w:val="0"/>
        <w:keepLines w:val="0"/>
        <w:spacing w:before="360" w:after="240"/>
        <w:rPr>
          <w:rFonts w:ascii="Times New Roman" w:hAnsi="Times New Roman" w:cs="Times New Roman"/>
          <w:i/>
          <w:iCs/>
          <w:color w:val="000000" w:themeColor="text1"/>
          <w:sz w:val="24"/>
          <w:szCs w:val="24"/>
          <w:lang w:val="en-US"/>
        </w:rPr>
      </w:pPr>
      <w:r w:rsidRPr="00E8010C">
        <w:rPr>
          <w:rFonts w:ascii="Times New Roman" w:hAnsi="Times New Roman" w:cs="Times New Roman"/>
          <w:i/>
          <w:iCs/>
          <w:color w:val="000000" w:themeColor="text1"/>
          <w:sz w:val="24"/>
          <w:szCs w:val="24"/>
          <w:lang w:val="en-US"/>
        </w:rPr>
        <w:t xml:space="preserve">Light microscopy </w:t>
      </w:r>
      <w:r w:rsidR="00D0447C" w:rsidRPr="00E8010C">
        <w:rPr>
          <w:rFonts w:ascii="Times New Roman" w:hAnsi="Times New Roman" w:cs="Times New Roman"/>
          <w:i/>
          <w:iCs/>
          <w:color w:val="000000" w:themeColor="text1"/>
          <w:sz w:val="24"/>
          <w:szCs w:val="24"/>
          <w:lang w:val="en-US"/>
        </w:rPr>
        <w:t>observations</w:t>
      </w:r>
      <w:r w:rsidRPr="00E8010C">
        <w:rPr>
          <w:rFonts w:ascii="Times New Roman" w:hAnsi="Times New Roman" w:cs="Times New Roman"/>
          <w:i/>
          <w:iCs/>
          <w:color w:val="000000" w:themeColor="text1"/>
          <w:sz w:val="24"/>
          <w:szCs w:val="24"/>
          <w:lang w:val="en-US"/>
        </w:rPr>
        <w:t xml:space="preserve"> </w:t>
      </w:r>
    </w:p>
    <w:p w14:paraId="3D498FE5" w14:textId="6ACEA926" w:rsidR="00AF7C90" w:rsidRDefault="001B4093" w:rsidP="00971474">
      <w:pPr>
        <w:spacing w:line="480" w:lineRule="auto"/>
      </w:pPr>
      <w:r>
        <w:t xml:space="preserve">The planulae obtained in specimen ‘Coty2’ from Pozzuoli, did not contain symbionts (Suppl. Fig. 1). </w:t>
      </w:r>
    </w:p>
    <w:p w14:paraId="2D0A9321" w14:textId="77777777" w:rsidR="005E2CF4" w:rsidRPr="008E547D" w:rsidRDefault="005E2CF4" w:rsidP="00971474">
      <w:pPr>
        <w:rPr>
          <w:b/>
        </w:rPr>
      </w:pPr>
    </w:p>
    <w:p w14:paraId="5AA20306" w14:textId="77777777" w:rsidR="008E547D" w:rsidRPr="008E547D" w:rsidRDefault="005E2CF4" w:rsidP="008E547D">
      <w:pPr>
        <w:spacing w:line="480" w:lineRule="auto"/>
        <w:rPr>
          <w:b/>
        </w:rPr>
      </w:pPr>
      <w:r w:rsidRPr="008E547D">
        <w:rPr>
          <w:b/>
        </w:rPr>
        <w:t>Discussion</w:t>
      </w:r>
    </w:p>
    <w:p w14:paraId="09E6024B" w14:textId="4F6A44DD" w:rsidR="00B42498" w:rsidRDefault="00E30E09" w:rsidP="008E547D">
      <w:pPr>
        <w:spacing w:line="480" w:lineRule="auto"/>
        <w:rPr>
          <w:lang w:eastAsia="en-GB"/>
        </w:rPr>
      </w:pPr>
      <w:r>
        <w:rPr>
          <w:lang w:eastAsia="en-GB"/>
        </w:rPr>
        <w:t>Late 19</w:t>
      </w:r>
      <w:r w:rsidRPr="00845643">
        <w:rPr>
          <w:vertAlign w:val="superscript"/>
          <w:lang w:eastAsia="en-GB"/>
        </w:rPr>
        <w:t>th</w:t>
      </w:r>
      <w:r>
        <w:rPr>
          <w:lang w:eastAsia="en-GB"/>
        </w:rPr>
        <w:t xml:space="preserve"> century studies </w:t>
      </w:r>
      <w:r w:rsidR="00C40B62">
        <w:rPr>
          <w:lang w:eastAsia="en-GB"/>
        </w:rPr>
        <w:t xml:space="preserve">from </w:t>
      </w:r>
      <w:r>
        <w:rPr>
          <w:lang w:eastAsia="en-GB"/>
        </w:rPr>
        <w:t>the Mediterranean</w:t>
      </w:r>
      <w:r w:rsidR="00C40B62">
        <w:rPr>
          <w:lang w:eastAsia="en-GB"/>
        </w:rPr>
        <w:t xml:space="preserve"> Sea</w:t>
      </w:r>
      <w:r>
        <w:rPr>
          <w:lang w:eastAsia="en-GB"/>
        </w:rPr>
        <w:t xml:space="preserve"> </w:t>
      </w:r>
      <w:r w:rsidR="001D424D">
        <w:rPr>
          <w:lang w:eastAsia="en-GB"/>
        </w:rPr>
        <w:t xml:space="preserve">were the </w:t>
      </w:r>
      <w:r>
        <w:rPr>
          <w:lang w:eastAsia="en-GB"/>
        </w:rPr>
        <w:t xml:space="preserve">first </w:t>
      </w:r>
      <w:r w:rsidR="001D424D">
        <w:rPr>
          <w:lang w:eastAsia="en-GB"/>
        </w:rPr>
        <w:t xml:space="preserve">to </w:t>
      </w:r>
      <w:r>
        <w:rPr>
          <w:lang w:eastAsia="en-GB"/>
        </w:rPr>
        <w:t xml:space="preserve">discover single-celled algae in the tissues of some common invertebrates </w:t>
      </w:r>
      <w:r w:rsidR="00111914">
        <w:rPr>
          <w:lang w:eastAsia="en-GB"/>
        </w:rPr>
        <w:fldChar w:fldCharType="begin"/>
      </w:r>
      <w:r w:rsidR="00111914">
        <w:rPr>
          <w:lang w:eastAsia="en-GB"/>
        </w:rPr>
        <w:instrText xml:space="preserve"> ADDIN EN.CITE &lt;EndNote&gt;&lt;Cite&gt;&lt;Author&gt;Krueger&lt;/Author&gt;&lt;Year&gt;2017&lt;/Year&gt;&lt;RecNum&gt;733&lt;/RecNum&gt;&lt;DisplayText&gt;(Krueger 2017)&lt;/DisplayText&gt;&lt;record&gt;&lt;rec-number&gt;733&lt;/rec-number&gt;&lt;foreign-keys&gt;&lt;key app="EN" db-id="0ewser9znswsdvedxw7x2fzye00wp50205rs" timestamp="1571021618"&gt;733&lt;/key&gt;&lt;/foreign-keys&gt;&lt;ref-type name="Journal Article"&gt;17&lt;/ref-type&gt;&lt;contributors&gt;&lt;authors&gt;&lt;author&gt;Krueger, Thomas&lt;/author&gt;&lt;/authors&gt;&lt;/contributors&gt;&lt;titles&gt;&lt;title&gt;Concerning the cohabitation of animals and algae – an English translation of K. Brandt’s 1881 presentation “Ueber das Zusammenleben von Thieren und Algen”&lt;/title&gt;&lt;secondary-title&gt;Symbiosis&lt;/secondary-title&gt;&lt;/titles&gt;&lt;periodical&gt;&lt;full-title&gt;Symbiosis&lt;/full-title&gt;&lt;abbr-1&gt;Symbiosis&lt;/abbr-1&gt;&lt;abbr-2&gt;Symbiosis&lt;/abbr-2&gt;&lt;/periodical&gt;&lt;pages&gt;167-174&lt;/pages&gt;&lt;volume&gt;71&lt;/volume&gt;&lt;number&gt;3&lt;/number&gt;&lt;dates&gt;&lt;year&gt;2017&lt;/year&gt;&lt;/dates&gt;&lt;isbn&gt;0334-5114&amp;#xD;1878-7665&lt;/isbn&gt;&lt;urls&gt;&lt;/urls&gt;&lt;electronic-resource-num&gt;10.1007/s13199-016-0439-2&lt;/electronic-resource-num&gt;&lt;/record&gt;&lt;/Cite&gt;&lt;/EndNote&gt;</w:instrText>
      </w:r>
      <w:r w:rsidR="00111914">
        <w:rPr>
          <w:lang w:eastAsia="en-GB"/>
        </w:rPr>
        <w:fldChar w:fldCharType="separate"/>
      </w:r>
      <w:r w:rsidR="00111914">
        <w:rPr>
          <w:noProof/>
          <w:lang w:eastAsia="en-GB"/>
        </w:rPr>
        <w:t>(Krueger 2017)</w:t>
      </w:r>
      <w:r w:rsidR="00111914">
        <w:rPr>
          <w:lang w:eastAsia="en-GB"/>
        </w:rPr>
        <w:fldChar w:fldCharType="end"/>
      </w:r>
      <w:r w:rsidR="009A5B2A">
        <w:rPr>
          <w:lang w:eastAsia="en-GB"/>
        </w:rPr>
        <w:t xml:space="preserve">. </w:t>
      </w:r>
      <w:r w:rsidR="00E5194C">
        <w:rPr>
          <w:lang w:eastAsia="en-GB"/>
        </w:rPr>
        <w:t xml:space="preserve">Indeed, </w:t>
      </w:r>
      <w:r>
        <w:rPr>
          <w:lang w:eastAsia="en-GB"/>
        </w:rPr>
        <w:t xml:space="preserve">analyses </w:t>
      </w:r>
      <w:r w:rsidR="00132D8E">
        <w:rPr>
          <w:lang w:eastAsia="en-GB"/>
        </w:rPr>
        <w:t xml:space="preserve">of </w:t>
      </w:r>
      <w:r w:rsidR="00C16487" w:rsidRPr="00782320">
        <w:rPr>
          <w:i/>
          <w:lang w:eastAsia="en-GB"/>
        </w:rPr>
        <w:t xml:space="preserve">Cotylorhiza tuberculata </w:t>
      </w:r>
      <w:r>
        <w:rPr>
          <w:lang w:eastAsia="en-GB"/>
        </w:rPr>
        <w:t>contributed to</w:t>
      </w:r>
      <w:r w:rsidR="00132D8E">
        <w:rPr>
          <w:lang w:eastAsia="en-GB"/>
        </w:rPr>
        <w:t xml:space="preserve"> </w:t>
      </w:r>
      <w:r w:rsidR="00C16487">
        <w:rPr>
          <w:lang w:eastAsia="en-GB"/>
        </w:rPr>
        <w:t xml:space="preserve">the earliest </w:t>
      </w:r>
      <w:r>
        <w:rPr>
          <w:lang w:eastAsia="en-GB"/>
        </w:rPr>
        <w:t>paper</w:t>
      </w:r>
      <w:r w:rsidR="00C16487">
        <w:rPr>
          <w:lang w:eastAsia="en-GB"/>
        </w:rPr>
        <w:t xml:space="preserve"> </w:t>
      </w:r>
      <w:r>
        <w:rPr>
          <w:lang w:eastAsia="en-GB"/>
        </w:rPr>
        <w:t xml:space="preserve">that </w:t>
      </w:r>
      <w:r w:rsidR="00E5194C">
        <w:rPr>
          <w:lang w:eastAsia="en-GB"/>
        </w:rPr>
        <w:t>propose</w:t>
      </w:r>
      <w:r>
        <w:rPr>
          <w:lang w:eastAsia="en-GB"/>
        </w:rPr>
        <w:t>d</w:t>
      </w:r>
      <w:r w:rsidR="00C16487">
        <w:rPr>
          <w:lang w:eastAsia="en-GB"/>
        </w:rPr>
        <w:t xml:space="preserve"> </w:t>
      </w:r>
      <w:r w:rsidR="00024B8C">
        <w:rPr>
          <w:lang w:eastAsia="en-GB"/>
        </w:rPr>
        <w:t>strange</w:t>
      </w:r>
      <w:r w:rsidR="00C16487">
        <w:rPr>
          <w:lang w:eastAsia="en-GB"/>
        </w:rPr>
        <w:t xml:space="preserve"> yellow cells </w:t>
      </w:r>
      <w:r w:rsidR="009E00DF">
        <w:rPr>
          <w:lang w:eastAsia="en-GB"/>
        </w:rPr>
        <w:t>inside</w:t>
      </w:r>
      <w:r w:rsidR="00024B8C">
        <w:rPr>
          <w:lang w:eastAsia="en-GB"/>
        </w:rPr>
        <w:t xml:space="preserve"> </w:t>
      </w:r>
      <w:r w:rsidR="00C16487">
        <w:rPr>
          <w:lang w:eastAsia="en-GB"/>
        </w:rPr>
        <w:t>animals were algal symbionts</w:t>
      </w:r>
      <w:r w:rsidR="00E5194C">
        <w:rPr>
          <w:lang w:eastAsia="en-GB"/>
        </w:rPr>
        <w:t xml:space="preserve"> important to the animal’s health and ecological success</w:t>
      </w:r>
      <w:r w:rsidR="00C16487">
        <w:rPr>
          <w:lang w:eastAsia="en-GB"/>
        </w:rPr>
        <w:t xml:space="preserve"> </w:t>
      </w:r>
      <w:r w:rsidR="00C16487">
        <w:rPr>
          <w:lang w:eastAsia="en-GB"/>
        </w:rPr>
        <w:fldChar w:fldCharType="begin"/>
      </w:r>
      <w:r w:rsidR="00C16487">
        <w:rPr>
          <w:lang w:eastAsia="en-GB"/>
        </w:rPr>
        <w:instrText xml:space="preserve"> ADDIN EN.CITE &lt;EndNote&gt;&lt;Cite&gt;&lt;Author&gt;Geddes&lt;/Author&gt;&lt;Year&gt;1882&lt;/Year&gt;&lt;RecNum&gt;852&lt;/RecNum&gt;&lt;DisplayText&gt;(Geddes 1882)&lt;/DisplayText&gt;&lt;record&gt;&lt;rec-number&gt;852&lt;/rec-number&gt;&lt;foreign-keys&gt;&lt;key app="EN" db-id="0ewser9znswsdvedxw7x2fzye00wp50205rs" timestamp="1571021619"&gt;852&lt;/key&gt;&lt;/foreign-keys&gt;&lt;ref-type name="Journal Article"&gt;17&lt;/ref-type&gt;&lt;contributors&gt;&lt;authors&gt;&lt;author&gt;Geddes, P.&lt;/author&gt;&lt;/authors&gt;&lt;/contributors&gt;&lt;titles&gt;&lt;title&gt;Further reserches on animals containing chlorophyll&lt;/title&gt;&lt;secondary-title&gt;Nature&lt;/secondary-title&gt;&lt;/titles&gt;&lt;periodical&gt;&lt;full-title&gt;Nature&lt;/full-title&gt;&lt;abbr-1&gt;Nature&lt;/abbr-1&gt;&lt;abbr-2&gt;Nature&lt;/abbr-2&gt;&lt;/periodical&gt;&lt;pages&gt;303-305&lt;/pages&gt;&lt;volume&gt;25&lt;/volume&gt;&lt;dates&gt;&lt;year&gt;1882&lt;/year&gt;&lt;/dates&gt;&lt;urls&gt;&lt;/urls&gt;&lt;/record&gt;&lt;/Cite&gt;&lt;/EndNote&gt;</w:instrText>
      </w:r>
      <w:r w:rsidR="00C16487">
        <w:rPr>
          <w:lang w:eastAsia="en-GB"/>
        </w:rPr>
        <w:fldChar w:fldCharType="separate"/>
      </w:r>
      <w:r w:rsidR="00C16487">
        <w:rPr>
          <w:noProof/>
          <w:lang w:eastAsia="en-GB"/>
        </w:rPr>
        <w:t>(Geddes 1882)</w:t>
      </w:r>
      <w:r w:rsidR="00C16487">
        <w:rPr>
          <w:lang w:eastAsia="en-GB"/>
        </w:rPr>
        <w:fldChar w:fldCharType="end"/>
      </w:r>
      <w:r w:rsidR="00C16487">
        <w:rPr>
          <w:lang w:eastAsia="en-GB"/>
        </w:rPr>
        <w:t xml:space="preserve">. </w:t>
      </w:r>
      <w:r w:rsidR="00C40B62">
        <w:rPr>
          <w:lang w:eastAsia="en-GB"/>
        </w:rPr>
        <w:t>While they were eventually recognized as dinoflagellates</w:t>
      </w:r>
      <w:r w:rsidR="00102D3E">
        <w:rPr>
          <w:lang w:eastAsia="en-GB"/>
        </w:rPr>
        <w:t xml:space="preserve"> </w:t>
      </w:r>
      <w:r w:rsidR="00102D3E">
        <w:rPr>
          <w:lang w:eastAsia="en-GB"/>
        </w:rPr>
        <w:fldChar w:fldCharType="begin"/>
      </w:r>
      <w:r w:rsidR="00102D3E">
        <w:rPr>
          <w:lang w:eastAsia="en-GB"/>
        </w:rPr>
        <w:instrText xml:space="preserve"> ADDIN EN.CITE &lt;EndNote&gt;&lt;Cite&gt;&lt;Author&gt;Hovasse&lt;/Author&gt;&lt;Year&gt;1922&lt;/Year&gt;&lt;RecNum&gt;851&lt;/RecNum&gt;&lt;DisplayText&gt;(Hovasse 1922)&lt;/DisplayText&gt;&lt;record&gt;&lt;rec-number&gt;851&lt;/rec-number&gt;&lt;foreign-keys&gt;&lt;key app="EN" db-id="0ewser9znswsdvedxw7x2fzye00wp50205rs" timestamp="1571021619"&gt;851&lt;/key&gt;&lt;/foreign-keys&gt;&lt;ref-type name="Journal Article"&gt;17&lt;/ref-type&gt;&lt;contributors&gt;&lt;authors&gt;&lt;author&gt;Hovasse, R.&lt;/author&gt;&lt;/authors&gt;&lt;/contributors&gt;&lt;titles&gt;&lt;title&gt;Endodinium chattoni (nov. gen. et sp.) Son cycle de multiplication endogene. Variation du nombre de ses chromosomes. &lt;/title&gt;&lt;secondary-title&gt;Compte Rendu. Hebdomadaire des Seances de l’Acedemie des Sciences. Paris&lt;/secondary-title&gt;&lt;/titles&gt;&lt;periodical&gt;&lt;full-title&gt;Compte Rendu. Hebdomadaire des Seances de l’Acedemie des Sciences. Paris&lt;/full-title&gt;&lt;/periodical&gt;&lt;pages&gt;845-846&lt;/pages&gt;&lt;volume&gt;87&lt;/volume&gt;&lt;dates&gt;&lt;year&gt;1922&lt;/year&gt;&lt;/dates&gt;&lt;urls&gt;&lt;/urls&gt;&lt;/record&gt;&lt;/Cite&gt;&lt;/EndNote&gt;</w:instrText>
      </w:r>
      <w:r w:rsidR="00102D3E">
        <w:rPr>
          <w:lang w:eastAsia="en-GB"/>
        </w:rPr>
        <w:fldChar w:fldCharType="separate"/>
      </w:r>
      <w:r w:rsidR="00102D3E">
        <w:rPr>
          <w:noProof/>
          <w:lang w:eastAsia="en-GB"/>
        </w:rPr>
        <w:t>(Hovasse 1922)</w:t>
      </w:r>
      <w:r w:rsidR="00102D3E">
        <w:rPr>
          <w:lang w:eastAsia="en-GB"/>
        </w:rPr>
        <w:fldChar w:fldCharType="end"/>
      </w:r>
      <w:r w:rsidR="00C40B62">
        <w:rPr>
          <w:lang w:eastAsia="en-GB"/>
        </w:rPr>
        <w:t>, l</w:t>
      </w:r>
      <w:r w:rsidR="00367A8C">
        <w:rPr>
          <w:lang w:eastAsia="en-GB"/>
        </w:rPr>
        <w:t xml:space="preserve">earning of the exact identities </w:t>
      </w:r>
      <w:r>
        <w:rPr>
          <w:lang w:eastAsia="en-GB"/>
        </w:rPr>
        <w:t xml:space="preserve">and the evolutionary relationships </w:t>
      </w:r>
      <w:r w:rsidR="00367A8C">
        <w:rPr>
          <w:lang w:eastAsia="en-GB"/>
        </w:rPr>
        <w:t>of these symbionts in animals</w:t>
      </w:r>
      <w:r w:rsidR="00342729">
        <w:rPr>
          <w:lang w:eastAsia="en-GB"/>
        </w:rPr>
        <w:t xml:space="preserve"> and protozoa</w:t>
      </w:r>
      <w:r w:rsidR="00367A8C">
        <w:rPr>
          <w:lang w:eastAsia="en-GB"/>
        </w:rPr>
        <w:t xml:space="preserve"> would have to wait for the application of molecular genetic analyses</w:t>
      </w:r>
      <w:r w:rsidR="00B3743E">
        <w:rPr>
          <w:lang w:eastAsia="en-GB"/>
        </w:rPr>
        <w:t xml:space="preserve"> starting</w:t>
      </w:r>
      <w:r w:rsidR="00367A8C">
        <w:rPr>
          <w:lang w:eastAsia="en-GB"/>
        </w:rPr>
        <w:t xml:space="preserve"> in the 1990s </w:t>
      </w:r>
      <w:r w:rsidR="00367A8C">
        <w:rPr>
          <w:lang w:eastAsia="en-GB"/>
        </w:rPr>
        <w:fldChar w:fldCharType="begin">
          <w:fldData xml:space="preserve">PEVuZE5vdGU+PENpdGU+PEF1dGhvcj5Sb3dhbjwvQXV0aG9yPjxZZWFyPjE5OTE8L1llYXI+PFJl
Y051bT4xNTI8L1JlY051bT48RGlzcGxheVRleHQ+KFJvd2FuIGFuZCBQb3dlcnMgMTk5MSwgR2Fz
dCBhbmQgQ2Fyb24gMTk5NiwgU2lhbm88c3R5bGUgZmFjZT0iaXRhbGljIj4gZXQgYWwuPC9zdHls
ZT4gMjAxMCwgUHJvYmVydDxzdHlsZSBmYWNlPSJpdGFsaWMiPiBldCBhbC48L3N0eWxlPiAyMDE0
LCBMYUpldW5lc3NlPHN0eWxlIGZhY2U9Iml0YWxpYyI+IGV0IGFsLjwvc3R5bGU+IDIwMjEpPC9E
aXNwbGF5VGV4dD48cmVjb3JkPjxyZWMtbnVtYmVyPjE1MjwvcmVjLW51bWJlcj48Zm9yZWlnbi1r
ZXlzPjxrZXkgYXBwPSJFTiIgZGItaWQ9IjBld3Nlcjl6bnN3c2R2ZWR4dzd4MmZ6eWUwMHdwNTAy
MDVycyIgdGltZXN0YW1wPSIxNTcxMDIxNjE0Ij4xNTI8L2tleT48L2ZvcmVpZ24ta2V5cz48cmVm
LXR5cGUgbmFtZT0iSm91cm5hbCBBcnRpY2xlIj4xNzwvcmVmLXR5cGU+PGNvbnRyaWJ1dG9ycz48
YXV0aG9ycz48YXV0aG9yPlJvd2FuLCBSLjwvYXV0aG9yPjxhdXRob3I+UG93ZXJzLCBELjwvYXV0
aG9yPjwvYXV0aG9ycz48L2NvbnRyaWJ1dG9ycz48dGl0bGVzPjx0aXRsZT5BIG1vbGVjdWxhciBn
ZW5ldGljIGNsYXNzaWZpY2F0aW9uIG9mIHpvb3hhbnRoZWxsYWUgYW5kIHRoZSBldm9sdXRpb24g
b2YgYW5pbWFsLWFsZ2FsIHN5bWJpb3NlczwvdGl0bGU+PHNlY29uZGFyeS10aXRsZT5TY2llbmNl
PC9zZWNvbmRhcnktdGl0bGU+PC90aXRsZXM+PHBlcmlvZGljYWw+PGZ1bGwtdGl0bGU+U2NpZW5j
ZTwvZnVsbC10aXRsZT48YWJici0xPlNjaWVuY2U8L2FiYnItMT48L3BlcmlvZGljYWw+PHBhZ2Vz
PjEzNDgtMTM1MTwvcGFnZXM+PHZvbHVtZT4yNTE8L3ZvbHVtZT48ZGF0ZXM+PHllYXI+MTk5MTwv
eWVhcj48L2RhdGVzPjx1cmxzPjwvdXJscz48L3JlY29yZD48L0NpdGU+PENpdGU+PEF1dGhvcj5H
YXN0PC9BdXRob3I+PFllYXI+MTk5NjwvWWVhcj48UmVjTnVtPjY2NDwvUmVjTnVtPjxyZWNvcmQ+
PHJlYy1udW1iZXI+NjY0PC9yZWMtbnVtYmVyPjxmb3JlaWduLWtleXM+PGtleSBhcHA9IkVOIiBk
Yi1pZD0iMGV3c2VyOXpuc3dzZHZlZHh3N3gyZnp5ZTAwd3A1MDIwNXJzIiB0aW1lc3RhbXA9IjE1
NzEwMjE2MTgiPjY2NDwva2V5PjwvZm9yZWlnbi1rZXlzPjxyZWYtdHlwZSBuYW1lPSJKb3VybmFs
IEFydGljbGUiPjE3PC9yZWYtdHlwZT48Y29udHJpYnV0b3JzPjxhdXRob3JzPjxhdXRob3I+R2Fz
dCwgUi4gSi48L2F1dGhvcj48YXV0aG9yPkNhcm9uLCBELiBBLjwvYXV0aG9yPjwvYXV0aG9ycz48
L2NvbnRyaWJ1dG9ycz48dGl0bGVzPjx0aXRsZT5Nb2xlY3VsYXIgcGh5bG9nZW55IG9mIHN5bWJp
b3RpYyBkaW5vZmxhZ2VsbGF0ZXMgZnJvbSBwbGFua3RvbmljIGZvcmFtaW5pZmVyYSBhbmQgcmFk
aW9sYXJpYTwvdGl0bGU+PHNlY29uZGFyeS10aXRsZT5Nb2xlY3VsYXIgQmlvbG9neSBhbmQgRXZv
bHV0aW9uPC9zZWNvbmRhcnktdGl0bGU+PC90aXRsZXM+PHBlcmlvZGljYWw+PGZ1bGwtdGl0bGU+
TW9sZWN1bGFyIEJpb2xvZ3kgYW5kIEV2b2x1dGlvbjwvZnVsbC10aXRsZT48YWJici0xPk1vbC4g
QmlvbC4gRXZvbC48L2FiYnItMT48YWJici0yPk1vbCBCaW9sIEV2b2w8L2FiYnItMj48L3Blcmlv
ZGljYWw+PHBhZ2VzPjExOTItMTE5NzwvcGFnZXM+PHZvbHVtZT4xMzwvdm9sdW1lPjxudW1iZXI+
OTwvbnVtYmVyPjxkYXRlcz48eWVhcj4xOTk2PC95ZWFyPjwvZGF0ZXM+PHVybHM+PC91cmxzPjwv
cmVjb3JkPjwvQ2l0ZT48Q2l0ZT48QXV0aG9yPlNpYW5vPC9BdXRob3I+PFllYXI+MjAxMDwvWWVh
cj48UmVjTnVtPjYwNTwvUmVjTnVtPjxyZWNvcmQ+PHJlYy1udW1iZXI+NjA1PC9yZWMtbnVtYmVy
Pjxmb3JlaWduLWtleXM+PGtleSBhcHA9IkVOIiBkYi1pZD0iMGV3c2VyOXpuc3dzZHZlZHh3N3gy
Znp5ZTAwd3A1MDIwNXJzIiB0aW1lc3RhbXA9IjE1NzEwMjE2MTciPjYwNTwva2V5PjwvZm9yZWln
bi1rZXlzPjxyZWYtdHlwZSBuYW1lPSJKb3VybmFsIEFydGljbGUiPjE3PC9yZWYtdHlwZT48Y29u
dHJpYnV0b3JzPjxhdXRob3JzPjxhdXRob3I+U2lhbm8sIFIuPC9hdXRob3I+PGF1dGhvcj5Nb250
cmVzb3IsIE0uPC9hdXRob3I+PGF1dGhvcj5Qcm9iZXJ0LCBJLjwvYXV0aG9yPjxhdXRob3I+Tm90
LCBGLjwvYXV0aG9yPjxhdXRob3I+ZGUgVmFyZ2FzLCBDLjwvYXV0aG9yPjwvYXV0aG9ycz48L2Nv
bnRyaWJ1dG9ycz48YXV0aC1hZGRyZXNzPkNOUlMsIFVNUiA3MTQ0ICZhbXA7IFVuaXZlcnNpdGUg
UGllcnJlIGV0IE1hcmllIEN1cmllLCBTdGF0aW9uIEJpb2xvZ2lxdWUgZGUgUm9zY29mZiwgRXF1
aXBlIEVQUE8tRXZvbHV0aW9uIGR1IFBsYW5jdG9uIGV0IFBhbGVvT2NlYW5zLCBQbGFjZSBHZW9y
Z2VzIFRlaXNzaWVyLCAyOTY4MiBSb3Njb2ZmLCBGcmFuY2UuIHNpYW5vQHNiLXJvc2NvZmYuZnI8
L2F1dGgtYWRkcmVzcz48dGl0bGVzPjx0aXRsZT5QZWxhZ29kaW5pdW0gZ2VuLiBub3YuIGFuZCBQ
LiBiZWlpIGNvbWIuIG5vdi4sIGEgZGlub2ZsYWdlbGxhdGUgc3ltYmlvbnQgb2YgcGxhbmt0b25p
YyBmb3JhbWluaWZlcmE8L3RpdGxlPjxzZWNvbmRhcnktdGl0bGU+UHJvdGlzdDwvc2Vjb25kYXJ5
LXRpdGxlPjwvdGl0bGVzPjxwZXJpb2RpY2FsPjxmdWxsLXRpdGxlPlByb3Rpc3Q8L2Z1bGwtdGl0
bGU+PGFiYnItMT5Qcm90aXN0PC9hYmJyLTE+PGFiYnItMj5Qcm90aXN0PC9hYmJyLTI+PC9wZXJp
b2RpY2FsPjxwYWdlcz4zODUtOTk8L3BhZ2VzPjx2b2x1bWU+MTYxPC92b2x1bWU+PG51bWJlcj4z
PC9udW1iZXI+PGtleXdvcmRzPjxrZXl3b3JkPkFsdmVvbGF0YS8qY2xhc3NpZmljYXRpb24vZ2Vu
ZXRpY3MvKnBoeXNpb2xvZ3kvdWx0cmFzdHJ1Y3R1cmU8L2tleXdvcmQ+PGtleXdvcmQ+Q2x1c3Rl
ciBBbmFseXNpczwva2V5d29yZD48a2V5d29yZD5ETkEsIFByb3Rvem9hbi9jaGVtaXN0cnkvZ2Vu
ZXRpY3M8L2tleXdvcmQ+PGtleXdvcmQ+RE5BLCBSaWJvc29tYWwvY2hlbWlzdHJ5L2dlbmV0aWNz
PC9rZXl3b3JkPjxrZXl3b3JkPkZvcmFtaW5pZmVyYS8qcGh5c2lvbG9neTwva2V5d29yZD48a2V5
d29yZD5HZW5lcywgclJOQTwva2V5d29yZD48a2V5d29yZD5NaWNyb3Njb3B5LCBFbGVjdHJvbiwg
U2Nhbm5pbmc8L2tleXdvcmQ+PGtleXdvcmQ+TWljcm9zY29weSwgRWxlY3Ryb24sIFRyYW5zbWlz
c2lvbjwva2V5d29yZD48a2V5d29yZD5Nb2xlY3VsYXIgU2VxdWVuY2UgRGF0YTwva2V5d29yZD48
a2V5d29yZD5QaHlsb2dlbnk8L2tleXdvcmQ+PGtleXdvcmQ+Uk5BLCBQcm90b3pvYW4vZ2VuZXRp
Y3M8L2tleXdvcmQ+PGtleXdvcmQ+Uk5BLCBSaWJvc29tYWwvZ2VuZXRpY3M8L2tleXdvcmQ+PGtl
eXdvcmQ+U2VxdWVuY2UgQW5hbHlzaXMsIEROQTwva2V5d29yZD48a2V5d29yZD4qU3ltYmlvc2lz
PC9rZXl3b3JkPjwva2V5d29yZHM+PGRhdGVzPjx5ZWFyPjIwMTA8L3llYXI+PHB1Yi1kYXRlcz48
ZGF0ZT5KdWw8L2RhdGU+PC9wdWItZGF0ZXM+PC9kYXRlcz48aXNibj4xNjE4LTA5NDEgKEVsZWN0
cm9uaWMpJiN4RDsxNDM0LTQ2MTAgKExpbmtpbmcpPC9pc2JuPjxhY2Nlc3Npb24tbnVtPjIwMTQ5
OTc5PC9hY2Nlc3Npb24tbnVtPjx1cmxzPjxyZWxhdGVkLXVybHM+PHVybD5odHRwczovL3d3dy5u
Y2JpLm5sbS5uaWguZ292L3B1Ym1lZC8yMDE0OTk3OTwvdXJsPjwvcmVsYXRlZC11cmxzPjwvdXJs
cz48ZWxlY3Ryb25pYy1yZXNvdXJjZS1udW0+MTAuMTAxNi9qLnByb3Rpcy4yMDEwLjAxLjAwMjwv
ZWxlY3Ryb25pYy1yZXNvdXJjZS1udW0+PC9yZWNvcmQ+PC9DaXRlPjxDaXRlPjxBdXRob3I+UHJv
YmVydDwvQXV0aG9yPjxZZWFyPjIwMTQ8L1llYXI+PFJlY051bT42MDQ8L1JlY051bT48cmVjb3Jk
PjxyZWMtbnVtYmVyPjYwNDwvcmVjLW51bWJlcj48Zm9yZWlnbi1rZXlzPjxrZXkgYXBwPSJFTiIg
ZGItaWQ9IjBld3Nlcjl6bnN3c2R2ZWR4dzd4MmZ6eWUwMHdwNTAyMDVycyIgdGltZXN0YW1wPSIx
NTcxMDIxNjE3Ij42MDQ8L2tleT48L2ZvcmVpZ24ta2V5cz48cmVmLXR5cGUgbmFtZT0iSm91cm5h
bCBBcnRpY2xlIj4xNzwvcmVmLXR5cGU+PGNvbnRyaWJ1dG9ycz48YXV0aG9ycz48YXV0aG9yPlBy
b2JlcnQsIEkuPC9hdXRob3I+PGF1dGhvcj5TaWFubywgUi48L2F1dGhvcj48YXV0aG9yPlBvaXJp
ZXIsIEMuPC9hdXRob3I+PGF1dGhvcj5EZWNlbGxlLCBKLjwvYXV0aG9yPjxhdXRob3I+QmlhcmQs
IFQuPC9hdXRob3I+PGF1dGhvcj5UdWppLCBBLjwvYXV0aG9yPjxhdXRob3I+U3V6dWtpLCBOLjwv
YXV0aG9yPjxhdXRob3I+Tm90LCBGLjwvYXV0aG9yPjwvYXV0aG9ycz48L2NvbnRyaWJ1dG9ycz48
YXV0aC1hZGRyZXNzPlVQTUMtQ05SUywgRlIyNDI0LCBSb3Njb2ZmIEN1bHR1cmUgQ29sbGVjdGlv
biwgU3RhdGlvbiBCaW9sb2dpcXVlIGRlIFJvc2NvZmYsIFBsYWNlIEdlb3JnZXMgVGVpc3NpZXIs
IFJvc2NvZmYsIDI5NjgyLCBGcmFuY2UuJiN4RDtJRlJFTUVSLCBDZW50cmUgZGUgQnJlc3QsIERZ
TkVDTy9QZWxhZ29zLCBaSSBkZSBsYSBQb2ludGUgZHUgRGlhYmxlIENTIDE3MCwgUGxvdXphbmUs
IDI5MjgwLCBGcmFuY2UuJiN4RDtVUE1DLUNOUlMsIFVNUiA3MTQ0LCBTdGF0aW9uIEJpb2xvZ2lx
dWUgZGUgUm9zY29mZiwgUGxhY2UgR2VvcmdlcyBUZWlzc2llciwgUm9zY29mZiwgMjk2ODIsIEZy
YW5jZS4mI3hEO0RlcGFydG1lbnQgb2YgQm90YW55LCBOYXRpb25hbCBNdXNldW0gb2YgTmF0dXJl
IGFuZCBTY2llbmNlLCA0LTEtMSBBbWFrdWJvLCBUc3VrdWJhLCAzMDUtMDAwNSwgSmFwYW4uJiN4
RDtJbnN0aXR1dGUgb2YgR2VvbG9neSBhbmQgUGFsZW9udG9sb2d5LCBHcmFkdWF0ZSBTY2hvb2wg
b2YgU2NpZW5jZSwgVG9ob2t1IFVuaXZlcnNpdHksIFNlbmRhaSwgOTgwLTg1NzgsIEphcGFuLjwv
YXV0aC1hZGRyZXNzPjx0aXRsZXM+PHRpdGxlPkJyYW5kdG9kaW5pdW0gZ2VuLiBub3YuIGFuZCBC
LiBudXRyaWN1bGEgY29tYi4gTm92LiAoRGlub3BoeWNlYWUpLCBhIGRpbm9mbGFnZWxsYXRlIGNv
bW1vbmx5IGZvdW5kIGluIHN5bWJpb3NpcyB3aXRoIHBvbHljeXN0aW5lIHJhZGlvbGFyaWFuczwv
dGl0bGU+PHNlY29uZGFyeS10aXRsZT5KIFBoeWNvbDwvc2Vjb25kYXJ5LXRpdGxlPjwvdGl0bGVz
PjxwZXJpb2RpY2FsPjxmdWxsLXRpdGxlPkpvdXJuYWwgb2YgUGh5Y29sb2d5PC9mdWxsLXRpdGxl
PjxhYmJyLTE+Si4gUGh5Y29sLjwvYWJici0xPjxhYmJyLTI+SiBQaHljb2w8L2FiYnItMj48L3Bl
cmlvZGljYWw+PHBhZ2VzPjM4OC05OTwvcGFnZXM+PHZvbHVtZT41MDwvdm9sdW1lPjxudW1iZXI+
MjwvbnVtYmVyPjxrZXl3b3Jkcz48a2V5d29yZD5QZXJpZGluaWFsZXM8L2tleXdvcmQ+PGtleXdv
cmQ+UmFkaW9sYXJpYTwva2V5d29yZD48a2V5d29yZD5TIGNyaXBwc2llbGxhPC9rZXl3b3JkPjxr
ZXl3b3JkPlogb294YW50aGVsbGE8L2tleXdvcmQ+PGtleXdvcmQ+ZGlub2ZsYWdlbGxhdGU8L2tl
eXdvcmQ+PGtleXdvcmQ+cG9seWN5c3RpbmVzPC9rZXl3b3JkPjxrZXl3b3JkPnN5bWJpb3Npczwv
a2V5d29yZD48a2V5d29yZD50YXhvbm9teTwva2V5d29yZD48L2tleXdvcmRzPjxkYXRlcz48eWVh
cj4yMDE0PC95ZWFyPjxwdWItZGF0ZXM+PGRhdGU+QXByPC9kYXRlPjwvcHViLWRhdGVzPjwvZGF0
ZXM+PGlzYm4+MTUyOS04ODE3IChFbGVjdHJvbmljKSYjeEQ7MDAyMi0zNjQ2IChMaW5raW5nKTwv
aXNibj48YWNjZXNzaW9uLW51bT4yNjk4ODE5NTwvYWNjZXNzaW9uLW51bT48dXJscz48cmVsYXRl
ZC11cmxzPjx1cmw+aHR0cHM6Ly93d3cubmNiaS5ubG0ubmloLmdvdi9wdWJtZWQvMjY5ODgxOTU8
L3VybD48L3JlbGF0ZWQtdXJscz48L3VybHM+PGVsZWN0cm9uaWMtcmVzb3VyY2UtbnVtPjEwLjEx
MTEvanB5LjEyMTc0PC9lbGVjdHJvbmljLXJlc291cmNlLW51bT48L3JlY29yZD48L0NpdGU+PENp
dGU+PEF1dGhvcj5MYUpldW5lc3NlPC9BdXRob3I+PFllYXI+MjAyMTwvWWVhcj48UmVjTnVtPjEx
MzI8L1JlY051bT48cmVjb3JkPjxyZWMtbnVtYmVyPjExMzI8L3JlYy1udW1iZXI+PGZvcmVpZ24t
a2V5cz48a2V5IGFwcD0iRU4iIGRiLWlkPSIwZXdzZXI5em5zd3NkdmVkeHc3eDJmenllMDB3cDUw
MjA1cnMiIHRpbWVzdGFtcD0iMTYyNTE1NTg1NSI+MTEzMjwva2V5PjwvZm9yZWlnbi1rZXlzPjxy
ZWYtdHlwZSBuYW1lPSJKb3VybmFsIEFydGljbGUiPjE3PC9yZWYtdHlwZT48Y29udHJpYnV0b3Jz
PjxhdXRob3JzPjxhdXRob3I+TGFKZXVuZXNzZSwgVG9kZCBDLjwvYXV0aG9yPjxhdXRob3I+V2ll
ZGVubWFubiwgSm9lcmc8L2F1dGhvcj48YXV0aG9yPkNhc2Fkby1BbWV6w7phLCBQaWxhcjwvYXV0
aG9yPjxhdXRob3I+ROKAmUFtYnJhLCBJc2FiZWxsYTwvYXV0aG9yPjxhdXRob3I+VHVybmhhbSwg
S2lyYSBFLjwvYXV0aG9yPjxhdXRob3I+Tml0c2Noa2UsIE1hdHRoZXcgUi48L2F1dGhvcj48YXV0
aG9yPk9ha2xleSwgQ2xpbnRvbiBBLjwvYXV0aG9yPjxhdXRob3I+R29mZnJlZG8sIFN0ZWZhbm88
L2F1dGhvcj48YXV0aG9yPlNwYW5vLCBDYXJsb3MgQS48L2F1dGhvcj48YXV0aG9yPkN1YmlsbG9z
LCBWaWN0b3IgTS48L2F1dGhvcj48YXV0aG9yPkRhdnksIFNpbW9uIEsuPC9hdXRob3I+PGF1dGhv
cj5TdWdnZXR0LCBEYXZpZCBKLjwvYXV0aG9yPjwvYXV0aG9ycz48L2NvbnRyaWJ1dG9ycz48dGl0
bGVzPjx0aXRsZT5SZXZpdmFsIG9mIFBoaWxvem9vbiBHZWRkZXMgZm9yIGhvc3Qtc3BlY2lhbGl6
ZWQgZGlub2ZsYWdlbGxhdGVzLCDigJh6b294YW50aGVsbGFl4oCZLCBpbiBhbmltYWxzIGZyb20g
Y29hc3RhbCB0ZW1wZXJhdGUgem9uZXMgb2Ygbm9ydGhlcm4gYW5kIHNvdXRoZXJuIGhlbWlzcGhl
cmVzPC90aXRsZT48c2Vjb25kYXJ5LXRpdGxlPkV1cm9wZWFuIEpvdXJuYWwgb2YgUGh5Y29sb2d5
PC9zZWNvbmRhcnktdGl0bGU+PC90aXRsZXM+PHBlcmlvZGljYWw+PGZ1bGwtdGl0bGU+RXVyb3Bl
YW4gSm91cm5hbCBvZiBQaHljb2xvZ3k8L2Z1bGwtdGl0bGU+PGFiYnItMT5FdXIuIEouIFBoeWNv
bC48L2FiYnItMT48YWJici0yPkV1ciBKIFBoeWNvbDwvYWJici0yPjwvcGVyaW9kaWNhbD48cGFn
ZXM+MS0xNTwvcGFnZXM+PHNlY3Rpb24+MTwvc2VjdGlvbj48ZGF0ZXM+PHllYXI+MjAyMTwveWVh
cj48L2RhdGVzPjxpc2JuPjA5NjctMDI2MiYjeEQ7MTQ2OS00NDMzPC9pc2JuPjx1cmxzPjwvdXJs
cz48ZWxlY3Ryb25pYy1yZXNvdXJjZS1udW0+MTAuMTA4MC8wOTY3MDI2Mi4yMDIxLjE5MTQ4NjM8
L2VsZWN0cm9uaWMtcmVzb3VyY2UtbnVtPjwvcmVjb3JkPjwvQ2l0ZT48L0VuZE5vdGU+
</w:fldData>
        </w:fldChar>
      </w:r>
      <w:r w:rsidR="00DC6941">
        <w:rPr>
          <w:lang w:eastAsia="en-GB"/>
        </w:rPr>
        <w:instrText xml:space="preserve"> ADDIN EN.CITE </w:instrText>
      </w:r>
      <w:r w:rsidR="00DC6941">
        <w:rPr>
          <w:lang w:eastAsia="en-GB"/>
        </w:rPr>
        <w:fldChar w:fldCharType="begin">
          <w:fldData xml:space="preserve">PEVuZE5vdGU+PENpdGU+PEF1dGhvcj5Sb3dhbjwvQXV0aG9yPjxZZWFyPjE5OTE8L1llYXI+PFJl
Y051bT4xNTI8L1JlY051bT48RGlzcGxheVRleHQ+KFJvd2FuIGFuZCBQb3dlcnMgMTk5MSwgR2Fz
dCBhbmQgQ2Fyb24gMTk5NiwgU2lhbm88c3R5bGUgZmFjZT0iaXRhbGljIj4gZXQgYWwuPC9zdHls
ZT4gMjAxMCwgUHJvYmVydDxzdHlsZSBmYWNlPSJpdGFsaWMiPiBldCBhbC48L3N0eWxlPiAyMDE0
LCBMYUpldW5lc3NlPHN0eWxlIGZhY2U9Iml0YWxpYyI+IGV0IGFsLjwvc3R5bGU+IDIwMjEpPC9E
aXNwbGF5VGV4dD48cmVjb3JkPjxyZWMtbnVtYmVyPjE1MjwvcmVjLW51bWJlcj48Zm9yZWlnbi1r
ZXlzPjxrZXkgYXBwPSJFTiIgZGItaWQ9IjBld3Nlcjl6bnN3c2R2ZWR4dzd4MmZ6eWUwMHdwNTAy
MDVycyIgdGltZXN0YW1wPSIxNTcxMDIxNjE0Ij4xNTI8L2tleT48L2ZvcmVpZ24ta2V5cz48cmVm
LXR5cGUgbmFtZT0iSm91cm5hbCBBcnRpY2xlIj4xNzwvcmVmLXR5cGU+PGNvbnRyaWJ1dG9ycz48
YXV0aG9ycz48YXV0aG9yPlJvd2FuLCBSLjwvYXV0aG9yPjxhdXRob3I+UG93ZXJzLCBELjwvYXV0
aG9yPjwvYXV0aG9ycz48L2NvbnRyaWJ1dG9ycz48dGl0bGVzPjx0aXRsZT5BIG1vbGVjdWxhciBn
ZW5ldGljIGNsYXNzaWZpY2F0aW9uIG9mIHpvb3hhbnRoZWxsYWUgYW5kIHRoZSBldm9sdXRpb24g
b2YgYW5pbWFsLWFsZ2FsIHN5bWJpb3NlczwvdGl0bGU+PHNlY29uZGFyeS10aXRsZT5TY2llbmNl
PC9zZWNvbmRhcnktdGl0bGU+PC90aXRsZXM+PHBlcmlvZGljYWw+PGZ1bGwtdGl0bGU+U2NpZW5j
ZTwvZnVsbC10aXRsZT48YWJici0xPlNjaWVuY2U8L2FiYnItMT48L3BlcmlvZGljYWw+PHBhZ2Vz
PjEzNDgtMTM1MTwvcGFnZXM+PHZvbHVtZT4yNTE8L3ZvbHVtZT48ZGF0ZXM+PHllYXI+MTk5MTwv
eWVhcj48L2RhdGVzPjx1cmxzPjwvdXJscz48L3JlY29yZD48L0NpdGU+PENpdGU+PEF1dGhvcj5H
YXN0PC9BdXRob3I+PFllYXI+MTk5NjwvWWVhcj48UmVjTnVtPjY2NDwvUmVjTnVtPjxyZWNvcmQ+
PHJlYy1udW1iZXI+NjY0PC9yZWMtbnVtYmVyPjxmb3JlaWduLWtleXM+PGtleSBhcHA9IkVOIiBk
Yi1pZD0iMGV3c2VyOXpuc3dzZHZlZHh3N3gyZnp5ZTAwd3A1MDIwNXJzIiB0aW1lc3RhbXA9IjE1
NzEwMjE2MTgiPjY2NDwva2V5PjwvZm9yZWlnbi1rZXlzPjxyZWYtdHlwZSBuYW1lPSJKb3VybmFs
IEFydGljbGUiPjE3PC9yZWYtdHlwZT48Y29udHJpYnV0b3JzPjxhdXRob3JzPjxhdXRob3I+R2Fz
dCwgUi4gSi48L2F1dGhvcj48YXV0aG9yPkNhcm9uLCBELiBBLjwvYXV0aG9yPjwvYXV0aG9ycz48
L2NvbnRyaWJ1dG9ycz48dGl0bGVzPjx0aXRsZT5Nb2xlY3VsYXIgcGh5bG9nZW55IG9mIHN5bWJp
b3RpYyBkaW5vZmxhZ2VsbGF0ZXMgZnJvbSBwbGFua3RvbmljIGZvcmFtaW5pZmVyYSBhbmQgcmFk
aW9sYXJpYTwvdGl0bGU+PHNlY29uZGFyeS10aXRsZT5Nb2xlY3VsYXIgQmlvbG9neSBhbmQgRXZv
bHV0aW9uPC9zZWNvbmRhcnktdGl0bGU+PC90aXRsZXM+PHBlcmlvZGljYWw+PGZ1bGwtdGl0bGU+
TW9sZWN1bGFyIEJpb2xvZ3kgYW5kIEV2b2x1dGlvbjwvZnVsbC10aXRsZT48YWJici0xPk1vbC4g
QmlvbC4gRXZvbC48L2FiYnItMT48YWJici0yPk1vbCBCaW9sIEV2b2w8L2FiYnItMj48L3Blcmlv
ZGljYWw+PHBhZ2VzPjExOTItMTE5NzwvcGFnZXM+PHZvbHVtZT4xMzwvdm9sdW1lPjxudW1iZXI+
OTwvbnVtYmVyPjxkYXRlcz48eWVhcj4xOTk2PC95ZWFyPjwvZGF0ZXM+PHVybHM+PC91cmxzPjwv
cmVjb3JkPjwvQ2l0ZT48Q2l0ZT48QXV0aG9yPlNpYW5vPC9BdXRob3I+PFllYXI+MjAxMDwvWWVh
cj48UmVjTnVtPjYwNTwvUmVjTnVtPjxyZWNvcmQ+PHJlYy1udW1iZXI+NjA1PC9yZWMtbnVtYmVy
Pjxmb3JlaWduLWtleXM+PGtleSBhcHA9IkVOIiBkYi1pZD0iMGV3c2VyOXpuc3dzZHZlZHh3N3gy
Znp5ZTAwd3A1MDIwNXJzIiB0aW1lc3RhbXA9IjE1NzEwMjE2MTciPjYwNTwva2V5PjwvZm9yZWln
bi1rZXlzPjxyZWYtdHlwZSBuYW1lPSJKb3VybmFsIEFydGljbGUiPjE3PC9yZWYtdHlwZT48Y29u
dHJpYnV0b3JzPjxhdXRob3JzPjxhdXRob3I+U2lhbm8sIFIuPC9hdXRob3I+PGF1dGhvcj5Nb250
cmVzb3IsIE0uPC9hdXRob3I+PGF1dGhvcj5Qcm9iZXJ0LCBJLjwvYXV0aG9yPjxhdXRob3I+Tm90
LCBGLjwvYXV0aG9yPjxhdXRob3I+ZGUgVmFyZ2FzLCBDLjwvYXV0aG9yPjwvYXV0aG9ycz48L2Nv
bnRyaWJ1dG9ycz48YXV0aC1hZGRyZXNzPkNOUlMsIFVNUiA3MTQ0ICZhbXA7IFVuaXZlcnNpdGUg
UGllcnJlIGV0IE1hcmllIEN1cmllLCBTdGF0aW9uIEJpb2xvZ2lxdWUgZGUgUm9zY29mZiwgRXF1
aXBlIEVQUE8tRXZvbHV0aW9uIGR1IFBsYW5jdG9uIGV0IFBhbGVvT2NlYW5zLCBQbGFjZSBHZW9y
Z2VzIFRlaXNzaWVyLCAyOTY4MiBSb3Njb2ZmLCBGcmFuY2UuIHNpYW5vQHNiLXJvc2NvZmYuZnI8
L2F1dGgtYWRkcmVzcz48dGl0bGVzPjx0aXRsZT5QZWxhZ29kaW5pdW0gZ2VuLiBub3YuIGFuZCBQ
LiBiZWlpIGNvbWIuIG5vdi4sIGEgZGlub2ZsYWdlbGxhdGUgc3ltYmlvbnQgb2YgcGxhbmt0b25p
YyBmb3JhbWluaWZlcmE8L3RpdGxlPjxzZWNvbmRhcnktdGl0bGU+UHJvdGlzdDwvc2Vjb25kYXJ5
LXRpdGxlPjwvdGl0bGVzPjxwZXJpb2RpY2FsPjxmdWxsLXRpdGxlPlByb3Rpc3Q8L2Z1bGwtdGl0
bGU+PGFiYnItMT5Qcm90aXN0PC9hYmJyLTE+PGFiYnItMj5Qcm90aXN0PC9hYmJyLTI+PC9wZXJp
b2RpY2FsPjxwYWdlcz4zODUtOTk8L3BhZ2VzPjx2b2x1bWU+MTYxPC92b2x1bWU+PG51bWJlcj4z
PC9udW1iZXI+PGtleXdvcmRzPjxrZXl3b3JkPkFsdmVvbGF0YS8qY2xhc3NpZmljYXRpb24vZ2Vu
ZXRpY3MvKnBoeXNpb2xvZ3kvdWx0cmFzdHJ1Y3R1cmU8L2tleXdvcmQ+PGtleXdvcmQ+Q2x1c3Rl
ciBBbmFseXNpczwva2V5d29yZD48a2V5d29yZD5ETkEsIFByb3Rvem9hbi9jaGVtaXN0cnkvZ2Vu
ZXRpY3M8L2tleXdvcmQ+PGtleXdvcmQ+RE5BLCBSaWJvc29tYWwvY2hlbWlzdHJ5L2dlbmV0aWNz
PC9rZXl3b3JkPjxrZXl3b3JkPkZvcmFtaW5pZmVyYS8qcGh5c2lvbG9neTwva2V5d29yZD48a2V5
d29yZD5HZW5lcywgclJOQTwva2V5d29yZD48a2V5d29yZD5NaWNyb3Njb3B5LCBFbGVjdHJvbiwg
U2Nhbm5pbmc8L2tleXdvcmQ+PGtleXdvcmQ+TWljcm9zY29weSwgRWxlY3Ryb24sIFRyYW5zbWlz
c2lvbjwva2V5d29yZD48a2V5d29yZD5Nb2xlY3VsYXIgU2VxdWVuY2UgRGF0YTwva2V5d29yZD48
a2V5d29yZD5QaHlsb2dlbnk8L2tleXdvcmQ+PGtleXdvcmQ+Uk5BLCBQcm90b3pvYW4vZ2VuZXRp
Y3M8L2tleXdvcmQ+PGtleXdvcmQ+Uk5BLCBSaWJvc29tYWwvZ2VuZXRpY3M8L2tleXdvcmQ+PGtl
eXdvcmQ+U2VxdWVuY2UgQW5hbHlzaXMsIEROQTwva2V5d29yZD48a2V5d29yZD4qU3ltYmlvc2lz
PC9rZXl3b3JkPjwva2V5d29yZHM+PGRhdGVzPjx5ZWFyPjIwMTA8L3llYXI+PHB1Yi1kYXRlcz48
ZGF0ZT5KdWw8L2RhdGU+PC9wdWItZGF0ZXM+PC9kYXRlcz48aXNibj4xNjE4LTA5NDEgKEVsZWN0
cm9uaWMpJiN4RDsxNDM0LTQ2MTAgKExpbmtpbmcpPC9pc2JuPjxhY2Nlc3Npb24tbnVtPjIwMTQ5
OTc5PC9hY2Nlc3Npb24tbnVtPjx1cmxzPjxyZWxhdGVkLXVybHM+PHVybD5odHRwczovL3d3dy5u
Y2JpLm5sbS5uaWguZ292L3B1Ym1lZC8yMDE0OTk3OTwvdXJsPjwvcmVsYXRlZC11cmxzPjwvdXJs
cz48ZWxlY3Ryb25pYy1yZXNvdXJjZS1udW0+MTAuMTAxNi9qLnByb3Rpcy4yMDEwLjAxLjAwMjwv
ZWxlY3Ryb25pYy1yZXNvdXJjZS1udW0+PC9yZWNvcmQ+PC9DaXRlPjxDaXRlPjxBdXRob3I+UHJv
YmVydDwvQXV0aG9yPjxZZWFyPjIwMTQ8L1llYXI+PFJlY051bT42MDQ8L1JlY051bT48cmVjb3Jk
PjxyZWMtbnVtYmVyPjYwNDwvcmVjLW51bWJlcj48Zm9yZWlnbi1rZXlzPjxrZXkgYXBwPSJFTiIg
ZGItaWQ9IjBld3Nlcjl6bnN3c2R2ZWR4dzd4MmZ6eWUwMHdwNTAyMDVycyIgdGltZXN0YW1wPSIx
NTcxMDIxNjE3Ij42MDQ8L2tleT48L2ZvcmVpZ24ta2V5cz48cmVmLXR5cGUgbmFtZT0iSm91cm5h
bCBBcnRpY2xlIj4xNzwvcmVmLXR5cGU+PGNvbnRyaWJ1dG9ycz48YXV0aG9ycz48YXV0aG9yPlBy
b2JlcnQsIEkuPC9hdXRob3I+PGF1dGhvcj5TaWFubywgUi48L2F1dGhvcj48YXV0aG9yPlBvaXJp
ZXIsIEMuPC9hdXRob3I+PGF1dGhvcj5EZWNlbGxlLCBKLjwvYXV0aG9yPjxhdXRob3I+QmlhcmQs
IFQuPC9hdXRob3I+PGF1dGhvcj5UdWppLCBBLjwvYXV0aG9yPjxhdXRob3I+U3V6dWtpLCBOLjwv
YXV0aG9yPjxhdXRob3I+Tm90LCBGLjwvYXV0aG9yPjwvYXV0aG9ycz48L2NvbnRyaWJ1dG9ycz48
YXV0aC1hZGRyZXNzPlVQTUMtQ05SUywgRlIyNDI0LCBSb3Njb2ZmIEN1bHR1cmUgQ29sbGVjdGlv
biwgU3RhdGlvbiBCaW9sb2dpcXVlIGRlIFJvc2NvZmYsIFBsYWNlIEdlb3JnZXMgVGVpc3NpZXIs
IFJvc2NvZmYsIDI5NjgyLCBGcmFuY2UuJiN4RDtJRlJFTUVSLCBDZW50cmUgZGUgQnJlc3QsIERZ
TkVDTy9QZWxhZ29zLCBaSSBkZSBsYSBQb2ludGUgZHUgRGlhYmxlIENTIDE3MCwgUGxvdXphbmUs
IDI5MjgwLCBGcmFuY2UuJiN4RDtVUE1DLUNOUlMsIFVNUiA3MTQ0LCBTdGF0aW9uIEJpb2xvZ2lx
dWUgZGUgUm9zY29mZiwgUGxhY2UgR2VvcmdlcyBUZWlzc2llciwgUm9zY29mZiwgMjk2ODIsIEZy
YW5jZS4mI3hEO0RlcGFydG1lbnQgb2YgQm90YW55LCBOYXRpb25hbCBNdXNldW0gb2YgTmF0dXJl
IGFuZCBTY2llbmNlLCA0LTEtMSBBbWFrdWJvLCBUc3VrdWJhLCAzMDUtMDAwNSwgSmFwYW4uJiN4
RDtJbnN0aXR1dGUgb2YgR2VvbG9neSBhbmQgUGFsZW9udG9sb2d5LCBHcmFkdWF0ZSBTY2hvb2wg
b2YgU2NpZW5jZSwgVG9ob2t1IFVuaXZlcnNpdHksIFNlbmRhaSwgOTgwLTg1NzgsIEphcGFuLjwv
YXV0aC1hZGRyZXNzPjx0aXRsZXM+PHRpdGxlPkJyYW5kdG9kaW5pdW0gZ2VuLiBub3YuIGFuZCBC
LiBudXRyaWN1bGEgY29tYi4gTm92LiAoRGlub3BoeWNlYWUpLCBhIGRpbm9mbGFnZWxsYXRlIGNv
bW1vbmx5IGZvdW5kIGluIHN5bWJpb3NpcyB3aXRoIHBvbHljeXN0aW5lIHJhZGlvbGFyaWFuczwv
dGl0bGU+PHNlY29uZGFyeS10aXRsZT5KIFBoeWNvbDwvc2Vjb25kYXJ5LXRpdGxlPjwvdGl0bGVz
PjxwZXJpb2RpY2FsPjxmdWxsLXRpdGxlPkpvdXJuYWwgb2YgUGh5Y29sb2d5PC9mdWxsLXRpdGxl
PjxhYmJyLTE+Si4gUGh5Y29sLjwvYWJici0xPjxhYmJyLTI+SiBQaHljb2w8L2FiYnItMj48L3Bl
cmlvZGljYWw+PHBhZ2VzPjM4OC05OTwvcGFnZXM+PHZvbHVtZT41MDwvdm9sdW1lPjxudW1iZXI+
MjwvbnVtYmVyPjxrZXl3b3Jkcz48a2V5d29yZD5QZXJpZGluaWFsZXM8L2tleXdvcmQ+PGtleXdv
cmQ+UmFkaW9sYXJpYTwva2V5d29yZD48a2V5d29yZD5TIGNyaXBwc2llbGxhPC9rZXl3b3JkPjxr
ZXl3b3JkPlogb294YW50aGVsbGE8L2tleXdvcmQ+PGtleXdvcmQ+ZGlub2ZsYWdlbGxhdGU8L2tl
eXdvcmQ+PGtleXdvcmQ+cG9seWN5c3RpbmVzPC9rZXl3b3JkPjxrZXl3b3JkPnN5bWJpb3Npczwv
a2V5d29yZD48a2V5d29yZD50YXhvbm9teTwva2V5d29yZD48L2tleXdvcmRzPjxkYXRlcz48eWVh
cj4yMDE0PC95ZWFyPjxwdWItZGF0ZXM+PGRhdGU+QXByPC9kYXRlPjwvcHViLWRhdGVzPjwvZGF0
ZXM+PGlzYm4+MTUyOS04ODE3IChFbGVjdHJvbmljKSYjeEQ7MDAyMi0zNjQ2IChMaW5raW5nKTwv
aXNibj48YWNjZXNzaW9uLW51bT4yNjk4ODE5NTwvYWNjZXNzaW9uLW51bT48dXJscz48cmVsYXRl
ZC11cmxzPjx1cmw+aHR0cHM6Ly93d3cubmNiaS5ubG0ubmloLmdvdi9wdWJtZWQvMjY5ODgxOTU8
L3VybD48L3JlbGF0ZWQtdXJscz48L3VybHM+PGVsZWN0cm9uaWMtcmVzb3VyY2UtbnVtPjEwLjEx
MTEvanB5LjEyMTc0PC9lbGVjdHJvbmljLXJlc291cmNlLW51bT48L3JlY29yZD48L0NpdGU+PENp
dGU+PEF1dGhvcj5MYUpldW5lc3NlPC9BdXRob3I+PFllYXI+MjAyMTwvWWVhcj48UmVjTnVtPjEx
MzI8L1JlY051bT48cmVjb3JkPjxyZWMtbnVtYmVyPjExMzI8L3JlYy1udW1iZXI+PGZvcmVpZ24t
a2V5cz48a2V5IGFwcD0iRU4iIGRiLWlkPSIwZXdzZXI5em5zd3NkdmVkeHc3eDJmenllMDB3cDUw
MjA1cnMiIHRpbWVzdGFtcD0iMTYyNTE1NTg1NSI+MTEzMjwva2V5PjwvZm9yZWlnbi1rZXlzPjxy
ZWYtdHlwZSBuYW1lPSJKb3VybmFsIEFydGljbGUiPjE3PC9yZWYtdHlwZT48Y29udHJpYnV0b3Jz
PjxhdXRob3JzPjxhdXRob3I+TGFKZXVuZXNzZSwgVG9kZCBDLjwvYXV0aG9yPjxhdXRob3I+V2ll
ZGVubWFubiwgSm9lcmc8L2F1dGhvcj48YXV0aG9yPkNhc2Fkby1BbWV6w7phLCBQaWxhcjwvYXV0
aG9yPjxhdXRob3I+ROKAmUFtYnJhLCBJc2FiZWxsYTwvYXV0aG9yPjxhdXRob3I+VHVybmhhbSwg
S2lyYSBFLjwvYXV0aG9yPjxhdXRob3I+Tml0c2Noa2UsIE1hdHRoZXcgUi48L2F1dGhvcj48YXV0
aG9yPk9ha2xleSwgQ2xpbnRvbiBBLjwvYXV0aG9yPjxhdXRob3I+R29mZnJlZG8sIFN0ZWZhbm88
L2F1dGhvcj48YXV0aG9yPlNwYW5vLCBDYXJsb3MgQS48L2F1dGhvcj48YXV0aG9yPkN1YmlsbG9z
LCBWaWN0b3IgTS48L2F1dGhvcj48YXV0aG9yPkRhdnksIFNpbW9uIEsuPC9hdXRob3I+PGF1dGhv
cj5TdWdnZXR0LCBEYXZpZCBKLjwvYXV0aG9yPjwvYXV0aG9ycz48L2NvbnRyaWJ1dG9ycz48dGl0
bGVzPjx0aXRsZT5SZXZpdmFsIG9mIFBoaWxvem9vbiBHZWRkZXMgZm9yIGhvc3Qtc3BlY2lhbGl6
ZWQgZGlub2ZsYWdlbGxhdGVzLCDigJh6b294YW50aGVsbGFl4oCZLCBpbiBhbmltYWxzIGZyb20g
Y29hc3RhbCB0ZW1wZXJhdGUgem9uZXMgb2Ygbm9ydGhlcm4gYW5kIHNvdXRoZXJuIGhlbWlzcGhl
cmVzPC90aXRsZT48c2Vjb25kYXJ5LXRpdGxlPkV1cm9wZWFuIEpvdXJuYWwgb2YgUGh5Y29sb2d5
PC9zZWNvbmRhcnktdGl0bGU+PC90aXRsZXM+PHBlcmlvZGljYWw+PGZ1bGwtdGl0bGU+RXVyb3Bl
YW4gSm91cm5hbCBvZiBQaHljb2xvZ3k8L2Z1bGwtdGl0bGU+PGFiYnItMT5FdXIuIEouIFBoeWNv
bC48L2FiYnItMT48YWJici0yPkV1ciBKIFBoeWNvbDwvYWJici0yPjwvcGVyaW9kaWNhbD48cGFn
ZXM+MS0xNTwvcGFnZXM+PHNlY3Rpb24+MTwvc2VjdGlvbj48ZGF0ZXM+PHllYXI+MjAyMTwveWVh
cj48L2RhdGVzPjxpc2JuPjA5NjctMDI2MiYjeEQ7MTQ2OS00NDMzPC9pc2JuPjx1cmxzPjwvdXJs
cz48ZWxlY3Ryb25pYy1yZXNvdXJjZS1udW0+MTAuMTA4MC8wOTY3MDI2Mi4yMDIxLjE5MTQ4NjM8
L2VsZWN0cm9uaWMtcmVzb3VyY2UtbnVtPjwvcmVjb3JkPjwvQ2l0ZT48L0VuZE5vdGU+
</w:fldData>
        </w:fldChar>
      </w:r>
      <w:r w:rsidR="00DC6941">
        <w:rPr>
          <w:lang w:eastAsia="en-GB"/>
        </w:rPr>
        <w:instrText xml:space="preserve"> ADDIN EN.CITE.DATA </w:instrText>
      </w:r>
      <w:r w:rsidR="00DC6941">
        <w:rPr>
          <w:lang w:eastAsia="en-GB"/>
        </w:rPr>
      </w:r>
      <w:r w:rsidR="00DC6941">
        <w:rPr>
          <w:lang w:eastAsia="en-GB"/>
        </w:rPr>
        <w:fldChar w:fldCharType="end"/>
      </w:r>
      <w:r w:rsidR="00367A8C">
        <w:rPr>
          <w:lang w:eastAsia="en-GB"/>
        </w:rPr>
      </w:r>
      <w:r w:rsidR="00367A8C">
        <w:rPr>
          <w:lang w:eastAsia="en-GB"/>
        </w:rPr>
        <w:fldChar w:fldCharType="separate"/>
      </w:r>
      <w:r w:rsidR="00DC6941">
        <w:rPr>
          <w:noProof/>
          <w:lang w:eastAsia="en-GB"/>
        </w:rPr>
        <w:t>(Rowan and Powers 1991, Gast and Caron 1996, Siano</w:t>
      </w:r>
      <w:r w:rsidR="00DC6941" w:rsidRPr="00DC6941">
        <w:rPr>
          <w:i/>
          <w:noProof/>
          <w:lang w:eastAsia="en-GB"/>
        </w:rPr>
        <w:t xml:space="preserve"> et al.</w:t>
      </w:r>
      <w:r w:rsidR="00DC6941">
        <w:rPr>
          <w:noProof/>
          <w:lang w:eastAsia="en-GB"/>
        </w:rPr>
        <w:t xml:space="preserve"> 2010, Probert</w:t>
      </w:r>
      <w:r w:rsidR="00DC6941" w:rsidRPr="00DC6941">
        <w:rPr>
          <w:i/>
          <w:noProof/>
          <w:lang w:eastAsia="en-GB"/>
        </w:rPr>
        <w:t xml:space="preserve"> et al.</w:t>
      </w:r>
      <w:r w:rsidR="00DC6941">
        <w:rPr>
          <w:noProof/>
          <w:lang w:eastAsia="en-GB"/>
        </w:rPr>
        <w:t xml:space="preserve"> 2014, LaJeunesse</w:t>
      </w:r>
      <w:r w:rsidR="00DC6941" w:rsidRPr="00DC6941">
        <w:rPr>
          <w:i/>
          <w:noProof/>
          <w:lang w:eastAsia="en-GB"/>
        </w:rPr>
        <w:t xml:space="preserve"> et al.</w:t>
      </w:r>
      <w:r w:rsidR="00DC6941">
        <w:rPr>
          <w:noProof/>
          <w:lang w:eastAsia="en-GB"/>
        </w:rPr>
        <w:t xml:space="preserve"> 2021)</w:t>
      </w:r>
      <w:r w:rsidR="00367A8C">
        <w:rPr>
          <w:lang w:eastAsia="en-GB"/>
        </w:rPr>
        <w:fldChar w:fldCharType="end"/>
      </w:r>
      <w:r w:rsidR="00DC6941">
        <w:rPr>
          <w:lang w:eastAsia="en-GB"/>
        </w:rPr>
        <w:t>.</w:t>
      </w:r>
      <w:r w:rsidR="00367A8C">
        <w:rPr>
          <w:lang w:eastAsia="en-GB"/>
        </w:rPr>
        <w:t xml:space="preserve"> </w:t>
      </w:r>
      <w:r w:rsidR="00BC5379">
        <w:rPr>
          <w:lang w:eastAsia="en-GB"/>
        </w:rPr>
        <w:t>The u</w:t>
      </w:r>
      <w:r w:rsidR="0004105C">
        <w:rPr>
          <w:lang w:eastAsia="en-GB"/>
        </w:rPr>
        <w:t>se of g</w:t>
      </w:r>
      <w:r w:rsidR="00B3743E">
        <w:rPr>
          <w:lang w:eastAsia="en-GB"/>
        </w:rPr>
        <w:t xml:space="preserve">enetic data </w:t>
      </w:r>
      <w:r w:rsidR="0004105C">
        <w:rPr>
          <w:lang w:eastAsia="en-GB"/>
        </w:rPr>
        <w:t xml:space="preserve">for </w:t>
      </w:r>
      <w:r w:rsidR="001D424D" w:rsidRPr="001D424D">
        <w:rPr>
          <w:lang w:eastAsia="en-GB"/>
        </w:rPr>
        <w:t>description</w:t>
      </w:r>
      <w:r w:rsidR="001D424D">
        <w:rPr>
          <w:lang w:eastAsia="en-GB"/>
        </w:rPr>
        <w:t xml:space="preserve"> </w:t>
      </w:r>
      <w:r w:rsidR="0004105C">
        <w:rPr>
          <w:lang w:eastAsia="en-GB"/>
        </w:rPr>
        <w:t xml:space="preserve">of these symbiotic microbes is critical </w:t>
      </w:r>
      <w:r w:rsidR="00BC5379">
        <w:rPr>
          <w:lang w:eastAsia="en-GB"/>
        </w:rPr>
        <w:t>for investigations into</w:t>
      </w:r>
      <w:r w:rsidR="0004105C">
        <w:rPr>
          <w:lang w:eastAsia="en-GB"/>
        </w:rPr>
        <w:t xml:space="preserve"> their physiology and ecology</w:t>
      </w:r>
      <w:r w:rsidR="00410C2A">
        <w:rPr>
          <w:lang w:eastAsia="en-GB"/>
        </w:rPr>
        <w:t>,</w:t>
      </w:r>
      <w:r w:rsidR="0004105C">
        <w:rPr>
          <w:lang w:eastAsia="en-GB"/>
        </w:rPr>
        <w:t xml:space="preserve"> yet</w:t>
      </w:r>
      <w:r w:rsidR="00410C2A">
        <w:rPr>
          <w:lang w:eastAsia="en-GB"/>
        </w:rPr>
        <w:t xml:space="preserve"> issues remain regarding </w:t>
      </w:r>
      <w:r w:rsidR="0004105C">
        <w:rPr>
          <w:lang w:eastAsia="en-GB"/>
        </w:rPr>
        <w:t xml:space="preserve">data </w:t>
      </w:r>
      <w:r w:rsidR="00410C2A">
        <w:rPr>
          <w:lang w:eastAsia="en-GB"/>
        </w:rPr>
        <w:t>interpretation</w:t>
      </w:r>
      <w:r w:rsidR="0004105C">
        <w:rPr>
          <w:lang w:eastAsia="en-GB"/>
        </w:rPr>
        <w:t xml:space="preserve">, especially </w:t>
      </w:r>
      <w:r w:rsidR="00BC5379">
        <w:rPr>
          <w:lang w:eastAsia="en-GB"/>
        </w:rPr>
        <w:t xml:space="preserve">regarding the widely used </w:t>
      </w:r>
      <w:r w:rsidR="0004105C">
        <w:rPr>
          <w:lang w:eastAsia="en-GB"/>
        </w:rPr>
        <w:t>ITS2 sequences</w:t>
      </w:r>
      <w:r w:rsidR="00F330EF">
        <w:rPr>
          <w:lang w:eastAsia="en-GB"/>
        </w:rPr>
        <w:t xml:space="preserve"> </w:t>
      </w:r>
      <w:r w:rsidR="00410C2A">
        <w:rPr>
          <w:lang w:eastAsia="en-GB"/>
        </w:rPr>
        <w:t>when characterizing symbiont</w:t>
      </w:r>
      <w:r w:rsidR="006E66ED">
        <w:rPr>
          <w:lang w:eastAsia="en-GB"/>
        </w:rPr>
        <w:t xml:space="preserve"> diversity</w:t>
      </w:r>
      <w:r w:rsidR="00B1736C">
        <w:rPr>
          <w:lang w:eastAsia="en-GB"/>
        </w:rPr>
        <w:t xml:space="preserve"> (Davies et al 2022)</w:t>
      </w:r>
      <w:r w:rsidR="00410C2A">
        <w:rPr>
          <w:lang w:eastAsia="en-GB"/>
        </w:rPr>
        <w:t xml:space="preserve">. </w:t>
      </w:r>
      <w:r w:rsidR="00BC5379">
        <w:rPr>
          <w:rFonts w:eastAsia="Times New Roman"/>
          <w:color w:val="000000"/>
          <w:lang w:val="en-GB" w:eastAsia="en-GB"/>
        </w:rPr>
        <w:t>D</w:t>
      </w:r>
      <w:r w:rsidR="00BC5379" w:rsidRPr="009259B4">
        <w:rPr>
          <w:rFonts w:eastAsia="Times New Roman"/>
          <w:color w:val="000000"/>
          <w:lang w:val="en-GB" w:eastAsia="en-GB"/>
        </w:rPr>
        <w:t xml:space="preserve">espite </w:t>
      </w:r>
      <w:r w:rsidR="00B42498">
        <w:rPr>
          <w:rFonts w:eastAsia="Times New Roman"/>
          <w:color w:val="000000"/>
          <w:lang w:val="en-GB" w:eastAsia="en-GB"/>
        </w:rPr>
        <w:t xml:space="preserve">recent systematic revisions erecting numerous genera from the </w:t>
      </w:r>
      <w:r w:rsidR="00B42498" w:rsidRPr="00D34FFF">
        <w:rPr>
          <w:rFonts w:eastAsia="Times New Roman"/>
          <w:color w:val="000000"/>
          <w:lang w:val="en-GB" w:eastAsia="en-GB"/>
        </w:rPr>
        <w:t>original</w:t>
      </w:r>
      <w:r w:rsidR="00B42498">
        <w:rPr>
          <w:rFonts w:eastAsia="Times New Roman"/>
          <w:color w:val="000000"/>
          <w:lang w:val="en-GB" w:eastAsia="en-GB"/>
        </w:rPr>
        <w:t xml:space="preserve"> genus </w:t>
      </w:r>
      <w:r w:rsidR="00B42498" w:rsidRPr="0002183C">
        <w:rPr>
          <w:rFonts w:eastAsia="Times New Roman"/>
          <w:i/>
          <w:color w:val="000000"/>
          <w:lang w:val="en-GB" w:eastAsia="en-GB"/>
        </w:rPr>
        <w:t>Symbiodinium</w:t>
      </w:r>
      <w:r w:rsidR="00B42498">
        <w:rPr>
          <w:rFonts w:eastAsia="Times New Roman"/>
          <w:color w:val="000000"/>
          <w:lang w:val="en-GB" w:eastAsia="en-GB"/>
        </w:rPr>
        <w:t xml:space="preserve"> </w:t>
      </w:r>
      <w:r w:rsidR="00B42498" w:rsidRPr="00B123CF">
        <w:rPr>
          <w:rFonts w:eastAsia="Times New Roman"/>
          <w:i/>
          <w:color w:val="000000"/>
          <w:lang w:val="en-GB" w:eastAsia="en-GB"/>
        </w:rPr>
        <w:t>sensu lato</w:t>
      </w:r>
      <w:r w:rsidR="00B42498">
        <w:rPr>
          <w:rFonts w:eastAsia="Times New Roman"/>
          <w:color w:val="000000"/>
          <w:lang w:val="en-GB" w:eastAsia="en-GB"/>
        </w:rPr>
        <w:t xml:space="preserve"> </w:t>
      </w:r>
      <w:r w:rsidR="00B42498">
        <w:rPr>
          <w:rFonts w:eastAsia="Times New Roman"/>
          <w:color w:val="000000"/>
          <w:lang w:val="en-GB" w:eastAsia="en-GB"/>
        </w:rPr>
        <w:fldChar w:fldCharType="begin">
          <w:fldData xml:space="preserve">PEVuZE5vdGU+PENpdGU+PEF1dGhvcj5MYUpldW5lc3NlPC9BdXRob3I+PFllYXI+MjAxODwvWWVh
cj48UmVjTnVtPjg2ODwvUmVjTnVtPjxEaXNwbGF5VGV4dD4oTGFKZXVuZXNzZTxzdHlsZSBmYWNl
PSJpdGFsaWMiPiBldCBhbC48L3N0eWxlPiAyMDE4LCBOaXRzY2hrZTxzdHlsZSBmYWNlPSJpdGFs
aWMiPiBldCBhbC48L3N0eWxlPiAyMDIwLCBQb2Nob24gYW5kIExhSmV1bmVzc2UgMjAyMSk8L0Rp
c3BsYXlUZXh0PjxyZWNvcmQ+PHJlYy1udW1iZXI+ODY4PC9yZWMtbnVtYmVyPjxmb3JlaWduLWtl
eXM+PGtleSBhcHA9IkVOIiBkYi1pZD0iMGV3c2VyOXpuc3dzZHZlZHh3N3gyZnp5ZTAwd3A1MDIw
NXJzIiB0aW1lc3RhbXA9IjE1NzEwMjE2MTkiPjg2ODwva2V5PjwvZm9yZWlnbi1rZXlzPjxyZWYt
dHlwZSBuYW1lPSJKb3VybmFsIEFydGljbGUiPjE3PC9yZWYtdHlwZT48Y29udHJpYnV0b3JzPjxh
dXRob3JzPjxhdXRob3I+TGFKZXVuZXNzZSwgVC4gQy48L2F1dGhvcj48YXV0aG9yPlBhcmtpbnNv
biwgSi4gRS48L2F1dGhvcj48YXV0aG9yPkdhYnJpZWxzb24sIFAuIFcuPC9hdXRob3I+PGF1dGhv
cj5KZW9uZywgSC4gSi48L2F1dGhvcj48YXV0aG9yPlJlaW1lciwgSi4gRC48L2F1dGhvcj48YXV0
aG9yPlZvb2xzdHJhLCBDLiBSLjwvYXV0aG9yPjxhdXRob3I+U2FudG9zLCBTLiBSLjwvYXV0aG9y
PjwvYXV0aG9ycz48L2NvbnRyaWJ1dG9ycz48YXV0aC1hZGRyZXNzPkRlcGFydG1lbnQgb2YgQmlv
bG9neSwgVGhlIFBlbm5zeWx2YW5pYSBTdGF0ZSBVbml2ZXJzaXR5LCAyMDggTXVlbGxlciBMYWJv
cmF0b3J5LCBVbml2ZXJzaXR5IFBhcmssIFBBIDE2ODAyLCBVU0EuIEVsZWN0cm9uaWMgYWRkcmVz
czogdGNsM0Bwc3UuZWR1LiYjeEQ7RGVwYXJ0bWVudCBvZiBJbnRlZ3JhdGl2ZSBCaW9sb2d5LCBP
cmVnb24gU3RhdGUgVW5pdmVyc2l0eSwgMzAyOSBDb3JkbGV5IEhhbGwsIENvcnZhbGxpcywgT1Ig
OTczMzEsIFVTQS4gRWxlY3Ryb25pYyBhZGRyZXNzOiBwYXJraW5qb0BvcmVnb25zdGF0ZS5lZHUu
JiN4RDtIZXJiYXJpdW0gYW5kIEJpb2xvZ3kgRGVwYXJ0bWVudCwgVW5pdmVyc2l0eSBvZiBOb3J0
aCBDYXJvbGluYS1DaGFwZWwgSGlsbCwgQ29rZXIgSGFsbCwgQ0IgMzI4MCwgQ2hhcGVsIEhpbGws
IE5DIDI3NTk5LCBVU0EuJiN4RDtTY2hvb2wgb2YgRWFydGggYW5kIEVudmlyb25tZW50YWwgU2Np
ZW5jZXMsIENvbGxlZ2Ugb2YgTmF0dXJhbCBTY2llbmNlcywgU2VvdWwgTmF0aW9uYWwgVW5pdmVy
c2l0eSwgU2VvdWwgMTUxLTc0NywgUmVwdWJsaWMgb2YgS29yZWE7IEFkdmFuY2VkIEluc3RpdHV0
ZXMgb2YgQ29udmVyZ2VuY2UgVGVjaG5vbG9neSwgU3V3b24sIEd5ZW9uZ2dpLWRvIDE2MjI5LCBS
ZXB1YmxpYyBvZiBLb3JlYS4mI3hEO01vbGVjdWxhciBJbnZlcnRlYnJhdGUgU3lzdGVtYXRpY3Mg
YW5kIEVjb2xvZ3kgTGFib3JhdG9yeSwgVW5pdmVyc2l0eSBvZiB0aGUgUnl1a3l1cywgMSBTZW5i
YXJ1LCBOaXNoaWhhcmEsIE9raW5hd2EgOTAzLTAyMTMsIEphcGFuLiYjeEQ7UmVkIFNlYSBSZXNl
YXJjaCBDZW50ZXIsIERpdmlzaW9uIG9mIEJpb2xvZ2ljYWwgYW5kIEVudmlyb25tZW50YWwgU2Np
ZW5jZSBhbmQgRW5naW5lZXJpbmcgKEJFU0UpLCBLaW5nIEFiZHVsbGFoIFVuaXZlcnNpdHkgb2Yg
U2NpZW5jZSBhbmQgVGVjaG5vbG9neSAoS0FVU1QpLCBUaHV3YWwgMjM5NTUtNjkwMCwgU2F1ZGkg
QXJhYmlhLiYjeEQ7RGVwYXJ0bWVudCBvZiBCaW9sb2dpY2FsIFNjaWVuY2VzIGFuZCBNb2xldHRl
IExhYm9yYXRvcnkgZm9yIENsaW1hdGUgQ2hhbmdlIGFuZCBFbnZpcm9ubWVudGFsIFN0dWRpZXMs
IEF1YnVybiBVbml2ZXJzaXR5LCAxMDEgUm91c2UgTGlmZSBTY2llbmNlcyBCdWlsZGluZywgQXVi
dXJuLCBBTCAzNjg0OSwgVVNBLjwvYXV0aC1hZGRyZXNzPjx0aXRsZXM+PHRpdGxlPlN5c3RlbWF0
aWMgUmV2aXNpb24gb2YgU3ltYmlvZGluaWFjZWFlIEhpZ2hsaWdodHMgdGhlIEFudGlxdWl0eSBh
bmQgRGl2ZXJzaXR5IG9mIENvcmFsIEVuZG9zeW1iaW9udHM8L3RpdGxlPjxzZWNvbmRhcnktdGl0
bGU+Q3VyciBCaW9sPC9zZWNvbmRhcnktdGl0bGU+PC90aXRsZXM+PHBlcmlvZGljYWw+PGZ1bGwt
dGl0bGU+Q3VycmVudCBCaW9sb2d5PC9mdWxsLXRpdGxlPjxhYmJyLTE+Q3Vyci4gQmlvbC48L2Fi
YnItMT48YWJici0yPkN1cnIgQmlvbDwvYWJici0yPjwvcGVyaW9kaWNhbD48cGFnZXM+MjU3MC0y
NTgwIGU2PC9wYWdlcz48dm9sdW1lPjI4PC92b2x1bWU+PG51bWJlcj4xNjwvbnVtYmVyPjxlZGl0
aW9uPjIwMTgvMDgvMTQ8L2VkaXRpb24+PGtleXdvcmRzPjxrZXl3b3JkPk1lc296b2ljPC9rZXl3
b3JkPjxrZXl3b3JkPlN5bWJpb2Rpbml1bTwva2V5d29yZD48a2V5d29yZD5jbGFkZXM8L2tleXdv
cmQ+PGtleXdvcmQ+Z2VuZXJhPC9rZXl3b3JkPjxrZXl3b3JkPm1vbGVjdWxhciBjbG9jazwva2V5
d29yZD48a2V5d29yZD5zeXN0ZW1hdGljczwva2V5d29yZD48a2V5d29yZD50YXhvbm9teTwva2V5
d29yZD48a2V5d29yZD56b294YW50aGVsbGFlPC9rZXl3b3JkPjwva2V5d29yZHM+PGRhdGVzPjx5
ZWFyPjIwMTg8L3llYXI+PHB1Yi1kYXRlcz48ZGF0ZT5BdWcgMjA8L2RhdGU+PC9wdWItZGF0ZXM+
PC9kYXRlcz48aXNibj4xODc5LTA0NDUgKEVsZWN0cm9uaWMpJiN4RDswOTYwLTk4MjIgKExpbmtp
bmcpPC9pc2JuPjxhY2Nlc3Npb24tbnVtPjMwMTAwMzQxPC9hY2Nlc3Npb24tbnVtPjx1cmxzPjxy
ZWxhdGVkLXVybHM+PHVybD5odHRwczovL3d3dy5uY2JpLm5sbS5uaWguZ292L3B1Ym1lZC8zMDEw
MDM0MTwvdXJsPjwvcmVsYXRlZC11cmxzPjwvdXJscz48ZWxlY3Ryb25pYy1yZXNvdXJjZS1udW0+
MTAuMTAxNi9qLmN1Yi4yMDE4LjA3LjAwODwvZWxlY3Ryb25pYy1yZXNvdXJjZS1udW0+PC9yZWNv
cmQ+PC9DaXRlPjxDaXRlPjxBdXRob3I+Tml0c2Noa2U8L0F1dGhvcj48WWVhcj4yMDIwPC9ZZWFy
PjxSZWNOdW0+OTk1PC9SZWNOdW0+PHJlY29yZD48cmVjLW51bWJlcj45OTU8L3JlYy1udW1iZXI+
PGZvcmVpZ24ta2V5cz48a2V5IGFwcD0iRU4iIGRiLWlkPSIwZXdzZXI5em5zd3NkdmVkeHc3eDJm
enllMDB3cDUwMjA1cnMiIHRpbWVzdGFtcD0iMTU5Mjk0MDg4NyI+OTk1PC9rZXk+PC9mb3JlaWdu
LWtleXM+PHJlZi10eXBlIG5hbWU9IkpvdXJuYWwgQXJ0aWNsZSI+MTc8L3JlZi10eXBlPjxjb250
cmlidXRvcnM+PGF1dGhvcnM+PGF1dGhvcj5OaXRzY2hrZSwgTS4gUi48L2F1dGhvcj48YXV0aG9y
PkNyYXZlaXJvLCBTLiBDLjwvYXV0aG9yPjxhdXRob3I+QnJhbmRhbywgQy48L2F1dGhvcj48YXV0
aG9yPkZpZGFsZ28sIEMuPC9hdXRob3I+PGF1dGhvcj5TZXJvZGlvLCBKLjwvYXV0aG9yPjxhdXRo
b3I+Q2FsYWRvLCBBLiBKLjwvYXV0aG9yPjxhdXRob3I+RnJvbW1sZXQsIEouIEMuPC9hdXRob3I+
PC9hdXRob3JzPjwvY29udHJpYnV0b3JzPjxhdXRoLWFkZHJlc3M+RGVwYXJ0bWVudCBvZiBCaW9s
b2d5IGFuZCBDZW50cmUgZm9yIEVudmlyb25tZW50YWwgYW5kIE1hcmluZSBTdHVkaWVzIChDRVNB
TSksIFVuaXZlcnNpdHkgb2YgQXZlaXJvLCAzODEwLTE5MywgQXZlaXJvLCBQb3J0dWdhbC4mI3hE
O0NsaW1hdGUgQ2hhbmdlIENsdXN0ZXIsIFVuaXZlcnNpdHkgb2YgVGVjaG5vbG9neSBTeWRuZXks
IEJyb2Fkd2F5LCBOU1csIDIwMDcsIEF1c3RyYWxpYS4mI3hEO1NjaG9vbCBvZiBCaW9sb2dpY2Fs
IFNjaWVuY2VzLCBWaWN0b3JpYSBVbml2ZXJzaXR5IG9mIFdlbGxpbmd0b24sIFdlbGxpbmd0b24s
IDYwMTIsIE5ldyBaZWFsYW5kLiYjeEQ7RGVwYXJ0bWVudCBvZiBCaW9sb2d5IGFuZCBHZW9CaW9U
ZWMgUmVzZWFyY2ggVW5pdCwgVW5pdmVyc2l0eSBvZiBBdmVpcm8sIDM4MTAtMTkzLCBBdmVpcm8s
IFBvcnR1Z2FsLjwvYXV0aC1hZGRyZXNzPjx0aXRsZXM+PHRpdGxlPkRlc2NyaXB0aW9uIG9mIEZy
ZXVkZW50aGFsaWRpdW0gZ2VuLiBub3YuIGFuZCBIYWxsdXhpdW0gZ2VuLiBub3YuIHRvIEZvcm1h
bGx5IFJlY29nbml6ZSBDbGFkZXMgRnIzIGFuZCBIIGFzIEdlbmVyYSBpbiB0aGUgRmFtaWx5IFN5
bWJpb2RpbmlhY2VhZSAoRGlub3BoeWNlYWUpKDEpPC90aXRsZT48c2Vjb25kYXJ5LXRpdGxlPkog
UGh5Y29sPC9zZWNvbmRhcnktdGl0bGU+PC90aXRsZXM+PHBlcmlvZGljYWw+PGZ1bGwtdGl0bGU+
Sm91cm5hbCBvZiBQaHljb2xvZ3k8L2Z1bGwtdGl0bGU+PGFiYnItMT5KLiBQaHljb2wuPC9hYmJy
LTE+PGFiYnItMj5KIFBoeWNvbDwvYWJici0yPjwvcGVyaW9kaWNhbD48cGFnZXM+OTIz4oCTOTQw
PC9wYWdlcz48dm9sdW1lPjU2PC92b2x1bWU+PGVkaXRpb24+MjAyMC8wNC8wOTwvZWRpdGlvbj48
a2V5d29yZHM+PGtleXdvcmQ+U3ltYmlvZGluaXVtPC9rZXl3b3JkPjxrZXl3b3JkPkNsYWRlIEZy
Mzwva2V5d29yZD48a2V5d29yZD5DbGFkZSBIPC9rZXl3b3JkPjxrZXl3b3JkPlN5bWJpb2Rpbmlh
Y2VhZTwva2V5d29yZD48a2V5d29yZD5mcmVlLWxpdmluZzwva2V5d29yZD48a2V5d29yZD5tb3Jw
aG9sb2d5PC9rZXl3b3JkPjxrZXl3b3JkPnNlZGltZW50PC9rZXl3b3JkPjxrZXl3b3JkPnNvcml0
aWQgRm9yYW1pbmlmZXJhPC9rZXl3b3JkPjwva2V5d29yZHM+PGRhdGVzPjx5ZWFyPjIwMjA8L3ll
YXI+PHB1Yi1kYXRlcz48ZGF0ZT5BcHIgODwvZGF0ZT48L3B1Yi1kYXRlcz48L2RhdGVzPjxpc2Ju
PjE1MjktODgxNyAoRWxlY3Ryb25pYykmI3hEOzAwMjItMzY0NiAoTGlua2luZyk8L2lzYm4+PGFj
Y2Vzc2lvbi1udW0+MzIyNjc1MzM8L2FjY2Vzc2lvbi1udW0+PHVybHM+PHJlbGF0ZWQtdXJscz48
dXJsPmh0dHBzOi8vd3d3Lm5jYmkubmxtLm5paC5nb3YvcHVibWVkLzMyMjY3NTMzPC91cmw+PC9y
ZWxhdGVkLXVybHM+PC91cmxzPjxlbGVjdHJvbmljLXJlc291cmNlLW51bT4xMC4xMTExL2pweS4x
Mjk5OTwvZWxlY3Ryb25pYy1yZXNvdXJjZS1udW0+PC9yZWNvcmQ+PC9DaXRlPjxDaXRlPjxBdXRo
b3I+UG9jaG9uPC9BdXRob3I+PFllYXI+MjAyMTwvWWVhcj48UmVjTnVtPjEyNjM8L1JlY051bT48
cmVjb3JkPjxyZWMtbnVtYmVyPjEyNjM8L3JlYy1udW1iZXI+PGZvcmVpZ24ta2V5cz48a2V5IGFw
cD0iRU4iIGRiLWlkPSIwZXdzZXI5em5zd3NkdmVkeHc3eDJmenllMDB3cDUwMjA1cnMiIHRpbWVz
dGFtcD0iMTY0MTU3MjYwOSI+MTI2Mzwva2V5PjwvZm9yZWlnbi1rZXlzPjxyZWYtdHlwZSBuYW1l
PSJKb3VybmFsIEFydGljbGUiPjE3PC9yZWYtdHlwZT48Y29udHJpYnV0b3JzPjxhdXRob3JzPjxh
dXRob3I+UG9jaG9uLCBYLjwvYXV0aG9yPjxhdXRob3I+TGFKZXVuZXNzZSwgVC4gQy48L2F1dGhv
cj48L2F1dGhvcnM+PC9jb250cmlidXRvcnM+PGF1dGgtYWRkcmVzcz5Db2FzdGFsIGFuZCBGcmVz
aHdhdGVyIEdyb3VwLCBDYXd0aHJvbiBJbnN0aXR1dGUsIFByaXZhdGUgQmFnIDIsIE5lbHNvbiwg
NzA0MiwgTmV3IFplYWxhbmQuJiN4RDtJbnN0aXR1dGUgb2YgTWFyaW5lIFNjaWVuY2UsIFVuaXZl
cnNpdHkgb2YgQXVja2xhbmQsIFByaSB2YXRlIEJhZyAzNDksIFdhcmt3b3J0aCwgMDk0MSwgTmV3
IFplYWxhbmQuJiN4RDtQZW5uIFN0YXRlIFVuaXZlcnNpdHksIFVuaXZlcnNpdHkgUGFyaywgUGVu
bnN5bHZhbmlhLCAxNjgwMiwgVVNBLiYjeEQ7UGVubiBTdGF0ZSBJbnN0aXR1dGVzIG9mIEVuZXJn
eSBhbmQgdGhlIEVudmlyb25tZW50LCBVbml2ZXJzaXR5IFBhcmssIFBlbm5zeWx2YW5pYSwgMTY4
MDIsIFVTQS48L2F1dGgtYWRkcmVzcz48dGl0bGVzPjx0aXRsZT5NaWxpb2xpZGl1bSBuLiBnZW4s
IGEgTmV3IFN5bWJpb2RpbmlhY2VhbiBHZW51cyBXaG9zZSBNZW1iZXJzIEFzc29jaWF0ZSB3aXRo
IFNvcml0aWQgRm9yYW1pbmlmZXJhIG9yIEFyZSBGcmVlLUxpdmluZzwvdGl0bGU+PHNlY29uZGFy
eS10aXRsZT5KIEV1a2FyeW90IE1pY3JvYmlvbDwvc2Vjb25kYXJ5LXRpdGxlPjwvdGl0bGVzPjxw
ZXJpb2RpY2FsPjxmdWxsLXRpdGxlPkpvdXJuYWwgb2YgRXVrYXJ5b3RpYyBNaWNyb2Jpb2xvZ3k8
L2Z1bGwtdGl0bGU+PGFiYnItMT5KLiBFdWthcnlvdC4gTWljcm9iaW9sLjwvYWJici0xPjxhYmJy
LTI+SiBFdWthcnlvdCBNaWNyb2Jpb2w8L2FiYnItMj48L3BlcmlvZGljYWw+PHBhZ2VzPmUxMjg1
NjwvcGFnZXM+PGVkaXRpb24+MjAyMS8wNS8xMDwvZWRpdGlvbj48a2V5d29yZHM+PGtleXdvcmQ+
QW1waGlzb3J1czwva2V5d29yZD48a2V5d29yZD5NYXJnaW5vcG9yYSB2ZXJ0ZWJyYWxpczwva2V5
d29yZD48a2V5d29yZD5Tb3JpdGluYWU8L2tleXdvcmQ+PGtleXdvcmQ+U3ltYmlvZGluaWFjZWFl
PC9rZXl3b3JkPjxrZXl3b3JkPmJlbnRoaWMgZm9yYW1pbmlmZXJhPC9rZXl3b3JkPjxrZXl3b3Jk
PmNvcmFsIHJlZWZzPC9rZXl3b3JkPjxrZXl3b3JkPnN5bWJpb3Npczwva2V5d29yZD48a2V5d29y
ZD56b294YW50aGVsbGFlPC9rZXl3b3JkPjwva2V5d29yZHM+PGRhdGVzPjx5ZWFyPjIwMjE8L3ll
YXI+PHB1Yi1kYXRlcz48ZGF0ZT5NYXkgOTwvZGF0ZT48L3B1Yi1kYXRlcz48L2RhdGVzPjxpc2Ju
PjE1NTAtNzQwOCAoRWxlY3Ryb25pYykmI3hEOzEwNjYtNTIzNCAoTGlua2luZyk8L2lzYm4+PGFj
Y2Vzc2lvbi1udW0+MzM5NjYzMTE8L2FjY2Vzc2lvbi1udW0+PHVybHM+PHJlbGF0ZWQtdXJscz48
dXJsPmh0dHBzOi8vd3d3Lm5jYmkubmxtLm5paC5nb3YvcHVibWVkLzMzOTY2MzExPC91cmw+PC9y
ZWxhdGVkLXVybHM+PC91cmxzPjxlbGVjdHJvbmljLXJlc291cmNlLW51bT4xMC4xMTExL2pldS4x
Mjg1NjwvZWxlY3Ryb25pYy1yZXNvdXJjZS1udW0+PC9yZWNvcmQ+PC9DaXRlPjwvRW5kTm90ZT5=
</w:fldData>
        </w:fldChar>
      </w:r>
      <w:r w:rsidR="00B42498">
        <w:rPr>
          <w:rFonts w:eastAsia="Times New Roman"/>
          <w:color w:val="000000"/>
          <w:lang w:val="en-GB" w:eastAsia="en-GB"/>
        </w:rPr>
        <w:instrText xml:space="preserve"> ADDIN EN.CITE </w:instrText>
      </w:r>
      <w:r w:rsidR="00B42498">
        <w:rPr>
          <w:rFonts w:eastAsia="Times New Roman"/>
          <w:color w:val="000000"/>
          <w:lang w:val="en-GB" w:eastAsia="en-GB"/>
        </w:rPr>
        <w:fldChar w:fldCharType="begin">
          <w:fldData xml:space="preserve">PEVuZE5vdGU+PENpdGU+PEF1dGhvcj5MYUpldW5lc3NlPC9BdXRob3I+PFllYXI+MjAxODwvWWVh
cj48UmVjTnVtPjg2ODwvUmVjTnVtPjxEaXNwbGF5VGV4dD4oTGFKZXVuZXNzZTxzdHlsZSBmYWNl
PSJpdGFsaWMiPiBldCBhbC48L3N0eWxlPiAyMDE4LCBOaXRzY2hrZTxzdHlsZSBmYWNlPSJpdGFs
aWMiPiBldCBhbC48L3N0eWxlPiAyMDIwLCBQb2Nob24gYW5kIExhSmV1bmVzc2UgMjAyMSk8L0Rp
c3BsYXlUZXh0PjxyZWNvcmQ+PHJlYy1udW1iZXI+ODY4PC9yZWMtbnVtYmVyPjxmb3JlaWduLWtl
eXM+PGtleSBhcHA9IkVOIiBkYi1pZD0iMGV3c2VyOXpuc3dzZHZlZHh3N3gyZnp5ZTAwd3A1MDIw
NXJzIiB0aW1lc3RhbXA9IjE1NzEwMjE2MTkiPjg2ODwva2V5PjwvZm9yZWlnbi1rZXlzPjxyZWYt
dHlwZSBuYW1lPSJKb3VybmFsIEFydGljbGUiPjE3PC9yZWYtdHlwZT48Y29udHJpYnV0b3JzPjxh
dXRob3JzPjxhdXRob3I+TGFKZXVuZXNzZSwgVC4gQy48L2F1dGhvcj48YXV0aG9yPlBhcmtpbnNv
biwgSi4gRS48L2F1dGhvcj48YXV0aG9yPkdhYnJpZWxzb24sIFAuIFcuPC9hdXRob3I+PGF1dGhv
cj5KZW9uZywgSC4gSi48L2F1dGhvcj48YXV0aG9yPlJlaW1lciwgSi4gRC48L2F1dGhvcj48YXV0
aG9yPlZvb2xzdHJhLCBDLiBSLjwvYXV0aG9yPjxhdXRob3I+U2FudG9zLCBTLiBSLjwvYXV0aG9y
PjwvYXV0aG9ycz48L2NvbnRyaWJ1dG9ycz48YXV0aC1hZGRyZXNzPkRlcGFydG1lbnQgb2YgQmlv
bG9neSwgVGhlIFBlbm5zeWx2YW5pYSBTdGF0ZSBVbml2ZXJzaXR5LCAyMDggTXVlbGxlciBMYWJv
cmF0b3J5LCBVbml2ZXJzaXR5IFBhcmssIFBBIDE2ODAyLCBVU0EuIEVsZWN0cm9uaWMgYWRkcmVz
czogdGNsM0Bwc3UuZWR1LiYjeEQ7RGVwYXJ0bWVudCBvZiBJbnRlZ3JhdGl2ZSBCaW9sb2d5LCBP
cmVnb24gU3RhdGUgVW5pdmVyc2l0eSwgMzAyOSBDb3JkbGV5IEhhbGwsIENvcnZhbGxpcywgT1Ig
OTczMzEsIFVTQS4gRWxlY3Ryb25pYyBhZGRyZXNzOiBwYXJraW5qb0BvcmVnb25zdGF0ZS5lZHUu
JiN4RDtIZXJiYXJpdW0gYW5kIEJpb2xvZ3kgRGVwYXJ0bWVudCwgVW5pdmVyc2l0eSBvZiBOb3J0
aCBDYXJvbGluYS1DaGFwZWwgSGlsbCwgQ29rZXIgSGFsbCwgQ0IgMzI4MCwgQ2hhcGVsIEhpbGws
IE5DIDI3NTk5LCBVU0EuJiN4RDtTY2hvb2wgb2YgRWFydGggYW5kIEVudmlyb25tZW50YWwgU2Np
ZW5jZXMsIENvbGxlZ2Ugb2YgTmF0dXJhbCBTY2llbmNlcywgU2VvdWwgTmF0aW9uYWwgVW5pdmVy
c2l0eSwgU2VvdWwgMTUxLTc0NywgUmVwdWJsaWMgb2YgS29yZWE7IEFkdmFuY2VkIEluc3RpdHV0
ZXMgb2YgQ29udmVyZ2VuY2UgVGVjaG5vbG9neSwgU3V3b24sIEd5ZW9uZ2dpLWRvIDE2MjI5LCBS
ZXB1YmxpYyBvZiBLb3JlYS4mI3hEO01vbGVjdWxhciBJbnZlcnRlYnJhdGUgU3lzdGVtYXRpY3Mg
YW5kIEVjb2xvZ3kgTGFib3JhdG9yeSwgVW5pdmVyc2l0eSBvZiB0aGUgUnl1a3l1cywgMSBTZW5i
YXJ1LCBOaXNoaWhhcmEsIE9raW5hd2EgOTAzLTAyMTMsIEphcGFuLiYjeEQ7UmVkIFNlYSBSZXNl
YXJjaCBDZW50ZXIsIERpdmlzaW9uIG9mIEJpb2xvZ2ljYWwgYW5kIEVudmlyb25tZW50YWwgU2Np
ZW5jZSBhbmQgRW5naW5lZXJpbmcgKEJFU0UpLCBLaW5nIEFiZHVsbGFoIFVuaXZlcnNpdHkgb2Yg
U2NpZW5jZSBhbmQgVGVjaG5vbG9neSAoS0FVU1QpLCBUaHV3YWwgMjM5NTUtNjkwMCwgU2F1ZGkg
QXJhYmlhLiYjeEQ7RGVwYXJ0bWVudCBvZiBCaW9sb2dpY2FsIFNjaWVuY2VzIGFuZCBNb2xldHRl
IExhYm9yYXRvcnkgZm9yIENsaW1hdGUgQ2hhbmdlIGFuZCBFbnZpcm9ubWVudGFsIFN0dWRpZXMs
IEF1YnVybiBVbml2ZXJzaXR5LCAxMDEgUm91c2UgTGlmZSBTY2llbmNlcyBCdWlsZGluZywgQXVi
dXJuLCBBTCAzNjg0OSwgVVNBLjwvYXV0aC1hZGRyZXNzPjx0aXRsZXM+PHRpdGxlPlN5c3RlbWF0
aWMgUmV2aXNpb24gb2YgU3ltYmlvZGluaWFjZWFlIEhpZ2hsaWdodHMgdGhlIEFudGlxdWl0eSBh
bmQgRGl2ZXJzaXR5IG9mIENvcmFsIEVuZG9zeW1iaW9udHM8L3RpdGxlPjxzZWNvbmRhcnktdGl0
bGU+Q3VyciBCaW9sPC9zZWNvbmRhcnktdGl0bGU+PC90aXRsZXM+PHBlcmlvZGljYWw+PGZ1bGwt
dGl0bGU+Q3VycmVudCBCaW9sb2d5PC9mdWxsLXRpdGxlPjxhYmJyLTE+Q3Vyci4gQmlvbC48L2Fi
YnItMT48YWJici0yPkN1cnIgQmlvbDwvYWJici0yPjwvcGVyaW9kaWNhbD48cGFnZXM+MjU3MC0y
NTgwIGU2PC9wYWdlcz48dm9sdW1lPjI4PC92b2x1bWU+PG51bWJlcj4xNjwvbnVtYmVyPjxlZGl0
aW9uPjIwMTgvMDgvMTQ8L2VkaXRpb24+PGtleXdvcmRzPjxrZXl3b3JkPk1lc296b2ljPC9rZXl3
b3JkPjxrZXl3b3JkPlN5bWJpb2Rpbml1bTwva2V5d29yZD48a2V5d29yZD5jbGFkZXM8L2tleXdv
cmQ+PGtleXdvcmQ+Z2VuZXJhPC9rZXl3b3JkPjxrZXl3b3JkPm1vbGVjdWxhciBjbG9jazwva2V5
d29yZD48a2V5d29yZD5zeXN0ZW1hdGljczwva2V5d29yZD48a2V5d29yZD50YXhvbm9teTwva2V5
d29yZD48a2V5d29yZD56b294YW50aGVsbGFlPC9rZXl3b3JkPjwva2V5d29yZHM+PGRhdGVzPjx5
ZWFyPjIwMTg8L3llYXI+PHB1Yi1kYXRlcz48ZGF0ZT5BdWcgMjA8L2RhdGU+PC9wdWItZGF0ZXM+
PC9kYXRlcz48aXNibj4xODc5LTA0NDUgKEVsZWN0cm9uaWMpJiN4RDswOTYwLTk4MjIgKExpbmtp
bmcpPC9pc2JuPjxhY2Nlc3Npb24tbnVtPjMwMTAwMzQxPC9hY2Nlc3Npb24tbnVtPjx1cmxzPjxy
ZWxhdGVkLXVybHM+PHVybD5odHRwczovL3d3dy5uY2JpLm5sbS5uaWguZ292L3B1Ym1lZC8zMDEw
MDM0MTwvdXJsPjwvcmVsYXRlZC11cmxzPjwvdXJscz48ZWxlY3Ryb25pYy1yZXNvdXJjZS1udW0+
MTAuMTAxNi9qLmN1Yi4yMDE4LjA3LjAwODwvZWxlY3Ryb25pYy1yZXNvdXJjZS1udW0+PC9yZWNv
cmQ+PC9DaXRlPjxDaXRlPjxBdXRob3I+Tml0c2Noa2U8L0F1dGhvcj48WWVhcj4yMDIwPC9ZZWFy
PjxSZWNOdW0+OTk1PC9SZWNOdW0+PHJlY29yZD48cmVjLW51bWJlcj45OTU8L3JlYy1udW1iZXI+
PGZvcmVpZ24ta2V5cz48a2V5IGFwcD0iRU4iIGRiLWlkPSIwZXdzZXI5em5zd3NkdmVkeHc3eDJm
enllMDB3cDUwMjA1cnMiIHRpbWVzdGFtcD0iMTU5Mjk0MDg4NyI+OTk1PC9rZXk+PC9mb3JlaWdu
LWtleXM+PHJlZi10eXBlIG5hbWU9IkpvdXJuYWwgQXJ0aWNsZSI+MTc8L3JlZi10eXBlPjxjb250
cmlidXRvcnM+PGF1dGhvcnM+PGF1dGhvcj5OaXRzY2hrZSwgTS4gUi48L2F1dGhvcj48YXV0aG9y
PkNyYXZlaXJvLCBTLiBDLjwvYXV0aG9yPjxhdXRob3I+QnJhbmRhbywgQy48L2F1dGhvcj48YXV0
aG9yPkZpZGFsZ28sIEMuPC9hdXRob3I+PGF1dGhvcj5TZXJvZGlvLCBKLjwvYXV0aG9yPjxhdXRo
b3I+Q2FsYWRvLCBBLiBKLjwvYXV0aG9yPjxhdXRob3I+RnJvbW1sZXQsIEouIEMuPC9hdXRob3I+
PC9hdXRob3JzPjwvY29udHJpYnV0b3JzPjxhdXRoLWFkZHJlc3M+RGVwYXJ0bWVudCBvZiBCaW9s
b2d5IGFuZCBDZW50cmUgZm9yIEVudmlyb25tZW50YWwgYW5kIE1hcmluZSBTdHVkaWVzIChDRVNB
TSksIFVuaXZlcnNpdHkgb2YgQXZlaXJvLCAzODEwLTE5MywgQXZlaXJvLCBQb3J0dWdhbC4mI3hE
O0NsaW1hdGUgQ2hhbmdlIENsdXN0ZXIsIFVuaXZlcnNpdHkgb2YgVGVjaG5vbG9neSBTeWRuZXks
IEJyb2Fkd2F5LCBOU1csIDIwMDcsIEF1c3RyYWxpYS4mI3hEO1NjaG9vbCBvZiBCaW9sb2dpY2Fs
IFNjaWVuY2VzLCBWaWN0b3JpYSBVbml2ZXJzaXR5IG9mIFdlbGxpbmd0b24sIFdlbGxpbmd0b24s
IDYwMTIsIE5ldyBaZWFsYW5kLiYjeEQ7RGVwYXJ0bWVudCBvZiBCaW9sb2d5IGFuZCBHZW9CaW9U
ZWMgUmVzZWFyY2ggVW5pdCwgVW5pdmVyc2l0eSBvZiBBdmVpcm8sIDM4MTAtMTkzLCBBdmVpcm8s
IFBvcnR1Z2FsLjwvYXV0aC1hZGRyZXNzPjx0aXRsZXM+PHRpdGxlPkRlc2NyaXB0aW9uIG9mIEZy
ZXVkZW50aGFsaWRpdW0gZ2VuLiBub3YuIGFuZCBIYWxsdXhpdW0gZ2VuLiBub3YuIHRvIEZvcm1h
bGx5IFJlY29nbml6ZSBDbGFkZXMgRnIzIGFuZCBIIGFzIEdlbmVyYSBpbiB0aGUgRmFtaWx5IFN5
bWJpb2RpbmlhY2VhZSAoRGlub3BoeWNlYWUpKDEpPC90aXRsZT48c2Vjb25kYXJ5LXRpdGxlPkog
UGh5Y29sPC9zZWNvbmRhcnktdGl0bGU+PC90aXRsZXM+PHBlcmlvZGljYWw+PGZ1bGwtdGl0bGU+
Sm91cm5hbCBvZiBQaHljb2xvZ3k8L2Z1bGwtdGl0bGU+PGFiYnItMT5KLiBQaHljb2wuPC9hYmJy
LTE+PGFiYnItMj5KIFBoeWNvbDwvYWJici0yPjwvcGVyaW9kaWNhbD48cGFnZXM+OTIz4oCTOTQw
PC9wYWdlcz48dm9sdW1lPjU2PC92b2x1bWU+PGVkaXRpb24+MjAyMC8wNC8wOTwvZWRpdGlvbj48
a2V5d29yZHM+PGtleXdvcmQ+U3ltYmlvZGluaXVtPC9rZXl3b3JkPjxrZXl3b3JkPkNsYWRlIEZy
Mzwva2V5d29yZD48a2V5d29yZD5DbGFkZSBIPC9rZXl3b3JkPjxrZXl3b3JkPlN5bWJpb2Rpbmlh
Y2VhZTwva2V5d29yZD48a2V5d29yZD5mcmVlLWxpdmluZzwva2V5d29yZD48a2V5d29yZD5tb3Jw
aG9sb2d5PC9rZXl3b3JkPjxrZXl3b3JkPnNlZGltZW50PC9rZXl3b3JkPjxrZXl3b3JkPnNvcml0
aWQgRm9yYW1pbmlmZXJhPC9rZXl3b3JkPjwva2V5d29yZHM+PGRhdGVzPjx5ZWFyPjIwMjA8L3ll
YXI+PHB1Yi1kYXRlcz48ZGF0ZT5BcHIgODwvZGF0ZT48L3B1Yi1kYXRlcz48L2RhdGVzPjxpc2Ju
PjE1MjktODgxNyAoRWxlY3Ryb25pYykmI3hEOzAwMjItMzY0NiAoTGlua2luZyk8L2lzYm4+PGFj
Y2Vzc2lvbi1udW0+MzIyNjc1MzM8L2FjY2Vzc2lvbi1udW0+PHVybHM+PHJlbGF0ZWQtdXJscz48
dXJsPmh0dHBzOi8vd3d3Lm5jYmkubmxtLm5paC5nb3YvcHVibWVkLzMyMjY3NTMzPC91cmw+PC9y
ZWxhdGVkLXVybHM+PC91cmxzPjxlbGVjdHJvbmljLXJlc291cmNlLW51bT4xMC4xMTExL2pweS4x
Mjk5OTwvZWxlY3Ryb25pYy1yZXNvdXJjZS1udW0+PC9yZWNvcmQ+PC9DaXRlPjxDaXRlPjxBdXRo
b3I+UG9jaG9uPC9BdXRob3I+PFllYXI+MjAyMTwvWWVhcj48UmVjTnVtPjEyNjM8L1JlY051bT48
cmVjb3JkPjxyZWMtbnVtYmVyPjEyNjM8L3JlYy1udW1iZXI+PGZvcmVpZ24ta2V5cz48a2V5IGFw
cD0iRU4iIGRiLWlkPSIwZXdzZXI5em5zd3NkdmVkeHc3eDJmenllMDB3cDUwMjA1cnMiIHRpbWVz
dGFtcD0iMTY0MTU3MjYwOSI+MTI2Mzwva2V5PjwvZm9yZWlnbi1rZXlzPjxyZWYtdHlwZSBuYW1l
PSJKb3VybmFsIEFydGljbGUiPjE3PC9yZWYtdHlwZT48Y29udHJpYnV0b3JzPjxhdXRob3JzPjxh
dXRob3I+UG9jaG9uLCBYLjwvYXV0aG9yPjxhdXRob3I+TGFKZXVuZXNzZSwgVC4gQy48L2F1dGhv
cj48L2F1dGhvcnM+PC9jb250cmlidXRvcnM+PGF1dGgtYWRkcmVzcz5Db2FzdGFsIGFuZCBGcmVz
aHdhdGVyIEdyb3VwLCBDYXd0aHJvbiBJbnN0aXR1dGUsIFByaXZhdGUgQmFnIDIsIE5lbHNvbiwg
NzA0MiwgTmV3IFplYWxhbmQuJiN4RDtJbnN0aXR1dGUgb2YgTWFyaW5lIFNjaWVuY2UsIFVuaXZl
cnNpdHkgb2YgQXVja2xhbmQsIFByaSB2YXRlIEJhZyAzNDksIFdhcmt3b3J0aCwgMDk0MSwgTmV3
IFplYWxhbmQuJiN4RDtQZW5uIFN0YXRlIFVuaXZlcnNpdHksIFVuaXZlcnNpdHkgUGFyaywgUGVu
bnN5bHZhbmlhLCAxNjgwMiwgVVNBLiYjeEQ7UGVubiBTdGF0ZSBJbnN0aXR1dGVzIG9mIEVuZXJn
eSBhbmQgdGhlIEVudmlyb25tZW50LCBVbml2ZXJzaXR5IFBhcmssIFBlbm5zeWx2YW5pYSwgMTY4
MDIsIFVTQS48L2F1dGgtYWRkcmVzcz48dGl0bGVzPjx0aXRsZT5NaWxpb2xpZGl1bSBuLiBnZW4s
IGEgTmV3IFN5bWJpb2RpbmlhY2VhbiBHZW51cyBXaG9zZSBNZW1iZXJzIEFzc29jaWF0ZSB3aXRo
IFNvcml0aWQgRm9yYW1pbmlmZXJhIG9yIEFyZSBGcmVlLUxpdmluZzwvdGl0bGU+PHNlY29uZGFy
eS10aXRsZT5KIEV1a2FyeW90IE1pY3JvYmlvbDwvc2Vjb25kYXJ5LXRpdGxlPjwvdGl0bGVzPjxw
ZXJpb2RpY2FsPjxmdWxsLXRpdGxlPkpvdXJuYWwgb2YgRXVrYXJ5b3RpYyBNaWNyb2Jpb2xvZ3k8
L2Z1bGwtdGl0bGU+PGFiYnItMT5KLiBFdWthcnlvdC4gTWljcm9iaW9sLjwvYWJici0xPjxhYmJy
LTI+SiBFdWthcnlvdCBNaWNyb2Jpb2w8L2FiYnItMj48L3BlcmlvZGljYWw+PHBhZ2VzPmUxMjg1
NjwvcGFnZXM+PGVkaXRpb24+MjAyMS8wNS8xMDwvZWRpdGlvbj48a2V5d29yZHM+PGtleXdvcmQ+
QW1waGlzb3J1czwva2V5d29yZD48a2V5d29yZD5NYXJnaW5vcG9yYSB2ZXJ0ZWJyYWxpczwva2V5
d29yZD48a2V5d29yZD5Tb3JpdGluYWU8L2tleXdvcmQ+PGtleXdvcmQ+U3ltYmlvZGluaWFjZWFl
PC9rZXl3b3JkPjxrZXl3b3JkPmJlbnRoaWMgZm9yYW1pbmlmZXJhPC9rZXl3b3JkPjxrZXl3b3Jk
PmNvcmFsIHJlZWZzPC9rZXl3b3JkPjxrZXl3b3JkPnN5bWJpb3Npczwva2V5d29yZD48a2V5d29y
ZD56b294YW50aGVsbGFlPC9rZXl3b3JkPjwva2V5d29yZHM+PGRhdGVzPjx5ZWFyPjIwMjE8L3ll
YXI+PHB1Yi1kYXRlcz48ZGF0ZT5NYXkgOTwvZGF0ZT48L3B1Yi1kYXRlcz48L2RhdGVzPjxpc2Ju
PjE1NTAtNzQwOCAoRWxlY3Ryb25pYykmI3hEOzEwNjYtNTIzNCAoTGlua2luZyk8L2lzYm4+PGFj
Y2Vzc2lvbi1udW0+MzM5NjYzMTE8L2FjY2Vzc2lvbi1udW0+PHVybHM+PHJlbGF0ZWQtdXJscz48
dXJsPmh0dHBzOi8vd3d3Lm5jYmkubmxtLm5paC5nb3YvcHVibWVkLzMzOTY2MzExPC91cmw+PC9y
ZWxhdGVkLXVybHM+PC91cmxzPjxlbGVjdHJvbmljLXJlc291cmNlLW51bT4xMC4xMTExL2pldS4x
Mjg1NjwvZWxlY3Ryb25pYy1yZXNvdXJjZS1udW0+PC9yZWNvcmQ+PC9DaXRlPjwvRW5kTm90ZT5=
</w:fldData>
        </w:fldChar>
      </w:r>
      <w:r w:rsidR="00B42498">
        <w:rPr>
          <w:rFonts w:eastAsia="Times New Roman"/>
          <w:color w:val="000000"/>
          <w:lang w:val="en-GB" w:eastAsia="en-GB"/>
        </w:rPr>
        <w:instrText xml:space="preserve"> ADDIN EN.CITE.DATA </w:instrText>
      </w:r>
      <w:r w:rsidR="00B42498">
        <w:rPr>
          <w:rFonts w:eastAsia="Times New Roman"/>
          <w:color w:val="000000"/>
          <w:lang w:val="en-GB" w:eastAsia="en-GB"/>
        </w:rPr>
      </w:r>
      <w:r w:rsidR="00B42498">
        <w:rPr>
          <w:rFonts w:eastAsia="Times New Roman"/>
          <w:color w:val="000000"/>
          <w:lang w:val="en-GB" w:eastAsia="en-GB"/>
        </w:rPr>
        <w:fldChar w:fldCharType="end"/>
      </w:r>
      <w:r w:rsidR="00B42498">
        <w:rPr>
          <w:rFonts w:eastAsia="Times New Roman"/>
          <w:color w:val="000000"/>
          <w:lang w:val="en-GB" w:eastAsia="en-GB"/>
        </w:rPr>
      </w:r>
      <w:r w:rsidR="00B42498">
        <w:rPr>
          <w:rFonts w:eastAsia="Times New Roman"/>
          <w:color w:val="000000"/>
          <w:lang w:val="en-GB" w:eastAsia="en-GB"/>
        </w:rPr>
        <w:fldChar w:fldCharType="separate"/>
      </w:r>
      <w:r w:rsidR="00B42498">
        <w:rPr>
          <w:rFonts w:eastAsia="Times New Roman"/>
          <w:noProof/>
          <w:color w:val="000000"/>
          <w:lang w:val="en-GB" w:eastAsia="en-GB"/>
        </w:rPr>
        <w:t>(LaJeunesse</w:t>
      </w:r>
      <w:r w:rsidR="00B42498" w:rsidRPr="00FD27FF">
        <w:rPr>
          <w:rFonts w:eastAsia="Times New Roman"/>
          <w:i/>
          <w:noProof/>
          <w:color w:val="000000"/>
          <w:lang w:val="en-GB" w:eastAsia="en-GB"/>
        </w:rPr>
        <w:t xml:space="preserve"> et al.</w:t>
      </w:r>
      <w:r w:rsidR="00B42498">
        <w:rPr>
          <w:rFonts w:eastAsia="Times New Roman"/>
          <w:noProof/>
          <w:color w:val="000000"/>
          <w:lang w:val="en-GB" w:eastAsia="en-GB"/>
        </w:rPr>
        <w:t xml:space="preserve"> 2018, Nitschke</w:t>
      </w:r>
      <w:r w:rsidR="00B42498" w:rsidRPr="00FD27FF">
        <w:rPr>
          <w:rFonts w:eastAsia="Times New Roman"/>
          <w:i/>
          <w:noProof/>
          <w:color w:val="000000"/>
          <w:lang w:val="en-GB" w:eastAsia="en-GB"/>
        </w:rPr>
        <w:t xml:space="preserve"> et al.</w:t>
      </w:r>
      <w:r w:rsidR="00B42498">
        <w:rPr>
          <w:rFonts w:eastAsia="Times New Roman"/>
          <w:noProof/>
          <w:color w:val="000000"/>
          <w:lang w:val="en-GB" w:eastAsia="en-GB"/>
        </w:rPr>
        <w:t xml:space="preserve"> 2020, Pochon and LaJeunesse 2021)</w:t>
      </w:r>
      <w:r w:rsidR="00B42498">
        <w:rPr>
          <w:rFonts w:eastAsia="Times New Roman"/>
          <w:color w:val="000000"/>
          <w:lang w:val="en-GB" w:eastAsia="en-GB"/>
        </w:rPr>
        <w:fldChar w:fldCharType="end"/>
      </w:r>
      <w:r w:rsidR="00B42498">
        <w:rPr>
          <w:rFonts w:eastAsia="Times New Roman"/>
          <w:color w:val="000000"/>
          <w:lang w:val="en-GB" w:eastAsia="en-GB"/>
        </w:rPr>
        <w:t xml:space="preserve">, </w:t>
      </w:r>
      <w:r w:rsidR="00B611AF">
        <w:rPr>
          <w:rFonts w:eastAsia="Times New Roman"/>
          <w:color w:val="000000"/>
          <w:lang w:val="en-GB" w:eastAsia="en-GB"/>
        </w:rPr>
        <w:t>species taxonomy</w:t>
      </w:r>
      <w:r w:rsidR="00E53E41">
        <w:rPr>
          <w:rFonts w:eastAsia="Times New Roman"/>
          <w:color w:val="000000"/>
          <w:lang w:val="en-GB" w:eastAsia="en-GB"/>
        </w:rPr>
        <w:t>,</w:t>
      </w:r>
      <w:r w:rsidR="00B611AF">
        <w:rPr>
          <w:rFonts w:eastAsia="Times New Roman"/>
          <w:color w:val="000000"/>
          <w:lang w:val="en-GB" w:eastAsia="en-GB"/>
        </w:rPr>
        <w:t xml:space="preserve"> </w:t>
      </w:r>
      <w:r w:rsidR="00B42498">
        <w:rPr>
          <w:rFonts w:eastAsia="Times New Roman"/>
          <w:color w:val="000000"/>
          <w:lang w:val="en-GB" w:eastAsia="en-GB"/>
        </w:rPr>
        <w:t xml:space="preserve">and how to consistently identify species once </w:t>
      </w:r>
      <w:r w:rsidR="004564F2">
        <w:rPr>
          <w:rFonts w:eastAsia="Times New Roman"/>
          <w:color w:val="000000"/>
          <w:lang w:val="en-GB" w:eastAsia="en-GB"/>
        </w:rPr>
        <w:t xml:space="preserve">they are formally </w:t>
      </w:r>
      <w:r w:rsidR="00B42498">
        <w:rPr>
          <w:rFonts w:eastAsia="Times New Roman"/>
          <w:color w:val="000000"/>
          <w:lang w:val="en-GB" w:eastAsia="en-GB"/>
        </w:rPr>
        <w:t>established, continues to languish.</w:t>
      </w:r>
    </w:p>
    <w:p w14:paraId="50946CEF" w14:textId="34A90C50" w:rsidR="00037DF6" w:rsidRDefault="00343309" w:rsidP="009F77B1">
      <w:pPr>
        <w:spacing w:line="480" w:lineRule="auto"/>
        <w:ind w:firstLine="720"/>
        <w:rPr>
          <w:rFonts w:eastAsia="Times New Roman"/>
          <w:color w:val="000000"/>
          <w:lang w:val="en-GB" w:eastAsia="en-GB"/>
        </w:rPr>
      </w:pPr>
      <w:r>
        <w:rPr>
          <w:lang w:eastAsia="en-GB"/>
        </w:rPr>
        <w:t xml:space="preserve">Based on the </w:t>
      </w:r>
      <w:r w:rsidR="00595623">
        <w:rPr>
          <w:lang w:eastAsia="en-GB"/>
        </w:rPr>
        <w:t xml:space="preserve">combined </w:t>
      </w:r>
      <w:r w:rsidR="009E00DF">
        <w:rPr>
          <w:lang w:eastAsia="en-GB"/>
        </w:rPr>
        <w:t xml:space="preserve">genetic </w:t>
      </w:r>
      <w:r w:rsidR="00285AE9">
        <w:rPr>
          <w:lang w:eastAsia="en-GB"/>
        </w:rPr>
        <w:t xml:space="preserve">evidence from </w:t>
      </w:r>
      <w:r>
        <w:rPr>
          <w:lang w:eastAsia="en-GB"/>
        </w:rPr>
        <w:t xml:space="preserve">samples </w:t>
      </w:r>
      <w:r w:rsidR="00285AE9">
        <w:rPr>
          <w:lang w:eastAsia="en-GB"/>
        </w:rPr>
        <w:t xml:space="preserve">analyzed </w:t>
      </w:r>
      <w:r>
        <w:rPr>
          <w:lang w:eastAsia="en-GB"/>
        </w:rPr>
        <w:t xml:space="preserve">in this study, </w:t>
      </w:r>
      <w:r w:rsidR="00D13E34" w:rsidRPr="00782320">
        <w:rPr>
          <w:i/>
          <w:lang w:eastAsia="en-GB"/>
        </w:rPr>
        <w:t xml:space="preserve">Cotylorhiza tuberculata </w:t>
      </w:r>
      <w:r w:rsidR="00B34283">
        <w:rPr>
          <w:lang w:eastAsia="en-GB"/>
        </w:rPr>
        <w:t>appear</w:t>
      </w:r>
      <w:r w:rsidR="00D13E34">
        <w:rPr>
          <w:lang w:eastAsia="en-GB"/>
        </w:rPr>
        <w:t>s</w:t>
      </w:r>
      <w:r w:rsidR="00B34283">
        <w:rPr>
          <w:lang w:eastAsia="en-GB"/>
        </w:rPr>
        <w:t xml:space="preserve"> to </w:t>
      </w:r>
      <w:r w:rsidR="00032C82">
        <w:rPr>
          <w:lang w:eastAsia="en-GB"/>
        </w:rPr>
        <w:t>exhibit fidelity for two evolutionarily divergent species of</w:t>
      </w:r>
      <w:r w:rsidR="005E2CF4" w:rsidRPr="00782320">
        <w:rPr>
          <w:lang w:eastAsia="en-GB"/>
        </w:rPr>
        <w:t xml:space="preserve"> </w:t>
      </w:r>
      <w:r w:rsidR="00B34283">
        <w:rPr>
          <w:lang w:eastAsia="en-GB"/>
        </w:rPr>
        <w:t xml:space="preserve">symbiodiniacean </w:t>
      </w:r>
      <w:r w:rsidR="007C314F">
        <w:rPr>
          <w:lang w:eastAsia="en-GB"/>
        </w:rPr>
        <w:t>dinoflagellate</w:t>
      </w:r>
      <w:r w:rsidR="006431A9">
        <w:rPr>
          <w:lang w:eastAsia="en-GB"/>
        </w:rPr>
        <w:t xml:space="preserve">, </w:t>
      </w:r>
      <w:r w:rsidR="006431A9" w:rsidRPr="005071A7">
        <w:rPr>
          <w:i/>
          <w:lang w:eastAsia="en-GB"/>
        </w:rPr>
        <w:t>Brevolium psygmophilum</w:t>
      </w:r>
      <w:r w:rsidR="00D13E34" w:rsidRPr="00D13E34">
        <w:rPr>
          <w:lang w:eastAsia="en-GB"/>
        </w:rPr>
        <w:t xml:space="preserve"> </w:t>
      </w:r>
      <w:r w:rsidR="00D13E34">
        <w:rPr>
          <w:lang w:eastAsia="en-GB"/>
        </w:rPr>
        <w:t>and</w:t>
      </w:r>
      <w:r w:rsidR="00D13E34" w:rsidRPr="00D13E34">
        <w:rPr>
          <w:i/>
          <w:lang w:eastAsia="en-GB"/>
        </w:rPr>
        <w:t xml:space="preserve"> </w:t>
      </w:r>
      <w:r w:rsidR="00D13E34" w:rsidRPr="005071A7">
        <w:rPr>
          <w:i/>
          <w:lang w:eastAsia="en-GB"/>
        </w:rPr>
        <w:t>Philozoon medusarum</w:t>
      </w:r>
      <w:r w:rsidR="006431A9">
        <w:rPr>
          <w:i/>
          <w:lang w:eastAsia="en-GB"/>
        </w:rPr>
        <w:t>,</w:t>
      </w:r>
      <w:r w:rsidR="007C314F">
        <w:rPr>
          <w:lang w:eastAsia="en-GB"/>
        </w:rPr>
        <w:t xml:space="preserve"> </w:t>
      </w:r>
      <w:r w:rsidR="004302F3">
        <w:rPr>
          <w:lang w:eastAsia="en-GB"/>
        </w:rPr>
        <w:t xml:space="preserve">across </w:t>
      </w:r>
      <w:r w:rsidR="00B34283">
        <w:rPr>
          <w:lang w:eastAsia="en-GB"/>
        </w:rPr>
        <w:t xml:space="preserve">a broad </w:t>
      </w:r>
      <w:r w:rsidR="00D13E34">
        <w:rPr>
          <w:lang w:eastAsia="en-GB"/>
        </w:rPr>
        <w:t>geographic range</w:t>
      </w:r>
      <w:r w:rsidR="009D1327">
        <w:rPr>
          <w:lang w:eastAsia="en-GB"/>
        </w:rPr>
        <w:t>,</w:t>
      </w:r>
      <w:r w:rsidR="004302F3">
        <w:rPr>
          <w:lang w:eastAsia="en-GB"/>
        </w:rPr>
        <w:t xml:space="preserve"> </w:t>
      </w:r>
      <w:r w:rsidR="00032C82">
        <w:rPr>
          <w:lang w:eastAsia="en-GB"/>
        </w:rPr>
        <w:t>including the local</w:t>
      </w:r>
      <w:r w:rsidR="00C512F1">
        <w:rPr>
          <w:lang w:eastAsia="en-GB"/>
        </w:rPr>
        <w:t>ity</w:t>
      </w:r>
      <w:r w:rsidR="00032C82">
        <w:rPr>
          <w:lang w:eastAsia="en-GB"/>
        </w:rPr>
        <w:t xml:space="preserve"> where Geddes had obtained specimens </w:t>
      </w:r>
      <w:r w:rsidR="00B75007">
        <w:rPr>
          <w:lang w:eastAsia="en-GB"/>
        </w:rPr>
        <w:t>during</w:t>
      </w:r>
      <w:r w:rsidR="00032C82">
        <w:rPr>
          <w:lang w:eastAsia="en-GB"/>
        </w:rPr>
        <w:t xml:space="preserve"> his </w:t>
      </w:r>
      <w:r>
        <w:rPr>
          <w:lang w:eastAsia="en-GB"/>
        </w:rPr>
        <w:t xml:space="preserve">original </w:t>
      </w:r>
      <w:r w:rsidR="00032C82">
        <w:rPr>
          <w:lang w:eastAsia="en-GB"/>
        </w:rPr>
        <w:t>research</w:t>
      </w:r>
      <w:r w:rsidR="00A23A49">
        <w:rPr>
          <w:lang w:eastAsia="en-GB"/>
        </w:rPr>
        <w:t xml:space="preserve"> (site 6</w:t>
      </w:r>
      <w:r w:rsidR="005071A7">
        <w:rPr>
          <w:lang w:eastAsia="en-GB"/>
        </w:rPr>
        <w:t>, Tyrrhenian Sea</w:t>
      </w:r>
      <w:r w:rsidR="00945DBF">
        <w:rPr>
          <w:lang w:eastAsia="en-GB"/>
        </w:rPr>
        <w:t xml:space="preserve">); and supports recent findings by </w:t>
      </w:r>
      <w:r w:rsidR="00945DBF">
        <w:rPr>
          <w:lang w:eastAsia="en-GB"/>
        </w:rPr>
        <w:fldChar w:fldCharType="begin"/>
      </w:r>
      <w:r w:rsidR="00945DBF">
        <w:rPr>
          <w:lang w:eastAsia="en-GB"/>
        </w:rPr>
        <w:instrText xml:space="preserve"> ADDIN EN.CITE &lt;EndNote&gt;&lt;Cite AuthorYear="1"&gt;&lt;Author&gt;Dall’Olio&lt;/Author&gt;&lt;Year&gt;2022&lt;/Year&gt;&lt;RecNum&gt;1347&lt;/RecNum&gt;&lt;DisplayText&gt;Dall’Olio&lt;style face="italic"&gt; et al.&lt;/style&gt; (2022)&lt;/DisplayText&gt;&lt;record&gt;&lt;rec-number&gt;1347&lt;/rec-number&gt;&lt;foreign-keys&gt;&lt;key app="EN" db-id="0ewser9znswsdvedxw7x2fzye00wp50205rs" timestamp="1653386371"&gt;1347&lt;/key&gt;&lt;/foreign-keys&gt;&lt;ref-type name="Journal Article"&gt;17&lt;/ref-type&gt;&lt;contributors&gt;&lt;authors&gt;&lt;author&gt;Dall’Olio, Lucija Raspor&lt;/author&gt;&lt;author&gt;Beran, Alfred&lt;/author&gt;&lt;author&gt;Flander-Putrle, Vesna&lt;/author&gt;&lt;author&gt;Malej, Alenka&lt;/author&gt;&lt;author&gt;Ramšak, Andreja&lt;/author&gt;&lt;/authors&gt;&lt;/contributors&gt;&lt;titles&gt;&lt;title&gt;Diversity of Dinoflagellate Symbionts in Scyphozoan Hosts From Shallow Environments: The Mediterranean Sea and Cabo Frio (Rio de Janeiro, Brazil)&lt;/title&gt;&lt;secondary-title&gt;Frontiers in Marine Science&lt;/secondary-title&gt;&lt;/titles&gt;&lt;periodical&gt;&lt;full-title&gt;Frontiers in Marine Science&lt;/full-title&gt;&lt;/periodical&gt;&lt;volume&gt;9&lt;/volume&gt;&lt;dates&gt;&lt;year&gt;2022&lt;/year&gt;&lt;/dates&gt;&lt;isbn&gt;2296-7745&lt;/isbn&gt;&lt;urls&gt;&lt;/urls&gt;&lt;electronic-resource-num&gt;10.3389/fmars.2022.867554&lt;/electronic-resource-num&gt;&lt;/record&gt;&lt;/Cite&gt;&lt;/EndNote&gt;</w:instrText>
      </w:r>
      <w:r w:rsidR="00945DBF">
        <w:rPr>
          <w:lang w:eastAsia="en-GB"/>
        </w:rPr>
        <w:fldChar w:fldCharType="separate"/>
      </w:r>
      <w:r w:rsidR="00945DBF">
        <w:rPr>
          <w:noProof/>
          <w:lang w:eastAsia="en-GB"/>
        </w:rPr>
        <w:t>Dall’Olio</w:t>
      </w:r>
      <w:r w:rsidR="00945DBF" w:rsidRPr="00945DBF">
        <w:rPr>
          <w:i/>
          <w:noProof/>
          <w:lang w:eastAsia="en-GB"/>
        </w:rPr>
        <w:t xml:space="preserve"> et al.</w:t>
      </w:r>
      <w:r w:rsidR="00945DBF">
        <w:rPr>
          <w:noProof/>
          <w:lang w:eastAsia="en-GB"/>
        </w:rPr>
        <w:t xml:space="preserve"> (2022)</w:t>
      </w:r>
      <w:r w:rsidR="00945DBF">
        <w:rPr>
          <w:lang w:eastAsia="en-GB"/>
        </w:rPr>
        <w:fldChar w:fldCharType="end"/>
      </w:r>
      <w:r w:rsidR="00945DBF">
        <w:rPr>
          <w:lang w:eastAsia="en-GB"/>
        </w:rPr>
        <w:t xml:space="preserve">. </w:t>
      </w:r>
      <w:r w:rsidR="003F4808">
        <w:rPr>
          <w:lang w:eastAsia="en-GB"/>
        </w:rPr>
        <w:t xml:space="preserve">The known </w:t>
      </w:r>
      <w:r w:rsidR="00D13E34">
        <w:rPr>
          <w:rFonts w:eastAsia="Times New Roman"/>
          <w:color w:val="000000"/>
          <w:lang w:val="en-GB" w:eastAsia="en-GB"/>
        </w:rPr>
        <w:t xml:space="preserve">geographic distribution </w:t>
      </w:r>
      <w:r w:rsidR="003F4808">
        <w:rPr>
          <w:rFonts w:eastAsia="Times New Roman"/>
          <w:color w:val="000000"/>
          <w:lang w:val="en-GB" w:eastAsia="en-GB"/>
        </w:rPr>
        <w:t xml:space="preserve">of </w:t>
      </w:r>
      <w:r w:rsidR="003F4808" w:rsidRPr="00821EA6">
        <w:rPr>
          <w:rFonts w:eastAsia="Times New Roman"/>
          <w:i/>
          <w:color w:val="000000"/>
          <w:lang w:val="en-GB" w:eastAsia="en-GB"/>
        </w:rPr>
        <w:t>B</w:t>
      </w:r>
      <w:r w:rsidR="003F4808">
        <w:rPr>
          <w:rFonts w:eastAsia="Times New Roman"/>
          <w:i/>
          <w:color w:val="000000"/>
          <w:lang w:val="en-GB" w:eastAsia="en-GB"/>
        </w:rPr>
        <w:t>reviolum</w:t>
      </w:r>
      <w:r w:rsidR="003F4808" w:rsidRPr="00821EA6">
        <w:rPr>
          <w:rFonts w:eastAsia="Times New Roman"/>
          <w:i/>
          <w:color w:val="000000"/>
          <w:lang w:val="en-GB" w:eastAsia="en-GB"/>
        </w:rPr>
        <w:t xml:space="preserve"> psygmophilum</w:t>
      </w:r>
      <w:r w:rsidR="003F4808">
        <w:rPr>
          <w:rFonts w:eastAsia="Times New Roman"/>
          <w:color w:val="000000"/>
          <w:lang w:val="en-GB" w:eastAsia="en-GB"/>
        </w:rPr>
        <w:t xml:space="preserve"> </w:t>
      </w:r>
      <w:r w:rsidR="006264DE" w:rsidRPr="006264DE">
        <w:rPr>
          <w:rFonts w:eastAsia="Times New Roman"/>
          <w:color w:val="000000"/>
          <w:lang w:val="en-GB" w:eastAsia="en-GB"/>
        </w:rPr>
        <w:t>reaches</w:t>
      </w:r>
      <w:r w:rsidR="00D13E34">
        <w:rPr>
          <w:rFonts w:eastAsia="Times New Roman"/>
          <w:color w:val="000000"/>
          <w:lang w:val="en-GB" w:eastAsia="en-GB"/>
        </w:rPr>
        <w:t xml:space="preserve"> from sub-tropical and temperate waters </w:t>
      </w:r>
      <w:r w:rsidR="006264DE">
        <w:rPr>
          <w:rFonts w:eastAsia="Times New Roman"/>
          <w:color w:val="000000"/>
          <w:lang w:val="en-GB" w:eastAsia="en-GB"/>
        </w:rPr>
        <w:t xml:space="preserve">the Mediterranean Sea to </w:t>
      </w:r>
      <w:r w:rsidR="00D13E34">
        <w:rPr>
          <w:rFonts w:eastAsia="Times New Roman"/>
          <w:color w:val="000000"/>
          <w:lang w:val="en-GB" w:eastAsia="en-GB"/>
        </w:rPr>
        <w:t>the western Atlantic</w:t>
      </w:r>
      <w:r w:rsidR="006264DE">
        <w:rPr>
          <w:rFonts w:eastAsia="Times New Roman"/>
          <w:color w:val="000000"/>
          <w:lang w:val="en-GB" w:eastAsia="en-GB"/>
        </w:rPr>
        <w:t xml:space="preserve">, </w:t>
      </w:r>
      <w:r w:rsidR="00D13E34">
        <w:rPr>
          <w:rFonts w:eastAsia="Times New Roman"/>
          <w:color w:val="000000"/>
          <w:lang w:val="en-GB" w:eastAsia="en-GB"/>
        </w:rPr>
        <w:t xml:space="preserve">where it is </w:t>
      </w:r>
      <w:r w:rsidR="003F4808">
        <w:rPr>
          <w:rFonts w:eastAsia="Times New Roman"/>
          <w:color w:val="000000"/>
          <w:lang w:val="en-GB" w:eastAsia="en-GB"/>
        </w:rPr>
        <w:t xml:space="preserve">also </w:t>
      </w:r>
      <w:r w:rsidR="00D13E34">
        <w:rPr>
          <w:rFonts w:eastAsia="Times New Roman"/>
          <w:color w:val="000000"/>
          <w:lang w:val="en-GB" w:eastAsia="en-GB"/>
        </w:rPr>
        <w:t xml:space="preserve">mutualistic with the temperate corals in the genera </w:t>
      </w:r>
      <w:r w:rsidR="00D13E34" w:rsidRPr="00A26C65">
        <w:rPr>
          <w:rFonts w:eastAsia="Times New Roman"/>
          <w:i/>
          <w:color w:val="000000"/>
          <w:lang w:val="en-GB" w:eastAsia="en-GB"/>
        </w:rPr>
        <w:t>Astrangia</w:t>
      </w:r>
      <w:r w:rsidR="00D13E34">
        <w:rPr>
          <w:rFonts w:eastAsia="Times New Roman"/>
          <w:color w:val="000000"/>
          <w:lang w:val="en-GB" w:eastAsia="en-GB"/>
        </w:rPr>
        <w:t xml:space="preserve"> and </w:t>
      </w:r>
      <w:r w:rsidR="00D13E34" w:rsidRPr="00A26C65">
        <w:rPr>
          <w:rFonts w:eastAsia="Times New Roman"/>
          <w:i/>
          <w:color w:val="000000"/>
          <w:lang w:val="en-GB" w:eastAsia="en-GB"/>
        </w:rPr>
        <w:t>Oculina</w:t>
      </w:r>
      <w:r w:rsidR="00D13E34">
        <w:rPr>
          <w:rFonts w:eastAsia="Times New Roman"/>
          <w:color w:val="000000"/>
          <w:lang w:val="en-GB" w:eastAsia="en-GB"/>
        </w:rPr>
        <w:t xml:space="preserve"> </w:t>
      </w:r>
      <w:r w:rsidR="00D13E34">
        <w:rPr>
          <w:rFonts w:eastAsia="Times New Roman"/>
          <w:color w:val="000000"/>
          <w:lang w:val="en-GB" w:eastAsia="en-GB"/>
        </w:rPr>
        <w:fldChar w:fldCharType="begin">
          <w:fldData xml:space="preserve">PEVuZE5vdGU+PENpdGU+PEF1dGhvcj5HcnVwc3RyYTwvQXV0aG9yPjxZZWFyPjIwMTc8L1llYXI+
PFJlY051bT4xMjY0PC9SZWNOdW0+PERpc3BsYXlUZXh0PihHcnVwc3RyYTxzdHlsZSBmYWNlPSJp
dGFsaWMiPiBldCBhbC48L3N0eWxlPiAyMDE3LCBWaXNyYW08c3R5bGUgZmFjZT0iaXRhbGljIj4g
ZXQgYWwuPC9zdHlsZT4gMjAwNiwgQ2FzYWRvLUFtZXrDumE8c3R5bGUgZmFjZT0iaXRhbGljIj4g
ZXQgYWwuPC9zdHlsZT4gMjAxNik8L0Rpc3BsYXlUZXh0PjxyZWNvcmQ+PHJlYy1udW1iZXI+MTI2
NDwvcmVjLW51bWJlcj48Zm9yZWlnbi1rZXlzPjxrZXkgYXBwPSJFTiIgZGItaWQ9IjBld3Nlcjl6
bnN3c2R2ZWR4dzd4MmZ6eWUwMHdwNTAyMDVycyIgdGltZXN0YW1wPSIxNjQxNTg3Mjg3Ij4xMjY0
PC9rZXk+PC9mb3JlaWduLWtleXM+PHJlZi10eXBlIG5hbWU9IkpvdXJuYWwgQXJ0aWNsZSI+MTc8
L3JlZi10eXBlPjxjb250cmlidXRvcnM+PGF1dGhvcnM+PGF1dGhvcj5HcnVwc3RyYSwgQ2Fyc3Rl
biBHLiBCLjwvYXV0aG9yPjxhdXRob3I+Q29tYSwgUmFmZWw8L2F1dGhvcj48YXV0aG9yPlJpYmVz
LCBNYXJ0YTwvYXV0aG9yPjxhdXRob3I+TGV5ZGV0LCBLYXJpbmUgUG9zYmljPC9hdXRob3I+PGF1
dGhvcj5QYXJraW5zb24sIEpvaG4gRXZlcmV0dDwvYXV0aG9yPjxhdXRob3I+TWNEb25hbGQsIEtl
bGx5PC9hdXRob3I+PGF1dGhvcj5DYXRsbMOgLCBNYXJjPC9hdXRob3I+PGF1dGhvcj5Wb29sc3Ry
YSwgQ2hyaXN0aWFuIFIuPC9hdXRob3I+PGF1dGhvcj5IZWxsYmVyZywgTWljaGFlbCBFLjwvYXV0
aG9yPjxhdXRob3I+Q29mZnJvdGgsIE1hcnkgQWxpY2U8L2F1dGhvcj48L2F1dGhvcnM+PC9jb250
cmlidXRvcnM+PHRpdGxlcz48dGl0bGU+RXZpZGVuY2UgZm9yIGNvcmFsIHJhbmdlIGV4cGFuc2lv
biBhY2NvbXBhbmllZCBieSByZWR1Y2VkIGRpdmVyc2l0eSBvZiBTeW1iaW9kaW5pdW0gZ2Vub3R5
cGVzPC90aXRsZT48c2Vjb25kYXJ5LXRpdGxlPkNvcmFsIFJlZWZzPC9zZWNvbmRhcnktdGl0bGU+
PC90aXRsZXM+PHBlcmlvZGljYWw+PGZ1bGwtdGl0bGU+Q29yYWwgUmVlZnM8L2Z1bGwtdGl0bGU+
PGFiYnItMT5Db3JhbCBSZWVmczwvYWJici0xPjxhYmJyLTI+Q29yYWwgUmVlZnM8L2FiYnItMj48
L3BlcmlvZGljYWw+PHBhZ2VzPjk4MS05ODU8L3BhZ2VzPjx2b2x1bWU+MzY8L3ZvbHVtZT48bnVt
YmVyPjM8L251bWJlcj48c2VjdGlvbj45ODE8L3NlY3Rpb24+PGRhdGVzPjx5ZWFyPjIwMTc8L3ll
YXI+PC9kYXRlcz48aXNibj4wNzIyLTQwMjgmI3hEOzE0MzItMDk3NTwvaXNibj48dXJscz48L3Vy
bHM+PGVsZWN0cm9uaWMtcmVzb3VyY2UtbnVtPjEwLjEwMDcvczAwMzM4LTAxNy0xNTg5LTI8L2Vs
ZWN0cm9uaWMtcmVzb3VyY2UtbnVtPjwvcmVjb3JkPjwvQ2l0ZT48Q2l0ZT48QXV0aG9yPlZpc3Jh
bTwvQXV0aG9yPjxZZWFyPjIwMDY8L1llYXI+PFJlY051bT44NDQ8L1JlY051bT48cmVjb3JkPjxy
ZWMtbnVtYmVyPjg0NDwvcmVjLW51bWJlcj48Zm9yZWlnbi1rZXlzPjxrZXkgYXBwPSJFTiIgZGIt
aWQ9IjBld3Nlcjl6bnN3c2R2ZWR4dzd4MmZ6eWUwMHdwNTAyMDVycyIgdGltZXN0YW1wPSIxNTcx
MDIxNjE5Ij44NDQ8L2tleT48L2ZvcmVpZ24ta2V5cz48cmVmLXR5cGUgbmFtZT0iSm91cm5hbCBB
cnRpY2xlIj4xNzwvcmVmLXR5cGU+PGNvbnRyaWJ1dG9ycz48YXV0aG9ycz48YXV0aG9yPlZpc3Jh
bSwgUy48L2F1dGhvcj48YXV0aG9yPldpZWRlbm1hbm4sIEouPC9hdXRob3I+PGF1dGhvcj5Eb3Vn
bGFzLCBBLiBFLjwvYXV0aG9yPjwvYXV0aG9ycz48L2NvbnRyaWJ1dG9ycz48dGl0bGVzPjx0aXRs
ZT5Nb2xlY3VsYXIgZGl2ZXJzaXR5IG9mIHN5bWJpb3RpYyBhbGdhZSBvZiB0aGUgZ2VudXMgU3lt
YmlvZGluaXVtIChab294YW50aGVsbGFlKSBpbiBjbmlkYXJpYW5zIG9mIHRoZSBNZWRpdGVycmFu
ZWFuIFNlYTwvdGl0bGU+PHNlY29uZGFyeS10aXRsZT5Kb3VybmFsIG9mIHRoZSBNYXJpbmUgQmlv
bG9naWNhbCBBc3NvY2lhdGlvbiBvZiB0aGUgVUs8L3NlY29uZGFyeS10aXRsZT48L3RpdGxlcz48
cGVyaW9kaWNhbD48ZnVsbC10aXRsZT5Kb3VybmFsIG9mIHRoZSBNYXJpbmUgQmlvbG9naWNhbCBB
c3NvY2lhdGlvbiBvZiB0aGUgVUs8L2Z1bGwtdGl0bGU+PC9wZXJpb2RpY2FsPjx2b2x1bWU+ODY8
L3ZvbHVtZT48bnVtYmVyPjA2PC9udW1iZXI+PHNlY3Rpb24+MTI4MTwvc2VjdGlvbj48ZGF0ZXM+
PHllYXI+MjAwNjwveWVhcj48L2RhdGVzPjxpc2JuPjAwMjUtMzE1NCYjeEQ7MTQ2OS03NzY5PC9p
c2JuPjx1cmxzPjwvdXJscz48ZWxlY3Ryb25pYy1yZXNvdXJjZS1udW0+MTAuMTAxNy9zMDAyNTMx
NTQwNjAxNDI5OTwvZWxlY3Ryb25pYy1yZXNvdXJjZS1udW0+PC9yZWNvcmQ+PC9DaXRlPjxDaXRl
PjxBdXRob3I+Q2FzYWRvLUFtZXrDumE8L0F1dGhvcj48WWVhcj4yMDE2PC9ZZWFyPjxSZWNOdW0+
OTIwPC9SZWNOdW0+PHJlY29yZD48cmVjLW51bWJlcj45MjA8L3JlYy1udW1iZXI+PGZvcmVpZ24t
a2V5cz48a2V5IGFwcD0iRU4iIGRiLWlkPSIwZXdzZXI5em5zd3NkdmVkeHc3eDJmenllMDB3cDUw
MjA1cnMiIHRpbWVzdGFtcD0iMTU3MTk0MjE3NCI+OTIwPC9rZXk+PC9mb3JlaWduLWtleXM+PHJl
Zi10eXBlIG5hbWU9IkJvb2sgU2VjdGlvbiI+NTwvcmVmLXR5cGU+PGNvbnRyaWJ1dG9ycz48YXV0
aG9ycz48YXV0aG9yPkNhc2Fkby1BbWV6w7phLCBQaWxhcjwvYXV0aG9yPjxhdXRob3I+VGVycsOz
bi1TaWdsZXIsIEFsZWphbmRybzwvYXV0aG9yPjxhdXRob3I+UGluesOzbiwgSm9yZ2UgSC48L2F1
dGhvcj48YXV0aG9yPkZ1cmxhLCBQYW9sYTwvYXV0aG9yPjxhdXRob3I+Rm9yY2lvbGksIERpZGll
cjwvYXV0aG9yPjxhdXRob3I+QWxsZW1hbmQsIERlbmlzPC9hdXRob3I+PGF1dGhvcj5SaWJlcywg
TWFydGE8L2F1dGhvcj48YXV0aG9yPkNvbWEsIFJhZmVsPC9hdXRob3I+PC9hdXRob3JzPjwvY29u
dHJpYnV0b3JzPjx0aXRsZXM+PHRpdGxlPkdlbmVyYWwgRWNvbG9naWNhbCBBc3BlY3RzIG9mIEFu
dGhvem9hbi1TeW1iaW9kaW5pdW0gSW50ZXJhY3Rpb25zIGluIHRoZSBNZWRpdGVycmFuZWFuIFNl
YTwvdGl0bGU+PHNlY29uZGFyeS10aXRsZT5UaGUgQ25pZGFyaWEsIFBhc3QsIFByZXNlbnQgYW5k
IEZ1dHVyZTwvc2Vjb25kYXJ5LXRpdGxlPjwvdGl0bGVzPjxwYWdlcz4zNzUtMzg2PC9wYWdlcz48
c2VjdGlvbj5DaGFwdGVyIDI0PC9zZWN0aW9uPjxkYXRlcz48eWVhcj4yMDE2PC95ZWFyPjwvZGF0
ZXM+PGlzYm4+OTc4LTMtMzE5LTMxMzAzLTAmI3hEOzk3OC0zLTMxOS0zMTMwNS00PC9pc2JuPjx1
cmxzPjwvdXJscz48ZWxlY3Ryb25pYy1yZXNvdXJjZS1udW0+MTAuMTAwNy85NzgtMy0zMTktMzEz
MDUtNF8yNDwvZWxlY3Ryb25pYy1yZXNvdXJjZS1udW0+PC9yZWNvcmQ+PC9DaXRlPjwvRW5kTm90
ZT5=
</w:fldData>
        </w:fldChar>
      </w:r>
      <w:r w:rsidR="00D13E34">
        <w:rPr>
          <w:rFonts w:eastAsia="Times New Roman"/>
          <w:color w:val="000000"/>
          <w:lang w:val="en-GB" w:eastAsia="en-GB"/>
        </w:rPr>
        <w:instrText xml:space="preserve"> ADDIN EN.CITE </w:instrText>
      </w:r>
      <w:r w:rsidR="00D13E34">
        <w:rPr>
          <w:rFonts w:eastAsia="Times New Roman"/>
          <w:color w:val="000000"/>
          <w:lang w:val="en-GB" w:eastAsia="en-GB"/>
        </w:rPr>
        <w:fldChar w:fldCharType="begin">
          <w:fldData xml:space="preserve">PEVuZE5vdGU+PENpdGU+PEF1dGhvcj5HcnVwc3RyYTwvQXV0aG9yPjxZZWFyPjIwMTc8L1llYXI+
PFJlY051bT4xMjY0PC9SZWNOdW0+PERpc3BsYXlUZXh0PihHcnVwc3RyYTxzdHlsZSBmYWNlPSJp
dGFsaWMiPiBldCBhbC48L3N0eWxlPiAyMDE3LCBWaXNyYW08c3R5bGUgZmFjZT0iaXRhbGljIj4g
ZXQgYWwuPC9zdHlsZT4gMjAwNiwgQ2FzYWRvLUFtZXrDumE8c3R5bGUgZmFjZT0iaXRhbGljIj4g
ZXQgYWwuPC9zdHlsZT4gMjAxNik8L0Rpc3BsYXlUZXh0PjxyZWNvcmQ+PHJlYy1udW1iZXI+MTI2
NDwvcmVjLW51bWJlcj48Zm9yZWlnbi1rZXlzPjxrZXkgYXBwPSJFTiIgZGItaWQ9IjBld3Nlcjl6
bnN3c2R2ZWR4dzd4MmZ6eWUwMHdwNTAyMDVycyIgdGltZXN0YW1wPSIxNjQxNTg3Mjg3Ij4xMjY0
PC9rZXk+PC9mb3JlaWduLWtleXM+PHJlZi10eXBlIG5hbWU9IkpvdXJuYWwgQXJ0aWNsZSI+MTc8
L3JlZi10eXBlPjxjb250cmlidXRvcnM+PGF1dGhvcnM+PGF1dGhvcj5HcnVwc3RyYSwgQ2Fyc3Rl
biBHLiBCLjwvYXV0aG9yPjxhdXRob3I+Q29tYSwgUmFmZWw8L2F1dGhvcj48YXV0aG9yPlJpYmVz
LCBNYXJ0YTwvYXV0aG9yPjxhdXRob3I+TGV5ZGV0LCBLYXJpbmUgUG9zYmljPC9hdXRob3I+PGF1
dGhvcj5QYXJraW5zb24sIEpvaG4gRXZlcmV0dDwvYXV0aG9yPjxhdXRob3I+TWNEb25hbGQsIEtl
bGx5PC9hdXRob3I+PGF1dGhvcj5DYXRsbMOgLCBNYXJjPC9hdXRob3I+PGF1dGhvcj5Wb29sc3Ry
YSwgQ2hyaXN0aWFuIFIuPC9hdXRob3I+PGF1dGhvcj5IZWxsYmVyZywgTWljaGFlbCBFLjwvYXV0
aG9yPjxhdXRob3I+Q29mZnJvdGgsIE1hcnkgQWxpY2U8L2F1dGhvcj48L2F1dGhvcnM+PC9jb250
cmlidXRvcnM+PHRpdGxlcz48dGl0bGU+RXZpZGVuY2UgZm9yIGNvcmFsIHJhbmdlIGV4cGFuc2lv
biBhY2NvbXBhbmllZCBieSByZWR1Y2VkIGRpdmVyc2l0eSBvZiBTeW1iaW9kaW5pdW0gZ2Vub3R5
cGVzPC90aXRsZT48c2Vjb25kYXJ5LXRpdGxlPkNvcmFsIFJlZWZzPC9zZWNvbmRhcnktdGl0bGU+
PC90aXRsZXM+PHBlcmlvZGljYWw+PGZ1bGwtdGl0bGU+Q29yYWwgUmVlZnM8L2Z1bGwtdGl0bGU+
PGFiYnItMT5Db3JhbCBSZWVmczwvYWJici0xPjxhYmJyLTI+Q29yYWwgUmVlZnM8L2FiYnItMj48
L3BlcmlvZGljYWw+PHBhZ2VzPjk4MS05ODU8L3BhZ2VzPjx2b2x1bWU+MzY8L3ZvbHVtZT48bnVt
YmVyPjM8L251bWJlcj48c2VjdGlvbj45ODE8L3NlY3Rpb24+PGRhdGVzPjx5ZWFyPjIwMTc8L3ll
YXI+PC9kYXRlcz48aXNibj4wNzIyLTQwMjgmI3hEOzE0MzItMDk3NTwvaXNibj48dXJscz48L3Vy
bHM+PGVsZWN0cm9uaWMtcmVzb3VyY2UtbnVtPjEwLjEwMDcvczAwMzM4LTAxNy0xNTg5LTI8L2Vs
ZWN0cm9uaWMtcmVzb3VyY2UtbnVtPjwvcmVjb3JkPjwvQ2l0ZT48Q2l0ZT48QXV0aG9yPlZpc3Jh
bTwvQXV0aG9yPjxZZWFyPjIwMDY8L1llYXI+PFJlY051bT44NDQ8L1JlY051bT48cmVjb3JkPjxy
ZWMtbnVtYmVyPjg0NDwvcmVjLW51bWJlcj48Zm9yZWlnbi1rZXlzPjxrZXkgYXBwPSJFTiIgZGIt
aWQ9IjBld3Nlcjl6bnN3c2R2ZWR4dzd4MmZ6eWUwMHdwNTAyMDVycyIgdGltZXN0YW1wPSIxNTcx
MDIxNjE5Ij44NDQ8L2tleT48L2ZvcmVpZ24ta2V5cz48cmVmLXR5cGUgbmFtZT0iSm91cm5hbCBB
cnRpY2xlIj4xNzwvcmVmLXR5cGU+PGNvbnRyaWJ1dG9ycz48YXV0aG9ycz48YXV0aG9yPlZpc3Jh
bSwgUy48L2F1dGhvcj48YXV0aG9yPldpZWRlbm1hbm4sIEouPC9hdXRob3I+PGF1dGhvcj5Eb3Vn
bGFzLCBBLiBFLjwvYXV0aG9yPjwvYXV0aG9ycz48L2NvbnRyaWJ1dG9ycz48dGl0bGVzPjx0aXRs
ZT5Nb2xlY3VsYXIgZGl2ZXJzaXR5IG9mIHN5bWJpb3RpYyBhbGdhZSBvZiB0aGUgZ2VudXMgU3lt
YmlvZGluaXVtIChab294YW50aGVsbGFlKSBpbiBjbmlkYXJpYW5zIG9mIHRoZSBNZWRpdGVycmFu
ZWFuIFNlYTwvdGl0bGU+PHNlY29uZGFyeS10aXRsZT5Kb3VybmFsIG9mIHRoZSBNYXJpbmUgQmlv
bG9naWNhbCBBc3NvY2lhdGlvbiBvZiB0aGUgVUs8L3NlY29uZGFyeS10aXRsZT48L3RpdGxlcz48
cGVyaW9kaWNhbD48ZnVsbC10aXRsZT5Kb3VybmFsIG9mIHRoZSBNYXJpbmUgQmlvbG9naWNhbCBB
c3NvY2lhdGlvbiBvZiB0aGUgVUs8L2Z1bGwtdGl0bGU+PC9wZXJpb2RpY2FsPjx2b2x1bWU+ODY8
L3ZvbHVtZT48bnVtYmVyPjA2PC9udW1iZXI+PHNlY3Rpb24+MTI4MTwvc2VjdGlvbj48ZGF0ZXM+
PHllYXI+MjAwNjwveWVhcj48L2RhdGVzPjxpc2JuPjAwMjUtMzE1NCYjeEQ7MTQ2OS03NzY5PC9p
c2JuPjx1cmxzPjwvdXJscz48ZWxlY3Ryb25pYy1yZXNvdXJjZS1udW0+MTAuMTAxNy9zMDAyNTMx
NTQwNjAxNDI5OTwvZWxlY3Ryb25pYy1yZXNvdXJjZS1udW0+PC9yZWNvcmQ+PC9DaXRlPjxDaXRl
PjxBdXRob3I+Q2FzYWRvLUFtZXrDumE8L0F1dGhvcj48WWVhcj4yMDE2PC9ZZWFyPjxSZWNOdW0+
OTIwPC9SZWNOdW0+PHJlY29yZD48cmVjLW51bWJlcj45MjA8L3JlYy1udW1iZXI+PGZvcmVpZ24t
a2V5cz48a2V5IGFwcD0iRU4iIGRiLWlkPSIwZXdzZXI5em5zd3NkdmVkeHc3eDJmenllMDB3cDUw
MjA1cnMiIHRpbWVzdGFtcD0iMTU3MTk0MjE3NCI+OTIwPC9rZXk+PC9mb3JlaWduLWtleXM+PHJl
Zi10eXBlIG5hbWU9IkJvb2sgU2VjdGlvbiI+NTwvcmVmLXR5cGU+PGNvbnRyaWJ1dG9ycz48YXV0
aG9ycz48YXV0aG9yPkNhc2Fkby1BbWV6w7phLCBQaWxhcjwvYXV0aG9yPjxhdXRob3I+VGVycsOz
bi1TaWdsZXIsIEFsZWphbmRybzwvYXV0aG9yPjxhdXRob3I+UGluesOzbiwgSm9yZ2UgSC48L2F1
dGhvcj48YXV0aG9yPkZ1cmxhLCBQYW9sYTwvYXV0aG9yPjxhdXRob3I+Rm9yY2lvbGksIERpZGll
cjwvYXV0aG9yPjxhdXRob3I+QWxsZW1hbmQsIERlbmlzPC9hdXRob3I+PGF1dGhvcj5SaWJlcywg
TWFydGE8L2F1dGhvcj48YXV0aG9yPkNvbWEsIFJhZmVsPC9hdXRob3I+PC9hdXRob3JzPjwvY29u
dHJpYnV0b3JzPjx0aXRsZXM+PHRpdGxlPkdlbmVyYWwgRWNvbG9naWNhbCBBc3BlY3RzIG9mIEFu
dGhvem9hbi1TeW1iaW9kaW5pdW0gSW50ZXJhY3Rpb25zIGluIHRoZSBNZWRpdGVycmFuZWFuIFNl
YTwvdGl0bGU+PHNlY29uZGFyeS10aXRsZT5UaGUgQ25pZGFyaWEsIFBhc3QsIFByZXNlbnQgYW5k
IEZ1dHVyZTwvc2Vjb25kYXJ5LXRpdGxlPjwvdGl0bGVzPjxwYWdlcz4zNzUtMzg2PC9wYWdlcz48
c2VjdGlvbj5DaGFwdGVyIDI0PC9zZWN0aW9uPjxkYXRlcz48eWVhcj4yMDE2PC95ZWFyPjwvZGF0
ZXM+PGlzYm4+OTc4LTMtMzE5LTMxMzAzLTAmI3hEOzk3OC0zLTMxOS0zMTMwNS00PC9pc2JuPjx1
cmxzPjwvdXJscz48ZWxlY3Ryb25pYy1yZXNvdXJjZS1udW0+MTAuMTAwNy85NzgtMy0zMTktMzEz
MDUtNF8yNDwvZWxlY3Ryb25pYy1yZXNvdXJjZS1udW0+PC9yZWNvcmQ+PC9DaXRlPjwvRW5kTm90
ZT5=
</w:fldData>
        </w:fldChar>
      </w:r>
      <w:r w:rsidR="00D13E34">
        <w:rPr>
          <w:rFonts w:eastAsia="Times New Roman"/>
          <w:color w:val="000000"/>
          <w:lang w:val="en-GB" w:eastAsia="en-GB"/>
        </w:rPr>
        <w:instrText xml:space="preserve"> ADDIN EN.CITE.DATA </w:instrText>
      </w:r>
      <w:r w:rsidR="00D13E34">
        <w:rPr>
          <w:rFonts w:eastAsia="Times New Roman"/>
          <w:color w:val="000000"/>
          <w:lang w:val="en-GB" w:eastAsia="en-GB"/>
        </w:rPr>
      </w:r>
      <w:r w:rsidR="00D13E34">
        <w:rPr>
          <w:rFonts w:eastAsia="Times New Roman"/>
          <w:color w:val="000000"/>
          <w:lang w:val="en-GB" w:eastAsia="en-GB"/>
        </w:rPr>
        <w:fldChar w:fldCharType="end"/>
      </w:r>
      <w:r w:rsidR="00D13E34">
        <w:rPr>
          <w:rFonts w:eastAsia="Times New Roman"/>
          <w:color w:val="000000"/>
          <w:lang w:val="en-GB" w:eastAsia="en-GB"/>
        </w:rPr>
      </w:r>
      <w:r w:rsidR="00D13E34">
        <w:rPr>
          <w:rFonts w:eastAsia="Times New Roman"/>
          <w:color w:val="000000"/>
          <w:lang w:val="en-GB" w:eastAsia="en-GB"/>
        </w:rPr>
        <w:fldChar w:fldCharType="separate"/>
      </w:r>
      <w:r w:rsidR="00D13E34">
        <w:rPr>
          <w:rFonts w:eastAsia="Times New Roman"/>
          <w:noProof/>
          <w:color w:val="000000"/>
          <w:lang w:val="en-GB" w:eastAsia="en-GB"/>
        </w:rPr>
        <w:t>(Grupstra</w:t>
      </w:r>
      <w:r w:rsidR="00D13E34" w:rsidRPr="00FC6AA8">
        <w:rPr>
          <w:rFonts w:eastAsia="Times New Roman"/>
          <w:i/>
          <w:noProof/>
          <w:color w:val="000000"/>
          <w:lang w:val="en-GB" w:eastAsia="en-GB"/>
        </w:rPr>
        <w:t xml:space="preserve"> et al.</w:t>
      </w:r>
      <w:r w:rsidR="00D13E34">
        <w:rPr>
          <w:rFonts w:eastAsia="Times New Roman"/>
          <w:noProof/>
          <w:color w:val="000000"/>
          <w:lang w:val="en-GB" w:eastAsia="en-GB"/>
        </w:rPr>
        <w:t xml:space="preserve"> 2017, Visram</w:t>
      </w:r>
      <w:r w:rsidR="00D13E34" w:rsidRPr="00FC6AA8">
        <w:rPr>
          <w:rFonts w:eastAsia="Times New Roman"/>
          <w:i/>
          <w:noProof/>
          <w:color w:val="000000"/>
          <w:lang w:val="en-GB" w:eastAsia="en-GB"/>
        </w:rPr>
        <w:t xml:space="preserve"> et al.</w:t>
      </w:r>
      <w:r w:rsidR="00D13E34">
        <w:rPr>
          <w:rFonts w:eastAsia="Times New Roman"/>
          <w:noProof/>
          <w:color w:val="000000"/>
          <w:lang w:val="en-GB" w:eastAsia="en-GB"/>
        </w:rPr>
        <w:t xml:space="preserve"> 2006, Casado-Amezúa</w:t>
      </w:r>
      <w:r w:rsidR="00D13E34" w:rsidRPr="00FC6AA8">
        <w:rPr>
          <w:rFonts w:eastAsia="Times New Roman"/>
          <w:i/>
          <w:noProof/>
          <w:color w:val="000000"/>
          <w:lang w:val="en-GB" w:eastAsia="en-GB"/>
        </w:rPr>
        <w:t xml:space="preserve"> et al.</w:t>
      </w:r>
      <w:r w:rsidR="00D13E34">
        <w:rPr>
          <w:rFonts w:eastAsia="Times New Roman"/>
          <w:noProof/>
          <w:color w:val="000000"/>
          <w:lang w:val="en-GB" w:eastAsia="en-GB"/>
        </w:rPr>
        <w:t xml:space="preserve"> 2016)</w:t>
      </w:r>
      <w:r w:rsidR="00D13E34">
        <w:rPr>
          <w:rFonts w:eastAsia="Times New Roman"/>
          <w:color w:val="000000"/>
          <w:lang w:val="en-GB" w:eastAsia="en-GB"/>
        </w:rPr>
        <w:fldChar w:fldCharType="end"/>
      </w:r>
      <w:r w:rsidR="00D13E34">
        <w:rPr>
          <w:rFonts w:eastAsia="Times New Roman"/>
          <w:color w:val="000000"/>
          <w:lang w:val="en-GB" w:eastAsia="en-GB"/>
        </w:rPr>
        <w:t xml:space="preserve">. </w:t>
      </w:r>
      <w:r w:rsidR="00F330EF">
        <w:rPr>
          <w:rFonts w:eastAsia="Times New Roman"/>
          <w:color w:val="000000"/>
          <w:lang w:val="en-GB" w:eastAsia="en-GB"/>
        </w:rPr>
        <w:t xml:space="preserve">Until </w:t>
      </w:r>
      <w:r w:rsidR="000C242B">
        <w:rPr>
          <w:rFonts w:eastAsia="Times New Roman"/>
          <w:color w:val="000000"/>
          <w:lang w:val="en-GB" w:eastAsia="en-GB"/>
        </w:rPr>
        <w:t xml:space="preserve">a recent systematic revision </w:t>
      </w:r>
      <w:r w:rsidR="00F330EF">
        <w:rPr>
          <w:rFonts w:eastAsia="Times New Roman"/>
          <w:color w:val="000000"/>
          <w:lang w:val="en-GB" w:eastAsia="en-GB"/>
        </w:rPr>
        <w:t>of</w:t>
      </w:r>
      <w:r w:rsidR="0054178A">
        <w:rPr>
          <w:rFonts w:eastAsia="Times New Roman"/>
          <w:color w:val="000000"/>
          <w:lang w:val="en-GB" w:eastAsia="en-GB"/>
        </w:rPr>
        <w:t xml:space="preserve"> t</w:t>
      </w:r>
      <w:r w:rsidR="00447BFB">
        <w:rPr>
          <w:rFonts w:eastAsia="Times New Roman"/>
          <w:color w:val="000000"/>
          <w:lang w:val="en-GB" w:eastAsia="en-GB"/>
        </w:rPr>
        <w:t xml:space="preserve">he genus </w:t>
      </w:r>
      <w:r w:rsidR="00447BFB" w:rsidRPr="0039160F">
        <w:rPr>
          <w:rFonts w:eastAsia="Times New Roman"/>
          <w:i/>
          <w:color w:val="000000"/>
          <w:lang w:val="en-GB" w:eastAsia="en-GB"/>
        </w:rPr>
        <w:t>Philozoon</w:t>
      </w:r>
      <w:r w:rsidR="00F330EF">
        <w:rPr>
          <w:rFonts w:eastAsia="Times New Roman"/>
          <w:color w:val="000000"/>
          <w:lang w:val="en-GB" w:eastAsia="en-GB"/>
        </w:rPr>
        <w:t xml:space="preserve"> </w:t>
      </w:r>
      <w:r w:rsidR="00DB12D7">
        <w:rPr>
          <w:rFonts w:eastAsia="Times New Roman"/>
          <w:color w:val="000000"/>
          <w:lang w:val="en-GB" w:eastAsia="en-GB"/>
        </w:rPr>
        <w:t xml:space="preserve">these symbionts </w:t>
      </w:r>
      <w:r w:rsidR="00F330EF">
        <w:rPr>
          <w:rFonts w:eastAsia="Times New Roman"/>
          <w:color w:val="000000"/>
          <w:lang w:val="en-GB" w:eastAsia="en-GB"/>
        </w:rPr>
        <w:t>were</w:t>
      </w:r>
      <w:r w:rsidR="00447BFB" w:rsidRPr="00782320">
        <w:rPr>
          <w:rFonts w:eastAsia="Times New Roman"/>
          <w:color w:val="000000"/>
          <w:lang w:val="en-GB" w:eastAsia="en-GB"/>
        </w:rPr>
        <w:t xml:space="preserve"> </w:t>
      </w:r>
      <w:r w:rsidR="00447BFB">
        <w:rPr>
          <w:rFonts w:eastAsia="Times New Roman"/>
          <w:color w:val="000000"/>
          <w:lang w:val="en-GB" w:eastAsia="en-GB"/>
        </w:rPr>
        <w:t>referred</w:t>
      </w:r>
      <w:r w:rsidR="00DB12D7">
        <w:rPr>
          <w:rFonts w:eastAsia="Times New Roman"/>
          <w:color w:val="000000"/>
          <w:lang w:val="en-GB" w:eastAsia="en-GB"/>
        </w:rPr>
        <w:t xml:space="preserve"> by many names, including</w:t>
      </w:r>
      <w:r w:rsidR="00447BFB">
        <w:rPr>
          <w:rFonts w:eastAsia="Times New Roman"/>
          <w:color w:val="000000"/>
          <w:lang w:val="en-GB" w:eastAsia="en-GB"/>
        </w:rPr>
        <w:t xml:space="preserve"> </w:t>
      </w:r>
      <w:r w:rsidR="00447BFB" w:rsidRPr="00782320">
        <w:rPr>
          <w:rFonts w:eastAsia="Times New Roman"/>
          <w:color w:val="000000"/>
          <w:lang w:val="en-GB" w:eastAsia="en-GB"/>
        </w:rPr>
        <w:t xml:space="preserve">“Mediterranean A” </w:t>
      </w:r>
      <w:r w:rsidR="00447BFB">
        <w:rPr>
          <w:rFonts w:eastAsia="Times New Roman"/>
          <w:color w:val="000000"/>
          <w:lang w:val="en-GB" w:eastAsia="en-GB"/>
        </w:rPr>
        <w:t xml:space="preserve">by </w:t>
      </w:r>
      <w:r w:rsidR="0054178A">
        <w:rPr>
          <w:rFonts w:eastAsia="Times New Roman"/>
          <w:color w:val="000000"/>
          <w:lang w:val="en-GB" w:eastAsia="en-GB"/>
        </w:rPr>
        <w:fldChar w:fldCharType="begin"/>
      </w:r>
      <w:r w:rsidR="0054178A">
        <w:rPr>
          <w:rFonts w:eastAsia="Times New Roman"/>
          <w:color w:val="000000"/>
          <w:lang w:val="en-GB" w:eastAsia="en-GB"/>
        </w:rPr>
        <w:instrText xml:space="preserve"> ADDIN EN.CITE &lt;EndNote&gt;&lt;Cite AuthorYear="1"&gt;&lt;Author&gt;Hunter&lt;/Author&gt;&lt;Year&gt;2007&lt;/Year&gt;&lt;RecNum&gt;36&lt;/RecNum&gt;&lt;DisplayText&gt;Hunter&lt;style face="italic"&gt; et al.&lt;/style&gt; (2007)&lt;/DisplayText&gt;&lt;record&gt;&lt;rec-number&gt;36&lt;/rec-number&gt;&lt;foreign-keys&gt;&lt;key app="EN" db-id="0ewser9znswsdvedxw7x2fzye00wp50205rs" timestamp="1571021614"&gt;36&lt;/key&gt;&lt;/foreign-keys&gt;&lt;ref-type name="Journal Article"&gt;17&lt;/ref-type&gt;&lt;contributors&gt;&lt;authors&gt;&lt;author&gt;Hunter, Rebecca L.&lt;/author&gt;&lt;author&gt;LaJeunesse, Todd C.&lt;/author&gt;&lt;author&gt;Santos, Scott R.&lt;/author&gt;&lt;/authors&gt;&lt;/contributors&gt;&lt;auth-address&gt;santos@auburn.edu&amp;#xD;Auburn Univ, Dept Sci Biol, Auburn, AL 36849 USA&lt;/auth-address&gt;&lt;titles&gt;&lt;title&gt;Structure and evolution of the rDNA internal transcribed spacer (ITS) region 2 in the symbiotic dinoflagellates (Symbiodinium, Dinophyta)&lt;/title&gt;&lt;secondary-title&gt;Journal of Phycology&lt;/secondary-title&gt;&lt;/titles&gt;&lt;periodical&gt;&lt;full-title&gt;Journal of Phycology&lt;/full-title&gt;&lt;abbr-1&gt;J. Phycol.&lt;/abbr-1&gt;&lt;abbr-2&gt;J Phycol&lt;/abbr-2&gt;&lt;/periodical&gt;&lt;pages&gt;120-128&lt;/pages&gt;&lt;volume&gt;43&lt;/volume&gt;&lt;number&gt;1&lt;/number&gt;&lt;keywords&gt;&lt;keyword&gt;Flagellata [35200]&lt;/keyword&gt;&lt;keyword&gt;Biochemistry and Molecular Biophysics&lt;/keyword&gt;&lt;keyword&gt;289-95-2&lt;/keyword&gt;&lt;keyword&gt;pyrimidine&lt;/keyword&gt;&lt;keyword&gt;ribosomal DNA&lt;/keyword&gt;&lt;keyword&gt;internal transcribed spacer&lt;/keyword&gt;&lt;keyword&gt;internal transcribed spacer 2&lt;/keyword&gt;&lt;keyword&gt;Protozoa&lt;/keyword&gt;&lt;keyword&gt;Invertebrata&lt;/keyword&gt;&lt;keyword&gt;Animalia&lt;/keyword&gt;&lt;keyword&gt;10060, Biochemistry studies - General&lt;/keyword&gt;&lt;keyword&gt;10062, Biochemistry studies - Nucleic acids, purines and pyrimidines&lt;/keyword&gt;&lt;keyword&gt;64002, Invertebrata: comparative, experimental morphology, physiology and pathology - Protozoa&lt;/keyword&gt;&lt;/keywords&gt;&lt;dates&gt;&lt;year&gt;2007&lt;/year&gt;&lt;/dates&gt;&lt;isbn&gt;0022-3646&lt;/isbn&gt;&lt;accession-num&gt;Bioabs:bacd200700097706&lt;/accession-num&gt;&lt;urls&gt;&lt;related-urls&gt;&lt;url&gt;&amp;lt;Go to ISI&amp;gt;://BIOABS:BACD200700097706&lt;/url&gt;&lt;/related-urls&gt;&lt;/urls&gt;&lt;language&gt;English&lt;/language&gt;&lt;/record&gt;&lt;/Cite&gt;&lt;/EndNote&gt;</w:instrText>
      </w:r>
      <w:r w:rsidR="0054178A">
        <w:rPr>
          <w:rFonts w:eastAsia="Times New Roman"/>
          <w:color w:val="000000"/>
          <w:lang w:val="en-GB" w:eastAsia="en-GB"/>
        </w:rPr>
        <w:fldChar w:fldCharType="separate"/>
      </w:r>
      <w:r w:rsidR="0054178A">
        <w:rPr>
          <w:rFonts w:eastAsia="Times New Roman"/>
          <w:noProof/>
          <w:color w:val="000000"/>
          <w:lang w:val="en-GB" w:eastAsia="en-GB"/>
        </w:rPr>
        <w:t>Hunter</w:t>
      </w:r>
      <w:r w:rsidR="0054178A" w:rsidRPr="0054178A">
        <w:rPr>
          <w:rFonts w:eastAsia="Times New Roman"/>
          <w:i/>
          <w:noProof/>
          <w:color w:val="000000"/>
          <w:lang w:val="en-GB" w:eastAsia="en-GB"/>
        </w:rPr>
        <w:t xml:space="preserve"> et al.</w:t>
      </w:r>
      <w:r w:rsidR="0054178A">
        <w:rPr>
          <w:rFonts w:eastAsia="Times New Roman"/>
          <w:noProof/>
          <w:color w:val="000000"/>
          <w:lang w:val="en-GB" w:eastAsia="en-GB"/>
        </w:rPr>
        <w:t xml:space="preserve"> (2007)</w:t>
      </w:r>
      <w:r w:rsidR="0054178A">
        <w:rPr>
          <w:rFonts w:eastAsia="Times New Roman"/>
          <w:color w:val="000000"/>
          <w:lang w:val="en-GB" w:eastAsia="en-GB"/>
        </w:rPr>
        <w:fldChar w:fldCharType="end"/>
      </w:r>
      <w:r w:rsidR="00526AF9">
        <w:rPr>
          <w:rFonts w:eastAsia="Times New Roman"/>
          <w:noProof/>
          <w:color w:val="000000"/>
          <w:lang w:val="en-GB" w:eastAsia="en-GB"/>
        </w:rPr>
        <w:t>,</w:t>
      </w:r>
      <w:r w:rsidR="00447BFB" w:rsidRPr="00782320">
        <w:rPr>
          <w:rFonts w:eastAsia="Times New Roman"/>
          <w:color w:val="000000"/>
          <w:lang w:val="en-GB" w:eastAsia="en-GB"/>
        </w:rPr>
        <w:t xml:space="preserve"> “Phylotype A” </w:t>
      </w:r>
      <w:r w:rsidR="00447BFB">
        <w:rPr>
          <w:rFonts w:eastAsia="Times New Roman"/>
          <w:color w:val="000000"/>
          <w:lang w:val="en-GB" w:eastAsia="en-GB"/>
        </w:rPr>
        <w:t xml:space="preserve">by </w:t>
      </w:r>
      <w:r w:rsidR="0054178A">
        <w:rPr>
          <w:rFonts w:eastAsia="Times New Roman"/>
          <w:color w:val="000000"/>
          <w:lang w:val="en-GB" w:eastAsia="en-GB"/>
        </w:rPr>
        <w:fldChar w:fldCharType="begin">
          <w:fldData xml:space="preserve">PEVuZE5vdGU+PENpdGUgQXV0aG9yWWVhcj0iMSI+PEF1dGhvcj5CYXJicm9vazwvQXV0aG9yPjxZ
ZWFyPjIwMDY8L1llYXI+PFJlY051bT43ODY8L1JlY051bT48RGlzcGxheVRleHQ+QmFyYnJvb2s8
c3R5bGUgZmFjZT0iaXRhbGljIj4gZXQgYWwuPC9zdHlsZT4gKDIwMDYpPC9EaXNwbGF5VGV4dD48
cmVjb3JkPjxyZWMtbnVtYmVyPjc4NjwvcmVjLW51bWJlcj48Zm9yZWlnbi1rZXlzPjxrZXkgYXBw
PSJFTiIgZGItaWQ9IjBld3Nlcjl6bnN3c2R2ZWR4dzd4MmZ6eWUwMHdwNTAyMDVycyIgdGltZXN0
YW1wPSIxNTcxMDIxNjE5Ij43ODY8L2tleT48L2ZvcmVpZ24ta2V5cz48cmVmLXR5cGUgbmFtZT0i
Sm91cm5hbCBBcnRpY2xlIj4xNzwvcmVmLXR5cGU+PGNvbnRyaWJ1dG9ycz48YXV0aG9ycz48YXV0
aG9yPkJhcmJyb29rLCBBLiBDLjwvYXV0aG9yPjxhdXRob3I+VmlzcmFtLCBTLjwvYXV0aG9yPjxh
dXRob3I+RG91Z2xhcywgQS4gRS48L2F1dGhvcj48YXV0aG9yPkhvd2UsIEMuIEouPC9hdXRob3I+
PC9hdXRob3JzPjwvY29udHJpYnV0b3JzPjxhdXRoLWFkZHJlc3M+RGVwYXJ0bWVudCBvZiBCaW9j
aGVtaXN0cnksIFVuaXZlcnNpdHkgb2YgQ2FtYnJpZGdlLCBUZW5uaXMgQ291cnQgUm9hZCwgQ2Ft
YnJpZGdlIENCMiAxUVcsIFVLLiBhY2IxOEBtb2xlLmJpby5jYW0uYWMudWs8L2F1dGgtYWRkcmVz
cz48dGl0bGVzPjx0aXRsZT5Nb2xlY3VsYXIgZGl2ZXJzaXR5IG9mIGRpbm9mbGFnZWxsYXRlIHN5
bWJpb250cyBvZiBDbmlkYXJpYTogdGhlIHBzYkEgbWluaWNpcmNsZSBvZiBTeW1iaW9kaW5pdW08
L3RpdGxlPjxzZWNvbmRhcnktdGl0bGU+UHJvdGlzdDwvc2Vjb25kYXJ5LXRpdGxlPjwvdGl0bGVz
PjxwZXJpb2RpY2FsPjxmdWxsLXRpdGxlPlByb3Rpc3Q8L2Z1bGwtdGl0bGU+PGFiYnItMT5Qcm90
aXN0PC9hYmJyLTE+PGFiYnItMj5Qcm90aXN0PC9hYmJyLTI+PC9wZXJpb2RpY2FsPjxwYWdlcz4x
NTktNzE8L3BhZ2VzPjx2b2x1bWU+MTU3PC92b2x1bWU+PG51bWJlcj4yPC9udW1iZXI+PGVkaXRp
b24+MjAwNi8wNC8xOTwvZWRpdGlvbj48a2V5d29yZHM+PGtleXdvcmQ+QW1pbm8gQWNpZCBTZXF1
ZW5jZTwva2V5d29yZD48a2V5d29yZD5BbmltYWxzPC9rZXl3b3JkPjxrZXl3b3JkPkJhc2UgU2Vx
dWVuY2U8L2tleXdvcmQ+PGtleXdvcmQ+Q25pZGFyaWEvKnBhcmFzaXRvbG9neTwva2V5d29yZD48
a2V5d29yZD5ETkEsIEtpbmV0b3BsYXN0LypnZW5ldGljczwva2V5d29yZD48a2V5d29yZD5ETkEs
IFByb3Rvem9hbi9nZW5ldGljczwva2V5d29yZD48a2V5d29yZD5ETkEsIFJpYm9zb21hbC9nZW5l
dGljczwva2V5d29yZD48a2V5d29yZD5EaW5vZmxhZ2VsbGlkYS8qZ2VuZXRpY3M8L2tleXdvcmQ+
PGtleXdvcmQ+TW9sZWN1bGFyIFNlcXVlbmNlIERhdGE8L2tleXdvcmQ+PGtleXdvcmQ+UGhvdG9z
eXN0ZW0gSUkgUHJvdGVpbiBDb21wbGV4LypnZW5ldGljczwva2V5d29yZD48a2V5d29yZD5QaHls
b2dlbnk8L2tleXdvcmQ+PGtleXdvcmQ+UG9seW1lcmFzZSBDaGFpbiBSZWFjdGlvbjwva2V5d29y
ZD48a2V5d29yZD5Qcm90b3pvYW4gUHJvdGVpbnMvZ2VuZXRpY3M8L2tleXdvcmQ+PGtleXdvcmQ+
U2Vhd2F0ZXIvKm1pY3JvYmlvbG9neTwva2V5d29yZD48a2V5d29yZD5TZXF1ZW5jZSBBbGlnbm1l
bnQ8L2tleXdvcmQ+PGtleXdvcmQ+U3ltYmlvc2lzPC9rZXl3b3JkPjwva2V5d29yZHM+PGRhdGVz
Pjx5ZWFyPjIwMDY8L3llYXI+PHB1Yi1kYXRlcz48ZGF0ZT5KdW48L2RhdGU+PC9wdWItZGF0ZXM+
PC9kYXRlcz48aXNibj4xNDM0LTQ2MTAgKFByaW50KSYjeEQ7MTQzNC00NjEwIChMaW5raW5nKTwv
aXNibj48YWNjZXNzaW9uLW51bT4xNjYxODU1MTwvYWNjZXNzaW9uLW51bT48dXJscz48cmVsYXRl
ZC11cmxzPjx1cmw+aHR0cHM6Ly93d3cubmNiaS5ubG0ubmloLmdvdi9wdWJtZWQvMTY2MTg1NTE8
L3VybD48L3JlbGF0ZWQtdXJscz48L3VybHM+PGVsZWN0cm9uaWMtcmVzb3VyY2UtbnVtPjEwLjEw
MTYvai5wcm90aXMuMjAwNS4xMi4wMDI8L2VsZWN0cm9uaWMtcmVzb3VyY2UtbnVtPjwvcmVjb3Jk
PjwvQ2l0ZT48L0VuZE5vdGU+
</w:fldData>
        </w:fldChar>
      </w:r>
      <w:r w:rsidR="0054178A">
        <w:rPr>
          <w:rFonts w:eastAsia="Times New Roman"/>
          <w:color w:val="000000"/>
          <w:lang w:val="en-GB" w:eastAsia="en-GB"/>
        </w:rPr>
        <w:instrText xml:space="preserve"> ADDIN EN.CITE </w:instrText>
      </w:r>
      <w:r w:rsidR="0054178A">
        <w:rPr>
          <w:rFonts w:eastAsia="Times New Roman"/>
          <w:color w:val="000000"/>
          <w:lang w:val="en-GB" w:eastAsia="en-GB"/>
        </w:rPr>
        <w:fldChar w:fldCharType="begin">
          <w:fldData xml:space="preserve">PEVuZE5vdGU+PENpdGUgQXV0aG9yWWVhcj0iMSI+PEF1dGhvcj5CYXJicm9vazwvQXV0aG9yPjxZ
ZWFyPjIwMDY8L1llYXI+PFJlY051bT43ODY8L1JlY051bT48RGlzcGxheVRleHQ+QmFyYnJvb2s8
c3R5bGUgZmFjZT0iaXRhbGljIj4gZXQgYWwuPC9zdHlsZT4gKDIwMDYpPC9EaXNwbGF5VGV4dD48
cmVjb3JkPjxyZWMtbnVtYmVyPjc4NjwvcmVjLW51bWJlcj48Zm9yZWlnbi1rZXlzPjxrZXkgYXBw
PSJFTiIgZGItaWQ9IjBld3Nlcjl6bnN3c2R2ZWR4dzd4MmZ6eWUwMHdwNTAyMDVycyIgdGltZXN0
YW1wPSIxNTcxMDIxNjE5Ij43ODY8L2tleT48L2ZvcmVpZ24ta2V5cz48cmVmLXR5cGUgbmFtZT0i
Sm91cm5hbCBBcnRpY2xlIj4xNzwvcmVmLXR5cGU+PGNvbnRyaWJ1dG9ycz48YXV0aG9ycz48YXV0
aG9yPkJhcmJyb29rLCBBLiBDLjwvYXV0aG9yPjxhdXRob3I+VmlzcmFtLCBTLjwvYXV0aG9yPjxh
dXRob3I+RG91Z2xhcywgQS4gRS48L2F1dGhvcj48YXV0aG9yPkhvd2UsIEMuIEouPC9hdXRob3I+
PC9hdXRob3JzPjwvY29udHJpYnV0b3JzPjxhdXRoLWFkZHJlc3M+RGVwYXJ0bWVudCBvZiBCaW9j
aGVtaXN0cnksIFVuaXZlcnNpdHkgb2YgQ2FtYnJpZGdlLCBUZW5uaXMgQ291cnQgUm9hZCwgQ2Ft
YnJpZGdlIENCMiAxUVcsIFVLLiBhY2IxOEBtb2xlLmJpby5jYW0uYWMudWs8L2F1dGgtYWRkcmVz
cz48dGl0bGVzPjx0aXRsZT5Nb2xlY3VsYXIgZGl2ZXJzaXR5IG9mIGRpbm9mbGFnZWxsYXRlIHN5
bWJpb250cyBvZiBDbmlkYXJpYTogdGhlIHBzYkEgbWluaWNpcmNsZSBvZiBTeW1iaW9kaW5pdW08
L3RpdGxlPjxzZWNvbmRhcnktdGl0bGU+UHJvdGlzdDwvc2Vjb25kYXJ5LXRpdGxlPjwvdGl0bGVz
PjxwZXJpb2RpY2FsPjxmdWxsLXRpdGxlPlByb3Rpc3Q8L2Z1bGwtdGl0bGU+PGFiYnItMT5Qcm90
aXN0PC9hYmJyLTE+PGFiYnItMj5Qcm90aXN0PC9hYmJyLTI+PC9wZXJpb2RpY2FsPjxwYWdlcz4x
NTktNzE8L3BhZ2VzPjx2b2x1bWU+MTU3PC92b2x1bWU+PG51bWJlcj4yPC9udW1iZXI+PGVkaXRp
b24+MjAwNi8wNC8xOTwvZWRpdGlvbj48a2V5d29yZHM+PGtleXdvcmQ+QW1pbm8gQWNpZCBTZXF1
ZW5jZTwva2V5d29yZD48a2V5d29yZD5BbmltYWxzPC9rZXl3b3JkPjxrZXl3b3JkPkJhc2UgU2Vx
dWVuY2U8L2tleXdvcmQ+PGtleXdvcmQ+Q25pZGFyaWEvKnBhcmFzaXRvbG9neTwva2V5d29yZD48
a2V5d29yZD5ETkEsIEtpbmV0b3BsYXN0LypnZW5ldGljczwva2V5d29yZD48a2V5d29yZD5ETkEs
IFByb3Rvem9hbi9nZW5ldGljczwva2V5d29yZD48a2V5d29yZD5ETkEsIFJpYm9zb21hbC9nZW5l
dGljczwva2V5d29yZD48a2V5d29yZD5EaW5vZmxhZ2VsbGlkYS8qZ2VuZXRpY3M8L2tleXdvcmQ+
PGtleXdvcmQ+TW9sZWN1bGFyIFNlcXVlbmNlIERhdGE8L2tleXdvcmQ+PGtleXdvcmQ+UGhvdG9z
eXN0ZW0gSUkgUHJvdGVpbiBDb21wbGV4LypnZW5ldGljczwva2V5d29yZD48a2V5d29yZD5QaHls
b2dlbnk8L2tleXdvcmQ+PGtleXdvcmQ+UG9seW1lcmFzZSBDaGFpbiBSZWFjdGlvbjwva2V5d29y
ZD48a2V5d29yZD5Qcm90b3pvYW4gUHJvdGVpbnMvZ2VuZXRpY3M8L2tleXdvcmQ+PGtleXdvcmQ+
U2Vhd2F0ZXIvKm1pY3JvYmlvbG9neTwva2V5d29yZD48a2V5d29yZD5TZXF1ZW5jZSBBbGlnbm1l
bnQ8L2tleXdvcmQ+PGtleXdvcmQ+U3ltYmlvc2lzPC9rZXl3b3JkPjwva2V5d29yZHM+PGRhdGVz
Pjx5ZWFyPjIwMDY8L3llYXI+PHB1Yi1kYXRlcz48ZGF0ZT5KdW48L2RhdGU+PC9wdWItZGF0ZXM+
PC9kYXRlcz48aXNibj4xNDM0LTQ2MTAgKFByaW50KSYjeEQ7MTQzNC00NjEwIChMaW5raW5nKTwv
aXNibj48YWNjZXNzaW9uLW51bT4xNjYxODU1MTwvYWNjZXNzaW9uLW51bT48dXJscz48cmVsYXRl
ZC11cmxzPjx1cmw+aHR0cHM6Ly93d3cubmNiaS5ubG0ubmloLmdvdi9wdWJtZWQvMTY2MTg1NTE8
L3VybD48L3JlbGF0ZWQtdXJscz48L3VybHM+PGVsZWN0cm9uaWMtcmVzb3VyY2UtbnVtPjEwLjEw
MTYvai5wcm90aXMuMjAwNS4xMi4wMDI8L2VsZWN0cm9uaWMtcmVzb3VyY2UtbnVtPjwvcmVjb3Jk
PjwvQ2l0ZT48L0VuZE5vdGU+
</w:fldData>
        </w:fldChar>
      </w:r>
      <w:r w:rsidR="0054178A">
        <w:rPr>
          <w:rFonts w:eastAsia="Times New Roman"/>
          <w:color w:val="000000"/>
          <w:lang w:val="en-GB" w:eastAsia="en-GB"/>
        </w:rPr>
        <w:instrText xml:space="preserve"> ADDIN EN.CITE.DATA </w:instrText>
      </w:r>
      <w:r w:rsidR="0054178A">
        <w:rPr>
          <w:rFonts w:eastAsia="Times New Roman"/>
          <w:color w:val="000000"/>
          <w:lang w:val="en-GB" w:eastAsia="en-GB"/>
        </w:rPr>
      </w:r>
      <w:r w:rsidR="0054178A">
        <w:rPr>
          <w:rFonts w:eastAsia="Times New Roman"/>
          <w:color w:val="000000"/>
          <w:lang w:val="en-GB" w:eastAsia="en-GB"/>
        </w:rPr>
        <w:fldChar w:fldCharType="end"/>
      </w:r>
      <w:r w:rsidR="0054178A">
        <w:rPr>
          <w:rFonts w:eastAsia="Times New Roman"/>
          <w:color w:val="000000"/>
          <w:lang w:val="en-GB" w:eastAsia="en-GB"/>
        </w:rPr>
      </w:r>
      <w:r w:rsidR="0054178A">
        <w:rPr>
          <w:rFonts w:eastAsia="Times New Roman"/>
          <w:color w:val="000000"/>
          <w:lang w:val="en-GB" w:eastAsia="en-GB"/>
        </w:rPr>
        <w:fldChar w:fldCharType="separate"/>
      </w:r>
      <w:r w:rsidR="0054178A">
        <w:rPr>
          <w:rFonts w:eastAsia="Times New Roman"/>
          <w:noProof/>
          <w:color w:val="000000"/>
          <w:lang w:val="en-GB" w:eastAsia="en-GB"/>
        </w:rPr>
        <w:t>Barbrook</w:t>
      </w:r>
      <w:r w:rsidR="0054178A" w:rsidRPr="0054178A">
        <w:rPr>
          <w:rFonts w:eastAsia="Times New Roman"/>
          <w:i/>
          <w:noProof/>
          <w:color w:val="000000"/>
          <w:lang w:val="en-GB" w:eastAsia="en-GB"/>
        </w:rPr>
        <w:t xml:space="preserve"> et al.</w:t>
      </w:r>
      <w:r w:rsidR="0054178A">
        <w:rPr>
          <w:rFonts w:eastAsia="Times New Roman"/>
          <w:noProof/>
          <w:color w:val="000000"/>
          <w:lang w:val="en-GB" w:eastAsia="en-GB"/>
        </w:rPr>
        <w:t xml:space="preserve"> (2006)</w:t>
      </w:r>
      <w:r w:rsidR="0054178A">
        <w:rPr>
          <w:rFonts w:eastAsia="Times New Roman"/>
          <w:color w:val="000000"/>
          <w:lang w:val="en-GB" w:eastAsia="en-GB"/>
        </w:rPr>
        <w:fldChar w:fldCharType="end"/>
      </w:r>
      <w:r w:rsidR="00447BFB">
        <w:rPr>
          <w:rFonts w:eastAsia="Times New Roman"/>
          <w:color w:val="000000"/>
          <w:lang w:val="en-GB" w:eastAsia="en-GB"/>
        </w:rPr>
        <w:t>,</w:t>
      </w:r>
      <w:r w:rsidR="00447BFB" w:rsidRPr="00782320">
        <w:rPr>
          <w:rFonts w:eastAsia="Times New Roman"/>
          <w:color w:val="000000"/>
          <w:lang w:val="en-GB" w:eastAsia="en-GB"/>
        </w:rPr>
        <w:t xml:space="preserve"> “AI” </w:t>
      </w:r>
      <w:r w:rsidR="00447BFB">
        <w:rPr>
          <w:rFonts w:eastAsia="Times New Roman"/>
          <w:color w:val="000000"/>
          <w:lang w:val="en-GB" w:eastAsia="en-GB"/>
        </w:rPr>
        <w:t xml:space="preserve">by </w:t>
      </w:r>
      <w:r w:rsidR="00526AF9">
        <w:rPr>
          <w:rFonts w:eastAsia="Times New Roman"/>
          <w:color w:val="000000"/>
          <w:lang w:val="en-GB" w:eastAsia="en-GB"/>
        </w:rPr>
        <w:fldChar w:fldCharType="begin"/>
      </w:r>
      <w:r w:rsidR="00526AF9">
        <w:rPr>
          <w:rFonts w:eastAsia="Times New Roman"/>
          <w:color w:val="000000"/>
          <w:lang w:val="en-GB" w:eastAsia="en-GB"/>
        </w:rPr>
        <w:instrText xml:space="preserve"> ADDIN EN.CITE &lt;EndNote&gt;&lt;Cite AuthorYear="1"&gt;&lt;Author&gt;Hansen&lt;/Author&gt;&lt;Year&gt;2009&lt;/Year&gt;&lt;RecNum&gt;517&lt;/RecNum&gt;&lt;DisplayText&gt;Hansen and Daugbjerg (2009)&lt;/DisplayText&gt;&lt;record&gt;&lt;rec-number&gt;517&lt;/rec-number&gt;&lt;foreign-keys&gt;&lt;key app="EN" db-id="0ewser9znswsdvedxw7x2fzye00wp50205rs" timestamp="1571021616"&gt;517&lt;/key&gt;&lt;/foreign-keys&gt;&lt;ref-type name="Journal Article"&gt;17&lt;/ref-type&gt;&lt;contributors&gt;&lt;authors&gt;&lt;author&gt;Hansen, G.&lt;/author&gt;&lt;author&gt;Daugbjerg, N.&lt;/author&gt;&lt;/authors&gt;&lt;/contributors&gt;&lt;auth-address&gt;Department of Biology, Phycology Laboratory, University of Copenhagen, Oster Farimagsgade 2D, DK-1353 Copenhagen K., Denmark.&lt;/auth-address&gt;&lt;titles&gt;&lt;title&gt;Symbiodinium natans sp. nov.: A &amp;quot;Free-Living&amp;quot; dinoflagellate from Tenerife (Northeast-Atlantic Ocean)&lt;/title&gt;&lt;secondary-title&gt;Journal of Phycology&lt;/secondary-title&gt;&lt;/titles&gt;&lt;periodical&gt;&lt;full-title&gt;Journal of Phycology&lt;/full-title&gt;&lt;abbr-1&gt;J. Phycol.&lt;/abbr-1&gt;&lt;abbr-2&gt;J Phycol&lt;/abbr-2&gt;&lt;/periodical&gt;&lt;pages&gt;251-263&lt;/pages&gt;&lt;volume&gt;45&lt;/volume&gt;&lt;number&gt;1&lt;/number&gt;&lt;keywords&gt;&lt;keyword&gt;LSU rDNA&lt;/keyword&gt;&lt;keyword&gt;free-living Symbiodinium&lt;/keyword&gt;&lt;keyword&gt;molecular phylogeny&lt;/keyword&gt;&lt;keyword&gt;plate tabulation&lt;/keyword&gt;&lt;keyword&gt;ultrastructure&lt;/keyword&gt;&lt;/keywords&gt;&lt;dates&gt;&lt;year&gt;2009&lt;/year&gt;&lt;pub-dates&gt;&lt;date&gt;Feb&lt;/date&gt;&lt;/pub-dates&gt;&lt;/dates&gt;&lt;isbn&gt;1529-8817 (Electronic)&amp;#xD;0022-3646 (Linking)&lt;/isbn&gt;&lt;accession-num&gt;27033661&lt;/accession-num&gt;&lt;urls&gt;&lt;related-urls&gt;&lt;url&gt;http://www.ncbi.nlm.nih.gov/pubmed/27033661&lt;/url&gt;&lt;/related-urls&gt;&lt;/urls&gt;&lt;electronic-resource-num&gt;10.1111/j.1529-8817.2008.00621.x&lt;/electronic-resource-num&gt;&lt;/record&gt;&lt;/Cite&gt;&lt;/EndNote&gt;</w:instrText>
      </w:r>
      <w:r w:rsidR="00526AF9">
        <w:rPr>
          <w:rFonts w:eastAsia="Times New Roman"/>
          <w:color w:val="000000"/>
          <w:lang w:val="en-GB" w:eastAsia="en-GB"/>
        </w:rPr>
        <w:fldChar w:fldCharType="separate"/>
      </w:r>
      <w:r w:rsidR="00526AF9">
        <w:rPr>
          <w:rFonts w:eastAsia="Times New Roman"/>
          <w:noProof/>
          <w:color w:val="000000"/>
          <w:lang w:val="en-GB" w:eastAsia="en-GB"/>
        </w:rPr>
        <w:t>Hansen and Daugbjerg (2009)</w:t>
      </w:r>
      <w:r w:rsidR="00526AF9">
        <w:rPr>
          <w:rFonts w:eastAsia="Times New Roman"/>
          <w:color w:val="000000"/>
          <w:lang w:val="en-GB" w:eastAsia="en-GB"/>
        </w:rPr>
        <w:fldChar w:fldCharType="end"/>
      </w:r>
      <w:r w:rsidR="00447BFB" w:rsidRPr="00782320">
        <w:rPr>
          <w:rFonts w:eastAsia="Times New Roman"/>
          <w:color w:val="000000"/>
          <w:lang w:val="en-GB" w:eastAsia="en-GB"/>
        </w:rPr>
        <w:t xml:space="preserve"> or A1_Med &amp; NAt1 </w:t>
      </w:r>
      <w:r w:rsidR="00447BFB">
        <w:rPr>
          <w:rFonts w:eastAsia="Times New Roman"/>
          <w:color w:val="000000"/>
          <w:lang w:val="en-GB" w:eastAsia="en-GB"/>
        </w:rPr>
        <w:t xml:space="preserve">by </w:t>
      </w:r>
      <w:r w:rsidR="00526AF9">
        <w:rPr>
          <w:rFonts w:eastAsia="Times New Roman"/>
          <w:color w:val="000000"/>
          <w:lang w:val="en-GB" w:eastAsia="en-GB"/>
        </w:rPr>
        <w:fldChar w:fldCharType="begin"/>
      </w:r>
      <w:r w:rsidR="00526AF9">
        <w:rPr>
          <w:rFonts w:eastAsia="Times New Roman"/>
          <w:color w:val="000000"/>
          <w:lang w:val="en-GB" w:eastAsia="en-GB"/>
        </w:rPr>
        <w:instrText xml:space="preserve"> ADDIN EN.CITE &lt;EndNote&gt;&lt;Cite AuthorYear="1"&gt;&lt;Author&gt;Grajales&lt;/Author&gt;&lt;Year&gt;2016&lt;/Year&gt;&lt;RecNum&gt;918&lt;/RecNum&gt;&lt;DisplayText&gt;Grajales&lt;style face="italic"&gt; et al.&lt;/style&gt; (2016)&lt;/DisplayText&gt;&lt;record&gt;&lt;rec-number&gt;918&lt;/rec-number&gt;&lt;foreign-keys&gt;&lt;key app="EN" db-id="0ewser9znswsdvedxw7x2fzye00wp50205rs" timestamp="1571942141"&gt;918&lt;/key&gt;&lt;/foreign-keys&gt;&lt;ref-type name="Journal Article"&gt;17&lt;/ref-type&gt;&lt;contributors&gt;&lt;authors&gt;&lt;author&gt;Grajales, Alejandro&lt;/author&gt;&lt;author&gt;Rodríguez, Estefanía&lt;/author&gt;&lt;author&gt;Thornhill, Daniel J.&lt;/author&gt;&lt;/authors&gt;&lt;/contributors&gt;&lt;titles&gt;&lt;title&gt;Patterns of Symbiodinium spp. associations within the family Aiptasiidae, a monophyletic lineage of symbiotic of sea anemones (Cnidaria, Actiniaria)&lt;/title&gt;&lt;secondary-title&gt;Coral Reefs&lt;/secondary-title&gt;&lt;/titles&gt;&lt;periodical&gt;&lt;full-title&gt;Coral Reefs&lt;/full-title&gt;&lt;abbr-1&gt;Coral Reefs&lt;/abbr-1&gt;&lt;abbr-2&gt;Coral Reefs&lt;/abbr-2&gt;&lt;/periodical&gt;&lt;pages&gt;345-355&lt;/pages&gt;&lt;volume&gt;35&lt;/volume&gt;&lt;number&gt;1&lt;/number&gt;&lt;section&gt;345&lt;/section&gt;&lt;dates&gt;&lt;year&gt;2016&lt;/year&gt;&lt;/dates&gt;&lt;isbn&gt;0722-4028&amp;#xD;1432-0975&lt;/isbn&gt;&lt;urls&gt;&lt;/urls&gt;&lt;electronic-resource-num&gt;10.1007/s00338-015-1352-5&lt;/electronic-resource-num&gt;&lt;/record&gt;&lt;/Cite&gt;&lt;/EndNote&gt;</w:instrText>
      </w:r>
      <w:r w:rsidR="00526AF9">
        <w:rPr>
          <w:rFonts w:eastAsia="Times New Roman"/>
          <w:color w:val="000000"/>
          <w:lang w:val="en-GB" w:eastAsia="en-GB"/>
        </w:rPr>
        <w:fldChar w:fldCharType="separate"/>
      </w:r>
      <w:r w:rsidR="00526AF9">
        <w:rPr>
          <w:rFonts w:eastAsia="Times New Roman"/>
          <w:noProof/>
          <w:color w:val="000000"/>
          <w:lang w:val="en-GB" w:eastAsia="en-GB"/>
        </w:rPr>
        <w:t>Grajales</w:t>
      </w:r>
      <w:r w:rsidR="00526AF9" w:rsidRPr="00526AF9">
        <w:rPr>
          <w:rFonts w:eastAsia="Times New Roman"/>
          <w:i/>
          <w:noProof/>
          <w:color w:val="000000"/>
          <w:lang w:val="en-GB" w:eastAsia="en-GB"/>
        </w:rPr>
        <w:t xml:space="preserve"> et al.</w:t>
      </w:r>
      <w:r w:rsidR="00526AF9">
        <w:rPr>
          <w:rFonts w:eastAsia="Times New Roman"/>
          <w:noProof/>
          <w:color w:val="000000"/>
          <w:lang w:val="en-GB" w:eastAsia="en-GB"/>
        </w:rPr>
        <w:t xml:space="preserve"> (2016)</w:t>
      </w:r>
      <w:r w:rsidR="00526AF9">
        <w:rPr>
          <w:rFonts w:eastAsia="Times New Roman"/>
          <w:color w:val="000000"/>
          <w:lang w:val="en-GB" w:eastAsia="en-GB"/>
        </w:rPr>
        <w:fldChar w:fldCharType="end"/>
      </w:r>
      <w:r w:rsidR="00447BFB" w:rsidRPr="00782320">
        <w:rPr>
          <w:rFonts w:eastAsia="Times New Roman"/>
          <w:color w:val="000000"/>
          <w:lang w:val="en-GB" w:eastAsia="en-GB"/>
        </w:rPr>
        <w:t xml:space="preserve">. </w:t>
      </w:r>
      <w:r w:rsidR="000C242B" w:rsidRPr="006624B9">
        <w:rPr>
          <w:rFonts w:eastAsia="Times New Roman"/>
          <w:i/>
          <w:color w:val="000000"/>
          <w:lang w:val="en-GB" w:eastAsia="en-GB"/>
        </w:rPr>
        <w:t>Philozoon</w:t>
      </w:r>
      <w:r w:rsidR="000C242B">
        <w:rPr>
          <w:rFonts w:eastAsia="Times New Roman"/>
          <w:color w:val="000000"/>
          <w:lang w:val="en-GB" w:eastAsia="en-GB"/>
        </w:rPr>
        <w:t xml:space="preserve"> </w:t>
      </w:r>
      <w:r w:rsidR="003C7910">
        <w:rPr>
          <w:rFonts w:eastAsia="Times New Roman"/>
          <w:color w:val="000000"/>
          <w:lang w:val="en-GB" w:eastAsia="en-GB"/>
        </w:rPr>
        <w:t xml:space="preserve">currently has eight </w:t>
      </w:r>
      <w:r w:rsidR="00526AF9">
        <w:rPr>
          <w:rFonts w:eastAsia="Times New Roman"/>
          <w:color w:val="000000"/>
          <w:lang w:val="en-GB" w:eastAsia="en-GB"/>
        </w:rPr>
        <w:t>species</w:t>
      </w:r>
      <w:r w:rsidR="003E3297" w:rsidRPr="003E3297">
        <w:rPr>
          <w:rFonts w:eastAsia="Times New Roman"/>
          <w:color w:val="000000"/>
          <w:lang w:val="en-GB" w:eastAsia="en-GB"/>
        </w:rPr>
        <w:t xml:space="preserve"> </w:t>
      </w:r>
      <w:r w:rsidR="003E3297">
        <w:rPr>
          <w:rFonts w:eastAsia="Times New Roman"/>
          <w:color w:val="000000"/>
          <w:lang w:val="en-GB" w:eastAsia="en-GB"/>
        </w:rPr>
        <w:t xml:space="preserve">displaying high host specificity </w:t>
      </w:r>
      <w:r w:rsidR="003E3297">
        <w:rPr>
          <w:rFonts w:eastAsia="Times New Roman"/>
          <w:color w:val="000000"/>
          <w:lang w:val="en-GB" w:eastAsia="en-GB"/>
        </w:rPr>
        <w:fldChar w:fldCharType="begin"/>
      </w:r>
      <w:r w:rsidR="003E3297">
        <w:rPr>
          <w:rFonts w:eastAsia="Times New Roman"/>
          <w:color w:val="000000"/>
          <w:lang w:val="en-GB" w:eastAsia="en-GB"/>
        </w:rPr>
        <w:instrText xml:space="preserve"> ADDIN EN.CITE &lt;EndNote&gt;&lt;Cite&gt;&lt;Author&gt;LaJeunesse&lt;/Author&gt;&lt;Year&gt;2021&lt;/Year&gt;&lt;RecNum&gt;1132&lt;/RecNum&gt;&lt;DisplayText&gt;(LaJeunesse&lt;style face="italic"&gt; et al.&lt;/style&gt; 2021)&lt;/DisplayText&gt;&lt;record&gt;&lt;rec-number&gt;1132&lt;/rec-number&gt;&lt;foreign-keys&gt;&lt;key app="EN" db-id="0ewser9znswsdvedxw7x2fzye00wp50205rs" timestamp="1625155855"&gt;1132&lt;/key&gt;&lt;/foreign-keys&gt;&lt;ref-type name="Journal Article"&gt;17&lt;/ref-type&gt;&lt;contributors&gt;&lt;authors&gt;&lt;author&gt;LaJeunesse, Todd C.&lt;/author&gt;&lt;author&gt;Wiedenmann, Joerg&lt;/author&gt;&lt;author&gt;Casado-Amezúa, Pilar&lt;/author&gt;&lt;author&gt;D’Ambra, Isabella&lt;/author&gt;&lt;author&gt;Turnham, Kira E.&lt;/author&gt;&lt;author&gt;Nitschke, Matthew R.&lt;/author&gt;&lt;author&gt;Oakley, Clinton A.&lt;/author&gt;&lt;author&gt;Goffredo, Stefano&lt;/author&gt;&lt;author&gt;Spano, Carlos A.&lt;/author&gt;&lt;author&gt;Cubillos, Victor M.&lt;/author&gt;&lt;author&gt;Davy, Simon K.&lt;/author&gt;&lt;author&gt;Suggett, David J.&lt;/author&gt;&lt;/authors&gt;&lt;/contributors&gt;&lt;titles&gt;&lt;title&gt;Revival of Philozoon Geddes for host-specialized dinoflagellates, ‘zooxanthellae’, in animals from coastal temperate zones of northern and southern hemispheres&lt;/title&gt;&lt;secondary-title&gt;European Journal of Phycology&lt;/secondary-title&gt;&lt;/titles&gt;&lt;periodical&gt;&lt;full-title&gt;European Journal of Phycology&lt;/full-title&gt;&lt;abbr-1&gt;Eur. J. Phycol.&lt;/abbr-1&gt;&lt;abbr-2&gt;Eur J Phycol&lt;/abbr-2&gt;&lt;/periodical&gt;&lt;pages&gt;1-15&lt;/pages&gt;&lt;section&gt;1&lt;/section&gt;&lt;dates&gt;&lt;year&gt;2021&lt;/year&gt;&lt;/dates&gt;&lt;isbn&gt;0967-0262&amp;#xD;1469-4433&lt;/isbn&gt;&lt;urls&gt;&lt;/urls&gt;&lt;electronic-resource-num&gt;10.1080/09670262.2021.1914863&lt;/electronic-resource-num&gt;&lt;/record&gt;&lt;/Cite&gt;&lt;/EndNote&gt;</w:instrText>
      </w:r>
      <w:r w:rsidR="003E3297">
        <w:rPr>
          <w:rFonts w:eastAsia="Times New Roman"/>
          <w:color w:val="000000"/>
          <w:lang w:val="en-GB" w:eastAsia="en-GB"/>
        </w:rPr>
        <w:fldChar w:fldCharType="separate"/>
      </w:r>
      <w:r w:rsidR="003E3297">
        <w:rPr>
          <w:rFonts w:eastAsia="Times New Roman"/>
          <w:noProof/>
          <w:color w:val="000000"/>
          <w:lang w:val="en-GB" w:eastAsia="en-GB"/>
        </w:rPr>
        <w:t>(LaJeunesse</w:t>
      </w:r>
      <w:r w:rsidR="003E3297" w:rsidRPr="00526AF9">
        <w:rPr>
          <w:rFonts w:eastAsia="Times New Roman"/>
          <w:i/>
          <w:noProof/>
          <w:color w:val="000000"/>
          <w:lang w:val="en-GB" w:eastAsia="en-GB"/>
        </w:rPr>
        <w:t xml:space="preserve"> et al.</w:t>
      </w:r>
      <w:r w:rsidR="003E3297">
        <w:rPr>
          <w:rFonts w:eastAsia="Times New Roman"/>
          <w:noProof/>
          <w:color w:val="000000"/>
          <w:lang w:val="en-GB" w:eastAsia="en-GB"/>
        </w:rPr>
        <w:t xml:space="preserve"> 2021)</w:t>
      </w:r>
      <w:r w:rsidR="003E3297">
        <w:rPr>
          <w:rFonts w:eastAsia="Times New Roman"/>
          <w:color w:val="000000"/>
          <w:lang w:val="en-GB" w:eastAsia="en-GB"/>
        </w:rPr>
        <w:fldChar w:fldCharType="end"/>
      </w:r>
      <w:r w:rsidR="009F77B1">
        <w:rPr>
          <w:rFonts w:eastAsia="Times New Roman"/>
          <w:color w:val="000000"/>
          <w:lang w:val="en-GB" w:eastAsia="en-GB"/>
        </w:rPr>
        <w:t xml:space="preserve">, many </w:t>
      </w:r>
      <w:r w:rsidR="003E3297">
        <w:rPr>
          <w:rFonts w:eastAsia="Times New Roman"/>
          <w:color w:val="000000"/>
          <w:lang w:val="en-GB" w:eastAsia="en-GB"/>
        </w:rPr>
        <w:t xml:space="preserve">of which </w:t>
      </w:r>
      <w:r w:rsidR="00093B1D">
        <w:rPr>
          <w:rFonts w:eastAsia="Times New Roman"/>
          <w:color w:val="000000"/>
          <w:lang w:val="en-GB" w:eastAsia="en-GB"/>
        </w:rPr>
        <w:t>occur</w:t>
      </w:r>
      <w:r w:rsidR="003E3297">
        <w:rPr>
          <w:rFonts w:eastAsia="Times New Roman"/>
          <w:color w:val="000000"/>
          <w:lang w:val="en-GB" w:eastAsia="en-GB"/>
        </w:rPr>
        <w:t xml:space="preserve"> in the Mediterranean</w:t>
      </w:r>
      <w:r w:rsidR="00526AF9">
        <w:rPr>
          <w:rFonts w:eastAsia="Times New Roman"/>
          <w:color w:val="000000"/>
          <w:lang w:val="en-GB" w:eastAsia="en-GB"/>
        </w:rPr>
        <w:t xml:space="preserve">. </w:t>
      </w:r>
      <w:r w:rsidR="0043480B">
        <w:rPr>
          <w:rFonts w:eastAsia="Times New Roman"/>
          <w:color w:val="000000"/>
          <w:lang w:val="en-GB" w:eastAsia="en-GB"/>
        </w:rPr>
        <w:t>O</w:t>
      </w:r>
      <w:r w:rsidR="00526AF9">
        <w:rPr>
          <w:rFonts w:eastAsia="Times New Roman"/>
          <w:color w:val="000000"/>
          <w:lang w:val="en-GB" w:eastAsia="en-GB"/>
        </w:rPr>
        <w:t>nly</w:t>
      </w:r>
      <w:r w:rsidR="00755A92">
        <w:rPr>
          <w:rFonts w:eastAsia="Times New Roman"/>
          <w:color w:val="000000"/>
          <w:lang w:val="en-GB" w:eastAsia="en-GB"/>
        </w:rPr>
        <w:t xml:space="preserve"> on</w:t>
      </w:r>
      <w:r w:rsidR="005071A7">
        <w:rPr>
          <w:rFonts w:eastAsia="Times New Roman"/>
          <w:color w:val="000000"/>
          <w:lang w:val="en-GB" w:eastAsia="en-GB"/>
        </w:rPr>
        <w:t>e</w:t>
      </w:r>
      <w:r w:rsidR="00755A92">
        <w:rPr>
          <w:rFonts w:eastAsia="Times New Roman"/>
          <w:color w:val="000000"/>
          <w:lang w:val="en-GB" w:eastAsia="en-GB"/>
        </w:rPr>
        <w:t xml:space="preserve"> </w:t>
      </w:r>
      <w:r w:rsidR="00ED0526">
        <w:rPr>
          <w:rFonts w:eastAsia="Times New Roman"/>
          <w:color w:val="000000"/>
          <w:lang w:val="en-GB" w:eastAsia="en-GB"/>
        </w:rPr>
        <w:t>of these</w:t>
      </w:r>
      <w:r w:rsidR="00755A92">
        <w:rPr>
          <w:rFonts w:eastAsia="Times New Roman"/>
          <w:color w:val="000000"/>
          <w:lang w:val="en-GB" w:eastAsia="en-GB"/>
        </w:rPr>
        <w:t>,</w:t>
      </w:r>
      <w:r w:rsidR="00526AF9">
        <w:rPr>
          <w:rFonts w:eastAsia="Times New Roman"/>
          <w:color w:val="000000"/>
          <w:lang w:val="en-GB" w:eastAsia="en-GB"/>
        </w:rPr>
        <w:t xml:space="preserve"> </w:t>
      </w:r>
      <w:r w:rsidR="00526AF9" w:rsidRPr="00526AF9">
        <w:rPr>
          <w:rFonts w:eastAsia="Times New Roman"/>
          <w:i/>
          <w:color w:val="000000"/>
          <w:lang w:val="en-GB" w:eastAsia="en-GB"/>
        </w:rPr>
        <w:t>P. medusarum</w:t>
      </w:r>
      <w:r w:rsidR="00755A92">
        <w:rPr>
          <w:rFonts w:eastAsia="Times New Roman"/>
          <w:i/>
          <w:color w:val="000000"/>
          <w:lang w:val="en-GB" w:eastAsia="en-GB"/>
        </w:rPr>
        <w:t>,</w:t>
      </w:r>
      <w:r w:rsidR="00526AF9">
        <w:rPr>
          <w:rFonts w:eastAsia="Times New Roman"/>
          <w:color w:val="000000"/>
          <w:lang w:val="en-GB" w:eastAsia="en-GB"/>
        </w:rPr>
        <w:t xml:space="preserve"> is known to associate with </w:t>
      </w:r>
      <w:r w:rsidR="00526AF9" w:rsidRPr="00526AF9">
        <w:rPr>
          <w:rFonts w:eastAsia="Times New Roman"/>
          <w:i/>
          <w:color w:val="000000"/>
          <w:lang w:val="en-GB" w:eastAsia="en-GB"/>
        </w:rPr>
        <w:t>C. tuberculata</w:t>
      </w:r>
      <w:r w:rsidR="00526AF9">
        <w:rPr>
          <w:rFonts w:eastAsia="Times New Roman"/>
          <w:color w:val="000000"/>
          <w:lang w:val="en-GB" w:eastAsia="en-GB"/>
        </w:rPr>
        <w:t xml:space="preserve">. </w:t>
      </w:r>
      <w:r w:rsidR="00C143E9">
        <w:rPr>
          <w:rFonts w:eastAsia="Times New Roman"/>
          <w:color w:val="000000"/>
          <w:lang w:val="en-GB" w:eastAsia="en-GB"/>
        </w:rPr>
        <w:t>Therefore</w:t>
      </w:r>
      <w:r w:rsidR="009A7D0D">
        <w:rPr>
          <w:rFonts w:eastAsia="Times New Roman"/>
          <w:color w:val="000000"/>
          <w:lang w:val="en-GB" w:eastAsia="en-GB"/>
        </w:rPr>
        <w:t xml:space="preserve">, this animal’s symbiont flexibility </w:t>
      </w:r>
      <w:r w:rsidR="00F43837">
        <w:rPr>
          <w:rFonts w:eastAsia="Times New Roman"/>
          <w:color w:val="000000"/>
          <w:lang w:val="en-GB" w:eastAsia="en-GB"/>
        </w:rPr>
        <w:t>appears</w:t>
      </w:r>
      <w:r w:rsidR="009A7D0D">
        <w:rPr>
          <w:rFonts w:eastAsia="Times New Roman"/>
          <w:color w:val="000000"/>
          <w:lang w:val="en-GB" w:eastAsia="en-GB"/>
        </w:rPr>
        <w:t xml:space="preserve"> limited to just two </w:t>
      </w:r>
      <w:r w:rsidR="00F43837">
        <w:rPr>
          <w:rFonts w:eastAsia="Times New Roman"/>
          <w:color w:val="000000"/>
          <w:lang w:val="en-GB" w:eastAsia="en-GB"/>
        </w:rPr>
        <w:t xml:space="preserve">dinoflagellate </w:t>
      </w:r>
      <w:r w:rsidR="009A7D0D">
        <w:rPr>
          <w:rFonts w:eastAsia="Times New Roman"/>
          <w:color w:val="000000"/>
          <w:lang w:val="en-GB" w:eastAsia="en-GB"/>
        </w:rPr>
        <w:t>species</w:t>
      </w:r>
      <w:r w:rsidR="00C143E9">
        <w:rPr>
          <w:rFonts w:eastAsia="Times New Roman"/>
          <w:color w:val="000000"/>
          <w:lang w:val="en-GB" w:eastAsia="en-GB"/>
        </w:rPr>
        <w:t>.</w:t>
      </w:r>
    </w:p>
    <w:p w14:paraId="48434269" w14:textId="1DB3A495" w:rsidR="00BB2E1D" w:rsidRDefault="0038063D" w:rsidP="00D0756F">
      <w:pPr>
        <w:spacing w:line="480" w:lineRule="auto"/>
        <w:ind w:firstLine="720"/>
        <w:rPr>
          <w:rFonts w:eastAsia="Times New Roman"/>
          <w:color w:val="000000"/>
          <w:lang w:val="en-GB" w:eastAsia="en-GB"/>
        </w:rPr>
      </w:pPr>
      <w:r>
        <w:rPr>
          <w:rFonts w:eastAsia="Times New Roman"/>
          <w:color w:val="000000"/>
          <w:lang w:val="en-GB" w:eastAsia="en-GB"/>
        </w:rPr>
        <w:t>These</w:t>
      </w:r>
      <w:r w:rsidR="00D0756F">
        <w:rPr>
          <w:rFonts w:eastAsia="Times New Roman"/>
          <w:color w:val="000000"/>
          <w:lang w:val="en-GB" w:eastAsia="en-GB"/>
        </w:rPr>
        <w:t xml:space="preserve"> </w:t>
      </w:r>
      <w:r>
        <w:rPr>
          <w:rFonts w:eastAsia="Times New Roman"/>
          <w:color w:val="000000"/>
          <w:lang w:val="en-GB" w:eastAsia="en-GB"/>
        </w:rPr>
        <w:t xml:space="preserve">conclusions are mostly consistent with the </w:t>
      </w:r>
      <w:r w:rsidR="00F07678">
        <w:rPr>
          <w:rFonts w:eastAsia="Times New Roman"/>
          <w:color w:val="000000"/>
          <w:lang w:val="en-GB" w:eastAsia="en-GB"/>
        </w:rPr>
        <w:t xml:space="preserve">recent </w:t>
      </w:r>
      <w:r>
        <w:rPr>
          <w:rFonts w:eastAsia="Times New Roman"/>
          <w:color w:val="000000"/>
          <w:lang w:val="en-GB" w:eastAsia="en-GB"/>
        </w:rPr>
        <w:t xml:space="preserve">findings </w:t>
      </w:r>
      <w:r w:rsidR="00F07678">
        <w:rPr>
          <w:rFonts w:eastAsia="Times New Roman"/>
          <w:color w:val="000000"/>
          <w:lang w:val="en-GB" w:eastAsia="en-GB"/>
        </w:rPr>
        <w:t>of</w:t>
      </w:r>
      <w:r w:rsidR="00D0756F">
        <w:rPr>
          <w:rFonts w:eastAsia="Times New Roman"/>
          <w:color w:val="000000"/>
          <w:lang w:val="en-GB" w:eastAsia="en-GB"/>
        </w:rPr>
        <w:t xml:space="preserve"> </w:t>
      </w:r>
      <w:r w:rsidR="00D0756F">
        <w:rPr>
          <w:rFonts w:eastAsia="Times New Roman"/>
          <w:color w:val="000000"/>
          <w:lang w:val="en-GB" w:eastAsia="en-GB"/>
        </w:rPr>
        <w:fldChar w:fldCharType="begin"/>
      </w:r>
      <w:r w:rsidR="00D0756F">
        <w:rPr>
          <w:rFonts w:eastAsia="Times New Roman"/>
          <w:color w:val="000000"/>
          <w:lang w:val="en-GB" w:eastAsia="en-GB"/>
        </w:rPr>
        <w:instrText xml:space="preserve"> ADDIN EN.CITE &lt;EndNote&gt;&lt;Cite AuthorYear="1"&gt;&lt;Author&gt;Dall’Olio&lt;/Author&gt;&lt;Year&gt;2022&lt;/Year&gt;&lt;RecNum&gt;1347&lt;/RecNum&gt;&lt;DisplayText&gt;Dall’Olio&lt;style face="italic"&gt; et al.&lt;/style&gt; (2022)&lt;/DisplayText&gt;&lt;record&gt;&lt;rec-number&gt;1347&lt;/rec-number&gt;&lt;foreign-keys&gt;&lt;key app="EN" db-id="0ewser9znswsdvedxw7x2fzye00wp50205rs" timestamp="1653386371"&gt;1347&lt;/key&gt;&lt;/foreign-keys&gt;&lt;ref-type name="Journal Article"&gt;17&lt;/ref-type&gt;&lt;contributors&gt;&lt;authors&gt;&lt;author&gt;Dall’Olio, Lucija Raspor&lt;/author&gt;&lt;author&gt;Beran, Alfred&lt;/author&gt;&lt;author&gt;Flander-Putrle, Vesna&lt;/author&gt;&lt;author&gt;Malej, Alenka&lt;/author&gt;&lt;author&gt;Ramšak, Andreja&lt;/author&gt;&lt;/authors&gt;&lt;/contributors&gt;&lt;titles&gt;&lt;title&gt;Diversity of Dinoflagellate Symbionts in Scyphozoan Hosts From Shallow Environments: The Mediterranean Sea and Cabo Frio (Rio de Janeiro, Brazil)&lt;/title&gt;&lt;secondary-title&gt;Frontiers in Marine Science&lt;/secondary-title&gt;&lt;/titles&gt;&lt;periodical&gt;&lt;full-title&gt;Frontiers in Marine Science&lt;/full-title&gt;&lt;/periodical&gt;&lt;volume&gt;9&lt;/volume&gt;&lt;dates&gt;&lt;year&gt;2022&lt;/year&gt;&lt;/dates&gt;&lt;isbn&gt;2296-7745&lt;/isbn&gt;&lt;urls&gt;&lt;/urls&gt;&lt;electronic-resource-num&gt;10.3389/fmars.2022.867554&lt;/electronic-resource-num&gt;&lt;/record&gt;&lt;/Cite&gt;&lt;/EndNote&gt;</w:instrText>
      </w:r>
      <w:r w:rsidR="00D0756F">
        <w:rPr>
          <w:rFonts w:eastAsia="Times New Roman"/>
          <w:color w:val="000000"/>
          <w:lang w:val="en-GB" w:eastAsia="en-GB"/>
        </w:rPr>
        <w:fldChar w:fldCharType="separate"/>
      </w:r>
      <w:r w:rsidR="00D0756F">
        <w:rPr>
          <w:rFonts w:eastAsia="Times New Roman"/>
          <w:noProof/>
          <w:color w:val="000000"/>
          <w:lang w:val="en-GB" w:eastAsia="en-GB"/>
        </w:rPr>
        <w:t>Dall’Olio</w:t>
      </w:r>
      <w:r w:rsidR="00D0756F" w:rsidRPr="00E2182E">
        <w:rPr>
          <w:rFonts w:eastAsia="Times New Roman"/>
          <w:i/>
          <w:noProof/>
          <w:color w:val="000000"/>
          <w:lang w:val="en-GB" w:eastAsia="en-GB"/>
        </w:rPr>
        <w:t xml:space="preserve"> et al.</w:t>
      </w:r>
      <w:r w:rsidR="00D0756F">
        <w:rPr>
          <w:rFonts w:eastAsia="Times New Roman"/>
          <w:noProof/>
          <w:color w:val="000000"/>
          <w:lang w:val="en-GB" w:eastAsia="en-GB"/>
        </w:rPr>
        <w:t xml:space="preserve"> (2022)</w:t>
      </w:r>
      <w:r w:rsidR="00D0756F">
        <w:rPr>
          <w:rFonts w:eastAsia="Times New Roman"/>
          <w:color w:val="000000"/>
          <w:lang w:val="en-GB" w:eastAsia="en-GB"/>
        </w:rPr>
        <w:fldChar w:fldCharType="end"/>
      </w:r>
      <w:r w:rsidR="00F07678">
        <w:rPr>
          <w:rFonts w:eastAsia="Times New Roman"/>
          <w:color w:val="000000"/>
          <w:lang w:val="en-GB" w:eastAsia="en-GB"/>
        </w:rPr>
        <w:t>,</w:t>
      </w:r>
      <w:r w:rsidR="00D0756F">
        <w:rPr>
          <w:rFonts w:eastAsia="Times New Roman"/>
          <w:color w:val="000000"/>
          <w:lang w:val="en-GB" w:eastAsia="en-GB"/>
        </w:rPr>
        <w:t xml:space="preserve"> </w:t>
      </w:r>
      <w:r w:rsidR="00F07678">
        <w:rPr>
          <w:rFonts w:eastAsia="Times New Roman"/>
          <w:color w:val="000000"/>
          <w:lang w:val="en-GB" w:eastAsia="en-GB"/>
        </w:rPr>
        <w:t xml:space="preserve">which </w:t>
      </w:r>
      <w:r w:rsidR="00D0756F">
        <w:rPr>
          <w:rFonts w:eastAsia="Times New Roman"/>
          <w:color w:val="000000"/>
          <w:lang w:val="en-GB" w:eastAsia="en-GB"/>
        </w:rPr>
        <w:t xml:space="preserve">found that individual specimens of </w:t>
      </w:r>
      <w:r w:rsidR="00D0756F" w:rsidRPr="00881E37">
        <w:rPr>
          <w:rFonts w:eastAsia="Times New Roman"/>
          <w:i/>
          <w:color w:val="000000"/>
          <w:lang w:val="en-GB" w:eastAsia="en-GB"/>
        </w:rPr>
        <w:t>C. tuberculata</w:t>
      </w:r>
      <w:r w:rsidR="00D0756F">
        <w:rPr>
          <w:rFonts w:eastAsia="Times New Roman"/>
          <w:color w:val="000000"/>
          <w:lang w:val="en-GB" w:eastAsia="en-GB"/>
        </w:rPr>
        <w:t xml:space="preserve"> collected at sampling sites in the Algerian Basin (westernmost western Mediterranean), southern Tyrr</w:t>
      </w:r>
      <w:r w:rsidR="00D0756F" w:rsidRPr="00782320">
        <w:rPr>
          <w:rFonts w:eastAsia="Times New Roman"/>
          <w:color w:val="000000"/>
          <w:lang w:val="en-GB" w:eastAsia="en-GB"/>
        </w:rPr>
        <w:t>henian</w:t>
      </w:r>
      <w:r w:rsidR="00D0756F">
        <w:rPr>
          <w:rFonts w:eastAsia="Times New Roman"/>
          <w:color w:val="000000"/>
          <w:lang w:val="en-GB" w:eastAsia="en-GB"/>
        </w:rPr>
        <w:t xml:space="preserve">, northern Adriatic, </w:t>
      </w:r>
      <w:r w:rsidR="00D0756F" w:rsidRPr="00782320">
        <w:rPr>
          <w:rFonts w:eastAsia="Times New Roman"/>
          <w:color w:val="000000"/>
          <w:lang w:val="en-GB" w:eastAsia="en-GB"/>
        </w:rPr>
        <w:t>and Ionian Sea</w:t>
      </w:r>
      <w:r w:rsidR="00D0756F">
        <w:rPr>
          <w:rFonts w:eastAsia="Times New Roman"/>
          <w:color w:val="000000"/>
          <w:lang w:val="en-GB" w:eastAsia="en-GB"/>
        </w:rPr>
        <w:t>s hosted one of two possible symbiont</w:t>
      </w:r>
      <w:r w:rsidR="00A351DA">
        <w:rPr>
          <w:rFonts w:eastAsia="Times New Roman"/>
          <w:color w:val="000000"/>
          <w:lang w:val="en-GB" w:eastAsia="en-GB"/>
        </w:rPr>
        <w:t>s</w:t>
      </w:r>
      <w:r w:rsidR="00D0756F">
        <w:rPr>
          <w:rFonts w:eastAsia="Times New Roman"/>
          <w:color w:val="000000"/>
          <w:lang w:val="en-GB" w:eastAsia="en-GB"/>
        </w:rPr>
        <w:t xml:space="preserve">, corresponding to </w:t>
      </w:r>
      <w:r w:rsidR="00D0756F" w:rsidRPr="003D1E08">
        <w:rPr>
          <w:rFonts w:eastAsia="Times New Roman"/>
          <w:i/>
          <w:color w:val="000000"/>
          <w:lang w:val="en-GB" w:eastAsia="en-GB"/>
        </w:rPr>
        <w:t>P. medusarum</w:t>
      </w:r>
      <w:r w:rsidR="00D0756F" w:rsidRPr="00782320">
        <w:rPr>
          <w:rFonts w:eastAsia="Times New Roman"/>
          <w:color w:val="000000"/>
          <w:lang w:val="en-GB" w:eastAsia="en-GB"/>
        </w:rPr>
        <w:t xml:space="preserve"> </w:t>
      </w:r>
      <w:r w:rsidR="00D0756F">
        <w:rPr>
          <w:rFonts w:eastAsia="Times New Roman"/>
          <w:color w:val="000000"/>
          <w:lang w:val="en-GB" w:eastAsia="en-GB"/>
        </w:rPr>
        <w:t xml:space="preserve">and </w:t>
      </w:r>
      <w:r w:rsidR="00D0756F" w:rsidRPr="00782320">
        <w:rPr>
          <w:rFonts w:eastAsia="Times New Roman"/>
          <w:i/>
          <w:iCs/>
          <w:color w:val="000000"/>
          <w:lang w:val="en-GB" w:eastAsia="en-GB"/>
        </w:rPr>
        <w:t>B</w:t>
      </w:r>
      <w:r w:rsidR="00D0756F">
        <w:rPr>
          <w:rFonts w:eastAsia="Times New Roman"/>
          <w:i/>
          <w:iCs/>
          <w:color w:val="000000"/>
          <w:lang w:val="en-GB" w:eastAsia="en-GB"/>
        </w:rPr>
        <w:t xml:space="preserve">reviolum spp. </w:t>
      </w:r>
      <w:r w:rsidR="00D0756F" w:rsidRPr="00782320">
        <w:rPr>
          <w:rFonts w:eastAsia="Times New Roman"/>
          <w:color w:val="000000"/>
          <w:lang w:val="en-GB" w:eastAsia="en-GB"/>
        </w:rPr>
        <w:t>(</w:t>
      </w:r>
      <w:r w:rsidR="00D0756F">
        <w:rPr>
          <w:rFonts w:eastAsia="Times New Roman"/>
          <w:color w:val="000000"/>
          <w:lang w:val="en-GB" w:eastAsia="en-GB"/>
        </w:rPr>
        <w:t xml:space="preserve">Type </w:t>
      </w:r>
      <w:r w:rsidR="00D0756F" w:rsidRPr="00782320">
        <w:rPr>
          <w:rFonts w:eastAsia="Times New Roman"/>
          <w:color w:val="000000"/>
          <w:lang w:val="en-GB" w:eastAsia="en-GB"/>
        </w:rPr>
        <w:t>B2</w:t>
      </w:r>
      <w:r w:rsidR="00D0756F">
        <w:rPr>
          <w:rFonts w:eastAsia="Times New Roman"/>
          <w:color w:val="000000"/>
          <w:lang w:val="en-GB" w:eastAsia="en-GB"/>
        </w:rPr>
        <w:t xml:space="preserve"> and related sequence variants</w:t>
      </w:r>
      <w:r w:rsidR="00A351DA">
        <w:rPr>
          <w:rFonts w:eastAsia="Times New Roman"/>
          <w:color w:val="000000"/>
          <w:lang w:val="en-GB" w:eastAsia="en-GB"/>
        </w:rPr>
        <w:t xml:space="preserve">; see </w:t>
      </w:r>
      <w:r w:rsidR="00945DBF">
        <w:rPr>
          <w:rFonts w:eastAsia="Times New Roman"/>
          <w:color w:val="000000"/>
          <w:lang w:val="en-GB" w:eastAsia="en-GB"/>
        </w:rPr>
        <w:t xml:space="preserve">the phylogeny presented in </w:t>
      </w:r>
      <w:r w:rsidR="00A351DA">
        <w:rPr>
          <w:rFonts w:eastAsia="Times New Roman"/>
          <w:color w:val="000000"/>
          <w:lang w:val="en-GB" w:eastAsia="en-GB"/>
        </w:rPr>
        <w:t xml:space="preserve">their Fig. </w:t>
      </w:r>
      <w:r w:rsidR="00945DBF">
        <w:rPr>
          <w:rFonts w:eastAsia="Times New Roman"/>
          <w:color w:val="000000"/>
          <w:lang w:val="en-GB" w:eastAsia="en-GB"/>
        </w:rPr>
        <w:t>2</w:t>
      </w:r>
      <w:r w:rsidR="00D0756F" w:rsidRPr="00782320">
        <w:rPr>
          <w:rFonts w:eastAsia="Times New Roman"/>
          <w:color w:val="000000"/>
          <w:lang w:val="en-GB" w:eastAsia="en-GB"/>
        </w:rPr>
        <w:t>)</w:t>
      </w:r>
      <w:r w:rsidR="00D0756F">
        <w:rPr>
          <w:rFonts w:eastAsia="Times New Roman"/>
          <w:color w:val="000000"/>
          <w:lang w:val="en-GB" w:eastAsia="en-GB"/>
        </w:rPr>
        <w:t xml:space="preserve">. Their </w:t>
      </w:r>
      <w:r w:rsidR="00BB2E1D">
        <w:rPr>
          <w:rFonts w:eastAsia="Times New Roman"/>
          <w:color w:val="000000"/>
          <w:lang w:val="en-GB" w:eastAsia="en-GB"/>
        </w:rPr>
        <w:t>findings differed</w:t>
      </w:r>
      <w:r w:rsidR="004C580A">
        <w:rPr>
          <w:rFonts w:eastAsia="Times New Roman"/>
          <w:color w:val="000000"/>
          <w:lang w:val="en-GB" w:eastAsia="en-GB"/>
        </w:rPr>
        <w:t xml:space="preserve"> from the present study</w:t>
      </w:r>
      <w:r w:rsidR="00BB2E1D">
        <w:rPr>
          <w:rFonts w:eastAsia="Times New Roman"/>
          <w:color w:val="000000"/>
          <w:lang w:val="en-GB" w:eastAsia="en-GB"/>
        </w:rPr>
        <w:t xml:space="preserve"> in that they did not observe mixtures in the specimens they analysed, </w:t>
      </w:r>
      <w:r w:rsidR="00845027">
        <w:rPr>
          <w:rFonts w:eastAsia="Times New Roman"/>
          <w:color w:val="000000"/>
          <w:lang w:val="en-GB" w:eastAsia="en-GB"/>
        </w:rPr>
        <w:t xml:space="preserve">as well as </w:t>
      </w:r>
      <w:r w:rsidR="00BB2E1D">
        <w:rPr>
          <w:rFonts w:eastAsia="Times New Roman"/>
          <w:color w:val="000000"/>
          <w:lang w:val="en-GB" w:eastAsia="en-GB"/>
        </w:rPr>
        <w:t xml:space="preserve">finding many more </w:t>
      </w:r>
      <w:r w:rsidR="002B265A">
        <w:rPr>
          <w:rFonts w:eastAsia="Times New Roman"/>
          <w:color w:val="000000"/>
          <w:lang w:val="en-GB" w:eastAsia="en-GB"/>
        </w:rPr>
        <w:t xml:space="preserve">specimens with </w:t>
      </w:r>
      <w:r w:rsidR="00BB2E1D">
        <w:rPr>
          <w:rFonts w:eastAsia="Times New Roman"/>
          <w:color w:val="000000"/>
          <w:lang w:val="en-GB" w:eastAsia="en-GB"/>
        </w:rPr>
        <w:t xml:space="preserve">only </w:t>
      </w:r>
      <w:r w:rsidR="00BB2E1D" w:rsidRPr="00BB2E1D">
        <w:rPr>
          <w:rFonts w:eastAsia="Times New Roman"/>
          <w:i/>
          <w:color w:val="000000"/>
          <w:lang w:val="en-GB" w:eastAsia="en-GB"/>
        </w:rPr>
        <w:t>Philozoon</w:t>
      </w:r>
      <w:r w:rsidR="002B265A">
        <w:rPr>
          <w:rFonts w:eastAsia="Times New Roman"/>
          <w:color w:val="000000"/>
          <w:lang w:val="en-GB" w:eastAsia="en-GB"/>
        </w:rPr>
        <w:t xml:space="preserve"> detected</w:t>
      </w:r>
      <w:r w:rsidR="00BB2E1D">
        <w:rPr>
          <w:rFonts w:eastAsia="Times New Roman"/>
          <w:color w:val="000000"/>
          <w:lang w:val="en-GB" w:eastAsia="en-GB"/>
        </w:rPr>
        <w:t xml:space="preserve">. Moreover, </w:t>
      </w:r>
      <w:r w:rsidR="004F76F9">
        <w:rPr>
          <w:rFonts w:eastAsia="Times New Roman"/>
          <w:color w:val="000000"/>
          <w:lang w:val="en-GB" w:eastAsia="en-GB"/>
        </w:rPr>
        <w:t xml:space="preserve">their recovery of numerous </w:t>
      </w:r>
      <w:r w:rsidR="00376F1A" w:rsidRPr="004F76F9">
        <w:rPr>
          <w:rFonts w:eastAsia="Times New Roman"/>
          <w:i/>
          <w:color w:val="000000"/>
          <w:lang w:val="en-GB" w:eastAsia="en-GB"/>
        </w:rPr>
        <w:t>Breviolum</w:t>
      </w:r>
      <w:r w:rsidR="00376F1A">
        <w:rPr>
          <w:rFonts w:eastAsia="Times New Roman"/>
          <w:color w:val="000000"/>
          <w:lang w:val="en-GB" w:eastAsia="en-GB"/>
        </w:rPr>
        <w:t xml:space="preserve"> </w:t>
      </w:r>
      <w:r w:rsidR="003B03C4">
        <w:rPr>
          <w:rFonts w:eastAsia="Times New Roman"/>
          <w:color w:val="000000"/>
          <w:lang w:val="en-GB" w:eastAsia="en-GB"/>
        </w:rPr>
        <w:t xml:space="preserve">LSU and </w:t>
      </w:r>
      <w:r w:rsidR="004F76F9">
        <w:rPr>
          <w:rFonts w:eastAsia="Times New Roman"/>
          <w:color w:val="000000"/>
          <w:lang w:val="en-GB" w:eastAsia="en-GB"/>
        </w:rPr>
        <w:t>ITS</w:t>
      </w:r>
      <w:r w:rsidR="003B03C4">
        <w:rPr>
          <w:rFonts w:eastAsia="Times New Roman"/>
          <w:color w:val="000000"/>
          <w:lang w:val="en-GB" w:eastAsia="en-GB"/>
        </w:rPr>
        <w:t>2</w:t>
      </w:r>
      <w:r w:rsidR="004F76F9">
        <w:rPr>
          <w:rFonts w:eastAsia="Times New Roman"/>
          <w:color w:val="000000"/>
          <w:lang w:val="en-GB" w:eastAsia="en-GB"/>
        </w:rPr>
        <w:t xml:space="preserve"> sequences </w:t>
      </w:r>
      <w:r w:rsidR="006B59E3">
        <w:rPr>
          <w:rFonts w:eastAsia="Times New Roman"/>
          <w:color w:val="000000"/>
          <w:lang w:val="en-GB" w:eastAsia="en-GB"/>
        </w:rPr>
        <w:t xml:space="preserve">could be </w:t>
      </w:r>
      <w:r w:rsidR="00376F1A">
        <w:rPr>
          <w:rFonts w:eastAsia="Times New Roman"/>
          <w:color w:val="000000"/>
          <w:lang w:val="en-GB" w:eastAsia="en-GB"/>
        </w:rPr>
        <w:t>interpreted as representative of distinct entities</w:t>
      </w:r>
      <w:r w:rsidR="006B59E3">
        <w:rPr>
          <w:rFonts w:eastAsia="Times New Roman"/>
          <w:color w:val="000000"/>
          <w:lang w:val="en-GB" w:eastAsia="en-GB"/>
        </w:rPr>
        <w:t xml:space="preserve"> </w:t>
      </w:r>
      <w:r w:rsidR="00376F1A">
        <w:rPr>
          <w:rFonts w:eastAsia="Times New Roman"/>
          <w:color w:val="000000"/>
          <w:lang w:val="en-GB" w:eastAsia="en-GB"/>
        </w:rPr>
        <w:t xml:space="preserve">within the genus </w:t>
      </w:r>
      <w:r w:rsidR="00376F1A">
        <w:rPr>
          <w:rFonts w:eastAsia="Times New Roman"/>
          <w:color w:val="000000"/>
          <w:lang w:val="en-GB" w:eastAsia="en-GB"/>
        </w:rPr>
        <w:fldChar w:fldCharType="begin"/>
      </w:r>
      <w:r w:rsidR="00376F1A">
        <w:rPr>
          <w:rFonts w:eastAsia="Times New Roman"/>
          <w:color w:val="000000"/>
          <w:lang w:val="en-GB" w:eastAsia="en-GB"/>
        </w:rPr>
        <w:instrText xml:space="preserve"> ADDIN EN.CITE &lt;EndNote&gt;&lt;Cite&gt;&lt;Author&gt;Dall’Olio&lt;/Author&gt;&lt;Year&gt;2022&lt;/Year&gt;&lt;RecNum&gt;1347&lt;/RecNum&gt;&lt;DisplayText&gt;(Dall’Olio&lt;style face="italic"&gt; et al.&lt;/style&gt; 2022)&lt;/DisplayText&gt;&lt;record&gt;&lt;rec-number&gt;1347&lt;/rec-number&gt;&lt;foreign-keys&gt;&lt;key app="EN" db-id="0ewser9znswsdvedxw7x2fzye00wp50205rs" timestamp="1653386371"&gt;1347&lt;/key&gt;&lt;/foreign-keys&gt;&lt;ref-type name="Journal Article"&gt;17&lt;/ref-type&gt;&lt;contributors&gt;&lt;authors&gt;&lt;author&gt;Dall’Olio, Lucija Raspor&lt;/author&gt;&lt;author&gt;Beran, Alfred&lt;/author&gt;&lt;author&gt;Flander-Putrle, Vesna&lt;/author&gt;&lt;author&gt;Malej, Alenka&lt;/author&gt;&lt;author&gt;Ramšak, Andreja&lt;/author&gt;&lt;/authors&gt;&lt;/contributors&gt;&lt;titles&gt;&lt;title&gt;Diversity of Dinoflagellate Symbionts in Scyphozoan Hosts From Shallow Environments: The Mediterranean Sea and Cabo Frio (Rio de Janeiro, Brazil)&lt;/title&gt;&lt;secondary-title&gt;Frontiers in Marine Science&lt;/secondary-title&gt;&lt;/titles&gt;&lt;periodical&gt;&lt;full-title&gt;Frontiers in Marine Science&lt;/full-title&gt;&lt;/periodical&gt;&lt;volume&gt;9&lt;/volume&gt;&lt;dates&gt;&lt;year&gt;2022&lt;/year&gt;&lt;/dates&gt;&lt;isbn&gt;2296-7745&lt;/isbn&gt;&lt;urls&gt;&lt;/urls&gt;&lt;electronic-resource-num&gt;10.3389/fmars.2022.867554&lt;/electronic-resource-num&gt;&lt;/record&gt;&lt;/Cite&gt;&lt;/EndNote&gt;</w:instrText>
      </w:r>
      <w:r w:rsidR="00376F1A">
        <w:rPr>
          <w:rFonts w:eastAsia="Times New Roman"/>
          <w:color w:val="000000"/>
          <w:lang w:val="en-GB" w:eastAsia="en-GB"/>
        </w:rPr>
        <w:fldChar w:fldCharType="separate"/>
      </w:r>
      <w:r w:rsidR="00376F1A">
        <w:rPr>
          <w:rFonts w:eastAsia="Times New Roman"/>
          <w:noProof/>
          <w:color w:val="000000"/>
          <w:lang w:val="en-GB" w:eastAsia="en-GB"/>
        </w:rPr>
        <w:t>(Dall’Olio</w:t>
      </w:r>
      <w:r w:rsidR="00376F1A" w:rsidRPr="00376F1A">
        <w:rPr>
          <w:rFonts w:eastAsia="Times New Roman"/>
          <w:i/>
          <w:noProof/>
          <w:color w:val="000000"/>
          <w:lang w:val="en-GB" w:eastAsia="en-GB"/>
        </w:rPr>
        <w:t xml:space="preserve"> et al.</w:t>
      </w:r>
      <w:r w:rsidR="00376F1A">
        <w:rPr>
          <w:rFonts w:eastAsia="Times New Roman"/>
          <w:noProof/>
          <w:color w:val="000000"/>
          <w:lang w:val="en-GB" w:eastAsia="en-GB"/>
        </w:rPr>
        <w:t xml:space="preserve"> 2022)</w:t>
      </w:r>
      <w:r w:rsidR="00376F1A">
        <w:rPr>
          <w:rFonts w:eastAsia="Times New Roman"/>
          <w:color w:val="000000"/>
          <w:lang w:val="en-GB" w:eastAsia="en-GB"/>
        </w:rPr>
        <w:fldChar w:fldCharType="end"/>
      </w:r>
      <w:r w:rsidR="00376F1A">
        <w:rPr>
          <w:rFonts w:eastAsia="Times New Roman"/>
          <w:color w:val="000000"/>
          <w:lang w:val="en-GB" w:eastAsia="en-GB"/>
        </w:rPr>
        <w:t xml:space="preserve">. </w:t>
      </w:r>
      <w:r w:rsidR="005802F6">
        <w:rPr>
          <w:rFonts w:eastAsia="Times New Roman"/>
          <w:color w:val="000000"/>
          <w:lang w:val="en-GB" w:eastAsia="en-GB"/>
        </w:rPr>
        <w:t>However, differences</w:t>
      </w:r>
      <w:r w:rsidR="00845027">
        <w:rPr>
          <w:rFonts w:eastAsia="Times New Roman"/>
          <w:color w:val="000000"/>
          <w:lang w:val="en-GB" w:eastAsia="en-GB"/>
        </w:rPr>
        <w:t xml:space="preserve"> </w:t>
      </w:r>
      <w:r w:rsidR="00F76E5E">
        <w:rPr>
          <w:rFonts w:eastAsia="Times New Roman"/>
          <w:color w:val="000000"/>
          <w:lang w:val="en-GB" w:eastAsia="en-GB"/>
        </w:rPr>
        <w:t>between Dall’Olio et al. (2022) and the present study</w:t>
      </w:r>
      <w:r w:rsidR="00845027">
        <w:rPr>
          <w:rFonts w:eastAsia="Times New Roman"/>
          <w:color w:val="000000"/>
          <w:lang w:val="en-GB" w:eastAsia="en-GB"/>
        </w:rPr>
        <w:t xml:space="preserve"> </w:t>
      </w:r>
      <w:r w:rsidR="005802F6">
        <w:rPr>
          <w:rFonts w:eastAsia="Times New Roman"/>
          <w:color w:val="000000"/>
          <w:lang w:val="en-GB" w:eastAsia="en-GB"/>
        </w:rPr>
        <w:t xml:space="preserve">are reconcilable when the techniques used for symbiont identification are compared. </w:t>
      </w:r>
    </w:p>
    <w:p w14:paraId="45CF3BA4" w14:textId="6264A91F" w:rsidR="00D0756F" w:rsidRDefault="005802F6" w:rsidP="00D0756F">
      <w:pPr>
        <w:spacing w:line="480" w:lineRule="auto"/>
        <w:ind w:firstLine="720"/>
        <w:rPr>
          <w:rFonts w:eastAsia="Times New Roman"/>
          <w:color w:val="000000"/>
          <w:lang w:val="en-GB" w:eastAsia="en-GB"/>
        </w:rPr>
      </w:pPr>
      <w:r>
        <w:rPr>
          <w:rFonts w:eastAsia="Times New Roman"/>
          <w:color w:val="000000"/>
          <w:lang w:val="en-GB" w:eastAsia="en-GB"/>
        </w:rPr>
        <w:t xml:space="preserve">The </w:t>
      </w:r>
      <w:r w:rsidR="00D0756F">
        <w:rPr>
          <w:rFonts w:eastAsia="Times New Roman"/>
          <w:color w:val="000000"/>
          <w:lang w:val="en-GB" w:eastAsia="en-GB"/>
        </w:rPr>
        <w:t>symbiont analyses</w:t>
      </w:r>
      <w:r w:rsidR="00FD5C34">
        <w:rPr>
          <w:rFonts w:eastAsia="Times New Roman"/>
          <w:color w:val="000000"/>
          <w:lang w:val="en-GB" w:eastAsia="en-GB"/>
        </w:rPr>
        <w:t xml:space="preserve"> by </w:t>
      </w:r>
      <w:r w:rsidR="00FD5C34">
        <w:rPr>
          <w:rFonts w:eastAsia="Times New Roman"/>
          <w:color w:val="000000"/>
          <w:lang w:val="en-GB" w:eastAsia="en-GB"/>
        </w:rPr>
        <w:fldChar w:fldCharType="begin"/>
      </w:r>
      <w:r w:rsidR="00FD5C34">
        <w:rPr>
          <w:rFonts w:eastAsia="Times New Roman"/>
          <w:color w:val="000000"/>
          <w:lang w:val="en-GB" w:eastAsia="en-GB"/>
        </w:rPr>
        <w:instrText xml:space="preserve"> ADDIN EN.CITE &lt;EndNote&gt;&lt;Cite AuthorYear="1"&gt;&lt;Author&gt;Dall’Olio&lt;/Author&gt;&lt;Year&gt;2022&lt;/Year&gt;&lt;RecNum&gt;1347&lt;/RecNum&gt;&lt;DisplayText&gt;Dall’Olio&lt;style face="italic"&gt; et al.&lt;/style&gt; (2022)&lt;/DisplayText&gt;&lt;record&gt;&lt;rec-number&gt;1347&lt;/rec-number&gt;&lt;foreign-keys&gt;&lt;key app="EN" db-id="0ewser9znswsdvedxw7x2fzye00wp50205rs" timestamp="1653386371"&gt;1347&lt;/key&gt;&lt;/foreign-keys&gt;&lt;ref-type name="Journal Article"&gt;17&lt;/ref-type&gt;&lt;contributors&gt;&lt;authors&gt;&lt;author&gt;Dall’Olio, Lucija Raspor&lt;/author&gt;&lt;author&gt;Beran, Alfred&lt;/author&gt;&lt;author&gt;Flander-Putrle, Vesna&lt;/author&gt;&lt;author&gt;Malej, Alenka&lt;/author&gt;&lt;author&gt;Ramšak, Andreja&lt;/author&gt;&lt;/authors&gt;&lt;/contributors&gt;&lt;titles&gt;&lt;title&gt;Diversity of Dinoflagellate Symbionts in Scyphozoan Hosts From Shallow Environments: The Mediterranean Sea and Cabo Frio (Rio de Janeiro, Brazil)&lt;/title&gt;&lt;secondary-title&gt;Frontiers in Marine Science&lt;/secondary-title&gt;&lt;/titles&gt;&lt;periodical&gt;&lt;full-title&gt;Frontiers in Marine Science&lt;/full-title&gt;&lt;/periodical&gt;&lt;volume&gt;9&lt;/volume&gt;&lt;dates&gt;&lt;year&gt;2022&lt;/year&gt;&lt;/dates&gt;&lt;isbn&gt;2296-7745&lt;/isbn&gt;&lt;urls&gt;&lt;/urls&gt;&lt;electronic-resource-num&gt;10.3389/fmars.2022.867554&lt;/electronic-resource-num&gt;&lt;/record&gt;&lt;/Cite&gt;&lt;/EndNote&gt;</w:instrText>
      </w:r>
      <w:r w:rsidR="00FD5C34">
        <w:rPr>
          <w:rFonts w:eastAsia="Times New Roman"/>
          <w:color w:val="000000"/>
          <w:lang w:val="en-GB" w:eastAsia="en-GB"/>
        </w:rPr>
        <w:fldChar w:fldCharType="separate"/>
      </w:r>
      <w:r w:rsidR="00FD5C34">
        <w:rPr>
          <w:rFonts w:eastAsia="Times New Roman"/>
          <w:noProof/>
          <w:color w:val="000000"/>
          <w:lang w:val="en-GB" w:eastAsia="en-GB"/>
        </w:rPr>
        <w:t>Dall’Olio</w:t>
      </w:r>
      <w:r w:rsidR="00FD5C34" w:rsidRPr="00FD5C34">
        <w:rPr>
          <w:rFonts w:eastAsia="Times New Roman"/>
          <w:i/>
          <w:noProof/>
          <w:color w:val="000000"/>
          <w:lang w:val="en-GB" w:eastAsia="en-GB"/>
        </w:rPr>
        <w:t xml:space="preserve"> et al.</w:t>
      </w:r>
      <w:r w:rsidR="00FD5C34">
        <w:rPr>
          <w:rFonts w:eastAsia="Times New Roman"/>
          <w:noProof/>
          <w:color w:val="000000"/>
          <w:lang w:val="en-GB" w:eastAsia="en-GB"/>
        </w:rPr>
        <w:t xml:space="preserve"> (2022)</w:t>
      </w:r>
      <w:r w:rsidR="00FD5C34">
        <w:rPr>
          <w:rFonts w:eastAsia="Times New Roman"/>
          <w:color w:val="000000"/>
          <w:lang w:val="en-GB" w:eastAsia="en-GB"/>
        </w:rPr>
        <w:fldChar w:fldCharType="end"/>
      </w:r>
      <w:r w:rsidR="00D0756F">
        <w:rPr>
          <w:rFonts w:eastAsia="Times New Roman"/>
          <w:color w:val="000000"/>
          <w:lang w:val="en-GB" w:eastAsia="en-GB"/>
        </w:rPr>
        <w:t xml:space="preserve"> relied on </w:t>
      </w:r>
      <w:r w:rsidR="005A036A">
        <w:rPr>
          <w:rFonts w:eastAsia="Times New Roman"/>
          <w:color w:val="000000"/>
          <w:lang w:val="en-GB" w:eastAsia="en-GB"/>
        </w:rPr>
        <w:t xml:space="preserve">the </w:t>
      </w:r>
      <w:r w:rsidR="00D0756F">
        <w:rPr>
          <w:rFonts w:eastAsia="Times New Roman"/>
          <w:color w:val="000000"/>
          <w:lang w:val="en-GB" w:eastAsia="en-GB"/>
        </w:rPr>
        <w:t>sequencing of</w:t>
      </w:r>
      <w:r w:rsidR="005A036A">
        <w:rPr>
          <w:rFonts w:eastAsia="Times New Roman"/>
          <w:color w:val="000000"/>
          <w:lang w:val="en-GB" w:eastAsia="en-GB"/>
        </w:rPr>
        <w:t xml:space="preserve"> PCR amplified</w:t>
      </w:r>
      <w:r w:rsidR="00D0756F">
        <w:rPr>
          <w:rFonts w:eastAsia="Times New Roman"/>
          <w:color w:val="000000"/>
          <w:lang w:val="en-GB" w:eastAsia="en-GB"/>
        </w:rPr>
        <w:t xml:space="preserve"> rDNA using bacterial cloning and therefore may have missed the </w:t>
      </w:r>
      <w:r w:rsidR="00D97FD2">
        <w:rPr>
          <w:rFonts w:eastAsia="Times New Roman"/>
          <w:color w:val="000000"/>
          <w:lang w:val="en-GB" w:eastAsia="en-GB"/>
        </w:rPr>
        <w:t xml:space="preserve">detection </w:t>
      </w:r>
      <w:r w:rsidR="00D0756F">
        <w:rPr>
          <w:rFonts w:eastAsia="Times New Roman"/>
          <w:color w:val="000000"/>
          <w:lang w:val="en-GB" w:eastAsia="en-GB"/>
        </w:rPr>
        <w:t xml:space="preserve">of the other symbiont </w:t>
      </w:r>
      <w:r w:rsidR="005A036A">
        <w:rPr>
          <w:rFonts w:eastAsia="Times New Roman"/>
          <w:color w:val="000000"/>
          <w:lang w:val="en-GB" w:eastAsia="en-GB"/>
        </w:rPr>
        <w:t xml:space="preserve">present </w:t>
      </w:r>
      <w:r w:rsidR="00D0756F">
        <w:rPr>
          <w:rFonts w:eastAsia="Times New Roman"/>
          <w:color w:val="000000"/>
          <w:lang w:val="en-GB" w:eastAsia="en-GB"/>
        </w:rPr>
        <w:t>at low abundance background levels.</w:t>
      </w:r>
      <w:r w:rsidR="005A036A">
        <w:rPr>
          <w:rFonts w:eastAsia="Times New Roman"/>
          <w:color w:val="000000"/>
          <w:lang w:val="en-GB" w:eastAsia="en-GB"/>
        </w:rPr>
        <w:t xml:space="preserve"> Cloning from a diverse pool of PCR amplicons </w:t>
      </w:r>
      <w:r w:rsidR="003248DA">
        <w:rPr>
          <w:rFonts w:eastAsia="Times New Roman"/>
          <w:color w:val="000000"/>
          <w:lang w:val="en-GB" w:eastAsia="en-GB"/>
        </w:rPr>
        <w:t>can be</w:t>
      </w:r>
      <w:r w:rsidR="005A036A">
        <w:rPr>
          <w:rFonts w:eastAsia="Times New Roman"/>
          <w:color w:val="000000"/>
          <w:lang w:val="en-GB" w:eastAsia="en-GB"/>
        </w:rPr>
        <w:t xml:space="preserve"> highly selective, where</w:t>
      </w:r>
      <w:r w:rsidR="009A0CE8">
        <w:rPr>
          <w:rFonts w:eastAsia="Times New Roman"/>
          <w:color w:val="000000"/>
          <w:lang w:val="en-GB" w:eastAsia="en-GB"/>
        </w:rPr>
        <w:t>, for example,</w:t>
      </w:r>
      <w:r w:rsidR="005A036A">
        <w:rPr>
          <w:rFonts w:eastAsia="Times New Roman"/>
          <w:color w:val="000000"/>
          <w:lang w:val="en-GB" w:eastAsia="en-GB"/>
        </w:rPr>
        <w:t xml:space="preserve"> smaller fragments are preferentially ligated into plasmid</w:t>
      </w:r>
      <w:r w:rsidR="003248DA">
        <w:rPr>
          <w:rFonts w:eastAsia="Times New Roman"/>
          <w:color w:val="000000"/>
          <w:lang w:val="en-GB" w:eastAsia="en-GB"/>
        </w:rPr>
        <w:t>s</w:t>
      </w:r>
      <w:r w:rsidR="005A036A">
        <w:rPr>
          <w:rFonts w:eastAsia="Times New Roman"/>
          <w:color w:val="000000"/>
          <w:lang w:val="en-GB" w:eastAsia="en-GB"/>
        </w:rPr>
        <w:t xml:space="preserve"> </w:t>
      </w:r>
      <w:r w:rsidR="005A036A">
        <w:rPr>
          <w:rFonts w:eastAsia="Times New Roman"/>
          <w:color w:val="000000"/>
          <w:lang w:val="en-GB" w:eastAsia="en-GB"/>
        </w:rPr>
        <w:fldChar w:fldCharType="begin"/>
      </w:r>
      <w:r w:rsidR="005A036A">
        <w:rPr>
          <w:rFonts w:eastAsia="Times New Roman"/>
          <w:color w:val="000000"/>
          <w:lang w:val="en-GB" w:eastAsia="en-GB"/>
        </w:rPr>
        <w:instrText xml:space="preserve"> ADDIN EN.CITE &lt;EndNote&gt;&lt;Cite&gt;&lt;Author&gt;Thornhill&lt;/Author&gt;&lt;Year&gt;2007&lt;/Year&gt;&lt;RecNum&gt;532&lt;/RecNum&gt;&lt;DisplayText&gt;(Thornhill&lt;style face="italic"&gt; et al.&lt;/style&gt; 2007)&lt;/DisplayText&gt;&lt;record&gt;&lt;rec-number&gt;532&lt;/rec-number&gt;&lt;foreign-keys&gt;&lt;key app="EN" db-id="0ewser9znswsdvedxw7x2fzye00wp50205rs" timestamp="1571021617"&gt;532&lt;/key&gt;&lt;/foreign-keys&gt;&lt;ref-type name="Journal Article"&gt;17&lt;/ref-type&gt;&lt;contributors&gt;&lt;authors&gt;&lt;author&gt;Thornhill, D. J.&lt;/author&gt;&lt;author&gt;Lajeunesse, T. C.&lt;/author&gt;&lt;author&gt;Santos, S. R.&lt;/author&gt;&lt;/authors&gt;&lt;/contributors&gt;&lt;auth-address&gt;Department of Biological Sciences, Auburn University, 101 Rouse Life Sciences Building, Auburn, Alabama 36849, USA. thornhill.dan@gmail.com&lt;/auth-address&gt;&lt;titles&gt;&lt;title&gt;Measuring rDNA diversity in eukaryotic microbial systems: how intragenomic variation, pseudogenes, and PCR artifacts confound biodiversity estimates&lt;/title&gt;&lt;secondary-title&gt;Molecular Ecology&lt;/secondary-title&gt;&lt;/titles&gt;&lt;periodical&gt;&lt;full-title&gt;Molecular Ecology&lt;/full-title&gt;&lt;abbr-1&gt;Mol. Ecol.&lt;/abbr-1&gt;&lt;abbr-2&gt;Mol Ecol&lt;/abbr-2&gt;&lt;/periodical&gt;&lt;pages&gt;5326-40&lt;/pages&gt;&lt;volume&gt;16&lt;/volume&gt;&lt;number&gt;24&lt;/number&gt;&lt;keywords&gt;&lt;keyword&gt;Artifacts&lt;/keyword&gt;&lt;keyword&gt;Base Sequence&lt;/keyword&gt;&lt;keyword&gt;*Biodiversity&lt;/keyword&gt;&lt;keyword&gt;DNA, Ribosomal/*genetics&lt;/keyword&gt;&lt;keyword&gt;Eukaryotic Cells/*microbiology&lt;/keyword&gt;&lt;keyword&gt;Genetic Variation/*genetics&lt;/keyword&gt;&lt;keyword&gt;Genome/*genetics&lt;/keyword&gt;&lt;keyword&gt;Molecular Sequence Data&lt;/keyword&gt;&lt;keyword&gt;Phylogeny&lt;/keyword&gt;&lt;keyword&gt;Polymerase Chain Reaction&lt;/keyword&gt;&lt;keyword&gt;Pseudogenes/*genetics&lt;/keyword&gt;&lt;keyword&gt;Sequence Alignment&lt;/keyword&gt;&lt;keyword&gt;Transcription, Genetic/genetics&lt;/keyword&gt;&lt;/keywords&gt;&lt;dates&gt;&lt;year&gt;2007&lt;/year&gt;&lt;pub-dates&gt;&lt;date&gt;Dec&lt;/date&gt;&lt;/pub-dates&gt;&lt;/dates&gt;&lt;isbn&gt;0962-1083 (Print)&amp;#xD;0962-1083 (Linking)&lt;/isbn&gt;&lt;accession-num&gt;17995924&lt;/accession-num&gt;&lt;urls&gt;&lt;related-urls&gt;&lt;url&gt;http://www.ncbi.nlm.nih.gov/pubmed/17995924&lt;/url&gt;&lt;/related-urls&gt;&lt;/urls&gt;&lt;electronic-resource-num&gt;10.1111/j.1365-294X.2007.03576.x&lt;/electronic-resource-num&gt;&lt;/record&gt;&lt;/Cite&gt;&lt;/EndNote&gt;</w:instrText>
      </w:r>
      <w:r w:rsidR="005A036A">
        <w:rPr>
          <w:rFonts w:eastAsia="Times New Roman"/>
          <w:color w:val="000000"/>
          <w:lang w:val="en-GB" w:eastAsia="en-GB"/>
        </w:rPr>
        <w:fldChar w:fldCharType="separate"/>
      </w:r>
      <w:r w:rsidR="005A036A">
        <w:rPr>
          <w:rFonts w:eastAsia="Times New Roman"/>
          <w:noProof/>
          <w:color w:val="000000"/>
          <w:lang w:val="en-GB" w:eastAsia="en-GB"/>
        </w:rPr>
        <w:t>(Thornhill</w:t>
      </w:r>
      <w:r w:rsidR="005A036A" w:rsidRPr="005A036A">
        <w:rPr>
          <w:rFonts w:eastAsia="Times New Roman"/>
          <w:i/>
          <w:noProof/>
          <w:color w:val="000000"/>
          <w:lang w:val="en-GB" w:eastAsia="en-GB"/>
        </w:rPr>
        <w:t xml:space="preserve"> et al.</w:t>
      </w:r>
      <w:r w:rsidR="005A036A">
        <w:rPr>
          <w:rFonts w:eastAsia="Times New Roman"/>
          <w:noProof/>
          <w:color w:val="000000"/>
          <w:lang w:val="en-GB" w:eastAsia="en-GB"/>
        </w:rPr>
        <w:t xml:space="preserve"> 2007)</w:t>
      </w:r>
      <w:r w:rsidR="005A036A">
        <w:rPr>
          <w:rFonts w:eastAsia="Times New Roman"/>
          <w:color w:val="000000"/>
          <w:lang w:val="en-GB" w:eastAsia="en-GB"/>
        </w:rPr>
        <w:fldChar w:fldCharType="end"/>
      </w:r>
      <w:r w:rsidR="005A036A">
        <w:rPr>
          <w:rFonts w:eastAsia="Times New Roman"/>
          <w:color w:val="000000"/>
          <w:lang w:val="en-GB" w:eastAsia="en-GB"/>
        </w:rPr>
        <w:t xml:space="preserve">. </w:t>
      </w:r>
      <w:r w:rsidR="0081585D">
        <w:rPr>
          <w:rFonts w:eastAsia="Times New Roman"/>
          <w:color w:val="000000"/>
          <w:lang w:val="en-GB" w:eastAsia="en-GB"/>
        </w:rPr>
        <w:t xml:space="preserve">The application of high throughput </w:t>
      </w:r>
      <w:r w:rsidR="00CF2587">
        <w:rPr>
          <w:rFonts w:eastAsia="Times New Roman"/>
          <w:color w:val="000000"/>
          <w:lang w:val="en-GB" w:eastAsia="en-GB"/>
        </w:rPr>
        <w:t>NGS avoid</w:t>
      </w:r>
      <w:r w:rsidR="0081585D">
        <w:rPr>
          <w:rFonts w:eastAsia="Times New Roman"/>
          <w:color w:val="000000"/>
          <w:lang w:val="en-GB" w:eastAsia="en-GB"/>
        </w:rPr>
        <w:t>s</w:t>
      </w:r>
      <w:r w:rsidR="00CF2587">
        <w:rPr>
          <w:rFonts w:eastAsia="Times New Roman"/>
          <w:color w:val="000000"/>
          <w:lang w:val="en-GB" w:eastAsia="en-GB"/>
        </w:rPr>
        <w:t xml:space="preserve"> this artefact </w:t>
      </w:r>
      <w:r w:rsidR="00642511">
        <w:rPr>
          <w:rFonts w:eastAsia="Times New Roman"/>
          <w:color w:val="000000"/>
          <w:lang w:val="en-GB" w:eastAsia="en-GB"/>
        </w:rPr>
        <w:t>by</w:t>
      </w:r>
      <w:r w:rsidR="00CF2587">
        <w:rPr>
          <w:rFonts w:eastAsia="Times New Roman"/>
          <w:color w:val="000000"/>
          <w:lang w:val="en-GB" w:eastAsia="en-GB"/>
        </w:rPr>
        <w:t xml:space="preserve"> sequenc</w:t>
      </w:r>
      <w:r w:rsidR="00642511">
        <w:rPr>
          <w:rFonts w:eastAsia="Times New Roman"/>
          <w:color w:val="000000"/>
          <w:lang w:val="en-GB" w:eastAsia="en-GB"/>
        </w:rPr>
        <w:t>ing</w:t>
      </w:r>
      <w:r w:rsidR="00CF2587">
        <w:rPr>
          <w:rFonts w:eastAsia="Times New Roman"/>
          <w:color w:val="000000"/>
          <w:lang w:val="en-GB" w:eastAsia="en-GB"/>
        </w:rPr>
        <w:t xml:space="preserve"> most</w:t>
      </w:r>
      <w:r w:rsidR="00687D11">
        <w:rPr>
          <w:rFonts w:eastAsia="Times New Roman"/>
          <w:color w:val="000000"/>
          <w:lang w:val="en-GB" w:eastAsia="en-GB"/>
        </w:rPr>
        <w:t xml:space="preserve"> or</w:t>
      </w:r>
      <w:r w:rsidR="00CF2587">
        <w:rPr>
          <w:rFonts w:eastAsia="Times New Roman"/>
          <w:color w:val="000000"/>
          <w:lang w:val="en-GB" w:eastAsia="en-GB"/>
        </w:rPr>
        <w:t xml:space="preserve"> all the constituents represented in a PCR reaction</w:t>
      </w:r>
      <w:r w:rsidR="0081585D">
        <w:rPr>
          <w:rFonts w:eastAsia="Times New Roman"/>
          <w:color w:val="000000"/>
          <w:lang w:val="en-GB" w:eastAsia="en-GB"/>
        </w:rPr>
        <w:t xml:space="preserve"> </w:t>
      </w:r>
      <w:r w:rsidR="00642511">
        <w:rPr>
          <w:rFonts w:eastAsia="Times New Roman"/>
          <w:color w:val="000000"/>
          <w:lang w:val="en-GB" w:eastAsia="en-GB"/>
        </w:rPr>
        <w:t>while also</w:t>
      </w:r>
      <w:r w:rsidR="0081585D">
        <w:rPr>
          <w:rFonts w:eastAsia="Times New Roman"/>
          <w:color w:val="000000"/>
          <w:lang w:val="en-GB" w:eastAsia="en-GB"/>
        </w:rPr>
        <w:t xml:space="preserve"> </w:t>
      </w:r>
      <w:r w:rsidR="00642511">
        <w:rPr>
          <w:rFonts w:eastAsia="Times New Roman"/>
          <w:color w:val="000000"/>
          <w:lang w:val="en-GB" w:eastAsia="en-GB"/>
        </w:rPr>
        <w:t>producing</w:t>
      </w:r>
      <w:r w:rsidR="00AF3E64">
        <w:rPr>
          <w:rFonts w:eastAsia="Times New Roman"/>
          <w:color w:val="000000"/>
          <w:lang w:val="en-GB" w:eastAsia="en-GB"/>
        </w:rPr>
        <w:t xml:space="preserve"> </w:t>
      </w:r>
      <w:r w:rsidR="00642511">
        <w:rPr>
          <w:rFonts w:eastAsia="Times New Roman"/>
          <w:color w:val="000000"/>
          <w:lang w:val="en-GB" w:eastAsia="en-GB"/>
        </w:rPr>
        <w:t>data</w:t>
      </w:r>
      <w:r w:rsidR="00AF3E64">
        <w:rPr>
          <w:rFonts w:eastAsia="Times New Roman"/>
          <w:color w:val="000000"/>
          <w:lang w:val="en-GB" w:eastAsia="en-GB"/>
        </w:rPr>
        <w:t xml:space="preserve"> on</w:t>
      </w:r>
      <w:r w:rsidR="0081585D">
        <w:rPr>
          <w:rFonts w:eastAsia="Times New Roman"/>
          <w:color w:val="000000"/>
          <w:lang w:val="en-GB" w:eastAsia="en-GB"/>
        </w:rPr>
        <w:t xml:space="preserve"> </w:t>
      </w:r>
      <w:r w:rsidR="000A3959">
        <w:rPr>
          <w:rFonts w:eastAsia="Times New Roman"/>
          <w:color w:val="000000"/>
          <w:lang w:val="en-GB" w:eastAsia="en-GB"/>
        </w:rPr>
        <w:t xml:space="preserve">their </w:t>
      </w:r>
      <w:r w:rsidR="0081585D">
        <w:rPr>
          <w:rFonts w:eastAsia="Times New Roman"/>
          <w:color w:val="000000"/>
          <w:lang w:val="en-GB" w:eastAsia="en-GB"/>
        </w:rPr>
        <w:t xml:space="preserve">relative </w:t>
      </w:r>
      <w:r w:rsidR="000A3959">
        <w:rPr>
          <w:rFonts w:eastAsia="Times New Roman"/>
          <w:color w:val="000000"/>
          <w:lang w:val="en-GB" w:eastAsia="en-GB"/>
        </w:rPr>
        <w:t xml:space="preserve">numerical </w:t>
      </w:r>
      <w:r w:rsidR="0081585D">
        <w:rPr>
          <w:rFonts w:eastAsia="Times New Roman"/>
          <w:color w:val="000000"/>
          <w:lang w:val="en-GB" w:eastAsia="en-GB"/>
        </w:rPr>
        <w:t>proportions</w:t>
      </w:r>
      <w:r w:rsidR="00AF3E64">
        <w:rPr>
          <w:rFonts w:eastAsia="Times New Roman"/>
          <w:color w:val="000000"/>
          <w:lang w:val="en-GB" w:eastAsia="en-GB"/>
        </w:rPr>
        <w:t xml:space="preserve"> in </w:t>
      </w:r>
      <w:r w:rsidR="00642511">
        <w:rPr>
          <w:rFonts w:eastAsia="Times New Roman"/>
          <w:color w:val="000000"/>
          <w:lang w:val="en-GB" w:eastAsia="en-GB"/>
        </w:rPr>
        <w:t>each</w:t>
      </w:r>
      <w:r w:rsidR="00AF3E64">
        <w:rPr>
          <w:rFonts w:eastAsia="Times New Roman"/>
          <w:color w:val="000000"/>
          <w:lang w:val="en-GB" w:eastAsia="en-GB"/>
        </w:rPr>
        <w:t xml:space="preserve"> sample (e.g. Fig </w:t>
      </w:r>
      <w:r w:rsidR="00880D10">
        <w:rPr>
          <w:rFonts w:eastAsia="Times New Roman"/>
          <w:color w:val="000000"/>
          <w:lang w:val="en-GB" w:eastAsia="en-GB"/>
        </w:rPr>
        <w:t>2D</w:t>
      </w:r>
      <w:r w:rsidR="00AF3E64">
        <w:rPr>
          <w:rFonts w:eastAsia="Times New Roman"/>
          <w:color w:val="000000"/>
          <w:lang w:val="en-GB" w:eastAsia="en-GB"/>
        </w:rPr>
        <w:t>)</w:t>
      </w:r>
      <w:r w:rsidR="0081585D">
        <w:rPr>
          <w:rFonts w:eastAsia="Times New Roman"/>
          <w:color w:val="000000"/>
          <w:lang w:val="en-GB" w:eastAsia="en-GB"/>
        </w:rPr>
        <w:t>.</w:t>
      </w:r>
      <w:r w:rsidR="00CF2587">
        <w:rPr>
          <w:rFonts w:eastAsia="Times New Roman"/>
          <w:color w:val="000000"/>
          <w:lang w:val="en-GB" w:eastAsia="en-GB"/>
        </w:rPr>
        <w:t xml:space="preserve"> </w:t>
      </w:r>
      <w:r w:rsidR="00341F9E">
        <w:rPr>
          <w:rFonts w:eastAsia="Times New Roman"/>
          <w:color w:val="000000"/>
          <w:lang w:val="en-GB" w:eastAsia="en-GB"/>
        </w:rPr>
        <w:t xml:space="preserve">Given the limited coverage provide by cloning and sequencing, </w:t>
      </w:r>
      <w:r w:rsidR="00D0756F">
        <w:rPr>
          <w:rFonts w:eastAsia="Times New Roman"/>
          <w:color w:val="000000"/>
          <w:lang w:val="en-GB" w:eastAsia="en-GB"/>
        </w:rPr>
        <w:t xml:space="preserve">this approach </w:t>
      </w:r>
      <w:r w:rsidR="00341F9E">
        <w:rPr>
          <w:rFonts w:eastAsia="Times New Roman"/>
          <w:color w:val="000000"/>
          <w:lang w:val="en-GB" w:eastAsia="en-GB"/>
        </w:rPr>
        <w:t>was un</w:t>
      </w:r>
      <w:r w:rsidR="00D0756F">
        <w:rPr>
          <w:rFonts w:eastAsia="Times New Roman"/>
          <w:color w:val="000000"/>
          <w:lang w:val="en-GB" w:eastAsia="en-GB"/>
        </w:rPr>
        <w:t>able to recognize that the numerous rDNA sequences</w:t>
      </w:r>
      <w:r w:rsidR="00341F9E" w:rsidRPr="00341F9E">
        <w:rPr>
          <w:rFonts w:eastAsia="Times New Roman"/>
          <w:color w:val="000000"/>
          <w:lang w:val="en-GB" w:eastAsia="en-GB"/>
        </w:rPr>
        <w:t xml:space="preserve"> </w:t>
      </w:r>
      <w:r w:rsidR="00D97FD2">
        <w:rPr>
          <w:rFonts w:eastAsia="Times New Roman"/>
          <w:color w:val="000000"/>
          <w:lang w:val="en-GB" w:eastAsia="en-GB"/>
        </w:rPr>
        <w:t xml:space="preserve">arbitrarily recovered from the cloning process </w:t>
      </w:r>
      <w:r w:rsidR="00341F9E">
        <w:rPr>
          <w:rFonts w:eastAsia="Times New Roman"/>
          <w:color w:val="000000"/>
          <w:lang w:val="en-GB" w:eastAsia="en-GB"/>
        </w:rPr>
        <w:t xml:space="preserve">corresponding to </w:t>
      </w:r>
      <w:r w:rsidR="00341F9E" w:rsidRPr="006772F7">
        <w:rPr>
          <w:rFonts w:eastAsia="Times New Roman"/>
          <w:i/>
          <w:color w:val="000000"/>
          <w:lang w:val="en-GB" w:eastAsia="en-GB"/>
        </w:rPr>
        <w:t>Breviolum</w:t>
      </w:r>
      <w:r w:rsidR="00341F9E">
        <w:rPr>
          <w:rFonts w:eastAsia="Times New Roman"/>
          <w:color w:val="000000"/>
          <w:lang w:val="en-GB" w:eastAsia="en-GB"/>
        </w:rPr>
        <w:t>,</w:t>
      </w:r>
      <w:r w:rsidR="00D0756F">
        <w:rPr>
          <w:rFonts w:eastAsia="Times New Roman"/>
          <w:color w:val="000000"/>
          <w:lang w:val="en-GB" w:eastAsia="en-GB"/>
        </w:rPr>
        <w:t xml:space="preserve"> </w:t>
      </w:r>
      <w:r w:rsidR="00396F71">
        <w:rPr>
          <w:rFonts w:eastAsia="Times New Roman"/>
          <w:color w:val="000000"/>
          <w:lang w:val="en-GB" w:eastAsia="en-GB"/>
        </w:rPr>
        <w:t>are likely</w:t>
      </w:r>
      <w:r w:rsidR="00937C0E">
        <w:rPr>
          <w:rFonts w:eastAsia="Times New Roman"/>
          <w:color w:val="000000"/>
          <w:lang w:val="en-GB" w:eastAsia="en-GB"/>
        </w:rPr>
        <w:t xml:space="preserve"> intragenomic variants</w:t>
      </w:r>
      <w:r w:rsidR="00D0756F">
        <w:rPr>
          <w:rFonts w:eastAsia="Times New Roman"/>
          <w:color w:val="000000"/>
          <w:lang w:val="en-GB" w:eastAsia="en-GB"/>
        </w:rPr>
        <w:t xml:space="preserve"> </w:t>
      </w:r>
      <w:r w:rsidR="00D0756F">
        <w:rPr>
          <w:rFonts w:eastAsia="Times New Roman"/>
          <w:color w:val="000000"/>
          <w:lang w:val="en-GB" w:eastAsia="en-GB"/>
        </w:rPr>
        <w:fldChar w:fldCharType="begin">
          <w:fldData xml:space="preserve">PEVuZE5vdGU+PENpdGU+PEF1dGhvcj5UaG9ybmhpbGw8L0F1dGhvcj48WWVhcj4yMDA3PC9ZZWFy
PjxSZWNOdW0+NTMyPC9SZWNOdW0+PERpc3BsYXlUZXh0PihUaG9ybmhpbGw8c3R5bGUgZmFjZT0i
aXRhbGljIj4gZXQgYWwuPC9zdHlsZT4gMjAwNywgTGFKZXVuZXNzZSBhbmQgVGhvcm5oaWxsIDIw
MTEsIFNhbXBheW88c3R5bGUgZmFjZT0iaXRhbGljIj4gZXQgYWwuPC9zdHlsZT4gMjAwOSk8L0Rp
c3BsYXlUZXh0PjxyZWNvcmQ+PHJlYy1udW1iZXI+NTMyPC9yZWMtbnVtYmVyPjxmb3JlaWduLWtl
eXM+PGtleSBhcHA9IkVOIiBkYi1pZD0iMGV3c2VyOXpuc3dzZHZlZHh3N3gyZnp5ZTAwd3A1MDIw
NXJzIiB0aW1lc3RhbXA9IjE1NzEwMjE2MTciPjUzMjwva2V5PjwvZm9yZWlnbi1rZXlzPjxyZWYt
dHlwZSBuYW1lPSJKb3VybmFsIEFydGljbGUiPjE3PC9yZWYtdHlwZT48Y29udHJpYnV0b3JzPjxh
dXRob3JzPjxhdXRob3I+VGhvcm5oaWxsLCBELiBKLjwvYXV0aG9yPjxhdXRob3I+TGFqZXVuZXNz
ZSwgVC4gQy48L2F1dGhvcj48YXV0aG9yPlNhbnRvcywgUy4gUi48L2F1dGhvcj48L2F1dGhvcnM+
PC9jb250cmlidXRvcnM+PGF1dGgtYWRkcmVzcz5EZXBhcnRtZW50IG9mIEJpb2xvZ2ljYWwgU2Np
ZW5jZXMsIEF1YnVybiBVbml2ZXJzaXR5LCAxMDEgUm91c2UgTGlmZSBTY2llbmNlcyBCdWlsZGlu
ZywgQXVidXJuLCBBbGFiYW1hIDM2ODQ5LCBVU0EuIHRob3JuaGlsbC5kYW5AZ21haWwuY29tPC9h
dXRoLWFkZHJlc3M+PHRpdGxlcz48dGl0bGU+TWVhc3VyaW5nIHJETkEgZGl2ZXJzaXR5IGluIGV1
a2FyeW90aWMgbWljcm9iaWFsIHN5c3RlbXM6IGhvdyBpbnRyYWdlbm9taWMgdmFyaWF0aW9uLCBw
c2V1ZG9nZW5lcywgYW5kIFBDUiBhcnRpZmFjdHMgY29uZm91bmQgYmlvZGl2ZXJzaXR5IGVzdGlt
YXRlczwvdGl0bGU+PHNlY29uZGFyeS10aXRsZT5Nb2xlY3VsYXIgRWNvbG9neTwvc2Vjb25kYXJ5
LXRpdGxlPjwvdGl0bGVzPjxwZXJpb2RpY2FsPjxmdWxsLXRpdGxlPk1vbGVjdWxhciBFY29sb2d5
PC9mdWxsLXRpdGxlPjxhYmJyLTE+TW9sLiBFY29sLjwvYWJici0xPjxhYmJyLTI+TW9sIEVjb2w8
L2FiYnItMj48L3BlcmlvZGljYWw+PHBhZ2VzPjUzMjYtNDA8L3BhZ2VzPjx2b2x1bWU+MTY8L3Zv
bHVtZT48bnVtYmVyPjI0PC9udW1iZXI+PGtleXdvcmRzPjxrZXl3b3JkPkFydGlmYWN0czwva2V5
d29yZD48a2V5d29yZD5CYXNlIFNlcXVlbmNlPC9rZXl3b3JkPjxrZXl3b3JkPipCaW9kaXZlcnNp
dHk8L2tleXdvcmQ+PGtleXdvcmQ+RE5BLCBSaWJvc29tYWwvKmdlbmV0aWNzPC9rZXl3b3JkPjxr
ZXl3b3JkPkV1a2FyeW90aWMgQ2VsbHMvKm1pY3JvYmlvbG9neTwva2V5d29yZD48a2V5d29yZD5H
ZW5ldGljIFZhcmlhdGlvbi8qZ2VuZXRpY3M8L2tleXdvcmQ+PGtleXdvcmQ+R2Vub21lLypnZW5l
dGljczwva2V5d29yZD48a2V5d29yZD5Nb2xlY3VsYXIgU2VxdWVuY2UgRGF0YTwva2V5d29yZD48
a2V5d29yZD5QaHlsb2dlbnk8L2tleXdvcmQ+PGtleXdvcmQ+UG9seW1lcmFzZSBDaGFpbiBSZWFj
dGlvbjwva2V5d29yZD48a2V5d29yZD5Qc2V1ZG9nZW5lcy8qZ2VuZXRpY3M8L2tleXdvcmQ+PGtl
eXdvcmQ+U2VxdWVuY2UgQWxpZ25tZW50PC9rZXl3b3JkPjxrZXl3b3JkPlRyYW5zY3JpcHRpb24s
IEdlbmV0aWMvZ2VuZXRpY3M8L2tleXdvcmQ+PC9rZXl3b3Jkcz48ZGF0ZXM+PHllYXI+MjAwNzwv
eWVhcj48cHViLWRhdGVzPjxkYXRlPkRlYzwvZGF0ZT48L3B1Yi1kYXRlcz48L2RhdGVzPjxpc2Ju
PjA5NjItMTA4MyAoUHJpbnQpJiN4RDswOTYyLTEwODMgKExpbmtpbmcpPC9pc2JuPjxhY2Nlc3Np
b24tbnVtPjE3OTk1OTI0PC9hY2Nlc3Npb24tbnVtPjx1cmxzPjxyZWxhdGVkLXVybHM+PHVybD5o
dHRwOi8vd3d3Lm5jYmkubmxtLm5paC5nb3YvcHVibWVkLzE3OTk1OTI0PC91cmw+PC9yZWxhdGVk
LXVybHM+PC91cmxzPjxlbGVjdHJvbmljLXJlc291cmNlLW51bT4xMC4xMTExL2ouMTM2NS0yOTRY
LjIwMDcuMDM1NzYueDwvZWxlY3Ryb25pYy1yZXNvdXJjZS1udW0+PC9yZWNvcmQ+PC9DaXRlPjxD
aXRlPjxBdXRob3I+TGFKZXVuZXNzZTwvQXV0aG9yPjxZZWFyPjIwMTE8L1llYXI+PFJlY051bT4z
MDwvUmVjTnVtPjxyZWNvcmQ+PHJlYy1udW1iZXI+MzA8L3JlYy1udW1iZXI+PGZvcmVpZ24ta2V5
cz48a2V5IGFwcD0iRU4iIGRiLWlkPSIwZXdzZXI5em5zd3NkdmVkeHc3eDJmenllMDB3cDUwMjA1
cnMiIHRpbWVzdGFtcD0iMTU3MTAyMTYxNCI+MzA8L2tleT48L2ZvcmVpZ24ta2V5cz48cmVmLXR5
cGUgbmFtZT0iSm91cm5hbCBBcnRpY2xlIj4xNzwvcmVmLXR5cGU+PGNvbnRyaWJ1dG9ycz48YXV0
aG9ycz48YXV0aG9yPkxhSmV1bmVzc2UsIFQuIEMuPC9hdXRob3I+PGF1dGhvcj5UaG9ybmhpbGws
IEQuIEouPC9hdXRob3I+PC9hdXRob3JzPjwvY29udHJpYnV0b3JzPjxhdXRoLWFkZHJlc3M+RGVw
YXJ0bWVudCBvZiBCaW9sb2d5LCBQZW5uc3lsdmFuaWEgU3RhdGUgVW5pdmVyc2l0eSwgTXVlbGxl
ciBMYWJvcmF0b3J5LCBVbml2ZXJzaXR5IFBhcmssIFBlbm5zeWx2YW5pYSwgVVNBLiB0Y2wzQHBz
dS5lZHU8L2F1dGgtYWRkcmVzcz48dGl0bGVzPjx0aXRsZT5JbXByb3ZlZCByZXNvbHV0aW9uIG9m
IHJlZWYtY29yYWwgZW5kb3N5bWJpb250IChTeW1iaW9kaW5pdW0pIHNwZWNpZXMgZGl2ZXJzaXR5
LCBlY29sb2d5LCBhbmQgZXZvbHV0aW9uIHRocm91Z2ggcHNiQSBub24tY29kaW5nIHJlZ2lvbiBn
ZW5vdHlwaW5nPC90aXRsZT48c2Vjb25kYXJ5LXRpdGxlPlBMb1MgT25lPC9zZWNvbmRhcnktdGl0
bGU+PC90aXRsZXM+PHBlcmlvZGljYWw+PGZ1bGwtdGl0bGU+UExvUyBPbmU8L2Z1bGwtdGl0bGU+
PC9wZXJpb2RpY2FsPjxwYWdlcz5lMjkwMTM8L3BhZ2VzPjx2b2x1bWU+Njwvdm9sdW1lPjxudW1i
ZXI+MTI8L251bWJlcj48a2V5d29yZHM+PGtleXdvcmQ+QW5pbWFsczwva2V5d29yZD48a2V5d29y
ZD4qQW50aG96b2EvY2xhc3NpZmljYXRpb24vZ2VuZXRpY3M8L2tleXdvcmQ+PGtleXdvcmQ+QmFz
ZSBTZXF1ZW5jZTwva2V5d29yZD48a2V5d29yZD4qQmlvZGl2ZXJzaXR5PC9rZXl3b3JkPjxrZXl3
b3JkPkROQSBQcmltZXJzPC9rZXl3b3JkPjxrZXl3b3JkPipFY29sb2d5PC9rZXl3b3JkPjxrZXl3
b3JkPipFdm9sdXRpb24sIE1vbGVjdWxhcjwva2V5d29yZD48a2V5d29yZD5HZW5vdHlwZTwva2V5
d29yZD48a2V5d29yZD5QaG90b3N5c3RlbSBJSSBQcm90ZWluIENvbXBsZXgvKmdlbmV0aWNzPC9r
ZXl3b3JkPjxrZXl3b3JkPlBoeWxvZ2VueTwva2V5d29yZD48L2tleXdvcmRzPjxkYXRlcz48eWVh
cj4yMDExPC95ZWFyPjwvZGF0ZXM+PGlzYm4+MTkzMi02MjAzIChFbGVjdHJvbmljKSYjeEQ7MTkz
Mi02MjAzIChMaW5raW5nKTwvaXNibj48YWNjZXNzaW9uLW51bT4yMjIxNjE1NzwvYWNjZXNzaW9u
LW51bT48dXJscz48cmVsYXRlZC11cmxzPjx1cmw+aHR0cDovL3d3dy5uY2JpLm5sbS5uaWguZ292
L3B1Ym1lZC8yMjIxNjE1NzwvdXJsPjwvcmVsYXRlZC11cmxzPjwvdXJscz48Y3VzdG9tMj4zMjQ3
MjI3PC9jdXN0b20yPjxlbGVjdHJvbmljLXJlc291cmNlLW51bT4xMC4xMzcxL2pvdXJuYWwucG9u
ZS4wMDI5MDEzPC9lbGVjdHJvbmljLXJlc291cmNlLW51bT48L3JlY29yZD48L0NpdGU+PENpdGU+
PEF1dGhvcj5TYW1wYXlvPC9BdXRob3I+PFllYXI+MjAwOTwvWWVhcj48UmVjTnVtPjMzPC9SZWNO
dW0+PHJlY29yZD48cmVjLW51bWJlcj4zMzwvcmVjLW51bWJlcj48Zm9yZWlnbi1rZXlzPjxrZXkg
YXBwPSJFTiIgZGItaWQ9IjBld3Nlcjl6bnN3c2R2ZWR4dzd4MmZ6eWUwMHdwNTAyMDVycyIgdGlt
ZXN0YW1wPSIxNTcxMDIxNjE0Ij4zMzwva2V5PjwvZm9yZWlnbi1rZXlzPjxyZWYtdHlwZSBuYW1l
PSJKb3VybmFsIEFydGljbGUiPjE3PC9yZWYtdHlwZT48Y29udHJpYnV0b3JzPjxhdXRob3JzPjxh
dXRob3I+U2FtcGF5bywgRS4gTS48L2F1dGhvcj48YXV0aG9yPkRvdmUsIFMuPC9hdXRob3I+PGF1
dGhvcj5MYUpldW5lc3NlLCBULiBDLjwvYXV0aG9yPjwvYXV0aG9ycz48L2NvbnRyaWJ1dG9ycz48
YXV0aC1hZGRyZXNzPkNlbnRyZSBmb3IgTWFyaW5lIFN0dWRpZXMsIFVuaXZlcnNpdHkgb2YgUXVl
ZW5zbGFuZCwgU3QuIEx1Y2lhLCBRbGQgNDA3MiwgQXVzdHJhbGlhLiBlbW4xM0Bwc3UuZWR1PC9h
dXRoLWFkZHJlc3M+PHRpdGxlcz48dGl0bGU+Q29oZXNpdmUgbW9sZWN1bGFyIGdlbmV0aWMgZGF0
YSBkZWxpbmVhdGUgc3BlY2llcyBkaXZlcnNpdHkgaW4gdGhlIGRpbm9mbGFnZWxsYXRlIGdlbnVz
IFN5bWJpb2Rpbml1bTwvdGl0bGU+PHNlY29uZGFyeS10aXRsZT5Nb2wgRWNvbDwvc2Vjb25kYXJ5
LXRpdGxlPjwvdGl0bGVzPjxwZXJpb2RpY2FsPjxmdWxsLXRpdGxlPk1vbGVjdWxhciBFY29sb2d5
PC9mdWxsLXRpdGxlPjxhYmJyLTE+TW9sLiBFY29sLjwvYWJici0xPjxhYmJyLTI+TW9sIEVjb2w8
L2FiYnItMj48L3BlcmlvZGljYWw+PHBhZ2VzPjUwMC0xOTwvcGFnZXM+PHZvbHVtZT4xODwvdm9s
dW1lPjxudW1iZXI+MzwvbnVtYmVyPjxrZXl3b3Jkcz48a2V5d29yZD5BbmltYWxzPC9rZXl3b3Jk
PjxrZXl3b3JkPkFudGhvem9hLyptaWNyb2Jpb2xvZ3k8L2tleXdvcmQ+PGtleXdvcmQ+RE5BIFBy
aW1lcnM8L2tleXdvcmQ+PGtleXdvcmQ+RE5BLCBSaWJvc29tYWwvYW5hbHlzaXM8L2tleXdvcmQ+
PGtleXdvcmQ+RE5BLCBSaWJvc29tYWwgU3BhY2VyL2FuYWx5c2lzPC9rZXl3b3JkPjxrZXl3b3Jk
PkRpbm9mbGFnZWxsaWRhLypjbGFzc2lmaWNhdGlvbi8qZ2VuZXRpY3M8L2tleXdvcmQ+PGtleXdv
cmQ+KkdlbmV0aWMgVmFyaWF0aW9uPC9rZXl3b3JkPjxrZXl3b3JkPipQaHlsb2dlbnk8L2tleXdv
cmQ+PGtleXdvcmQ+UG9seW1vcnBoaXNtLCBSZXN0cmljdGlvbiBGcmFnbWVudCBMZW5ndGg8L2tl
eXdvcmQ+PGtleXdvcmQ+UG9seW1vcnBoaXNtLCBTaW5nbGUtU3RyYW5kZWQgQ29uZm9ybWF0aW9u
YWw8L2tleXdvcmQ+PGtleXdvcmQ+U2VxdWVuY2UgQW5hbHlzaXMsIEROQTwva2V5d29yZD48a2V5
d29yZD5TcGVjaWVzIFNwZWNpZmljaXR5PC9rZXl3b3JkPjxrZXl3b3JkPipTeW1iaW9zaXM8L2tl
eXdvcmQ+PC9rZXl3b3Jkcz48ZGF0ZXM+PHllYXI+MjAwOTwveWVhcj48cHViLWRhdGVzPjxkYXRl
PkZlYjwvZGF0ZT48L3B1Yi1kYXRlcz48L2RhdGVzPjxpc2JuPjEzNjUtMjk0WCAoRWxlY3Ryb25p
YykmI3hEOzA5NjItMTA4MyAoTGlua2luZyk8L2lzYm4+PGFjY2Vzc2lvbi1udW0+MTkxNjE0NzA8
L2FjY2Vzc2lvbi1udW0+PHVybHM+PHJlbGF0ZWQtdXJscz48dXJsPmh0dHA6Ly93d3cubmNiaS5u
bG0ubmloLmdvdi9wdWJtZWQvMTkxNjE0NzA8L3VybD48L3JlbGF0ZWQtdXJscz48L3VybHM+PGVs
ZWN0cm9uaWMtcmVzb3VyY2UtbnVtPjEwLjExMTEvai4xMzY1LTI5NFguMjAwOC4wNDAzNy54PC9l
bGVjdHJvbmljLXJlc291cmNlLW51bT48L3JlY29yZD48L0NpdGU+PC9FbmROb3RlPn==
</w:fldData>
        </w:fldChar>
      </w:r>
      <w:r w:rsidR="00D0756F">
        <w:rPr>
          <w:rFonts w:eastAsia="Times New Roman"/>
          <w:color w:val="000000"/>
          <w:lang w:val="en-GB" w:eastAsia="en-GB"/>
        </w:rPr>
        <w:instrText xml:space="preserve"> ADDIN EN.CITE </w:instrText>
      </w:r>
      <w:r w:rsidR="00D0756F">
        <w:rPr>
          <w:rFonts w:eastAsia="Times New Roman"/>
          <w:color w:val="000000"/>
          <w:lang w:val="en-GB" w:eastAsia="en-GB"/>
        </w:rPr>
        <w:fldChar w:fldCharType="begin">
          <w:fldData xml:space="preserve">PEVuZE5vdGU+PENpdGU+PEF1dGhvcj5UaG9ybmhpbGw8L0F1dGhvcj48WWVhcj4yMDA3PC9ZZWFy
PjxSZWNOdW0+NTMyPC9SZWNOdW0+PERpc3BsYXlUZXh0PihUaG9ybmhpbGw8c3R5bGUgZmFjZT0i
aXRhbGljIj4gZXQgYWwuPC9zdHlsZT4gMjAwNywgTGFKZXVuZXNzZSBhbmQgVGhvcm5oaWxsIDIw
MTEsIFNhbXBheW88c3R5bGUgZmFjZT0iaXRhbGljIj4gZXQgYWwuPC9zdHlsZT4gMjAwOSk8L0Rp
c3BsYXlUZXh0PjxyZWNvcmQ+PHJlYy1udW1iZXI+NTMyPC9yZWMtbnVtYmVyPjxmb3JlaWduLWtl
eXM+PGtleSBhcHA9IkVOIiBkYi1pZD0iMGV3c2VyOXpuc3dzZHZlZHh3N3gyZnp5ZTAwd3A1MDIw
NXJzIiB0aW1lc3RhbXA9IjE1NzEwMjE2MTciPjUzMjwva2V5PjwvZm9yZWlnbi1rZXlzPjxyZWYt
dHlwZSBuYW1lPSJKb3VybmFsIEFydGljbGUiPjE3PC9yZWYtdHlwZT48Y29udHJpYnV0b3JzPjxh
dXRob3JzPjxhdXRob3I+VGhvcm5oaWxsLCBELiBKLjwvYXV0aG9yPjxhdXRob3I+TGFqZXVuZXNz
ZSwgVC4gQy48L2F1dGhvcj48YXV0aG9yPlNhbnRvcywgUy4gUi48L2F1dGhvcj48L2F1dGhvcnM+
PC9jb250cmlidXRvcnM+PGF1dGgtYWRkcmVzcz5EZXBhcnRtZW50IG9mIEJpb2xvZ2ljYWwgU2Np
ZW5jZXMsIEF1YnVybiBVbml2ZXJzaXR5LCAxMDEgUm91c2UgTGlmZSBTY2llbmNlcyBCdWlsZGlu
ZywgQXVidXJuLCBBbGFiYW1hIDM2ODQ5LCBVU0EuIHRob3JuaGlsbC5kYW5AZ21haWwuY29tPC9h
dXRoLWFkZHJlc3M+PHRpdGxlcz48dGl0bGU+TWVhc3VyaW5nIHJETkEgZGl2ZXJzaXR5IGluIGV1
a2FyeW90aWMgbWljcm9iaWFsIHN5c3RlbXM6IGhvdyBpbnRyYWdlbm9taWMgdmFyaWF0aW9uLCBw
c2V1ZG9nZW5lcywgYW5kIFBDUiBhcnRpZmFjdHMgY29uZm91bmQgYmlvZGl2ZXJzaXR5IGVzdGlt
YXRlczwvdGl0bGU+PHNlY29uZGFyeS10aXRsZT5Nb2xlY3VsYXIgRWNvbG9neTwvc2Vjb25kYXJ5
LXRpdGxlPjwvdGl0bGVzPjxwZXJpb2RpY2FsPjxmdWxsLXRpdGxlPk1vbGVjdWxhciBFY29sb2d5
PC9mdWxsLXRpdGxlPjxhYmJyLTE+TW9sLiBFY29sLjwvYWJici0xPjxhYmJyLTI+TW9sIEVjb2w8
L2FiYnItMj48L3BlcmlvZGljYWw+PHBhZ2VzPjUzMjYtNDA8L3BhZ2VzPjx2b2x1bWU+MTY8L3Zv
bHVtZT48bnVtYmVyPjI0PC9udW1iZXI+PGtleXdvcmRzPjxrZXl3b3JkPkFydGlmYWN0czwva2V5
d29yZD48a2V5d29yZD5CYXNlIFNlcXVlbmNlPC9rZXl3b3JkPjxrZXl3b3JkPipCaW9kaXZlcnNp
dHk8L2tleXdvcmQ+PGtleXdvcmQ+RE5BLCBSaWJvc29tYWwvKmdlbmV0aWNzPC9rZXl3b3JkPjxr
ZXl3b3JkPkV1a2FyeW90aWMgQ2VsbHMvKm1pY3JvYmlvbG9neTwva2V5d29yZD48a2V5d29yZD5H
ZW5ldGljIFZhcmlhdGlvbi8qZ2VuZXRpY3M8L2tleXdvcmQ+PGtleXdvcmQ+R2Vub21lLypnZW5l
dGljczwva2V5d29yZD48a2V5d29yZD5Nb2xlY3VsYXIgU2VxdWVuY2UgRGF0YTwva2V5d29yZD48
a2V5d29yZD5QaHlsb2dlbnk8L2tleXdvcmQ+PGtleXdvcmQ+UG9seW1lcmFzZSBDaGFpbiBSZWFj
dGlvbjwva2V5d29yZD48a2V5d29yZD5Qc2V1ZG9nZW5lcy8qZ2VuZXRpY3M8L2tleXdvcmQ+PGtl
eXdvcmQ+U2VxdWVuY2UgQWxpZ25tZW50PC9rZXl3b3JkPjxrZXl3b3JkPlRyYW5zY3JpcHRpb24s
IEdlbmV0aWMvZ2VuZXRpY3M8L2tleXdvcmQ+PC9rZXl3b3Jkcz48ZGF0ZXM+PHllYXI+MjAwNzwv
eWVhcj48cHViLWRhdGVzPjxkYXRlPkRlYzwvZGF0ZT48L3B1Yi1kYXRlcz48L2RhdGVzPjxpc2Ju
PjA5NjItMTA4MyAoUHJpbnQpJiN4RDswOTYyLTEwODMgKExpbmtpbmcpPC9pc2JuPjxhY2Nlc3Np
b24tbnVtPjE3OTk1OTI0PC9hY2Nlc3Npb24tbnVtPjx1cmxzPjxyZWxhdGVkLXVybHM+PHVybD5o
dHRwOi8vd3d3Lm5jYmkubmxtLm5paC5nb3YvcHVibWVkLzE3OTk1OTI0PC91cmw+PC9yZWxhdGVk
LXVybHM+PC91cmxzPjxlbGVjdHJvbmljLXJlc291cmNlLW51bT4xMC4xMTExL2ouMTM2NS0yOTRY
LjIwMDcuMDM1NzYueDwvZWxlY3Ryb25pYy1yZXNvdXJjZS1udW0+PC9yZWNvcmQ+PC9DaXRlPjxD
aXRlPjxBdXRob3I+TGFKZXVuZXNzZTwvQXV0aG9yPjxZZWFyPjIwMTE8L1llYXI+PFJlY051bT4z
MDwvUmVjTnVtPjxyZWNvcmQ+PHJlYy1udW1iZXI+MzA8L3JlYy1udW1iZXI+PGZvcmVpZ24ta2V5
cz48a2V5IGFwcD0iRU4iIGRiLWlkPSIwZXdzZXI5em5zd3NkdmVkeHc3eDJmenllMDB3cDUwMjA1
cnMiIHRpbWVzdGFtcD0iMTU3MTAyMTYxNCI+MzA8L2tleT48L2ZvcmVpZ24ta2V5cz48cmVmLXR5
cGUgbmFtZT0iSm91cm5hbCBBcnRpY2xlIj4xNzwvcmVmLXR5cGU+PGNvbnRyaWJ1dG9ycz48YXV0
aG9ycz48YXV0aG9yPkxhSmV1bmVzc2UsIFQuIEMuPC9hdXRob3I+PGF1dGhvcj5UaG9ybmhpbGws
IEQuIEouPC9hdXRob3I+PC9hdXRob3JzPjwvY29udHJpYnV0b3JzPjxhdXRoLWFkZHJlc3M+RGVw
YXJ0bWVudCBvZiBCaW9sb2d5LCBQZW5uc3lsdmFuaWEgU3RhdGUgVW5pdmVyc2l0eSwgTXVlbGxl
ciBMYWJvcmF0b3J5LCBVbml2ZXJzaXR5IFBhcmssIFBlbm5zeWx2YW5pYSwgVVNBLiB0Y2wzQHBz
dS5lZHU8L2F1dGgtYWRkcmVzcz48dGl0bGVzPjx0aXRsZT5JbXByb3ZlZCByZXNvbHV0aW9uIG9m
IHJlZWYtY29yYWwgZW5kb3N5bWJpb250IChTeW1iaW9kaW5pdW0pIHNwZWNpZXMgZGl2ZXJzaXR5
LCBlY29sb2d5LCBhbmQgZXZvbHV0aW9uIHRocm91Z2ggcHNiQSBub24tY29kaW5nIHJlZ2lvbiBn
ZW5vdHlwaW5nPC90aXRsZT48c2Vjb25kYXJ5LXRpdGxlPlBMb1MgT25lPC9zZWNvbmRhcnktdGl0
bGU+PC90aXRsZXM+PHBlcmlvZGljYWw+PGZ1bGwtdGl0bGU+UExvUyBPbmU8L2Z1bGwtdGl0bGU+
PC9wZXJpb2RpY2FsPjxwYWdlcz5lMjkwMTM8L3BhZ2VzPjx2b2x1bWU+Njwvdm9sdW1lPjxudW1i
ZXI+MTI8L251bWJlcj48a2V5d29yZHM+PGtleXdvcmQ+QW5pbWFsczwva2V5d29yZD48a2V5d29y
ZD4qQW50aG96b2EvY2xhc3NpZmljYXRpb24vZ2VuZXRpY3M8L2tleXdvcmQ+PGtleXdvcmQ+QmFz
ZSBTZXF1ZW5jZTwva2V5d29yZD48a2V5d29yZD4qQmlvZGl2ZXJzaXR5PC9rZXl3b3JkPjxrZXl3
b3JkPkROQSBQcmltZXJzPC9rZXl3b3JkPjxrZXl3b3JkPipFY29sb2d5PC9rZXl3b3JkPjxrZXl3
b3JkPipFdm9sdXRpb24sIE1vbGVjdWxhcjwva2V5d29yZD48a2V5d29yZD5HZW5vdHlwZTwva2V5
d29yZD48a2V5d29yZD5QaG90b3N5c3RlbSBJSSBQcm90ZWluIENvbXBsZXgvKmdlbmV0aWNzPC9r
ZXl3b3JkPjxrZXl3b3JkPlBoeWxvZ2VueTwva2V5d29yZD48L2tleXdvcmRzPjxkYXRlcz48eWVh
cj4yMDExPC95ZWFyPjwvZGF0ZXM+PGlzYm4+MTkzMi02MjAzIChFbGVjdHJvbmljKSYjeEQ7MTkz
Mi02MjAzIChMaW5raW5nKTwvaXNibj48YWNjZXNzaW9uLW51bT4yMjIxNjE1NzwvYWNjZXNzaW9u
LW51bT48dXJscz48cmVsYXRlZC11cmxzPjx1cmw+aHR0cDovL3d3dy5uY2JpLm5sbS5uaWguZ292
L3B1Ym1lZC8yMjIxNjE1NzwvdXJsPjwvcmVsYXRlZC11cmxzPjwvdXJscz48Y3VzdG9tMj4zMjQ3
MjI3PC9jdXN0b20yPjxlbGVjdHJvbmljLXJlc291cmNlLW51bT4xMC4xMzcxL2pvdXJuYWwucG9u
ZS4wMDI5MDEzPC9lbGVjdHJvbmljLXJlc291cmNlLW51bT48L3JlY29yZD48L0NpdGU+PENpdGU+
PEF1dGhvcj5TYW1wYXlvPC9BdXRob3I+PFllYXI+MjAwOTwvWWVhcj48UmVjTnVtPjMzPC9SZWNO
dW0+PHJlY29yZD48cmVjLW51bWJlcj4zMzwvcmVjLW51bWJlcj48Zm9yZWlnbi1rZXlzPjxrZXkg
YXBwPSJFTiIgZGItaWQ9IjBld3Nlcjl6bnN3c2R2ZWR4dzd4MmZ6eWUwMHdwNTAyMDVycyIgdGlt
ZXN0YW1wPSIxNTcxMDIxNjE0Ij4zMzwva2V5PjwvZm9yZWlnbi1rZXlzPjxyZWYtdHlwZSBuYW1l
PSJKb3VybmFsIEFydGljbGUiPjE3PC9yZWYtdHlwZT48Y29udHJpYnV0b3JzPjxhdXRob3JzPjxh
dXRob3I+U2FtcGF5bywgRS4gTS48L2F1dGhvcj48YXV0aG9yPkRvdmUsIFMuPC9hdXRob3I+PGF1
dGhvcj5MYUpldW5lc3NlLCBULiBDLjwvYXV0aG9yPjwvYXV0aG9ycz48L2NvbnRyaWJ1dG9ycz48
YXV0aC1hZGRyZXNzPkNlbnRyZSBmb3IgTWFyaW5lIFN0dWRpZXMsIFVuaXZlcnNpdHkgb2YgUXVl
ZW5zbGFuZCwgU3QuIEx1Y2lhLCBRbGQgNDA3MiwgQXVzdHJhbGlhLiBlbW4xM0Bwc3UuZWR1PC9h
dXRoLWFkZHJlc3M+PHRpdGxlcz48dGl0bGU+Q29oZXNpdmUgbW9sZWN1bGFyIGdlbmV0aWMgZGF0
YSBkZWxpbmVhdGUgc3BlY2llcyBkaXZlcnNpdHkgaW4gdGhlIGRpbm9mbGFnZWxsYXRlIGdlbnVz
IFN5bWJpb2Rpbml1bTwvdGl0bGU+PHNlY29uZGFyeS10aXRsZT5Nb2wgRWNvbDwvc2Vjb25kYXJ5
LXRpdGxlPjwvdGl0bGVzPjxwZXJpb2RpY2FsPjxmdWxsLXRpdGxlPk1vbGVjdWxhciBFY29sb2d5
PC9mdWxsLXRpdGxlPjxhYmJyLTE+TW9sLiBFY29sLjwvYWJici0xPjxhYmJyLTI+TW9sIEVjb2w8
L2FiYnItMj48L3BlcmlvZGljYWw+PHBhZ2VzPjUwMC0xOTwvcGFnZXM+PHZvbHVtZT4xODwvdm9s
dW1lPjxudW1iZXI+MzwvbnVtYmVyPjxrZXl3b3Jkcz48a2V5d29yZD5BbmltYWxzPC9rZXl3b3Jk
PjxrZXl3b3JkPkFudGhvem9hLyptaWNyb2Jpb2xvZ3k8L2tleXdvcmQ+PGtleXdvcmQ+RE5BIFBy
aW1lcnM8L2tleXdvcmQ+PGtleXdvcmQ+RE5BLCBSaWJvc29tYWwvYW5hbHlzaXM8L2tleXdvcmQ+
PGtleXdvcmQ+RE5BLCBSaWJvc29tYWwgU3BhY2VyL2FuYWx5c2lzPC9rZXl3b3JkPjxrZXl3b3Jk
PkRpbm9mbGFnZWxsaWRhLypjbGFzc2lmaWNhdGlvbi8qZ2VuZXRpY3M8L2tleXdvcmQ+PGtleXdv
cmQ+KkdlbmV0aWMgVmFyaWF0aW9uPC9rZXl3b3JkPjxrZXl3b3JkPipQaHlsb2dlbnk8L2tleXdv
cmQ+PGtleXdvcmQ+UG9seW1vcnBoaXNtLCBSZXN0cmljdGlvbiBGcmFnbWVudCBMZW5ndGg8L2tl
eXdvcmQ+PGtleXdvcmQ+UG9seW1vcnBoaXNtLCBTaW5nbGUtU3RyYW5kZWQgQ29uZm9ybWF0aW9u
YWw8L2tleXdvcmQ+PGtleXdvcmQ+U2VxdWVuY2UgQW5hbHlzaXMsIEROQTwva2V5d29yZD48a2V5
d29yZD5TcGVjaWVzIFNwZWNpZmljaXR5PC9rZXl3b3JkPjxrZXl3b3JkPipTeW1iaW9zaXM8L2tl
eXdvcmQ+PC9rZXl3b3Jkcz48ZGF0ZXM+PHllYXI+MjAwOTwveWVhcj48cHViLWRhdGVzPjxkYXRl
PkZlYjwvZGF0ZT48L3B1Yi1kYXRlcz48L2RhdGVzPjxpc2JuPjEzNjUtMjk0WCAoRWxlY3Ryb25p
YykmI3hEOzA5NjItMTA4MyAoTGlua2luZyk8L2lzYm4+PGFjY2Vzc2lvbi1udW0+MTkxNjE0NzA8
L2FjY2Vzc2lvbi1udW0+PHVybHM+PHJlbGF0ZWQtdXJscz48dXJsPmh0dHA6Ly93d3cubmNiaS5u
bG0ubmloLmdvdi9wdWJtZWQvMTkxNjE0NzA8L3VybD48L3JlbGF0ZWQtdXJscz48L3VybHM+PGVs
ZWN0cm9uaWMtcmVzb3VyY2UtbnVtPjEwLjExMTEvai4xMzY1LTI5NFguMjAwOC4wNDAzNy54PC9l
bGVjdHJvbmljLXJlc291cmNlLW51bT48L3JlY29yZD48L0NpdGU+PC9FbmROb3RlPn==
</w:fldData>
        </w:fldChar>
      </w:r>
      <w:r w:rsidR="00D0756F">
        <w:rPr>
          <w:rFonts w:eastAsia="Times New Roman"/>
          <w:color w:val="000000"/>
          <w:lang w:val="en-GB" w:eastAsia="en-GB"/>
        </w:rPr>
        <w:instrText xml:space="preserve"> ADDIN EN.CITE.DATA </w:instrText>
      </w:r>
      <w:r w:rsidR="00D0756F">
        <w:rPr>
          <w:rFonts w:eastAsia="Times New Roman"/>
          <w:color w:val="000000"/>
          <w:lang w:val="en-GB" w:eastAsia="en-GB"/>
        </w:rPr>
      </w:r>
      <w:r w:rsidR="00D0756F">
        <w:rPr>
          <w:rFonts w:eastAsia="Times New Roman"/>
          <w:color w:val="000000"/>
          <w:lang w:val="en-GB" w:eastAsia="en-GB"/>
        </w:rPr>
        <w:fldChar w:fldCharType="end"/>
      </w:r>
      <w:r w:rsidR="00D0756F">
        <w:rPr>
          <w:rFonts w:eastAsia="Times New Roman"/>
          <w:color w:val="000000"/>
          <w:lang w:val="en-GB" w:eastAsia="en-GB"/>
        </w:rPr>
      </w:r>
      <w:r w:rsidR="00D0756F">
        <w:rPr>
          <w:rFonts w:eastAsia="Times New Roman"/>
          <w:color w:val="000000"/>
          <w:lang w:val="en-GB" w:eastAsia="en-GB"/>
        </w:rPr>
        <w:fldChar w:fldCharType="separate"/>
      </w:r>
      <w:r w:rsidR="00D0756F">
        <w:rPr>
          <w:rFonts w:eastAsia="Times New Roman"/>
          <w:noProof/>
          <w:color w:val="000000"/>
          <w:lang w:val="en-GB" w:eastAsia="en-GB"/>
        </w:rPr>
        <w:t>(Thornhill</w:t>
      </w:r>
      <w:r w:rsidR="00D0756F" w:rsidRPr="00CB405D">
        <w:rPr>
          <w:rFonts w:eastAsia="Times New Roman"/>
          <w:i/>
          <w:noProof/>
          <w:color w:val="000000"/>
          <w:lang w:val="en-GB" w:eastAsia="en-GB"/>
        </w:rPr>
        <w:t xml:space="preserve"> et al.</w:t>
      </w:r>
      <w:r w:rsidR="00D0756F">
        <w:rPr>
          <w:rFonts w:eastAsia="Times New Roman"/>
          <w:noProof/>
          <w:color w:val="000000"/>
          <w:lang w:val="en-GB" w:eastAsia="en-GB"/>
        </w:rPr>
        <w:t xml:space="preserve"> 2007, LaJeunesse and Thornhill 2011, Sampayo</w:t>
      </w:r>
      <w:r w:rsidR="00D0756F" w:rsidRPr="00CB405D">
        <w:rPr>
          <w:rFonts w:eastAsia="Times New Roman"/>
          <w:i/>
          <w:noProof/>
          <w:color w:val="000000"/>
          <w:lang w:val="en-GB" w:eastAsia="en-GB"/>
        </w:rPr>
        <w:t xml:space="preserve"> et al.</w:t>
      </w:r>
      <w:r w:rsidR="00D0756F">
        <w:rPr>
          <w:rFonts w:eastAsia="Times New Roman"/>
          <w:noProof/>
          <w:color w:val="000000"/>
          <w:lang w:val="en-GB" w:eastAsia="en-GB"/>
        </w:rPr>
        <w:t xml:space="preserve"> 2009)</w:t>
      </w:r>
      <w:r w:rsidR="00D0756F">
        <w:rPr>
          <w:rFonts w:eastAsia="Times New Roman"/>
          <w:color w:val="000000"/>
          <w:lang w:val="en-GB" w:eastAsia="en-GB"/>
        </w:rPr>
        <w:fldChar w:fldCharType="end"/>
      </w:r>
      <w:r w:rsidR="00D0756F">
        <w:rPr>
          <w:rFonts w:eastAsia="Times New Roman"/>
          <w:color w:val="000000"/>
          <w:lang w:val="en-GB" w:eastAsia="en-GB"/>
        </w:rPr>
        <w:t xml:space="preserve">. </w:t>
      </w:r>
      <w:r w:rsidR="00937C0E">
        <w:rPr>
          <w:rFonts w:eastAsia="Times New Roman"/>
          <w:color w:val="000000"/>
          <w:lang w:val="en-GB" w:eastAsia="en-GB"/>
        </w:rPr>
        <w:t>An alternate interpretation, based on the data presented here, is that the high similarity in ITS2 sequence compositions from sample to sample obtained across the western Mediterranean Sea (</w:t>
      </w:r>
      <w:r w:rsidR="00BB10A8">
        <w:rPr>
          <w:rFonts w:eastAsia="Times New Roman"/>
          <w:color w:val="000000"/>
          <w:lang w:val="en-GB" w:eastAsia="en-GB"/>
        </w:rPr>
        <w:t xml:space="preserve">Fig. </w:t>
      </w:r>
      <w:r w:rsidR="00937C0E">
        <w:rPr>
          <w:rFonts w:eastAsia="Times New Roman"/>
          <w:color w:val="000000"/>
          <w:lang w:val="en-GB" w:eastAsia="en-GB"/>
        </w:rPr>
        <w:t>2D) represents co-occurring intragenomic variants stemming from a single species</w:t>
      </w:r>
      <w:r w:rsidR="00C37802">
        <w:rPr>
          <w:rFonts w:eastAsia="Times New Roman"/>
          <w:color w:val="000000"/>
          <w:lang w:val="en-GB" w:eastAsia="en-GB"/>
        </w:rPr>
        <w:t xml:space="preserve">; and </w:t>
      </w:r>
      <w:r w:rsidR="00937C0E">
        <w:rPr>
          <w:rFonts w:eastAsia="Times New Roman"/>
          <w:color w:val="000000"/>
          <w:lang w:val="en-GB" w:eastAsia="en-GB"/>
        </w:rPr>
        <w:t>not</w:t>
      </w:r>
      <w:r w:rsidR="00F52C10">
        <w:rPr>
          <w:rFonts w:eastAsia="Times New Roman"/>
          <w:color w:val="000000"/>
          <w:lang w:val="en-GB" w:eastAsia="en-GB"/>
        </w:rPr>
        <w:t>, as is sometimes assumed,</w:t>
      </w:r>
      <w:r w:rsidR="00937C0E">
        <w:rPr>
          <w:rFonts w:eastAsia="Times New Roman"/>
          <w:color w:val="000000"/>
          <w:lang w:val="en-GB" w:eastAsia="en-GB"/>
        </w:rPr>
        <w:t xml:space="preserve"> assemblages of multiple closely related symbionts co-occurring in the same relative proportions in each animal</w:t>
      </w:r>
      <w:r w:rsidR="00B96E93">
        <w:rPr>
          <w:rFonts w:eastAsia="Times New Roman"/>
          <w:color w:val="000000"/>
          <w:lang w:val="en-GB" w:eastAsia="en-GB"/>
        </w:rPr>
        <w:t xml:space="preserve"> </w:t>
      </w:r>
      <w:r w:rsidR="00B96E93">
        <w:rPr>
          <w:rFonts w:eastAsia="Times New Roman"/>
          <w:color w:val="000000"/>
          <w:lang w:val="en-GB" w:eastAsia="en-GB"/>
        </w:rPr>
        <w:fldChar w:fldCharType="begin">
          <w:fldData xml:space="preserve">PEVuZE5vdGU+PENpdGU+PEF1dGhvcj5RdWlnbGV5PC9BdXRob3I+PFllYXI+MjAxODwvWWVhcj48
UmVjTnVtPjEzODA8L1JlY051bT48UHJlZml4PmUuZy4gPC9QcmVmaXg+PERpc3BsYXlUZXh0Pihl
LmcuIFF1aWdsZXk8c3R5bGUgZmFjZT0iaXRhbGljIj4gZXQgYWwuPC9zdHlsZT4gMjAxOCwgSG93
ZS1LZXJyPHN0eWxlIGZhY2U9Iml0YWxpYyI+IGV0IGFsLjwvc3R5bGU+IDIwMjAsIE9uZzxzdHls
ZSBmYWNlPSJpdGFsaWMiPiBldCBhbC48L3N0eWxlPiAyMDIyLCBIdWFuZzxzdHlsZSBmYWNlPSJp
dGFsaWMiPiBldCBhbC48L3N0eWxlPiAyMDIwKTwvRGlzcGxheVRleHQ+PHJlY29yZD48cmVjLW51
bWJlcj4xMzgwPC9yZWMtbnVtYmVyPjxmb3JlaWduLWtleXM+PGtleSBhcHA9IkVOIiBkYi1pZD0i
MGV3c2VyOXpuc3dzZHZlZHh3N3gyZnp5ZTAwd3A1MDIwNXJzIiB0aW1lc3RhbXA9IjE2NjU1MTM1
MTQiPjEzODA8L2tleT48L2ZvcmVpZ24ta2V5cz48cmVmLXR5cGUgbmFtZT0iSm91cm5hbCBBcnRp
Y2xlIj4xNzwvcmVmLXR5cGU+PGNvbnRyaWJ1dG9ycz48YXV0aG9ycz48YXV0aG9yPlF1aWdsZXks
IEsuIE0uPC9hdXRob3I+PGF1dGhvcj5XYXJuZXIsIFAuIEEuPC9hdXRob3I+PGF1dGhvcj5CYXks
IEwuIEsuPC9hdXRob3I+PGF1dGhvcj5XaWxsaXMsIEIuIEwuPC9hdXRob3I+PC9hdXRob3JzPjwv
Y29udHJpYnV0b3JzPjxhdXRoLWFkZHJlc3M+QVJDIENlbnRyZSBvZiBFeGNlbGxlbmNlIGZvciBD
b3JhbCBSZWVmIFN0dWRpZXMgYW5kIENvbGxlZ2Ugb2YgU2NpZW5jZSBhbmQgRW5naW5lZXJpbmcs
IEphbWVzIENvb2sgVW5pdmVyc2l0eSwgVG93bnN2aWxsZSwgUUxELCBBdXN0cmFsaWEuIGthdGVt
YXJpZS5xdWlnbGV5QG15LmpjdS5lZHUuYXUuJiN4RDtBSU1TQEpDVSwgQXVzdHJhbGlhbiBJbnN0
aXR1dGUgb2YgTWFyaW5lIFNjaWVuY2UgYW5kIEphbWVzIENvb2sgVW5pdmVyc2l0eSwgVG93bnN2
aWxsZSwgUUxELCBBdXN0cmFsaWEuIGthdGVtYXJpZS5xdWlnbGV5QG15LmpjdS5lZHUuYXUuJiN4
RDtBUkMgQ2VudHJlIG9mIEV4Y2VsbGVuY2UgZm9yIENvcmFsIFJlZWYgU3R1ZGllcyBhbmQgQ29s
bGVnZSBvZiBTY2llbmNlIGFuZCBFbmdpbmVlcmluZywgSmFtZXMgQ29vayBVbml2ZXJzaXR5LCBU
b3duc3ZpbGxlLCBRTEQsIEF1c3RyYWxpYS4mI3hEO0FJTVNASkNVLCBBdXN0cmFsaWFuIEluc3Rp
dHV0ZSBvZiBNYXJpbmUgU2NpZW5jZSBhbmQgSmFtZXMgQ29vayBVbml2ZXJzaXR5LCBUb3duc3Zp
bGxlLCBRTEQsIEF1c3RyYWxpYS4mI3hEO0F1c3RyYWxpYW4gSW5zdGl0dXRlIG9mIE1hcmluZSBT
Y2llbmNlLCBQTUIzLCBUb3duc3ZpbGxlLCBRTEQsIEF1c3RyYWxpYS48L2F1dGgtYWRkcmVzcz48
dGl0bGVzPjx0aXRsZT5VbmV4cGVjdGVkIG1peGVkLW1vZGUgdHJhbnNtaXNzaW9uIGFuZCBtb2Rl
cmF0ZSBnZW5ldGljIHJlZ3VsYXRpb24gb2YgU3ltYmlvZGluaXVtIGNvbW11bml0aWVzIGluIGEg
YnJvb2RpbmcgY29yYWw8L3RpdGxlPjxzZWNvbmRhcnktdGl0bGU+SGVyZWRpdHkgKEVkaW5iKTwv
c2Vjb25kYXJ5LXRpdGxlPjwvdGl0bGVzPjxwZXJpb2RpY2FsPjxmdWxsLXRpdGxlPkhlcmVkaXR5
IChFZGluYik8L2Z1bGwtdGl0bGU+PC9wZXJpb2RpY2FsPjxwYWdlcz41MjQtNTM2PC9wYWdlcz48
dm9sdW1lPjEyMTwvdm9sdW1lPjxudW1iZXI+NjwvbnVtYmVyPjxlZGl0aW9uPjIwMTgvMDIvMTg8
L2VkaXRpb24+PGtleXdvcmRzPjxrZXl3b3JkPkFsdmVvbGF0YS8qZ2VuZXRpY3M8L2tleXdvcmQ+
PGtleXdvcmQ+QW5pbWFsczwva2V5d29yZD48a2V5d29yZD5BbnRob3pvYS8qcGFyYXNpdG9sb2d5
PC9rZXl3b3JkPjxrZXl3b3JkPipHZW5lIEV4cHJlc3Npb24gUmVndWxhdGlvbjwva2V5d29yZD48
a2V5d29yZD5MYXJ2YS9nZW5ldGljczwva2V5d29yZD48a2V5d29yZD5TeW1iaW9zaXM8L2tleXdv
cmQ+PC9rZXl3b3Jkcz48ZGF0ZXM+PHllYXI+MjAxODwveWVhcj48cHViLWRhdGVzPjxkYXRlPkRl
YzwvZGF0ZT48L3B1Yi1kYXRlcz48L2RhdGVzPjxpc2JuPjEzNjUtMjU0MCAoRWxlY3Ryb25pYykm
I3hEOzAwMTgtMDY3WCAoTGlua2luZyk8L2lzYm4+PGFjY2Vzc2lvbi1udW0+Mjk0NTM0MjM8L2Fj
Y2Vzc2lvbi1udW0+PHVybHM+PHJlbGF0ZWQtdXJscz48dXJsPmh0dHBzOi8vd3d3Lm5jYmkubmxt
Lm5paC5nb3YvcHVibWVkLzI5NDUzNDIzPC91cmw+PC9yZWxhdGVkLXVybHM+PC91cmxzPjxjdXN0
b20yPlBNQzYyMjE4ODM8L2N1c3RvbTI+PGVsZWN0cm9uaWMtcmVzb3VyY2UtbnVtPjEwLjEwMzgv
czQxNDM3LTAxOC0wMDU5LTA8L2VsZWN0cm9uaWMtcmVzb3VyY2UtbnVtPjwvcmVjb3JkPjwvQ2l0
ZT48Q2l0ZT48QXV0aG9yPkhvd2UtS2VycjwvQXV0aG9yPjxZZWFyPjIwMjA8L1llYXI+PFJlY051
bT4xMjkxPC9SZWNOdW0+PHJlY29yZD48cmVjLW51bWJlcj4xMjkxPC9yZWMtbnVtYmVyPjxmb3Jl
aWduLWtleXM+PGtleSBhcHA9IkVOIiBkYi1pZD0iMGV3c2VyOXpuc3dzZHZlZHh3N3gyZnp5ZTAw
d3A1MDIwNXJzIiB0aW1lc3RhbXA9IjE2NDU3MzIzODEiPjEyOTE8L2tleT48L2ZvcmVpZ24ta2V5
cz48cmVmLXR5cGUgbmFtZT0iSm91cm5hbCBBcnRpY2xlIj4xNzwvcmVmLXR5cGU+PGNvbnRyaWJ1
dG9ycz48YXV0aG9ycz48YXV0aG9yPkhvd2UtS2VyciwgTC4gSS48L2F1dGhvcj48YXV0aG9yPkJh
Y2hlbG90LCBCLjwvYXV0aG9yPjxhdXRob3I+V3JpZ2h0LCBSLiBNLjwvYXV0aG9yPjxhdXRob3I+
S2Vua2VsLCBDLiBELjwvYXV0aG9yPjxhdXRob3I+QmF5LCBMLiBLLjwvYXV0aG9yPjxhdXRob3I+
Q29ycmVhLCBBLiBNLiBTLjwvYXV0aG9yPjwvYXV0aG9ycz48L2NvbnRyaWJ1dG9ycz48YXV0aC1h
ZGRyZXNzPkJpb1NjaWVuY2VzIGF0IFJpY2UsIFJpY2UgVW5pdmVyc2l0eSwgSG91c3RvbiwgVFgs
IFVTQS4mI3hEO0Jpb2xvZ2ljYWwgU2NpZW5jZXMsIFNtaXRoIENvbGxlZ2UsIE5vcnRoYW1wdG9u
LCBNQSwgVVNBLiYjeEQ7RGVwYXJ0bWVudCBvZiBCaW9sb2dpY2FsIFNjaWVuY2VzLCBVbml2ZXJz
aXR5IG9mIFNvdXRoZXJuIENhbGlmb3JuaWEsIExvcyBBbmdlbGVzLCBDQSwgVVNBLiYjeEQ7QXVz
dHJhbGlhbiBJbnN0aXR1dGUgb2YgTWFyaW5lIFNjaWVuY2UsIFRvd25zdmlsbGUsIFFsZCwgQXVz
dHJhbGlhLjwvYXV0aC1hZGRyZXNzPjx0aXRsZXM+PHRpdGxlPlN5bWJpb250IGNvbW11bml0eSBk
aXZlcnNpdHkgaXMgbW9yZSB2YXJpYWJsZSBpbiBjb3JhbHMgdGhhdCByZXNwb25kIHBvb3JseSB0
byBzdHJlc3M8L3RpdGxlPjxzZWNvbmRhcnktdGl0bGU+R2xvYiBDaGFuZyBCaW9sPC9zZWNvbmRh
cnktdGl0bGU+PC90aXRsZXM+PHBlcmlvZGljYWw+PGZ1bGwtdGl0bGU+R2xvYiBDaGFuZyBCaW9s
PC9mdWxsLXRpdGxlPjwvcGVyaW9kaWNhbD48ZWRpdGlvbj4yMDIwLzAyLzEzPC9lZGl0aW9uPjxr
ZXl3b3Jkcz48a2V5d29yZD5BY3JvcG9yYSBtaWxsZXBvcmE8L2tleXdvcmQ+PGtleXdvcmQ+Vmli
cmlvIG93ZW5zaWk8L2tleXdvcmQ+PGtleXdvcmQ+U3ltYmlvZGluaWFjZWFlPC9rZXl3b3JkPjxr
ZXl3b3JkPmFscGhhIGRpdmVyc2l0eTwva2V5d29yZD48a2V5d29yZD5iZXRhIGRpdmVyc2l0eTwv
a2V5d29yZD48a2V5d29yZD5jbGltYXRlIGNoYW5nZTwva2V5d29yZD48a2V5d29yZD5jb3JhbDwv
a2V5d29yZD48a2V5d29yZD5nZW5lcmFsaXplZCBqb2ludCBhdHRyaWJ1dGUgbW9kZWwgKEdKQU0p
PC9rZXl3b3JkPjwva2V5d29yZHM+PGRhdGVzPjx5ZWFyPjIwMjA8L3llYXI+PHB1Yi1kYXRlcz48
ZGF0ZT5GZWIgMTI8L2RhdGU+PC9wdWItZGF0ZXM+PC9kYXRlcz48aXNibj4xMzY1LTI0ODYgKEVs
ZWN0cm9uaWMpJiN4RDsxMzU0LTEwMTMgKExpbmtpbmcpPC9pc2JuPjxhY2Nlc3Npb24tbnVtPjMy
MDQ4NDQ3PC9hY2Nlc3Npb24tbnVtPjx1cmxzPjxyZWxhdGVkLXVybHM+PHVybD5odHRwczovL3d3
dy5uY2JpLm5sbS5uaWguZ292L3B1Ym1lZC8zMjA0ODQ0NzwvdXJsPjwvcmVsYXRlZC11cmxzPjwv
dXJscz48ZWxlY3Ryb25pYy1yZXNvdXJjZS1udW0+MTAuMTExMS9nY2IuMTQ5OTk8L2VsZWN0cm9u
aWMtcmVzb3VyY2UtbnVtPjwvcmVjb3JkPjwvQ2l0ZT48Q2l0ZT48QXV0aG9yPk9uZzwvQXV0aG9y
PjxZZWFyPjIwMjI8L1llYXI+PFJlY051bT4xMzQ0PC9SZWNOdW0+PHJlY29yZD48cmVjLW51bWJl
cj4xMzQ0PC9yZWMtbnVtYmVyPjxmb3JlaWduLWtleXM+PGtleSBhcHA9IkVOIiBkYi1pZD0iMGV3
c2VyOXpuc3dzZHZlZHh3N3gyZnp5ZTAwd3A1MDIwNXJzIiB0aW1lc3RhbXA9IjE2NTIyODIzMDUi
PjEzNDQ8L2tleT48L2ZvcmVpZ24ta2V5cz48cmVmLXR5cGUgbmFtZT0iSm91cm5hbCBBcnRpY2xl
Ij4xNzwvcmVmLXR5cGU+PGNvbnRyaWJ1dG9ycz48YXV0aG9ycz48YXV0aG9yPk9uZywgSmluZyBI
dWk8L2F1dGhvcj48YXV0aG9yPldhaW53cmlnaHQsIEJlbmphbWluIEouPC9hdXRob3I+PGF1dGhv
cj5KYWluLCBTdWRoYW5zaGkgUy48L2F1dGhvcj48YXV0aG9yPkFmaXEtUm9zbGksIEx1dGZpPC9h
dXRob3I+PGF1dGhvcj5MZWUsIEplbiBOaWU8L2F1dGhvcj48YXV0aG9yPkh1YW5nLCBEYW53ZWk8
L2F1dGhvcj48L2F1dGhvcnM+PC9jb250cmlidXRvcnM+PHRpdGxlcz48dGl0bGU+U3BlY2llcyBh
bmQgc3BhdGlvLWVudmlyb25tZW50YWwgZWZmZWN0cyBvbiBjb3JhbCBlbmRvc3ltYmlvbnQgY29t
bXVuaXRpZXMgaW4gU291dGhlYXN0IEFzaWE8L3RpdGxlPjxzZWNvbmRhcnktdGl0bGU+Q29yYWwg
UmVlZnM8L3NlY29uZGFyeS10aXRsZT48L3RpdGxlcz48cGVyaW9kaWNhbD48ZnVsbC10aXRsZT5D
b3JhbCBSZWVmczwvZnVsbC10aXRsZT48YWJici0xPkNvcmFsIFJlZWZzPC9hYmJyLTE+PGFiYnIt
Mj5Db3JhbCBSZWVmczwvYWJici0yPjwvcGVyaW9kaWNhbD48ZGF0ZXM+PHllYXI+MjAyMjwveWVh
cj48L2RhdGVzPjxpc2JuPjA3MjItNDAyOCYjeEQ7MTQzMi0wOTc1PC9pc2JuPjx1cmxzPjwvdXJs
cz48ZWxlY3Ryb25pYy1yZXNvdXJjZS1udW0+MTAuMTAwNy9zMDAzMzgtMDIyLTAyMjU0LTc8L2Vs
ZWN0cm9uaWMtcmVzb3VyY2UtbnVtPjwvcmVjb3JkPjwvQ2l0ZT48Q2l0ZT48QXV0aG9yPkh1YW5n
PC9BdXRob3I+PFllYXI+MjAyMDwvWWVhcj48UmVjTnVtPjEzNDU8L1JlY051bT48cmVjb3JkPjxy
ZWMtbnVtYmVyPjEzNDU8L3JlYy1udW1iZXI+PGZvcmVpZ24ta2V5cz48a2V5IGFwcD0iRU4iIGRi
LWlkPSIwZXdzZXI5em5zd3NkdmVkeHc3eDJmenllMDB3cDUwMjA1cnMiIHRpbWVzdGFtcD0iMTY1
MjI4NzIxOCI+MTM0NTwva2V5PjwvZm9yZWlnbi1rZXlzPjxyZWYtdHlwZSBuYW1lPSJKb3VybmFs
IEFydGljbGUiPjE3PC9yZWYtdHlwZT48Y29udHJpYnV0b3JzPjxhdXRob3JzPjxhdXRob3I+SHVh
bmcsIFkuIFkuPC9hdXRob3I+PGF1dGhvcj5DYXJiYWxsby1Cb2xhbm9zLCBSLjwvYXV0aG9yPjxh
dXRob3I+S3VvLCBDLiBZLjwvYXV0aG9yPjxhdXRob3I+S2VzaGF2bXVydGh5LCBTLjwvYXV0aG9y
PjxhdXRob3I+Q2hlbiwgQy4gQS48L2F1dGhvcj48L2F1dGhvcnM+PC9jb250cmlidXRvcnM+PGF1
dGgtYWRkcmVzcz5CaW9kaXZlcnNpdHkgUmVzZWFyY2ggQ2VudGVyLCBBY2FkZW1pYSBTaW5pY2Es
IFRhaXBlaSwgVGFpd2FuLiYjeEQ7QmlvZGl2ZXJzaXR5IFByb2dyYW0sIFRhaXdhbiBJbnRlcm5h
dGlvbmFsIEdyYWR1YXRlIFByb2dyYW0sIEFjYWRlbWlhIFNpbmljYTsgTmF0aW9uYWwgVGFpd2Fu
IE5vcm1hbCBVbml2ZXJzaXR5LCBUYWlwZWksIFRhaXdhbi4mI3hEO0Jpb2RpdmVyc2l0eSBSZXNl
YXJjaCBDZW50ZXIsIEFjYWRlbWlhIFNpbmljYSwgVGFpcGVpLCBUYWl3YW4uIGNhY0BnYXRlLnNp
bmljYS5lZHUudHcuJiN4RDtCaW9kaXZlcnNpdHkgUHJvZ3JhbSwgVGFpd2FuIEludGVybmF0aW9u
YWwgR3JhZHVhdGUgUHJvZ3JhbSwgQWNhZGVtaWEgU2luaWNhOyBOYXRpb25hbCBUYWl3YW4gTm9y
bWFsIFVuaXZlcnNpdHksIFRhaXBlaSwgVGFpd2FuLiBjYWNAZ2F0ZS5zaW5pY2EuZWR1LnR3LiYj
eEQ7SW5zdGl0dXRlIG9mIE9jZWFub2dyYXBoeSwgTmF0aW9uYWwgVGFpd2FuIFVuaXZlcnNpdHks
IFRhaXBlaSwgVGFpd2FuLiBjYWNAZ2F0ZS5zaW5pY2EuZWR1LnR3LiYjeEQ7RGVwYXJ0bWVudCBv
ZiBMaWZlIFNjaWVuY2UsIFR1bmctSGFpIFVuaXZlcnNpdHksIFRhaWNodW5nLCBUYWl3YW4uIGNh
Y0BnYXRlLnNpbmljYS5lZHUudHcuPC9hdXRoLWFkZHJlc3M+PHRpdGxlcz48dGl0bGU+TGVwdG9y
aWEgcGhyeWdpYSBpbiBTb3V0aGVybiBUYWl3YW4gc2h1ZmZsZXMgYW5kIHN3aXRjaGVzIHN5bWJp
b250cyB0byByZXNpc3QgdGhlcm1hbC1pbmR1Y2VkIGJsZWFjaGluZzwvdGl0bGU+PHNlY29uZGFy
eS10aXRsZT5TY2kgUmVwPC9zZWNvbmRhcnktdGl0bGU+PC90aXRsZXM+PHBlcmlvZGljYWw+PGZ1
bGwtdGl0bGU+U2NpIFJlcDwvZnVsbC10aXRsZT48L3BlcmlvZGljYWw+PHBhZ2VzPjc4MDg8L3Bh
Z2VzPjx2b2x1bWU+MTA8L3ZvbHVtZT48bnVtYmVyPjE8L251bWJlcj48ZWRpdGlvbj4yMDIwLzA1
LzEwPC9lZGl0aW9uPjxrZXl3b3Jkcz48a2V5d29yZD5BY2NsaW1hdGl6YXRpb24vKnBoeXNpb2xv
Z3k8L2tleXdvcmQ+PGtleXdvcmQ+QW5pbWFsczwva2V5d29yZD48a2V5d29yZD5BbnRob3pvYS8q
cGh5c2lvbG9neTwva2V5d29yZD48a2V5d29yZD4qQ2xpbWF0ZSBDaGFuZ2U8L2tleXdvcmQ+PGtl
eXdvcmQ+Q29yYWwgUmVlZnM8L2tleXdvcmQ+PGtleXdvcmQ+SG90IFRlbXBlcmF0dXJlPC9rZXl3
b3JkPjxrZXl3b3JkPlN5bWJpb3Npcy8qcGh5c2lvbG9neTwva2V5d29yZD48a2V5d29yZD5UYWl3
YW48L2tleXdvcmQ+PC9rZXl3b3Jkcz48ZGF0ZXM+PHllYXI+MjAyMDwveWVhcj48cHViLWRhdGVz
PjxkYXRlPk1heSA4PC9kYXRlPjwvcHViLWRhdGVzPjwvZGF0ZXM+PGlzYm4+MjA0NS0yMzIyIChF
bGVjdHJvbmljKSYjeEQ7MjA0NS0yMzIyIChMaW5raW5nKTwvaXNibj48YWNjZXNzaW9uLW51bT4z
MjM4NTM5NDwvYWNjZXNzaW9uLW51bT48dXJscz48cmVsYXRlZC11cmxzPjx1cmw+aHR0cHM6Ly93
d3cubmNiaS5ubG0ubmloLmdvdi9wdWJtZWQvMzIzODUzOTQ8L3VybD48L3JlbGF0ZWQtdXJscz48
L3VybHM+PGN1c3RvbTI+UE1DNzIxMDg4ODwvY3VzdG9tMj48ZWxlY3Ryb25pYy1yZXNvdXJjZS1u
dW0+MTAuMTAzOC9zNDE1OTgtMDIwLTY0NzQ5LXo8L2VsZWN0cm9uaWMtcmVzb3VyY2UtbnVtPjwv
cmVjb3JkPjwvQ2l0ZT48L0VuZE5vdGU+
</w:fldData>
        </w:fldChar>
      </w:r>
      <w:r w:rsidR="002806E8">
        <w:rPr>
          <w:rFonts w:eastAsia="Times New Roman"/>
          <w:color w:val="000000"/>
          <w:lang w:val="en-GB" w:eastAsia="en-GB"/>
        </w:rPr>
        <w:instrText xml:space="preserve"> ADDIN EN.CITE </w:instrText>
      </w:r>
      <w:r w:rsidR="002806E8">
        <w:rPr>
          <w:rFonts w:eastAsia="Times New Roman"/>
          <w:color w:val="000000"/>
          <w:lang w:val="en-GB" w:eastAsia="en-GB"/>
        </w:rPr>
        <w:fldChar w:fldCharType="begin">
          <w:fldData xml:space="preserve">PEVuZE5vdGU+PENpdGU+PEF1dGhvcj5RdWlnbGV5PC9BdXRob3I+PFllYXI+MjAxODwvWWVhcj48
UmVjTnVtPjEzODA8L1JlY051bT48UHJlZml4PmUuZy4gPC9QcmVmaXg+PERpc3BsYXlUZXh0Pihl
LmcuIFF1aWdsZXk8c3R5bGUgZmFjZT0iaXRhbGljIj4gZXQgYWwuPC9zdHlsZT4gMjAxOCwgSG93
ZS1LZXJyPHN0eWxlIGZhY2U9Iml0YWxpYyI+IGV0IGFsLjwvc3R5bGU+IDIwMjAsIE9uZzxzdHls
ZSBmYWNlPSJpdGFsaWMiPiBldCBhbC48L3N0eWxlPiAyMDIyLCBIdWFuZzxzdHlsZSBmYWNlPSJp
dGFsaWMiPiBldCBhbC48L3N0eWxlPiAyMDIwKTwvRGlzcGxheVRleHQ+PHJlY29yZD48cmVjLW51
bWJlcj4xMzgwPC9yZWMtbnVtYmVyPjxmb3JlaWduLWtleXM+PGtleSBhcHA9IkVOIiBkYi1pZD0i
MGV3c2VyOXpuc3dzZHZlZHh3N3gyZnp5ZTAwd3A1MDIwNXJzIiB0aW1lc3RhbXA9IjE2NjU1MTM1
MTQiPjEzODA8L2tleT48L2ZvcmVpZ24ta2V5cz48cmVmLXR5cGUgbmFtZT0iSm91cm5hbCBBcnRp
Y2xlIj4xNzwvcmVmLXR5cGU+PGNvbnRyaWJ1dG9ycz48YXV0aG9ycz48YXV0aG9yPlF1aWdsZXks
IEsuIE0uPC9hdXRob3I+PGF1dGhvcj5XYXJuZXIsIFAuIEEuPC9hdXRob3I+PGF1dGhvcj5CYXks
IEwuIEsuPC9hdXRob3I+PGF1dGhvcj5XaWxsaXMsIEIuIEwuPC9hdXRob3I+PC9hdXRob3JzPjwv
Y29udHJpYnV0b3JzPjxhdXRoLWFkZHJlc3M+QVJDIENlbnRyZSBvZiBFeGNlbGxlbmNlIGZvciBD
b3JhbCBSZWVmIFN0dWRpZXMgYW5kIENvbGxlZ2Ugb2YgU2NpZW5jZSBhbmQgRW5naW5lZXJpbmcs
IEphbWVzIENvb2sgVW5pdmVyc2l0eSwgVG93bnN2aWxsZSwgUUxELCBBdXN0cmFsaWEuIGthdGVt
YXJpZS5xdWlnbGV5QG15LmpjdS5lZHUuYXUuJiN4RDtBSU1TQEpDVSwgQXVzdHJhbGlhbiBJbnN0
aXR1dGUgb2YgTWFyaW5lIFNjaWVuY2UgYW5kIEphbWVzIENvb2sgVW5pdmVyc2l0eSwgVG93bnN2
aWxsZSwgUUxELCBBdXN0cmFsaWEuIGthdGVtYXJpZS5xdWlnbGV5QG15LmpjdS5lZHUuYXUuJiN4
RDtBUkMgQ2VudHJlIG9mIEV4Y2VsbGVuY2UgZm9yIENvcmFsIFJlZWYgU3R1ZGllcyBhbmQgQ29s
bGVnZSBvZiBTY2llbmNlIGFuZCBFbmdpbmVlcmluZywgSmFtZXMgQ29vayBVbml2ZXJzaXR5LCBU
b3duc3ZpbGxlLCBRTEQsIEF1c3RyYWxpYS4mI3hEO0FJTVNASkNVLCBBdXN0cmFsaWFuIEluc3Rp
dHV0ZSBvZiBNYXJpbmUgU2NpZW5jZSBhbmQgSmFtZXMgQ29vayBVbml2ZXJzaXR5LCBUb3duc3Zp
bGxlLCBRTEQsIEF1c3RyYWxpYS4mI3hEO0F1c3RyYWxpYW4gSW5zdGl0dXRlIG9mIE1hcmluZSBT
Y2llbmNlLCBQTUIzLCBUb3duc3ZpbGxlLCBRTEQsIEF1c3RyYWxpYS48L2F1dGgtYWRkcmVzcz48
dGl0bGVzPjx0aXRsZT5VbmV4cGVjdGVkIG1peGVkLW1vZGUgdHJhbnNtaXNzaW9uIGFuZCBtb2Rl
cmF0ZSBnZW5ldGljIHJlZ3VsYXRpb24gb2YgU3ltYmlvZGluaXVtIGNvbW11bml0aWVzIGluIGEg
YnJvb2RpbmcgY29yYWw8L3RpdGxlPjxzZWNvbmRhcnktdGl0bGU+SGVyZWRpdHkgKEVkaW5iKTwv
c2Vjb25kYXJ5LXRpdGxlPjwvdGl0bGVzPjxwZXJpb2RpY2FsPjxmdWxsLXRpdGxlPkhlcmVkaXR5
IChFZGluYik8L2Z1bGwtdGl0bGU+PC9wZXJpb2RpY2FsPjxwYWdlcz41MjQtNTM2PC9wYWdlcz48
dm9sdW1lPjEyMTwvdm9sdW1lPjxudW1iZXI+NjwvbnVtYmVyPjxlZGl0aW9uPjIwMTgvMDIvMTg8
L2VkaXRpb24+PGtleXdvcmRzPjxrZXl3b3JkPkFsdmVvbGF0YS8qZ2VuZXRpY3M8L2tleXdvcmQ+
PGtleXdvcmQ+QW5pbWFsczwva2V5d29yZD48a2V5d29yZD5BbnRob3pvYS8qcGFyYXNpdG9sb2d5
PC9rZXl3b3JkPjxrZXl3b3JkPipHZW5lIEV4cHJlc3Npb24gUmVndWxhdGlvbjwva2V5d29yZD48
a2V5d29yZD5MYXJ2YS9nZW5ldGljczwva2V5d29yZD48a2V5d29yZD5TeW1iaW9zaXM8L2tleXdv
cmQ+PC9rZXl3b3Jkcz48ZGF0ZXM+PHllYXI+MjAxODwveWVhcj48cHViLWRhdGVzPjxkYXRlPkRl
YzwvZGF0ZT48L3B1Yi1kYXRlcz48L2RhdGVzPjxpc2JuPjEzNjUtMjU0MCAoRWxlY3Ryb25pYykm
I3hEOzAwMTgtMDY3WCAoTGlua2luZyk8L2lzYm4+PGFjY2Vzc2lvbi1udW0+Mjk0NTM0MjM8L2Fj
Y2Vzc2lvbi1udW0+PHVybHM+PHJlbGF0ZWQtdXJscz48dXJsPmh0dHBzOi8vd3d3Lm5jYmkubmxt
Lm5paC5nb3YvcHVibWVkLzI5NDUzNDIzPC91cmw+PC9yZWxhdGVkLXVybHM+PC91cmxzPjxjdXN0
b20yPlBNQzYyMjE4ODM8L2N1c3RvbTI+PGVsZWN0cm9uaWMtcmVzb3VyY2UtbnVtPjEwLjEwMzgv
czQxNDM3LTAxOC0wMDU5LTA8L2VsZWN0cm9uaWMtcmVzb3VyY2UtbnVtPjwvcmVjb3JkPjwvQ2l0
ZT48Q2l0ZT48QXV0aG9yPkhvd2UtS2VycjwvQXV0aG9yPjxZZWFyPjIwMjA8L1llYXI+PFJlY051
bT4xMjkxPC9SZWNOdW0+PHJlY29yZD48cmVjLW51bWJlcj4xMjkxPC9yZWMtbnVtYmVyPjxmb3Jl
aWduLWtleXM+PGtleSBhcHA9IkVOIiBkYi1pZD0iMGV3c2VyOXpuc3dzZHZlZHh3N3gyZnp5ZTAw
d3A1MDIwNXJzIiB0aW1lc3RhbXA9IjE2NDU3MzIzODEiPjEyOTE8L2tleT48L2ZvcmVpZ24ta2V5
cz48cmVmLXR5cGUgbmFtZT0iSm91cm5hbCBBcnRpY2xlIj4xNzwvcmVmLXR5cGU+PGNvbnRyaWJ1
dG9ycz48YXV0aG9ycz48YXV0aG9yPkhvd2UtS2VyciwgTC4gSS48L2F1dGhvcj48YXV0aG9yPkJh
Y2hlbG90LCBCLjwvYXV0aG9yPjxhdXRob3I+V3JpZ2h0LCBSLiBNLjwvYXV0aG9yPjxhdXRob3I+
S2Vua2VsLCBDLiBELjwvYXV0aG9yPjxhdXRob3I+QmF5LCBMLiBLLjwvYXV0aG9yPjxhdXRob3I+
Q29ycmVhLCBBLiBNLiBTLjwvYXV0aG9yPjwvYXV0aG9ycz48L2NvbnRyaWJ1dG9ycz48YXV0aC1h
ZGRyZXNzPkJpb1NjaWVuY2VzIGF0IFJpY2UsIFJpY2UgVW5pdmVyc2l0eSwgSG91c3RvbiwgVFgs
IFVTQS4mI3hEO0Jpb2xvZ2ljYWwgU2NpZW5jZXMsIFNtaXRoIENvbGxlZ2UsIE5vcnRoYW1wdG9u
LCBNQSwgVVNBLiYjeEQ7RGVwYXJ0bWVudCBvZiBCaW9sb2dpY2FsIFNjaWVuY2VzLCBVbml2ZXJz
aXR5IG9mIFNvdXRoZXJuIENhbGlmb3JuaWEsIExvcyBBbmdlbGVzLCBDQSwgVVNBLiYjeEQ7QXVz
dHJhbGlhbiBJbnN0aXR1dGUgb2YgTWFyaW5lIFNjaWVuY2UsIFRvd25zdmlsbGUsIFFsZCwgQXVz
dHJhbGlhLjwvYXV0aC1hZGRyZXNzPjx0aXRsZXM+PHRpdGxlPlN5bWJpb250IGNvbW11bml0eSBk
aXZlcnNpdHkgaXMgbW9yZSB2YXJpYWJsZSBpbiBjb3JhbHMgdGhhdCByZXNwb25kIHBvb3JseSB0
byBzdHJlc3M8L3RpdGxlPjxzZWNvbmRhcnktdGl0bGU+R2xvYiBDaGFuZyBCaW9sPC9zZWNvbmRh
cnktdGl0bGU+PC90aXRsZXM+PHBlcmlvZGljYWw+PGZ1bGwtdGl0bGU+R2xvYiBDaGFuZyBCaW9s
PC9mdWxsLXRpdGxlPjwvcGVyaW9kaWNhbD48ZWRpdGlvbj4yMDIwLzAyLzEzPC9lZGl0aW9uPjxr
ZXl3b3Jkcz48a2V5d29yZD5BY3JvcG9yYSBtaWxsZXBvcmE8L2tleXdvcmQ+PGtleXdvcmQ+Vmli
cmlvIG93ZW5zaWk8L2tleXdvcmQ+PGtleXdvcmQ+U3ltYmlvZGluaWFjZWFlPC9rZXl3b3JkPjxr
ZXl3b3JkPmFscGhhIGRpdmVyc2l0eTwva2V5d29yZD48a2V5d29yZD5iZXRhIGRpdmVyc2l0eTwv
a2V5d29yZD48a2V5d29yZD5jbGltYXRlIGNoYW5nZTwva2V5d29yZD48a2V5d29yZD5jb3JhbDwv
a2V5d29yZD48a2V5d29yZD5nZW5lcmFsaXplZCBqb2ludCBhdHRyaWJ1dGUgbW9kZWwgKEdKQU0p
PC9rZXl3b3JkPjwva2V5d29yZHM+PGRhdGVzPjx5ZWFyPjIwMjA8L3llYXI+PHB1Yi1kYXRlcz48
ZGF0ZT5GZWIgMTI8L2RhdGU+PC9wdWItZGF0ZXM+PC9kYXRlcz48aXNibj4xMzY1LTI0ODYgKEVs
ZWN0cm9uaWMpJiN4RDsxMzU0LTEwMTMgKExpbmtpbmcpPC9pc2JuPjxhY2Nlc3Npb24tbnVtPjMy
MDQ4NDQ3PC9hY2Nlc3Npb24tbnVtPjx1cmxzPjxyZWxhdGVkLXVybHM+PHVybD5odHRwczovL3d3
dy5uY2JpLm5sbS5uaWguZ292L3B1Ym1lZC8zMjA0ODQ0NzwvdXJsPjwvcmVsYXRlZC11cmxzPjwv
dXJscz48ZWxlY3Ryb25pYy1yZXNvdXJjZS1udW0+MTAuMTExMS9nY2IuMTQ5OTk8L2VsZWN0cm9u
aWMtcmVzb3VyY2UtbnVtPjwvcmVjb3JkPjwvQ2l0ZT48Q2l0ZT48QXV0aG9yPk9uZzwvQXV0aG9y
PjxZZWFyPjIwMjI8L1llYXI+PFJlY051bT4xMzQ0PC9SZWNOdW0+PHJlY29yZD48cmVjLW51bWJl
cj4xMzQ0PC9yZWMtbnVtYmVyPjxmb3JlaWduLWtleXM+PGtleSBhcHA9IkVOIiBkYi1pZD0iMGV3
c2VyOXpuc3dzZHZlZHh3N3gyZnp5ZTAwd3A1MDIwNXJzIiB0aW1lc3RhbXA9IjE2NTIyODIzMDUi
PjEzNDQ8L2tleT48L2ZvcmVpZ24ta2V5cz48cmVmLXR5cGUgbmFtZT0iSm91cm5hbCBBcnRpY2xl
Ij4xNzwvcmVmLXR5cGU+PGNvbnRyaWJ1dG9ycz48YXV0aG9ycz48YXV0aG9yPk9uZywgSmluZyBI
dWk8L2F1dGhvcj48YXV0aG9yPldhaW53cmlnaHQsIEJlbmphbWluIEouPC9hdXRob3I+PGF1dGhv
cj5KYWluLCBTdWRoYW5zaGkgUy48L2F1dGhvcj48YXV0aG9yPkFmaXEtUm9zbGksIEx1dGZpPC9h
dXRob3I+PGF1dGhvcj5MZWUsIEplbiBOaWU8L2F1dGhvcj48YXV0aG9yPkh1YW5nLCBEYW53ZWk8
L2F1dGhvcj48L2F1dGhvcnM+PC9jb250cmlidXRvcnM+PHRpdGxlcz48dGl0bGU+U3BlY2llcyBh
bmQgc3BhdGlvLWVudmlyb25tZW50YWwgZWZmZWN0cyBvbiBjb3JhbCBlbmRvc3ltYmlvbnQgY29t
bXVuaXRpZXMgaW4gU291dGhlYXN0IEFzaWE8L3RpdGxlPjxzZWNvbmRhcnktdGl0bGU+Q29yYWwg
UmVlZnM8L3NlY29uZGFyeS10aXRsZT48L3RpdGxlcz48cGVyaW9kaWNhbD48ZnVsbC10aXRsZT5D
b3JhbCBSZWVmczwvZnVsbC10aXRsZT48YWJici0xPkNvcmFsIFJlZWZzPC9hYmJyLTE+PGFiYnIt
Mj5Db3JhbCBSZWVmczwvYWJici0yPjwvcGVyaW9kaWNhbD48ZGF0ZXM+PHllYXI+MjAyMjwveWVh
cj48L2RhdGVzPjxpc2JuPjA3MjItNDAyOCYjeEQ7MTQzMi0wOTc1PC9pc2JuPjx1cmxzPjwvdXJs
cz48ZWxlY3Ryb25pYy1yZXNvdXJjZS1udW0+MTAuMTAwNy9zMDAzMzgtMDIyLTAyMjU0LTc8L2Vs
ZWN0cm9uaWMtcmVzb3VyY2UtbnVtPjwvcmVjb3JkPjwvQ2l0ZT48Q2l0ZT48QXV0aG9yPkh1YW5n
PC9BdXRob3I+PFllYXI+MjAyMDwvWWVhcj48UmVjTnVtPjEzNDU8L1JlY051bT48cmVjb3JkPjxy
ZWMtbnVtYmVyPjEzNDU8L3JlYy1udW1iZXI+PGZvcmVpZ24ta2V5cz48a2V5IGFwcD0iRU4iIGRi
LWlkPSIwZXdzZXI5em5zd3NkdmVkeHc3eDJmenllMDB3cDUwMjA1cnMiIHRpbWVzdGFtcD0iMTY1
MjI4NzIxOCI+MTM0NTwva2V5PjwvZm9yZWlnbi1rZXlzPjxyZWYtdHlwZSBuYW1lPSJKb3VybmFs
IEFydGljbGUiPjE3PC9yZWYtdHlwZT48Y29udHJpYnV0b3JzPjxhdXRob3JzPjxhdXRob3I+SHVh
bmcsIFkuIFkuPC9hdXRob3I+PGF1dGhvcj5DYXJiYWxsby1Cb2xhbm9zLCBSLjwvYXV0aG9yPjxh
dXRob3I+S3VvLCBDLiBZLjwvYXV0aG9yPjxhdXRob3I+S2VzaGF2bXVydGh5LCBTLjwvYXV0aG9y
PjxhdXRob3I+Q2hlbiwgQy4gQS48L2F1dGhvcj48L2F1dGhvcnM+PC9jb250cmlidXRvcnM+PGF1
dGgtYWRkcmVzcz5CaW9kaXZlcnNpdHkgUmVzZWFyY2ggQ2VudGVyLCBBY2FkZW1pYSBTaW5pY2Es
IFRhaXBlaSwgVGFpd2FuLiYjeEQ7QmlvZGl2ZXJzaXR5IFByb2dyYW0sIFRhaXdhbiBJbnRlcm5h
dGlvbmFsIEdyYWR1YXRlIFByb2dyYW0sIEFjYWRlbWlhIFNpbmljYTsgTmF0aW9uYWwgVGFpd2Fu
IE5vcm1hbCBVbml2ZXJzaXR5LCBUYWlwZWksIFRhaXdhbi4mI3hEO0Jpb2RpdmVyc2l0eSBSZXNl
YXJjaCBDZW50ZXIsIEFjYWRlbWlhIFNpbmljYSwgVGFpcGVpLCBUYWl3YW4uIGNhY0BnYXRlLnNp
bmljYS5lZHUudHcuJiN4RDtCaW9kaXZlcnNpdHkgUHJvZ3JhbSwgVGFpd2FuIEludGVybmF0aW9u
YWwgR3JhZHVhdGUgUHJvZ3JhbSwgQWNhZGVtaWEgU2luaWNhOyBOYXRpb25hbCBUYWl3YW4gTm9y
bWFsIFVuaXZlcnNpdHksIFRhaXBlaSwgVGFpd2FuLiBjYWNAZ2F0ZS5zaW5pY2EuZWR1LnR3LiYj
eEQ7SW5zdGl0dXRlIG9mIE9jZWFub2dyYXBoeSwgTmF0aW9uYWwgVGFpd2FuIFVuaXZlcnNpdHks
IFRhaXBlaSwgVGFpd2FuLiBjYWNAZ2F0ZS5zaW5pY2EuZWR1LnR3LiYjeEQ7RGVwYXJ0bWVudCBv
ZiBMaWZlIFNjaWVuY2UsIFR1bmctSGFpIFVuaXZlcnNpdHksIFRhaWNodW5nLCBUYWl3YW4uIGNh
Y0BnYXRlLnNpbmljYS5lZHUudHcuPC9hdXRoLWFkZHJlc3M+PHRpdGxlcz48dGl0bGU+TGVwdG9y
aWEgcGhyeWdpYSBpbiBTb3V0aGVybiBUYWl3YW4gc2h1ZmZsZXMgYW5kIHN3aXRjaGVzIHN5bWJp
b250cyB0byByZXNpc3QgdGhlcm1hbC1pbmR1Y2VkIGJsZWFjaGluZzwvdGl0bGU+PHNlY29uZGFy
eS10aXRsZT5TY2kgUmVwPC9zZWNvbmRhcnktdGl0bGU+PC90aXRsZXM+PHBlcmlvZGljYWw+PGZ1
bGwtdGl0bGU+U2NpIFJlcDwvZnVsbC10aXRsZT48L3BlcmlvZGljYWw+PHBhZ2VzPjc4MDg8L3Bh
Z2VzPjx2b2x1bWU+MTA8L3ZvbHVtZT48bnVtYmVyPjE8L251bWJlcj48ZWRpdGlvbj4yMDIwLzA1
LzEwPC9lZGl0aW9uPjxrZXl3b3Jkcz48a2V5d29yZD5BY2NsaW1hdGl6YXRpb24vKnBoeXNpb2xv
Z3k8L2tleXdvcmQ+PGtleXdvcmQ+QW5pbWFsczwva2V5d29yZD48a2V5d29yZD5BbnRob3pvYS8q
cGh5c2lvbG9neTwva2V5d29yZD48a2V5d29yZD4qQ2xpbWF0ZSBDaGFuZ2U8L2tleXdvcmQ+PGtl
eXdvcmQ+Q29yYWwgUmVlZnM8L2tleXdvcmQ+PGtleXdvcmQ+SG90IFRlbXBlcmF0dXJlPC9rZXl3
b3JkPjxrZXl3b3JkPlN5bWJpb3Npcy8qcGh5c2lvbG9neTwva2V5d29yZD48a2V5d29yZD5UYWl3
YW48L2tleXdvcmQ+PC9rZXl3b3Jkcz48ZGF0ZXM+PHllYXI+MjAyMDwveWVhcj48cHViLWRhdGVz
PjxkYXRlPk1heSA4PC9kYXRlPjwvcHViLWRhdGVzPjwvZGF0ZXM+PGlzYm4+MjA0NS0yMzIyIChF
bGVjdHJvbmljKSYjeEQ7MjA0NS0yMzIyIChMaW5raW5nKTwvaXNibj48YWNjZXNzaW9uLW51bT4z
MjM4NTM5NDwvYWNjZXNzaW9uLW51bT48dXJscz48cmVsYXRlZC11cmxzPjx1cmw+aHR0cHM6Ly93
d3cubmNiaS5ubG0ubmloLmdvdi9wdWJtZWQvMzIzODUzOTQ8L3VybD48L3JlbGF0ZWQtdXJscz48
L3VybHM+PGN1c3RvbTI+UE1DNzIxMDg4ODwvY3VzdG9tMj48ZWxlY3Ryb25pYy1yZXNvdXJjZS1u
dW0+MTAuMTAzOC9zNDE1OTgtMDIwLTY0NzQ5LXo8L2VsZWN0cm9uaWMtcmVzb3VyY2UtbnVtPjwv
cmVjb3JkPjwvQ2l0ZT48L0VuZE5vdGU+
</w:fldData>
        </w:fldChar>
      </w:r>
      <w:r w:rsidR="002806E8">
        <w:rPr>
          <w:rFonts w:eastAsia="Times New Roman"/>
          <w:color w:val="000000"/>
          <w:lang w:val="en-GB" w:eastAsia="en-GB"/>
        </w:rPr>
        <w:instrText xml:space="preserve"> ADDIN EN.CITE.DATA </w:instrText>
      </w:r>
      <w:r w:rsidR="002806E8">
        <w:rPr>
          <w:rFonts w:eastAsia="Times New Roman"/>
          <w:color w:val="000000"/>
          <w:lang w:val="en-GB" w:eastAsia="en-GB"/>
        </w:rPr>
      </w:r>
      <w:r w:rsidR="002806E8">
        <w:rPr>
          <w:rFonts w:eastAsia="Times New Roman"/>
          <w:color w:val="000000"/>
          <w:lang w:val="en-GB" w:eastAsia="en-GB"/>
        </w:rPr>
        <w:fldChar w:fldCharType="end"/>
      </w:r>
      <w:r w:rsidR="00B96E93">
        <w:rPr>
          <w:rFonts w:eastAsia="Times New Roman"/>
          <w:color w:val="000000"/>
          <w:lang w:val="en-GB" w:eastAsia="en-GB"/>
        </w:rPr>
      </w:r>
      <w:r w:rsidR="00B96E93">
        <w:rPr>
          <w:rFonts w:eastAsia="Times New Roman"/>
          <w:color w:val="000000"/>
          <w:lang w:val="en-GB" w:eastAsia="en-GB"/>
        </w:rPr>
        <w:fldChar w:fldCharType="separate"/>
      </w:r>
      <w:r w:rsidR="002806E8">
        <w:rPr>
          <w:rFonts w:eastAsia="Times New Roman"/>
          <w:noProof/>
          <w:color w:val="000000"/>
          <w:lang w:val="en-GB" w:eastAsia="en-GB"/>
        </w:rPr>
        <w:t>(e.g. Quigley</w:t>
      </w:r>
      <w:r w:rsidR="002806E8" w:rsidRPr="002806E8">
        <w:rPr>
          <w:rFonts w:eastAsia="Times New Roman"/>
          <w:i/>
          <w:noProof/>
          <w:color w:val="000000"/>
          <w:lang w:val="en-GB" w:eastAsia="en-GB"/>
        </w:rPr>
        <w:t xml:space="preserve"> et al.</w:t>
      </w:r>
      <w:r w:rsidR="002806E8">
        <w:rPr>
          <w:rFonts w:eastAsia="Times New Roman"/>
          <w:noProof/>
          <w:color w:val="000000"/>
          <w:lang w:val="en-GB" w:eastAsia="en-GB"/>
        </w:rPr>
        <w:t xml:space="preserve"> 2018, Howe-Kerr</w:t>
      </w:r>
      <w:r w:rsidR="002806E8" w:rsidRPr="002806E8">
        <w:rPr>
          <w:rFonts w:eastAsia="Times New Roman"/>
          <w:i/>
          <w:noProof/>
          <w:color w:val="000000"/>
          <w:lang w:val="en-GB" w:eastAsia="en-GB"/>
        </w:rPr>
        <w:t xml:space="preserve"> et al.</w:t>
      </w:r>
      <w:r w:rsidR="002806E8">
        <w:rPr>
          <w:rFonts w:eastAsia="Times New Roman"/>
          <w:noProof/>
          <w:color w:val="000000"/>
          <w:lang w:val="en-GB" w:eastAsia="en-GB"/>
        </w:rPr>
        <w:t xml:space="preserve"> 2020, Ong</w:t>
      </w:r>
      <w:r w:rsidR="002806E8" w:rsidRPr="002806E8">
        <w:rPr>
          <w:rFonts w:eastAsia="Times New Roman"/>
          <w:i/>
          <w:noProof/>
          <w:color w:val="000000"/>
          <w:lang w:val="en-GB" w:eastAsia="en-GB"/>
        </w:rPr>
        <w:t xml:space="preserve"> et al.</w:t>
      </w:r>
      <w:r w:rsidR="002806E8">
        <w:rPr>
          <w:rFonts w:eastAsia="Times New Roman"/>
          <w:noProof/>
          <w:color w:val="000000"/>
          <w:lang w:val="en-GB" w:eastAsia="en-GB"/>
        </w:rPr>
        <w:t xml:space="preserve"> 2022, Huang</w:t>
      </w:r>
      <w:r w:rsidR="002806E8" w:rsidRPr="002806E8">
        <w:rPr>
          <w:rFonts w:eastAsia="Times New Roman"/>
          <w:i/>
          <w:noProof/>
          <w:color w:val="000000"/>
          <w:lang w:val="en-GB" w:eastAsia="en-GB"/>
        </w:rPr>
        <w:t xml:space="preserve"> et al.</w:t>
      </w:r>
      <w:r w:rsidR="002806E8">
        <w:rPr>
          <w:rFonts w:eastAsia="Times New Roman"/>
          <w:noProof/>
          <w:color w:val="000000"/>
          <w:lang w:val="en-GB" w:eastAsia="en-GB"/>
        </w:rPr>
        <w:t xml:space="preserve"> 2020)</w:t>
      </w:r>
      <w:r w:rsidR="00B96E93">
        <w:rPr>
          <w:rFonts w:eastAsia="Times New Roman"/>
          <w:color w:val="000000"/>
          <w:lang w:val="en-GB" w:eastAsia="en-GB"/>
        </w:rPr>
        <w:fldChar w:fldCharType="end"/>
      </w:r>
      <w:r w:rsidR="00937C0E">
        <w:rPr>
          <w:rFonts w:eastAsia="Times New Roman"/>
          <w:color w:val="000000"/>
          <w:lang w:val="en-GB" w:eastAsia="en-GB"/>
        </w:rPr>
        <w:t>.</w:t>
      </w:r>
      <w:r w:rsidR="00771D3D">
        <w:rPr>
          <w:rFonts w:eastAsia="Times New Roman"/>
          <w:color w:val="000000"/>
          <w:lang w:val="en-GB" w:eastAsia="en-GB"/>
        </w:rPr>
        <w:t xml:space="preserve"> </w:t>
      </w:r>
      <w:r w:rsidR="00967A0B">
        <w:rPr>
          <w:rFonts w:eastAsia="Times New Roman"/>
          <w:color w:val="000000"/>
          <w:lang w:val="en-GB" w:eastAsia="en-GB"/>
        </w:rPr>
        <w:t>Unless reconciled, these</w:t>
      </w:r>
      <w:r w:rsidR="00771D3D">
        <w:rPr>
          <w:rFonts w:eastAsia="Times New Roman"/>
          <w:color w:val="000000"/>
          <w:lang w:val="en-GB" w:eastAsia="en-GB"/>
        </w:rPr>
        <w:t xml:space="preserve"> </w:t>
      </w:r>
      <w:r w:rsidR="00771D3D" w:rsidRPr="00771D3D">
        <w:rPr>
          <w:rFonts w:eastAsia="Times New Roman"/>
          <w:color w:val="000000"/>
          <w:lang w:val="en-GB" w:eastAsia="en-GB"/>
        </w:rPr>
        <w:t>conflicting</w:t>
      </w:r>
      <w:r w:rsidR="00771D3D">
        <w:rPr>
          <w:rFonts w:eastAsia="Times New Roman"/>
          <w:color w:val="000000"/>
          <w:lang w:val="en-GB" w:eastAsia="en-GB"/>
        </w:rPr>
        <w:t xml:space="preserve"> interpretations </w:t>
      </w:r>
      <w:r w:rsidR="00967A0B">
        <w:rPr>
          <w:rFonts w:eastAsia="Times New Roman"/>
          <w:color w:val="000000"/>
          <w:lang w:val="en-GB" w:eastAsia="en-GB"/>
        </w:rPr>
        <w:t xml:space="preserve">create </w:t>
      </w:r>
      <w:r w:rsidR="000E1F4F">
        <w:rPr>
          <w:rFonts w:eastAsia="Times New Roman"/>
          <w:color w:val="000000"/>
          <w:lang w:val="en-GB" w:eastAsia="en-GB"/>
        </w:rPr>
        <w:t>confusion</w:t>
      </w:r>
      <w:r w:rsidR="00771D3D">
        <w:rPr>
          <w:rFonts w:eastAsia="Times New Roman"/>
          <w:color w:val="000000"/>
          <w:lang w:val="en-GB" w:eastAsia="en-GB"/>
        </w:rPr>
        <w:t xml:space="preserve"> </w:t>
      </w:r>
      <w:r w:rsidR="00967A0B">
        <w:rPr>
          <w:rFonts w:eastAsia="Times New Roman"/>
          <w:color w:val="000000"/>
          <w:lang w:val="en-GB" w:eastAsia="en-GB"/>
        </w:rPr>
        <w:t xml:space="preserve">about </w:t>
      </w:r>
      <w:r w:rsidR="00771D3D">
        <w:rPr>
          <w:rFonts w:eastAsia="Times New Roman"/>
          <w:color w:val="000000"/>
          <w:lang w:val="en-GB" w:eastAsia="en-GB"/>
        </w:rPr>
        <w:t xml:space="preserve">the ecology and evolution of </w:t>
      </w:r>
      <w:r w:rsidR="00967A0B">
        <w:rPr>
          <w:rFonts w:eastAsia="Times New Roman"/>
          <w:color w:val="000000"/>
          <w:lang w:val="en-GB" w:eastAsia="en-GB"/>
        </w:rPr>
        <w:t>animal-dinoflagellate</w:t>
      </w:r>
      <w:r w:rsidR="00771D3D">
        <w:rPr>
          <w:rFonts w:eastAsia="Times New Roman"/>
          <w:color w:val="000000"/>
          <w:lang w:val="en-GB" w:eastAsia="en-GB"/>
        </w:rPr>
        <w:t xml:space="preserve"> mutualisms</w:t>
      </w:r>
      <w:r w:rsidR="005169CE">
        <w:rPr>
          <w:rFonts w:eastAsia="Times New Roman"/>
          <w:color w:val="000000"/>
          <w:lang w:val="en-GB" w:eastAsia="en-GB"/>
        </w:rPr>
        <w:t xml:space="preserve"> </w:t>
      </w:r>
      <w:r w:rsidR="005169CE">
        <w:rPr>
          <w:rFonts w:eastAsia="Times New Roman"/>
          <w:color w:val="000000"/>
          <w:lang w:val="en-GB" w:eastAsia="en-GB"/>
        </w:rPr>
        <w:fldChar w:fldCharType="begin"/>
      </w:r>
      <w:r w:rsidR="005169CE">
        <w:rPr>
          <w:rFonts w:eastAsia="Times New Roman"/>
          <w:color w:val="000000"/>
          <w:lang w:val="en-GB" w:eastAsia="en-GB"/>
        </w:rPr>
        <w:instrText xml:space="preserve"> ADDIN EN.CITE &lt;EndNote&gt;&lt;Cite&gt;&lt;Author&gt;Thornhill&lt;/Author&gt;&lt;Year&gt;2007&lt;/Year&gt;&lt;RecNum&gt;532&lt;/RecNum&gt;&lt;DisplayText&gt;(Thornhill&lt;style face="italic"&gt; et al.&lt;/style&gt; 2007)&lt;/DisplayText&gt;&lt;record&gt;&lt;rec-number&gt;532&lt;/rec-number&gt;&lt;foreign-keys&gt;&lt;key app="EN" db-id="0ewser9znswsdvedxw7x2fzye00wp50205rs" timestamp="1571021617"&gt;532&lt;/key&gt;&lt;/foreign-keys&gt;&lt;ref-type name="Journal Article"&gt;17&lt;/ref-type&gt;&lt;contributors&gt;&lt;authors&gt;&lt;author&gt;Thornhill, D. J.&lt;/author&gt;&lt;author&gt;Lajeunesse, T. C.&lt;/author&gt;&lt;author&gt;Santos, S. R.&lt;/author&gt;&lt;/authors&gt;&lt;/contributors&gt;&lt;auth-address&gt;Department of Biological Sciences, Auburn University, 101 Rouse Life Sciences Building, Auburn, Alabama 36849, USA. thornhill.dan@gmail.com&lt;/auth-address&gt;&lt;titles&gt;&lt;title&gt;Measuring rDNA diversity in eukaryotic microbial systems: how intragenomic variation, pseudogenes, and PCR artifacts confound biodiversity estimates&lt;/title&gt;&lt;secondary-title&gt;Molecular Ecology&lt;/secondary-title&gt;&lt;/titles&gt;&lt;periodical&gt;&lt;full-title&gt;Molecular Ecology&lt;/full-title&gt;&lt;abbr-1&gt;Mol. Ecol.&lt;/abbr-1&gt;&lt;abbr-2&gt;Mol Ecol&lt;/abbr-2&gt;&lt;/periodical&gt;&lt;pages&gt;5326-40&lt;/pages&gt;&lt;volume&gt;16&lt;/volume&gt;&lt;number&gt;24&lt;/number&gt;&lt;keywords&gt;&lt;keyword&gt;Artifacts&lt;/keyword&gt;&lt;keyword&gt;Base Sequence&lt;/keyword&gt;&lt;keyword&gt;*Biodiversity&lt;/keyword&gt;&lt;keyword&gt;DNA, Ribosomal/*genetics&lt;/keyword&gt;&lt;keyword&gt;Eukaryotic Cells/*microbiology&lt;/keyword&gt;&lt;keyword&gt;Genetic Variation/*genetics&lt;/keyword&gt;&lt;keyword&gt;Genome/*genetics&lt;/keyword&gt;&lt;keyword&gt;Molecular Sequence Data&lt;/keyword&gt;&lt;keyword&gt;Phylogeny&lt;/keyword&gt;&lt;keyword&gt;Polymerase Chain Reaction&lt;/keyword&gt;&lt;keyword&gt;Pseudogenes/*genetics&lt;/keyword&gt;&lt;keyword&gt;Sequence Alignment&lt;/keyword&gt;&lt;keyword&gt;Transcription, Genetic/genetics&lt;/keyword&gt;&lt;/keywords&gt;&lt;dates&gt;&lt;year&gt;2007&lt;/year&gt;&lt;pub-dates&gt;&lt;date&gt;Dec&lt;/date&gt;&lt;/pub-dates&gt;&lt;/dates&gt;&lt;isbn&gt;0962-1083 (Print)&amp;#xD;0962-1083 (Linking)&lt;/isbn&gt;&lt;accession-num&gt;17995924&lt;/accession-num&gt;&lt;urls&gt;&lt;related-urls&gt;&lt;url&gt;http://www.ncbi.nlm.nih.gov/pubmed/17995924&lt;/url&gt;&lt;/related-urls&gt;&lt;/urls&gt;&lt;electronic-resource-num&gt;10.1111/j.1365-294X.2007.03576.x&lt;/electronic-resource-num&gt;&lt;/record&gt;&lt;/Cite&gt;&lt;/EndNote&gt;</w:instrText>
      </w:r>
      <w:r w:rsidR="005169CE">
        <w:rPr>
          <w:rFonts w:eastAsia="Times New Roman"/>
          <w:color w:val="000000"/>
          <w:lang w:val="en-GB" w:eastAsia="en-GB"/>
        </w:rPr>
        <w:fldChar w:fldCharType="separate"/>
      </w:r>
      <w:r w:rsidR="005169CE">
        <w:rPr>
          <w:rFonts w:eastAsia="Times New Roman"/>
          <w:noProof/>
          <w:color w:val="000000"/>
          <w:lang w:val="en-GB" w:eastAsia="en-GB"/>
        </w:rPr>
        <w:t>(Thornhill</w:t>
      </w:r>
      <w:r w:rsidR="005169CE" w:rsidRPr="005169CE">
        <w:rPr>
          <w:rFonts w:eastAsia="Times New Roman"/>
          <w:i/>
          <w:noProof/>
          <w:color w:val="000000"/>
          <w:lang w:val="en-GB" w:eastAsia="en-GB"/>
        </w:rPr>
        <w:t xml:space="preserve"> et al.</w:t>
      </w:r>
      <w:r w:rsidR="005169CE">
        <w:rPr>
          <w:rFonts w:eastAsia="Times New Roman"/>
          <w:noProof/>
          <w:color w:val="000000"/>
          <w:lang w:val="en-GB" w:eastAsia="en-GB"/>
        </w:rPr>
        <w:t xml:space="preserve"> 2007)</w:t>
      </w:r>
      <w:r w:rsidR="005169CE">
        <w:rPr>
          <w:rFonts w:eastAsia="Times New Roman"/>
          <w:color w:val="000000"/>
          <w:lang w:val="en-GB" w:eastAsia="en-GB"/>
        </w:rPr>
        <w:fldChar w:fldCharType="end"/>
      </w:r>
      <w:r w:rsidR="00771D3D">
        <w:rPr>
          <w:rFonts w:eastAsia="Times New Roman"/>
          <w:color w:val="000000"/>
          <w:lang w:val="en-GB" w:eastAsia="en-GB"/>
        </w:rPr>
        <w:t xml:space="preserve">.  </w:t>
      </w:r>
    </w:p>
    <w:p w14:paraId="29F144CE" w14:textId="67F4D0FC" w:rsidR="00A621B2" w:rsidRDefault="00FA3B43" w:rsidP="00A621B2">
      <w:pPr>
        <w:spacing w:line="480" w:lineRule="auto"/>
        <w:ind w:firstLine="720"/>
        <w:rPr>
          <w:rFonts w:eastAsia="Times New Roman"/>
          <w:color w:val="000000"/>
          <w:lang w:val="en-GB" w:eastAsia="en-GB"/>
        </w:rPr>
      </w:pPr>
      <w:r>
        <w:rPr>
          <w:rFonts w:eastAsia="Times New Roman"/>
          <w:color w:val="000000"/>
          <w:lang w:val="en-GB" w:eastAsia="en-GB"/>
        </w:rPr>
        <w:t xml:space="preserve">The </w:t>
      </w:r>
      <w:r w:rsidR="00B756CF">
        <w:rPr>
          <w:rFonts w:eastAsia="Times New Roman"/>
          <w:color w:val="000000"/>
          <w:lang w:val="en-GB" w:eastAsia="en-GB"/>
        </w:rPr>
        <w:t xml:space="preserve">large </w:t>
      </w:r>
      <w:r>
        <w:rPr>
          <w:rFonts w:eastAsia="Times New Roman"/>
          <w:color w:val="000000"/>
          <w:lang w:val="en-GB" w:eastAsia="en-GB"/>
        </w:rPr>
        <w:t>difference</w:t>
      </w:r>
      <w:r w:rsidR="00806151">
        <w:rPr>
          <w:rFonts w:eastAsia="Times New Roman"/>
          <w:color w:val="000000"/>
          <w:lang w:val="en-GB" w:eastAsia="en-GB"/>
        </w:rPr>
        <w:t xml:space="preserve"> in</w:t>
      </w:r>
      <w:r w:rsidR="00F04DBA">
        <w:t xml:space="preserve"> sequence homogeneity </w:t>
      </w:r>
      <w:r>
        <w:t xml:space="preserve">and </w:t>
      </w:r>
      <w:r w:rsidR="00F04DBA">
        <w:t>intra-genomic rDNA sequence variation</w:t>
      </w:r>
      <w:r>
        <w:t xml:space="preserve"> evident in </w:t>
      </w:r>
      <w:r w:rsidRPr="005071A7">
        <w:rPr>
          <w:i/>
          <w:lang w:eastAsia="en-GB"/>
        </w:rPr>
        <w:t>Philozoon medusarum</w:t>
      </w:r>
      <w:r w:rsidR="00DA647B">
        <w:rPr>
          <w:lang w:eastAsia="en-GB"/>
        </w:rPr>
        <w:t xml:space="preserve"> (1–2)</w:t>
      </w:r>
      <w:r>
        <w:t xml:space="preserve"> and </w:t>
      </w:r>
      <w:r w:rsidRPr="005071A7">
        <w:rPr>
          <w:i/>
          <w:lang w:eastAsia="en-GB"/>
        </w:rPr>
        <w:t>Brev</w:t>
      </w:r>
      <w:r w:rsidR="00AB15F1">
        <w:rPr>
          <w:i/>
          <w:lang w:eastAsia="en-GB"/>
        </w:rPr>
        <w:t>i</w:t>
      </w:r>
      <w:r w:rsidRPr="005071A7">
        <w:rPr>
          <w:i/>
          <w:lang w:eastAsia="en-GB"/>
        </w:rPr>
        <w:t>olum psygmophilum</w:t>
      </w:r>
      <w:r w:rsidR="00DA647B">
        <w:rPr>
          <w:i/>
          <w:lang w:eastAsia="en-GB"/>
        </w:rPr>
        <w:t xml:space="preserve"> </w:t>
      </w:r>
      <w:r w:rsidR="00DA647B">
        <w:rPr>
          <w:lang w:eastAsia="en-GB"/>
        </w:rPr>
        <w:t>(~15)</w:t>
      </w:r>
      <w:r w:rsidR="009C4577">
        <w:rPr>
          <w:lang w:eastAsia="en-GB"/>
        </w:rPr>
        <w:t xml:space="preserve"> appears to be a property of each species’ genome </w:t>
      </w:r>
      <w:r w:rsidR="009C4577">
        <w:rPr>
          <w:lang w:eastAsia="en-GB"/>
        </w:rPr>
        <w:fldChar w:fldCharType="begin"/>
      </w:r>
      <w:r w:rsidR="009C4577">
        <w:rPr>
          <w:lang w:eastAsia="en-GB"/>
        </w:rPr>
        <w:instrText xml:space="preserve"> ADDIN EN.CITE &lt;EndNote&gt;&lt;Cite&gt;&lt;Author&gt;Miranda&lt;/Author&gt;&lt;Year&gt;2012&lt;/Year&gt;&lt;RecNum&gt;524&lt;/RecNum&gt;&lt;DisplayText&gt;(Miranda&lt;style face="italic"&gt; et al.&lt;/style&gt; 2012)&lt;/DisplayText&gt;&lt;record&gt;&lt;rec-number&gt;524&lt;/rec-number&gt;&lt;foreign-keys&gt;&lt;key app="EN" db-id="0ewser9znswsdvedxw7x2fzye00wp50205rs" timestamp="1571021617"&gt;524&lt;/key&gt;&lt;/foreign-keys&gt;&lt;ref-type name="Journal Article"&gt;17&lt;/ref-type&gt;&lt;contributors&gt;&lt;authors&gt;&lt;author&gt;Miranda, Lilibeth N.&lt;/author&gt;&lt;author&gt;Zhuang, Yunyun&lt;/author&gt;&lt;author&gt;Zhang, Huan&lt;/author&gt;&lt;author&gt;Lin, Senjie&lt;/author&gt;&lt;/authors&gt;&lt;/contributors&gt;&lt;titles&gt;&lt;title&gt;Phylogenetic analysis guided by intragenomic SSU rDNA polymorphism refines classification of “Alexandrium tamarense” species complex&lt;/title&gt;&lt;secondary-title&gt;Harmful Algae&lt;/secondary-title&gt;&lt;/titles&gt;&lt;periodical&gt;&lt;full-title&gt;Harmful Algae&lt;/full-title&gt;&lt;abbr-1&gt;Harmful Algae&lt;/abbr-1&gt;&lt;abbr-2&gt;Harmful Algae&lt;/abbr-2&gt;&lt;/periodical&gt;&lt;pages&gt;35-48&lt;/pages&gt;&lt;volume&gt;16&lt;/volume&gt;&lt;dates&gt;&lt;year&gt;2012&lt;/year&gt;&lt;/dates&gt;&lt;isbn&gt;15689883&lt;/isbn&gt;&lt;urls&gt;&lt;/urls&gt;&lt;electronic-resource-num&gt;10.1016/j.hal.2012.01.002&lt;/electronic-resource-num&gt;&lt;/record&gt;&lt;/Cite&gt;&lt;/EndNote&gt;</w:instrText>
      </w:r>
      <w:r w:rsidR="009C4577">
        <w:rPr>
          <w:lang w:eastAsia="en-GB"/>
        </w:rPr>
        <w:fldChar w:fldCharType="separate"/>
      </w:r>
      <w:r w:rsidR="009C4577">
        <w:rPr>
          <w:noProof/>
          <w:lang w:eastAsia="en-GB"/>
        </w:rPr>
        <w:t>(Miranda</w:t>
      </w:r>
      <w:r w:rsidR="009C4577" w:rsidRPr="009C4577">
        <w:rPr>
          <w:i/>
          <w:noProof/>
          <w:lang w:eastAsia="en-GB"/>
        </w:rPr>
        <w:t xml:space="preserve"> et al.</w:t>
      </w:r>
      <w:r w:rsidR="009C4577">
        <w:rPr>
          <w:noProof/>
          <w:lang w:eastAsia="en-GB"/>
        </w:rPr>
        <w:t xml:space="preserve"> 2012)</w:t>
      </w:r>
      <w:r w:rsidR="009C4577">
        <w:rPr>
          <w:lang w:eastAsia="en-GB"/>
        </w:rPr>
        <w:fldChar w:fldCharType="end"/>
      </w:r>
      <w:r w:rsidR="009C4577">
        <w:rPr>
          <w:lang w:eastAsia="en-GB"/>
        </w:rPr>
        <w:t>.</w:t>
      </w:r>
      <w:r>
        <w:rPr>
          <w:lang w:eastAsia="en-GB"/>
        </w:rPr>
        <w:t xml:space="preserve"> </w:t>
      </w:r>
      <w:r w:rsidR="009C4577">
        <w:rPr>
          <w:lang w:eastAsia="en-GB"/>
        </w:rPr>
        <w:t>High rDNA homogeneity or heterogeneity</w:t>
      </w:r>
      <w:r w:rsidRPr="00D13E34">
        <w:rPr>
          <w:lang w:eastAsia="en-GB"/>
        </w:rPr>
        <w:t xml:space="preserve"> </w:t>
      </w:r>
      <w:r w:rsidR="00F04DBA">
        <w:t xml:space="preserve">is </w:t>
      </w:r>
      <w:r>
        <w:t xml:space="preserve">ultimately </w:t>
      </w:r>
      <w:r w:rsidR="00F04DBA">
        <w:t>dependent</w:t>
      </w:r>
      <w:r>
        <w:t xml:space="preserve"> </w:t>
      </w:r>
      <w:r w:rsidR="00F04DBA">
        <w:t xml:space="preserve">on the rate of concerted evolution in a population. </w:t>
      </w:r>
      <w:r w:rsidR="00F04DBA">
        <w:rPr>
          <w:rFonts w:eastAsia="Times New Roman"/>
          <w:color w:val="000000"/>
          <w:lang w:val="en-GB" w:eastAsia="en-GB"/>
        </w:rPr>
        <w:t xml:space="preserve">Concerted evolution acts to homogenize the gene copies of the ribosomal array, however, its effectiveness differs among species and is </w:t>
      </w:r>
      <w:r w:rsidR="00806151">
        <w:rPr>
          <w:rFonts w:eastAsia="Times New Roman"/>
          <w:color w:val="000000"/>
          <w:lang w:val="en-GB" w:eastAsia="en-GB"/>
        </w:rPr>
        <w:t xml:space="preserve">influenced </w:t>
      </w:r>
      <w:r w:rsidR="00F04DBA">
        <w:rPr>
          <w:rFonts w:eastAsia="Times New Roman"/>
          <w:color w:val="000000"/>
          <w:lang w:val="en-GB" w:eastAsia="en-GB"/>
        </w:rPr>
        <w:t xml:space="preserve">by the number of </w:t>
      </w:r>
      <w:r w:rsidR="00D36BB3">
        <w:rPr>
          <w:rFonts w:eastAsia="Times New Roman"/>
          <w:color w:val="000000"/>
          <w:lang w:val="en-GB" w:eastAsia="en-GB"/>
        </w:rPr>
        <w:t xml:space="preserve">gene </w:t>
      </w:r>
      <w:r w:rsidR="00F04DBA">
        <w:rPr>
          <w:rFonts w:eastAsia="Times New Roman"/>
          <w:color w:val="000000"/>
          <w:lang w:val="en-GB" w:eastAsia="en-GB"/>
        </w:rPr>
        <w:t xml:space="preserve">copies </w:t>
      </w:r>
      <w:r w:rsidR="00806151">
        <w:rPr>
          <w:rFonts w:eastAsia="Times New Roman"/>
          <w:color w:val="000000"/>
          <w:lang w:val="en-GB" w:eastAsia="en-GB"/>
        </w:rPr>
        <w:t xml:space="preserve">present in </w:t>
      </w:r>
      <w:r w:rsidR="00F04DBA">
        <w:rPr>
          <w:rFonts w:eastAsia="Times New Roman"/>
          <w:color w:val="000000"/>
          <w:lang w:val="en-GB" w:eastAsia="en-GB"/>
        </w:rPr>
        <w:t xml:space="preserve">the genome </w:t>
      </w:r>
      <w:r w:rsidR="00806151">
        <w:rPr>
          <w:rFonts w:eastAsia="Times New Roman"/>
          <w:color w:val="000000"/>
          <w:lang w:val="en-GB" w:eastAsia="en-GB"/>
        </w:rPr>
        <w:t>as well as the</w:t>
      </w:r>
      <w:r w:rsidR="00F04DBA">
        <w:rPr>
          <w:rFonts w:eastAsia="Times New Roman"/>
          <w:color w:val="000000"/>
          <w:lang w:val="en-GB" w:eastAsia="en-GB"/>
        </w:rPr>
        <w:t xml:space="preserve"> frequency of sexual recombination </w:t>
      </w:r>
      <w:r w:rsidR="00F04DBA">
        <w:rPr>
          <w:rFonts w:eastAsia="Times New Roman"/>
          <w:color w:val="000000"/>
          <w:lang w:val="en-GB" w:eastAsia="en-GB"/>
        </w:rPr>
        <w:fldChar w:fldCharType="begin"/>
      </w:r>
      <w:r w:rsidR="00F04DBA">
        <w:rPr>
          <w:rFonts w:eastAsia="Times New Roman"/>
          <w:color w:val="000000"/>
          <w:lang w:val="en-GB" w:eastAsia="en-GB"/>
        </w:rPr>
        <w:instrText xml:space="preserve"> ADDIN EN.CITE &lt;EndNote&gt;&lt;Cite&gt;&lt;Author&gt;Dover&lt;/Author&gt;&lt;Year&gt;1982&lt;/Year&gt;&lt;RecNum&gt;541&lt;/RecNum&gt;&lt;DisplayText&gt;(Dover 1982, Nei and Rooney 2005)&lt;/DisplayText&gt;&lt;record&gt;&lt;rec-number&gt;541&lt;/rec-number&gt;&lt;foreign-keys&gt;&lt;key app="EN" db-id="0ewser9znswsdvedxw7x2fzye00wp50205rs" timestamp="1571021617"&gt;541&lt;/key&gt;&lt;/foreign-keys&gt;&lt;ref-type name="Journal Article"&gt;17&lt;/ref-type&gt;&lt;contributors&gt;&lt;authors&gt;&lt;author&gt;Dover, Gabriel&lt;/author&gt;&lt;/authors&gt;&lt;/contributors&gt;&lt;titles&gt;&lt;title&gt;Molecular drive: a cohesive mode of species evolution&lt;/title&gt;&lt;secondary-title&gt;Nature&lt;/secondary-title&gt;&lt;/titles&gt;&lt;periodical&gt;&lt;full-title&gt;Nature&lt;/full-title&gt;&lt;abbr-1&gt;Nature&lt;/abbr-1&gt;&lt;abbr-2&gt;Nature&lt;/abbr-2&gt;&lt;/periodical&gt;&lt;pages&gt;111-117&lt;/pages&gt;&lt;volume&gt;299&lt;/volume&gt;&lt;dates&gt;&lt;year&gt;1982&lt;/year&gt;&lt;/dates&gt;&lt;urls&gt;&lt;/urls&gt;&lt;/record&gt;&lt;/Cite&gt;&lt;Cite&gt;&lt;Author&gt;Nei&lt;/Author&gt;&lt;Year&gt;2005&lt;/Year&gt;&lt;RecNum&gt;769&lt;/RecNum&gt;&lt;record&gt;&lt;rec-number&gt;769&lt;/rec-number&gt;&lt;foreign-keys&gt;&lt;key app="EN" db-id="0ewser9znswsdvedxw7x2fzye00wp50205rs" timestamp="1571021619"&gt;769&lt;/key&gt;&lt;/foreign-keys&gt;&lt;ref-type name="Journal Article"&gt;17&lt;/ref-type&gt;&lt;contributors&gt;&lt;authors&gt;&lt;author&gt;Nei, M.&lt;/author&gt;&lt;author&gt;Rooney, A. P.&lt;/author&gt;&lt;/authors&gt;&lt;/contributors&gt;&lt;titles&gt;&lt;title&gt;Concerted and birth-and-death evolution of multigene families&lt;/title&gt;&lt;secondary-title&gt;Annual Review of Genetics&lt;/secondary-title&gt;&lt;/titles&gt;&lt;periodical&gt;&lt;full-title&gt;Annual Review of Genetics&lt;/full-title&gt;&lt;abbr-1&gt;Annu. Rev. Genet.&lt;/abbr-1&gt;&lt;abbr-2&gt;Annu Rev Genet&lt;/abbr-2&gt;&lt;/periodical&gt;&lt;pages&gt;121-152&lt;/pages&gt;&lt;volume&gt;39&lt;/volume&gt;&lt;dates&gt;&lt;year&gt;2005&lt;/year&gt;&lt;/dates&gt;&lt;urls&gt;&lt;/urls&gt;&lt;electronic-resource-num&gt;10.1146/&lt;/electronic-resource-num&gt;&lt;/record&gt;&lt;/Cite&gt;&lt;/EndNote&gt;</w:instrText>
      </w:r>
      <w:r w:rsidR="00F04DBA">
        <w:rPr>
          <w:rFonts w:eastAsia="Times New Roman"/>
          <w:color w:val="000000"/>
          <w:lang w:val="en-GB" w:eastAsia="en-GB"/>
        </w:rPr>
        <w:fldChar w:fldCharType="separate"/>
      </w:r>
      <w:r w:rsidR="00F04DBA">
        <w:rPr>
          <w:rFonts w:eastAsia="Times New Roman"/>
          <w:noProof/>
          <w:color w:val="000000"/>
          <w:lang w:val="en-GB" w:eastAsia="en-GB"/>
        </w:rPr>
        <w:t>(Dover 1982, Nei and Rooney 2005)</w:t>
      </w:r>
      <w:r w:rsidR="00F04DBA">
        <w:rPr>
          <w:rFonts w:eastAsia="Times New Roman"/>
          <w:color w:val="000000"/>
          <w:lang w:val="en-GB" w:eastAsia="en-GB"/>
        </w:rPr>
        <w:fldChar w:fldCharType="end"/>
      </w:r>
      <w:r w:rsidR="00F04DBA">
        <w:rPr>
          <w:rFonts w:eastAsia="Times New Roman"/>
          <w:color w:val="000000"/>
          <w:lang w:val="en-GB" w:eastAsia="en-GB"/>
        </w:rPr>
        <w:t>.</w:t>
      </w:r>
      <w:r w:rsidR="00F73996">
        <w:rPr>
          <w:rFonts w:eastAsia="Times New Roman"/>
          <w:color w:val="000000"/>
          <w:lang w:val="en-GB" w:eastAsia="en-GB"/>
        </w:rPr>
        <w:t xml:space="preserve"> Members of the genus</w:t>
      </w:r>
      <w:r w:rsidR="00F04DBA" w:rsidRPr="00E745D8">
        <w:t xml:space="preserve"> </w:t>
      </w:r>
      <w:r w:rsidR="00223DEB" w:rsidRPr="009672E7">
        <w:rPr>
          <w:rFonts w:eastAsia="Times New Roman"/>
          <w:i/>
          <w:color w:val="000000"/>
          <w:lang w:val="en-GB" w:eastAsia="en-GB"/>
        </w:rPr>
        <w:t>B</w:t>
      </w:r>
      <w:r w:rsidR="00223DEB">
        <w:rPr>
          <w:rFonts w:eastAsia="Times New Roman"/>
          <w:i/>
          <w:color w:val="000000"/>
          <w:lang w:val="en-GB" w:eastAsia="en-GB"/>
        </w:rPr>
        <w:t>reviolum</w:t>
      </w:r>
      <w:r w:rsidR="008A795B">
        <w:rPr>
          <w:rFonts w:eastAsia="Times New Roman"/>
          <w:color w:val="000000"/>
          <w:lang w:val="en-GB" w:eastAsia="en-GB"/>
        </w:rPr>
        <w:t>,</w:t>
      </w:r>
      <w:r w:rsidR="00223DEB">
        <w:rPr>
          <w:rFonts w:eastAsia="Times New Roman"/>
          <w:color w:val="000000"/>
          <w:lang w:val="en-GB" w:eastAsia="en-GB"/>
        </w:rPr>
        <w:t xml:space="preserve"> </w:t>
      </w:r>
      <w:r w:rsidR="008C3841">
        <w:rPr>
          <w:rFonts w:eastAsia="Times New Roman"/>
          <w:color w:val="000000"/>
          <w:lang w:val="en-GB" w:eastAsia="en-GB"/>
        </w:rPr>
        <w:t xml:space="preserve">similar </w:t>
      </w:r>
      <w:r w:rsidR="00D45DA3">
        <w:rPr>
          <w:rFonts w:eastAsia="Times New Roman"/>
          <w:color w:val="000000"/>
          <w:lang w:val="en-GB" w:eastAsia="en-GB"/>
        </w:rPr>
        <w:t xml:space="preserve">to </w:t>
      </w:r>
      <w:r w:rsidR="00223DEB" w:rsidRPr="00223DEB">
        <w:rPr>
          <w:rFonts w:eastAsia="Times New Roman"/>
          <w:i/>
          <w:color w:val="000000"/>
          <w:lang w:val="en-GB" w:eastAsia="en-GB"/>
        </w:rPr>
        <w:t>Cladocopium</w:t>
      </w:r>
      <w:r w:rsidR="008A795B">
        <w:rPr>
          <w:rFonts w:eastAsia="Times New Roman"/>
          <w:i/>
          <w:color w:val="000000"/>
          <w:lang w:val="en-GB" w:eastAsia="en-GB"/>
        </w:rPr>
        <w:t>,</w:t>
      </w:r>
      <w:r w:rsidR="00223DEB">
        <w:rPr>
          <w:rFonts w:eastAsia="Times New Roman"/>
          <w:color w:val="000000"/>
          <w:lang w:val="en-GB" w:eastAsia="en-GB"/>
        </w:rPr>
        <w:t xml:space="preserve"> </w:t>
      </w:r>
      <w:r w:rsidR="00F73996">
        <w:rPr>
          <w:rFonts w:eastAsia="Times New Roman"/>
          <w:color w:val="000000"/>
          <w:lang w:val="en-GB" w:eastAsia="en-GB"/>
        </w:rPr>
        <w:t xml:space="preserve">haver </w:t>
      </w:r>
      <w:r w:rsidR="008C3841">
        <w:rPr>
          <w:rFonts w:eastAsia="Times New Roman"/>
          <w:color w:val="000000"/>
          <w:lang w:val="en-GB" w:eastAsia="en-GB"/>
        </w:rPr>
        <w:t>greater numbers of</w:t>
      </w:r>
      <w:r w:rsidR="00223DEB">
        <w:rPr>
          <w:rFonts w:eastAsia="Times New Roman"/>
          <w:color w:val="000000"/>
          <w:lang w:val="en-GB" w:eastAsia="en-GB"/>
        </w:rPr>
        <w:t xml:space="preserve"> ITS2 copies in their genomes </w:t>
      </w:r>
      <w:r w:rsidR="00F73996">
        <w:rPr>
          <w:rFonts w:eastAsia="Times New Roman"/>
          <w:color w:val="000000"/>
          <w:lang w:val="en-GB" w:eastAsia="en-GB"/>
        </w:rPr>
        <w:t xml:space="preserve">relative to </w:t>
      </w:r>
      <w:r w:rsidR="00223DEB">
        <w:rPr>
          <w:rFonts w:eastAsia="Times New Roman"/>
          <w:color w:val="000000"/>
          <w:lang w:val="en-GB" w:eastAsia="en-GB"/>
        </w:rPr>
        <w:t xml:space="preserve">other Symbiodiniaceae </w:t>
      </w:r>
      <w:r w:rsidR="00223DEB">
        <w:rPr>
          <w:rFonts w:eastAsia="Times New Roman"/>
          <w:color w:val="000000"/>
          <w:lang w:val="en-GB" w:eastAsia="en-GB"/>
        </w:rPr>
        <w:fldChar w:fldCharType="begin"/>
      </w:r>
      <w:r w:rsidR="004B4FCE">
        <w:rPr>
          <w:rFonts w:eastAsia="Times New Roman"/>
          <w:color w:val="000000"/>
          <w:lang w:val="en-GB" w:eastAsia="en-GB"/>
        </w:rPr>
        <w:instrText xml:space="preserve"> ADDIN EN.CITE &lt;EndNote&gt;&lt;Cite&gt;&lt;Author&gt;Saad&lt;/Author&gt;&lt;Year&gt;2020&lt;/Year&gt;&lt;RecNum&gt;1271&lt;/RecNum&gt;&lt;Suffix&gt;`; unpulished data&lt;/Suffix&gt;&lt;DisplayText&gt;(Saad&lt;style face="italic"&gt; et al.&lt;/style&gt; 2020; unpulished data)&lt;/DisplayText&gt;&lt;record&gt;&lt;rec-number&gt;1271&lt;/rec-number&gt;&lt;foreign-keys&gt;&lt;key app="EN" db-id="0ewser9znswsdvedxw7x2fzye00wp50205rs" timestamp="1644367080"&gt;1271&lt;/key&gt;&lt;/foreign-keys&gt;&lt;ref-type name="Journal Article"&gt;17&lt;/ref-type&gt;&lt;contributors&gt;&lt;authors&gt;&lt;author&gt;Saad, O. S.&lt;/author&gt;&lt;author&gt;Lin, X.&lt;/author&gt;&lt;author&gt;Ng, T. Y.&lt;/author&gt;&lt;author&gt;Li, L.&lt;/author&gt;&lt;author&gt;Ang, P.&lt;/author&gt;&lt;author&gt;Lin, S.&lt;/author&gt;&lt;/authors&gt;&lt;/contributors&gt;&lt;auth-address&gt;State Key Laboratory of Marine Environmental Science, College of Ocean and Earth Sciences, Xiamen University, Xiamen, China.&amp;#xD;Department of Biological Oceanography, Red Sea University, Port-Sudan, Sudan.&amp;#xD;Marine Science Laboratory, School of Life Sciences, The Chinese University of Hong Kong, Hong Kong, China.&amp;#xD;Institute of Space and Earth Information Science, The Chinese University of Hong Kong, Hong Kong, China.&amp;#xD;Department of Marine Sciences, University of Connecticut, Groton, CT, United States.&lt;/auth-address&gt;&lt;titles&gt;&lt;title&gt;Genome Size, rDNA Copy, and qPCR Assays for Symbiodiniaceae&lt;/title&gt;&lt;secondary-title&gt;Front Microbiol&lt;/secondary-title&gt;&lt;/titles&gt;&lt;periodical&gt;&lt;full-title&gt;Front Microbiol&lt;/full-title&gt;&lt;/periodical&gt;&lt;pages&gt;847&lt;/pages&gt;&lt;volume&gt;11&lt;/volume&gt;&lt;edition&gt;2020/06/13&lt;/edition&gt;&lt;keywords&gt;&lt;keyword&gt;Hts&lt;/keyword&gt;&lt;keyword&gt;Specific-qPCR&lt;/keyword&gt;&lt;keyword&gt;Symbiodiniaceae&lt;/keyword&gt;&lt;keyword&gt;coral&lt;/keyword&gt;&lt;keyword&gt;genome size&lt;/keyword&gt;&lt;keyword&gt;rDNA&lt;/keyword&gt;&lt;/keywords&gt;&lt;dates&gt;&lt;year&gt;2020&lt;/year&gt;&lt;/dates&gt;&lt;isbn&gt;1664-302X (Print)&amp;#xD;1664-302X (Linking)&lt;/isbn&gt;&lt;accession-num&gt;32528423&lt;/accession-num&gt;&lt;urls&gt;&lt;related-urls&gt;&lt;url&gt;https://www.ncbi.nlm.nih.gov/pubmed/32528423&lt;/url&gt;&lt;/related-urls&gt;&lt;/urls&gt;&lt;custom2&gt;PMC7264167&lt;/custom2&gt;&lt;electronic-resource-num&gt;10.3389/fmicb.2020.00847&lt;/electronic-resource-num&gt;&lt;/record&gt;&lt;/Cite&gt;&lt;/EndNote&gt;</w:instrText>
      </w:r>
      <w:r w:rsidR="00223DEB">
        <w:rPr>
          <w:rFonts w:eastAsia="Times New Roman"/>
          <w:color w:val="000000"/>
          <w:lang w:val="en-GB" w:eastAsia="en-GB"/>
        </w:rPr>
        <w:fldChar w:fldCharType="separate"/>
      </w:r>
      <w:r w:rsidR="004B4FCE">
        <w:rPr>
          <w:rFonts w:eastAsia="Times New Roman"/>
          <w:noProof/>
          <w:color w:val="000000"/>
          <w:lang w:val="en-GB" w:eastAsia="en-GB"/>
        </w:rPr>
        <w:t>(Saad</w:t>
      </w:r>
      <w:r w:rsidR="004B4FCE" w:rsidRPr="004B4FCE">
        <w:rPr>
          <w:rFonts w:eastAsia="Times New Roman"/>
          <w:i/>
          <w:noProof/>
          <w:color w:val="000000"/>
          <w:lang w:val="en-GB" w:eastAsia="en-GB"/>
        </w:rPr>
        <w:t xml:space="preserve"> et al.</w:t>
      </w:r>
      <w:r w:rsidR="004B4FCE">
        <w:rPr>
          <w:rFonts w:eastAsia="Times New Roman"/>
          <w:noProof/>
          <w:color w:val="000000"/>
          <w:lang w:val="en-GB" w:eastAsia="en-GB"/>
        </w:rPr>
        <w:t xml:space="preserve"> 2020; unpulished data)</w:t>
      </w:r>
      <w:r w:rsidR="00223DEB">
        <w:rPr>
          <w:rFonts w:eastAsia="Times New Roman"/>
          <w:color w:val="000000"/>
          <w:lang w:val="en-GB" w:eastAsia="en-GB"/>
        </w:rPr>
        <w:fldChar w:fldCharType="end"/>
      </w:r>
      <w:r w:rsidR="00223DEB">
        <w:rPr>
          <w:rFonts w:eastAsia="Times New Roman"/>
          <w:color w:val="000000"/>
          <w:lang w:val="en-GB" w:eastAsia="en-GB"/>
        </w:rPr>
        <w:t>.</w:t>
      </w:r>
      <w:r w:rsidR="008C3841">
        <w:rPr>
          <w:rFonts w:eastAsia="Times New Roman"/>
          <w:color w:val="000000"/>
          <w:lang w:val="en-GB" w:eastAsia="en-GB"/>
        </w:rPr>
        <w:t xml:space="preserve"> With many more</w:t>
      </w:r>
      <w:r w:rsidR="009F4FC7">
        <w:rPr>
          <w:rFonts w:eastAsia="Times New Roman"/>
          <w:color w:val="000000"/>
          <w:lang w:val="en-GB" w:eastAsia="en-GB"/>
        </w:rPr>
        <w:t xml:space="preserve"> gene</w:t>
      </w:r>
      <w:r w:rsidR="008C3841">
        <w:rPr>
          <w:rFonts w:eastAsia="Times New Roman"/>
          <w:color w:val="000000"/>
          <w:lang w:val="en-GB" w:eastAsia="en-GB"/>
        </w:rPr>
        <w:t xml:space="preserve"> copies, there is a greater probability for the existence </w:t>
      </w:r>
      <w:r w:rsidR="00815C2A">
        <w:rPr>
          <w:rFonts w:eastAsia="Times New Roman"/>
          <w:color w:val="000000"/>
          <w:lang w:val="en-GB" w:eastAsia="en-GB"/>
        </w:rPr>
        <w:t>of multiple</w:t>
      </w:r>
      <w:r w:rsidR="008C3841">
        <w:rPr>
          <w:rFonts w:eastAsia="Times New Roman"/>
          <w:color w:val="000000"/>
          <w:lang w:val="en-GB" w:eastAsia="en-GB"/>
        </w:rPr>
        <w:t xml:space="preserve"> intragenomic sequence variants.</w:t>
      </w:r>
      <w:r w:rsidR="00A621B2">
        <w:t xml:space="preserve"> </w:t>
      </w:r>
      <w:r w:rsidR="009F4FC7">
        <w:rPr>
          <w:rFonts w:eastAsia="Times New Roman"/>
          <w:color w:val="000000"/>
          <w:lang w:val="en-GB" w:eastAsia="en-GB"/>
        </w:rPr>
        <w:t xml:space="preserve">Thus rDNA </w:t>
      </w:r>
      <w:r w:rsidR="00F04DBA">
        <w:rPr>
          <w:rFonts w:eastAsia="Times New Roman"/>
          <w:color w:val="000000"/>
          <w:lang w:val="en-GB" w:eastAsia="en-GB"/>
        </w:rPr>
        <w:t>data from symbionts in</w:t>
      </w:r>
      <w:r w:rsidR="00F04DBA" w:rsidRPr="00061E52">
        <w:rPr>
          <w:rFonts w:eastAsia="Times New Roman"/>
          <w:i/>
          <w:iCs/>
          <w:color w:val="000000"/>
          <w:lang w:val="en-GB" w:eastAsia="en-GB"/>
        </w:rPr>
        <w:t xml:space="preserve"> </w:t>
      </w:r>
      <w:r w:rsidR="00F04DBA" w:rsidRPr="00782320">
        <w:rPr>
          <w:rFonts w:eastAsia="Times New Roman"/>
          <w:i/>
          <w:iCs/>
          <w:color w:val="000000"/>
          <w:lang w:val="en-GB" w:eastAsia="en-GB"/>
        </w:rPr>
        <w:t>Cotylorhiza tuberculata</w:t>
      </w:r>
      <w:r w:rsidR="00F04DBA">
        <w:rPr>
          <w:rFonts w:eastAsia="Times New Roman"/>
          <w:color w:val="000000"/>
          <w:lang w:val="en-GB" w:eastAsia="en-GB"/>
        </w:rPr>
        <w:t xml:space="preserve"> </w:t>
      </w:r>
      <w:r w:rsidR="00F04DBA" w:rsidRPr="00061E52">
        <w:rPr>
          <w:rFonts w:eastAsia="Times New Roman"/>
          <w:color w:val="000000"/>
          <w:lang w:val="en-GB" w:eastAsia="en-GB"/>
        </w:rPr>
        <w:t>presents</w:t>
      </w:r>
      <w:r w:rsidR="00F04DBA">
        <w:rPr>
          <w:rFonts w:eastAsia="Times New Roman"/>
          <w:color w:val="000000"/>
          <w:lang w:val="en-GB" w:eastAsia="en-GB"/>
        </w:rPr>
        <w:t xml:space="preserve"> a case study how to </w:t>
      </w:r>
      <w:r w:rsidR="009C4577">
        <w:rPr>
          <w:rFonts w:eastAsia="Times New Roman"/>
          <w:color w:val="000000"/>
          <w:lang w:val="en-GB" w:eastAsia="en-GB"/>
        </w:rPr>
        <w:t>appropriately</w:t>
      </w:r>
      <w:r w:rsidR="009F4FC7">
        <w:rPr>
          <w:rFonts w:eastAsia="Times New Roman"/>
          <w:color w:val="000000"/>
          <w:lang w:val="en-GB" w:eastAsia="en-GB"/>
        </w:rPr>
        <w:t xml:space="preserve"> interpret </w:t>
      </w:r>
      <w:r w:rsidR="00F04DBA">
        <w:rPr>
          <w:rFonts w:eastAsia="Times New Roman"/>
          <w:color w:val="000000"/>
          <w:lang w:val="en-GB" w:eastAsia="en-GB"/>
        </w:rPr>
        <w:t>the composition of sequence variants recovered from each sample via NGS.</w:t>
      </w:r>
      <w:r w:rsidR="00815C2A">
        <w:rPr>
          <w:rFonts w:eastAsia="Times New Roman"/>
          <w:color w:val="000000"/>
          <w:lang w:val="en-GB" w:eastAsia="en-GB"/>
        </w:rPr>
        <w:t xml:space="preserve"> </w:t>
      </w:r>
    </w:p>
    <w:p w14:paraId="6D141AE6" w14:textId="4C1C37A8" w:rsidR="00DA3F49" w:rsidRDefault="00AA7EFE" w:rsidP="00A621B2">
      <w:pPr>
        <w:spacing w:line="480" w:lineRule="auto"/>
        <w:ind w:firstLine="720"/>
        <w:rPr>
          <w:rFonts w:eastAsia="Times New Roman"/>
          <w:color w:val="000000"/>
          <w:lang w:val="en-GB" w:eastAsia="en-GB"/>
        </w:rPr>
      </w:pPr>
      <w:r>
        <w:rPr>
          <w:rFonts w:eastAsia="Times New Roman"/>
          <w:color w:val="000000"/>
          <w:lang w:val="en-GB" w:eastAsia="en-GB"/>
        </w:rPr>
        <w:t>The</w:t>
      </w:r>
      <w:r w:rsidR="00B667AA">
        <w:rPr>
          <w:rFonts w:eastAsia="Times New Roman"/>
          <w:color w:val="000000"/>
          <w:lang w:val="en-GB" w:eastAsia="en-GB"/>
        </w:rPr>
        <w:t xml:space="preserve"> </w:t>
      </w:r>
      <w:r w:rsidR="00DA3F49">
        <w:rPr>
          <w:rFonts w:eastAsia="Times New Roman"/>
          <w:color w:val="000000"/>
          <w:lang w:val="en-GB" w:eastAsia="en-GB"/>
        </w:rPr>
        <w:t>highly repeatable sequence ‘profiles’</w:t>
      </w:r>
      <w:r w:rsidR="00754CA0">
        <w:rPr>
          <w:rFonts w:eastAsia="Times New Roman"/>
          <w:color w:val="000000"/>
          <w:lang w:val="en-GB" w:eastAsia="en-GB"/>
        </w:rPr>
        <w:t xml:space="preserve"> </w:t>
      </w:r>
      <w:r w:rsidR="00333236">
        <w:rPr>
          <w:rFonts w:eastAsia="Times New Roman"/>
          <w:color w:val="000000"/>
          <w:lang w:val="en-GB" w:eastAsia="en-GB"/>
        </w:rPr>
        <w:t xml:space="preserve">recovered by NGS </w:t>
      </w:r>
      <w:r>
        <w:rPr>
          <w:rFonts w:eastAsia="Times New Roman"/>
          <w:color w:val="000000"/>
          <w:lang w:val="en-GB" w:eastAsia="en-GB"/>
        </w:rPr>
        <w:t xml:space="preserve">corresponding to </w:t>
      </w:r>
      <w:r w:rsidRPr="00BB680A">
        <w:rPr>
          <w:rFonts w:eastAsia="Times New Roman"/>
          <w:i/>
          <w:color w:val="000000"/>
          <w:lang w:val="en-GB" w:eastAsia="en-GB"/>
        </w:rPr>
        <w:t>Breviolum</w:t>
      </w:r>
      <w:r>
        <w:rPr>
          <w:rFonts w:eastAsia="Times New Roman"/>
          <w:color w:val="000000"/>
          <w:lang w:val="en-GB" w:eastAsia="en-GB"/>
        </w:rPr>
        <w:t xml:space="preserve"> </w:t>
      </w:r>
      <w:r w:rsidR="00333236">
        <w:rPr>
          <w:rFonts w:eastAsia="Times New Roman"/>
          <w:color w:val="000000"/>
          <w:lang w:val="en-GB" w:eastAsia="en-GB"/>
        </w:rPr>
        <w:t xml:space="preserve">and </w:t>
      </w:r>
      <w:r w:rsidR="00754CA0">
        <w:rPr>
          <w:rFonts w:eastAsia="Times New Roman"/>
          <w:color w:val="000000"/>
          <w:lang w:val="en-GB" w:eastAsia="en-GB"/>
        </w:rPr>
        <w:t xml:space="preserve">presented in Figure </w:t>
      </w:r>
      <w:r w:rsidR="00576564">
        <w:rPr>
          <w:rFonts w:eastAsia="Times New Roman"/>
          <w:color w:val="000000"/>
          <w:lang w:val="en-GB" w:eastAsia="en-GB"/>
        </w:rPr>
        <w:t>2C</w:t>
      </w:r>
      <w:r w:rsidR="00754CA0">
        <w:rPr>
          <w:rFonts w:eastAsia="Times New Roman"/>
          <w:color w:val="000000"/>
          <w:lang w:val="en-GB" w:eastAsia="en-GB"/>
        </w:rPr>
        <w:t>,</w:t>
      </w:r>
      <w:r w:rsidR="00DA3F49">
        <w:rPr>
          <w:rFonts w:eastAsia="Times New Roman"/>
          <w:color w:val="000000"/>
          <w:lang w:val="en-GB" w:eastAsia="en-GB"/>
        </w:rPr>
        <w:t xml:space="preserve"> </w:t>
      </w:r>
      <w:r w:rsidR="00754CA0">
        <w:rPr>
          <w:rFonts w:eastAsia="Times New Roman"/>
          <w:color w:val="000000"/>
          <w:lang w:val="en-GB" w:eastAsia="en-GB"/>
        </w:rPr>
        <w:t>appear</w:t>
      </w:r>
      <w:r w:rsidR="00DA3F49">
        <w:rPr>
          <w:rFonts w:eastAsia="Times New Roman"/>
          <w:color w:val="000000"/>
          <w:lang w:val="en-GB" w:eastAsia="en-GB"/>
        </w:rPr>
        <w:t xml:space="preserve"> diagnostic of </w:t>
      </w:r>
      <w:r w:rsidR="00754CA0">
        <w:rPr>
          <w:rFonts w:eastAsia="Times New Roman"/>
          <w:color w:val="000000"/>
          <w:lang w:val="en-GB" w:eastAsia="en-GB"/>
        </w:rPr>
        <w:t>a single entity</w:t>
      </w:r>
      <w:r w:rsidR="00DA3F49">
        <w:rPr>
          <w:rFonts w:eastAsia="Times New Roman"/>
          <w:color w:val="000000"/>
          <w:lang w:val="en-GB" w:eastAsia="en-GB"/>
        </w:rPr>
        <w:t xml:space="preserve">. </w:t>
      </w:r>
      <w:r w:rsidR="0075420F">
        <w:rPr>
          <w:rFonts w:eastAsia="Times New Roman"/>
          <w:color w:val="000000"/>
          <w:lang w:val="en-GB" w:eastAsia="en-GB"/>
        </w:rPr>
        <w:t xml:space="preserve">The additional evidence provided by </w:t>
      </w:r>
      <w:r w:rsidR="00767B57">
        <w:rPr>
          <w:rFonts w:eastAsia="Times New Roman"/>
          <w:color w:val="000000"/>
          <w:lang w:val="en-GB" w:eastAsia="en-GB"/>
        </w:rPr>
        <w:t>d</w:t>
      </w:r>
      <w:r w:rsidR="00C143AB">
        <w:rPr>
          <w:rFonts w:eastAsia="Times New Roman"/>
          <w:color w:val="000000"/>
          <w:lang w:val="en-GB" w:eastAsia="en-GB"/>
        </w:rPr>
        <w:t xml:space="preserve">irect sequencing of the LSU </w:t>
      </w:r>
      <w:r w:rsidR="00767B57">
        <w:rPr>
          <w:rFonts w:eastAsia="Times New Roman"/>
          <w:color w:val="000000"/>
          <w:lang w:val="en-GB" w:eastAsia="en-GB"/>
        </w:rPr>
        <w:t xml:space="preserve">and </w:t>
      </w:r>
      <w:r w:rsidR="000647F2">
        <w:rPr>
          <w:rFonts w:eastAsia="Times New Roman"/>
          <w:color w:val="000000"/>
          <w:lang w:val="en-GB" w:eastAsia="en-GB"/>
        </w:rPr>
        <w:t>sequences of the</w:t>
      </w:r>
      <w:r w:rsidR="00767B57">
        <w:rPr>
          <w:rFonts w:eastAsia="Times New Roman"/>
          <w:color w:val="000000"/>
          <w:lang w:val="en-GB" w:eastAsia="en-GB"/>
        </w:rPr>
        <w:t xml:space="preserve"> </w:t>
      </w:r>
      <w:r w:rsidR="0075420F">
        <w:rPr>
          <w:rFonts w:eastAsia="Times New Roman"/>
          <w:color w:val="000000"/>
          <w:lang w:val="en-GB" w:eastAsia="en-GB"/>
        </w:rPr>
        <w:t xml:space="preserve">low copy </w:t>
      </w:r>
      <w:r w:rsidR="00C143AB">
        <w:rPr>
          <w:rFonts w:eastAsia="Times New Roman"/>
          <w:color w:val="000000"/>
          <w:lang w:val="en-GB" w:eastAsia="en-GB"/>
        </w:rPr>
        <w:t>m</w:t>
      </w:r>
      <w:r w:rsidR="000647F2">
        <w:rPr>
          <w:rFonts w:eastAsia="Times New Roman"/>
          <w:color w:val="000000"/>
          <w:lang w:val="en-GB" w:eastAsia="en-GB"/>
        </w:rPr>
        <w:t>itochondrial</w:t>
      </w:r>
      <w:r w:rsidR="00C143AB">
        <w:rPr>
          <w:rFonts w:eastAsia="Times New Roman"/>
          <w:color w:val="000000"/>
          <w:lang w:val="en-GB" w:eastAsia="en-GB"/>
        </w:rPr>
        <w:t xml:space="preserve"> cob gene</w:t>
      </w:r>
      <w:r w:rsidR="0075420F">
        <w:rPr>
          <w:rFonts w:eastAsia="Times New Roman"/>
          <w:color w:val="000000"/>
          <w:lang w:val="en-GB" w:eastAsia="en-GB"/>
        </w:rPr>
        <w:t xml:space="preserve"> </w:t>
      </w:r>
      <w:r w:rsidR="00172DCD">
        <w:rPr>
          <w:rFonts w:eastAsia="Times New Roman"/>
          <w:color w:val="000000"/>
          <w:lang w:val="en-GB" w:eastAsia="en-GB"/>
        </w:rPr>
        <w:t xml:space="preserve">supports this interpretation </w:t>
      </w:r>
      <w:r w:rsidR="00B96E93">
        <w:rPr>
          <w:rFonts w:eastAsia="Times New Roman"/>
          <w:color w:val="000000"/>
          <w:lang w:val="en-GB" w:eastAsia="en-GB"/>
        </w:rPr>
        <w:fldChar w:fldCharType="begin"/>
      </w:r>
      <w:r w:rsidR="00B96E93">
        <w:rPr>
          <w:rFonts w:eastAsia="Times New Roman"/>
          <w:color w:val="000000"/>
          <w:lang w:val="en-GB" w:eastAsia="en-GB"/>
        </w:rPr>
        <w:instrText xml:space="preserve"> ADDIN EN.CITE &lt;EndNote&gt;&lt;Cite&gt;&lt;Author&gt;LaJeunesse&lt;/Author&gt;&lt;Year&gt;2011&lt;/Year&gt;&lt;RecNum&gt;30&lt;/RecNum&gt;&lt;Prefix&gt;Fig. 2F`; see also &lt;/Prefix&gt;&lt;DisplayText&gt;(Fig. 2F; see also LaJeunesse and Thornhill 2011)&lt;/DisplayText&gt;&lt;record&gt;&lt;rec-number&gt;30&lt;/rec-number&gt;&lt;foreign-keys&gt;&lt;key app="EN" db-id="0ewser9znswsdvedxw7x2fzye00wp50205rs" timestamp="1571021614"&gt;30&lt;/key&gt;&lt;/foreign-keys&gt;&lt;ref-type name="Journal Article"&gt;17&lt;/ref-type&gt;&lt;contributors&gt;&lt;authors&gt;&lt;author&gt;LaJeunesse, T. C.&lt;/author&gt;&lt;author&gt;Thornhill, D. J.&lt;/author&gt;&lt;/authors&gt;&lt;/contributors&gt;&lt;auth-address&gt;Department of Biology, Pennsylvania State University, Mueller Laboratory, University Park, Pennsylvania, USA. tcl3@psu.edu&lt;/auth-address&gt;&lt;titles&gt;&lt;title&gt;Improved resolution of reef-coral endosymbiont (Symbiodinium) species diversity, ecology, and evolution through psbA non-coding region genotyping&lt;/title&gt;&lt;secondary-title&gt;PLoS One&lt;/secondary-title&gt;&lt;/titles&gt;&lt;periodical&gt;&lt;full-title&gt;PLoS One&lt;/full-title&gt;&lt;/periodical&gt;&lt;pages&gt;e29013&lt;/pages&gt;&lt;volume&gt;6&lt;/volume&gt;&lt;number&gt;12&lt;/number&gt;&lt;keywords&gt;&lt;keyword&gt;Animals&lt;/keyword&gt;&lt;keyword&gt;*Anthozoa/classification/genetics&lt;/keyword&gt;&lt;keyword&gt;Base Sequence&lt;/keyword&gt;&lt;keyword&gt;*Biodiversity&lt;/keyword&gt;&lt;keyword&gt;DNA Primers&lt;/keyword&gt;&lt;keyword&gt;*Ecology&lt;/keyword&gt;&lt;keyword&gt;*Evolution, Molecular&lt;/keyword&gt;&lt;keyword&gt;Genotype&lt;/keyword&gt;&lt;keyword&gt;Photosystem II Protein Complex/*genetics&lt;/keyword&gt;&lt;keyword&gt;Phylogeny&lt;/keyword&gt;&lt;/keywords&gt;&lt;dates&gt;&lt;year&gt;2011&lt;/year&gt;&lt;/dates&gt;&lt;isbn&gt;1932-6203 (Electronic)&amp;#xD;1932-6203 (Linking)&lt;/isbn&gt;&lt;accession-num&gt;22216157&lt;/accession-num&gt;&lt;urls&gt;&lt;related-urls&gt;&lt;url&gt;http://www.ncbi.nlm.nih.gov/pubmed/22216157&lt;/url&gt;&lt;/related-urls&gt;&lt;/urls&gt;&lt;custom2&gt;3247227&lt;/custom2&gt;&lt;electronic-resource-num&gt;10.1371/journal.pone.0029013&lt;/electronic-resource-num&gt;&lt;/record&gt;&lt;/Cite&gt;&lt;/EndNote&gt;</w:instrText>
      </w:r>
      <w:r w:rsidR="00B96E93">
        <w:rPr>
          <w:rFonts w:eastAsia="Times New Roman"/>
          <w:color w:val="000000"/>
          <w:lang w:val="en-GB" w:eastAsia="en-GB"/>
        </w:rPr>
        <w:fldChar w:fldCharType="separate"/>
      </w:r>
      <w:r w:rsidR="00B96E93">
        <w:rPr>
          <w:rFonts w:eastAsia="Times New Roman"/>
          <w:noProof/>
          <w:color w:val="000000"/>
          <w:lang w:val="en-GB" w:eastAsia="en-GB"/>
        </w:rPr>
        <w:t>(Fig. 2F; see also LaJeunesse and Thornhill 2011)</w:t>
      </w:r>
      <w:r w:rsidR="00B96E93">
        <w:rPr>
          <w:rFonts w:eastAsia="Times New Roman"/>
          <w:color w:val="000000"/>
          <w:lang w:val="en-GB" w:eastAsia="en-GB"/>
        </w:rPr>
        <w:fldChar w:fldCharType="end"/>
      </w:r>
      <w:r w:rsidR="00172DCD">
        <w:rPr>
          <w:rFonts w:eastAsia="Times New Roman"/>
          <w:color w:val="000000"/>
          <w:lang w:val="en-GB" w:eastAsia="en-GB"/>
        </w:rPr>
        <w:t xml:space="preserve">. </w:t>
      </w:r>
      <w:r w:rsidR="000647F2">
        <w:rPr>
          <w:rFonts w:eastAsia="Times New Roman"/>
          <w:color w:val="000000"/>
          <w:lang w:val="en-GB" w:eastAsia="en-GB"/>
        </w:rPr>
        <w:t xml:space="preserve">The </w:t>
      </w:r>
      <w:r w:rsidR="00461D86">
        <w:rPr>
          <w:rFonts w:eastAsia="Times New Roman"/>
          <w:color w:val="000000"/>
          <w:lang w:val="en-GB" w:eastAsia="en-GB"/>
        </w:rPr>
        <w:t>conclusion</w:t>
      </w:r>
      <w:r w:rsidR="00C53E1C">
        <w:rPr>
          <w:rFonts w:eastAsia="Times New Roman"/>
          <w:color w:val="000000"/>
          <w:lang w:val="en-GB" w:eastAsia="en-GB"/>
        </w:rPr>
        <w:t xml:space="preserve"> </w:t>
      </w:r>
      <w:r w:rsidR="00461D86">
        <w:rPr>
          <w:rFonts w:eastAsia="Times New Roman"/>
          <w:color w:val="000000"/>
          <w:lang w:val="en-GB" w:eastAsia="en-GB"/>
        </w:rPr>
        <w:t xml:space="preserve">of </w:t>
      </w:r>
      <w:r w:rsidR="000647F2">
        <w:rPr>
          <w:rFonts w:eastAsia="Times New Roman"/>
          <w:color w:val="000000"/>
          <w:lang w:val="en-GB" w:eastAsia="en-GB"/>
        </w:rPr>
        <w:t xml:space="preserve">this host associating with only two </w:t>
      </w:r>
      <w:r w:rsidR="00033AD3">
        <w:rPr>
          <w:rFonts w:eastAsia="Times New Roman"/>
          <w:color w:val="000000"/>
          <w:lang w:val="en-GB" w:eastAsia="en-GB"/>
        </w:rPr>
        <w:t xml:space="preserve">symbiont </w:t>
      </w:r>
      <w:r w:rsidR="000647F2">
        <w:rPr>
          <w:rFonts w:eastAsia="Times New Roman"/>
          <w:color w:val="000000"/>
          <w:lang w:val="en-GB" w:eastAsia="en-GB"/>
        </w:rPr>
        <w:t>species</w:t>
      </w:r>
      <w:r w:rsidR="00461D86">
        <w:rPr>
          <w:rFonts w:eastAsia="Times New Roman"/>
          <w:color w:val="000000"/>
          <w:lang w:val="en-GB" w:eastAsia="en-GB"/>
        </w:rPr>
        <w:t>,</w:t>
      </w:r>
      <w:r w:rsidR="00033AD3">
        <w:rPr>
          <w:rFonts w:eastAsia="Times New Roman"/>
          <w:color w:val="000000"/>
          <w:lang w:val="en-GB" w:eastAsia="en-GB"/>
        </w:rPr>
        <w:t xml:space="preserve"> is consistent with theoretical </w:t>
      </w:r>
      <w:r w:rsidR="00DA3F49">
        <w:rPr>
          <w:rFonts w:eastAsia="Times New Roman"/>
          <w:color w:val="000000"/>
          <w:lang w:val="en-GB" w:eastAsia="en-GB"/>
        </w:rPr>
        <w:t xml:space="preserve">expectations </w:t>
      </w:r>
      <w:r w:rsidR="000647F2" w:rsidRPr="006B6CA6">
        <w:rPr>
          <w:rFonts w:eastAsia="Times New Roman"/>
          <w:color w:val="000000"/>
          <w:lang w:val="en-GB" w:eastAsia="en-GB"/>
        </w:rPr>
        <w:t>about</w:t>
      </w:r>
      <w:r w:rsidR="000647F2">
        <w:rPr>
          <w:rFonts w:eastAsia="Times New Roman"/>
          <w:color w:val="000000"/>
          <w:lang w:val="en-GB" w:eastAsia="en-GB"/>
        </w:rPr>
        <w:t xml:space="preserve"> the conditions necessary for maintaining stability in a mutualism </w:t>
      </w:r>
      <w:r w:rsidR="000647F2">
        <w:rPr>
          <w:rFonts w:eastAsia="Times New Roman"/>
          <w:color w:val="000000"/>
          <w:lang w:val="en-GB" w:eastAsia="en-GB"/>
        </w:rPr>
        <w:fldChar w:fldCharType="begin"/>
      </w:r>
      <w:r w:rsidR="000647F2">
        <w:rPr>
          <w:rFonts w:eastAsia="Times New Roman"/>
          <w:color w:val="000000"/>
          <w:lang w:val="en-GB" w:eastAsia="en-GB"/>
        </w:rPr>
        <w:instrText xml:space="preserve"> ADDIN EN.CITE &lt;EndNote&gt;&lt;Cite&gt;&lt;Author&gt;Douglas&lt;/Author&gt;&lt;Year&gt;1998&lt;/Year&gt;&lt;RecNum&gt;930&lt;/RecNum&gt;&lt;DisplayText&gt;(Douglas 1998)&lt;/DisplayText&gt;&lt;record&gt;&lt;rec-number&gt;930&lt;/rec-number&gt;&lt;foreign-keys&gt;&lt;key app="EN" db-id="0ewser9znswsdvedxw7x2fzye00wp50205rs" timestamp="1572546400"&gt;930&lt;/key&gt;&lt;/foreign-keys&gt;&lt;ref-type name="Journal Article"&gt;17&lt;/ref-type&gt;&lt;contributors&gt;&lt;authors&gt;&lt;author&gt;Douglas, A. E.&lt;/author&gt;&lt;/authors&gt;&lt;/contributors&gt;&lt;titles&gt;&lt;title&gt;Host benefit and the evolution of specialization in symbiosis&lt;/title&gt;&lt;secondary-title&gt;Heredity&lt;/secondary-title&gt;&lt;/titles&gt;&lt;periodical&gt;&lt;full-title&gt;Heredity&lt;/full-title&gt;&lt;abbr-1&gt;Heredity&lt;/abbr-1&gt;&lt;abbr-2&gt;Heredity&lt;/abbr-2&gt;&lt;/periodical&gt;&lt;pages&gt;599-603&lt;/pages&gt;&lt;volume&gt;81&lt;/volume&gt;&lt;dates&gt;&lt;year&gt;1998&lt;/year&gt;&lt;/dates&gt;&lt;urls&gt;&lt;/urls&gt;&lt;/record&gt;&lt;/Cite&gt;&lt;/EndNote&gt;</w:instrText>
      </w:r>
      <w:r w:rsidR="000647F2">
        <w:rPr>
          <w:rFonts w:eastAsia="Times New Roman"/>
          <w:color w:val="000000"/>
          <w:lang w:val="en-GB" w:eastAsia="en-GB"/>
        </w:rPr>
        <w:fldChar w:fldCharType="separate"/>
      </w:r>
      <w:r w:rsidR="000647F2">
        <w:rPr>
          <w:rFonts w:eastAsia="Times New Roman"/>
          <w:noProof/>
          <w:color w:val="000000"/>
          <w:lang w:val="en-GB" w:eastAsia="en-GB"/>
        </w:rPr>
        <w:t>(Douglas 1998)</w:t>
      </w:r>
      <w:r w:rsidR="000647F2">
        <w:rPr>
          <w:rFonts w:eastAsia="Times New Roman"/>
          <w:color w:val="000000"/>
          <w:lang w:val="en-GB" w:eastAsia="en-GB"/>
        </w:rPr>
        <w:fldChar w:fldCharType="end"/>
      </w:r>
      <w:r w:rsidR="000647F2">
        <w:rPr>
          <w:rFonts w:eastAsia="Times New Roman"/>
          <w:color w:val="000000"/>
          <w:lang w:val="en-GB" w:eastAsia="en-GB"/>
        </w:rPr>
        <w:t xml:space="preserve">, </w:t>
      </w:r>
      <w:r w:rsidR="00033AD3">
        <w:rPr>
          <w:rFonts w:eastAsia="Times New Roman"/>
          <w:color w:val="000000"/>
          <w:lang w:val="en-GB" w:eastAsia="en-GB"/>
        </w:rPr>
        <w:t>as well as general principles of</w:t>
      </w:r>
      <w:r w:rsidR="00033AD3" w:rsidRPr="000450DF">
        <w:rPr>
          <w:rFonts w:eastAsia="Times New Roman"/>
          <w:color w:val="000000"/>
          <w:lang w:val="en-GB" w:eastAsia="en-GB"/>
        </w:rPr>
        <w:t xml:space="preserve"> </w:t>
      </w:r>
      <w:r w:rsidR="00033AD3">
        <w:rPr>
          <w:rFonts w:eastAsia="Times New Roman"/>
          <w:color w:val="000000"/>
          <w:lang w:val="en-GB" w:eastAsia="en-GB"/>
        </w:rPr>
        <w:t xml:space="preserve">ecology </w:t>
      </w:r>
      <w:r w:rsidR="00033AD3">
        <w:rPr>
          <w:rFonts w:eastAsia="Times New Roman"/>
          <w:color w:val="000000"/>
          <w:lang w:val="en-GB" w:eastAsia="en-GB"/>
        </w:rPr>
        <w:fldChar w:fldCharType="begin"/>
      </w:r>
      <w:r w:rsidR="00033AD3">
        <w:rPr>
          <w:rFonts w:eastAsia="Times New Roman"/>
          <w:color w:val="000000"/>
          <w:lang w:val="en-GB" w:eastAsia="en-GB"/>
        </w:rPr>
        <w:instrText xml:space="preserve"> ADDIN EN.CITE &lt;EndNote&gt;&lt;Cite&gt;&lt;Author&gt;Harper&lt;/Author&gt;&lt;Year&gt;1961&lt;/Year&gt;&lt;RecNum&gt;1154&lt;/RecNum&gt;&lt;DisplayText&gt;(Harper&lt;style face="italic"&gt; et al.&lt;/style&gt; 1961)&lt;/DisplayText&gt;&lt;record&gt;&lt;rec-number&gt;1154&lt;/rec-number&gt;&lt;foreign-keys&gt;&lt;key app="EN" db-id="0ewser9znswsdvedxw7x2fzye00wp50205rs" timestamp="1630365377"&gt;1154&lt;/key&gt;&lt;/foreign-keys&gt;&lt;ref-type name="Journal Article"&gt;17&lt;/ref-type&gt;&lt;contributors&gt;&lt;authors&gt;&lt;author&gt;Harper, J. L.&lt;/author&gt;&lt;author&gt;Clatworthy, J. N.&lt;/author&gt;&lt;author&gt;McNaughton, I. H.&lt;/author&gt;&lt;author&gt;Sagar, G. R.&lt;/author&gt;&lt;/authors&gt;&lt;/contributors&gt;&lt;titles&gt;&lt;title&gt;The evolution and ecology of closely related species living in the same area.&lt;/title&gt;&lt;secondary-title&gt;Evolution&lt;/secondary-title&gt;&lt;/titles&gt;&lt;periodical&gt;&lt;full-title&gt;Evolution&lt;/full-title&gt;&lt;abbr-1&gt;Evolution&lt;/abbr-1&gt;&lt;abbr-2&gt;Evolution&lt;/abbr-2&gt;&lt;/periodical&gt;&lt;pages&gt;209–227&lt;/pages&gt;&lt;volume&gt;15&lt;/volume&gt;&lt;dates&gt;&lt;year&gt;1961&lt;/year&gt;&lt;/dates&gt;&lt;urls&gt;&lt;/urls&gt;&lt;/record&gt;&lt;/Cite&gt;&lt;/EndNote&gt;</w:instrText>
      </w:r>
      <w:r w:rsidR="00033AD3">
        <w:rPr>
          <w:rFonts w:eastAsia="Times New Roman"/>
          <w:color w:val="000000"/>
          <w:lang w:val="en-GB" w:eastAsia="en-GB"/>
        </w:rPr>
        <w:fldChar w:fldCharType="separate"/>
      </w:r>
      <w:r w:rsidR="00033AD3">
        <w:rPr>
          <w:rFonts w:eastAsia="Times New Roman"/>
          <w:noProof/>
          <w:color w:val="000000"/>
          <w:lang w:val="en-GB" w:eastAsia="en-GB"/>
        </w:rPr>
        <w:t>(Harper</w:t>
      </w:r>
      <w:r w:rsidR="00033AD3" w:rsidRPr="000450DF">
        <w:rPr>
          <w:rFonts w:eastAsia="Times New Roman"/>
          <w:i/>
          <w:noProof/>
          <w:color w:val="000000"/>
          <w:lang w:val="en-GB" w:eastAsia="en-GB"/>
        </w:rPr>
        <w:t xml:space="preserve"> et al.</w:t>
      </w:r>
      <w:r w:rsidR="00033AD3">
        <w:rPr>
          <w:rFonts w:eastAsia="Times New Roman"/>
          <w:noProof/>
          <w:color w:val="000000"/>
          <w:lang w:val="en-GB" w:eastAsia="en-GB"/>
        </w:rPr>
        <w:t xml:space="preserve"> 1961)</w:t>
      </w:r>
      <w:r w:rsidR="00033AD3">
        <w:rPr>
          <w:rFonts w:eastAsia="Times New Roman"/>
          <w:color w:val="000000"/>
          <w:lang w:val="en-GB" w:eastAsia="en-GB"/>
        </w:rPr>
        <w:fldChar w:fldCharType="end"/>
      </w:r>
      <w:r w:rsidR="00FB1D70">
        <w:rPr>
          <w:rFonts w:eastAsia="Times New Roman"/>
          <w:color w:val="000000"/>
          <w:lang w:val="en-GB" w:eastAsia="en-GB"/>
        </w:rPr>
        <w:t xml:space="preserve">. The expectations being that the </w:t>
      </w:r>
      <w:r w:rsidR="00DA3F49">
        <w:rPr>
          <w:rFonts w:eastAsia="Times New Roman"/>
          <w:color w:val="000000"/>
          <w:lang w:val="en-GB" w:eastAsia="en-GB"/>
        </w:rPr>
        <w:t xml:space="preserve">number of co-occurring symbionts </w:t>
      </w:r>
      <w:r w:rsidR="00642511">
        <w:rPr>
          <w:rFonts w:eastAsia="Times New Roman"/>
          <w:color w:val="000000"/>
          <w:lang w:val="en-GB" w:eastAsia="en-GB"/>
        </w:rPr>
        <w:t>are</w:t>
      </w:r>
      <w:r w:rsidR="00DA3F49">
        <w:rPr>
          <w:rFonts w:eastAsia="Times New Roman"/>
          <w:color w:val="000000"/>
          <w:lang w:val="en-GB" w:eastAsia="en-GB"/>
        </w:rPr>
        <w:t xml:space="preserve"> minimized to avoid competition and cheating. </w:t>
      </w:r>
      <w:r w:rsidR="00033AD3">
        <w:rPr>
          <w:rFonts w:eastAsia="Times New Roman"/>
          <w:color w:val="000000"/>
          <w:lang w:val="en-GB" w:eastAsia="en-GB"/>
        </w:rPr>
        <w:t>T</w:t>
      </w:r>
      <w:r w:rsidR="00DA3F49">
        <w:rPr>
          <w:rFonts w:eastAsia="Times New Roman"/>
          <w:color w:val="000000"/>
          <w:lang w:val="en-GB" w:eastAsia="en-GB"/>
        </w:rPr>
        <w:t>he predominance of</w:t>
      </w:r>
      <w:r w:rsidR="00033AD3">
        <w:rPr>
          <w:rFonts w:eastAsia="Times New Roman"/>
          <w:color w:val="000000"/>
          <w:lang w:val="en-GB" w:eastAsia="en-GB"/>
        </w:rPr>
        <w:t xml:space="preserve"> </w:t>
      </w:r>
      <w:r w:rsidR="00C03F9C">
        <w:rPr>
          <w:rFonts w:eastAsia="Times New Roman"/>
          <w:color w:val="000000"/>
          <w:lang w:val="en-GB" w:eastAsia="en-GB"/>
        </w:rPr>
        <w:t>evidence in the form of low-, or single-copy genetic markers applied to spatial and temporal sampling</w:t>
      </w:r>
      <w:r w:rsidR="0007206D">
        <w:rPr>
          <w:rFonts w:eastAsia="Times New Roman"/>
          <w:color w:val="000000"/>
          <w:lang w:val="en-GB" w:eastAsia="en-GB"/>
        </w:rPr>
        <w:t>s</w:t>
      </w:r>
      <w:r w:rsidR="00C03F9C">
        <w:rPr>
          <w:rFonts w:eastAsia="Times New Roman"/>
          <w:color w:val="000000"/>
          <w:lang w:val="en-GB" w:eastAsia="en-GB"/>
        </w:rPr>
        <w:t xml:space="preserve"> independently support the concept that </w:t>
      </w:r>
      <w:r w:rsidR="0007206D">
        <w:rPr>
          <w:rFonts w:eastAsia="Times New Roman"/>
          <w:color w:val="000000"/>
          <w:lang w:val="en-GB" w:eastAsia="en-GB"/>
        </w:rPr>
        <w:t xml:space="preserve">most zooxanthellate cnidarians host </w:t>
      </w:r>
      <w:r w:rsidR="00DA3F49">
        <w:rPr>
          <w:rFonts w:eastAsia="Times New Roman"/>
          <w:color w:val="000000"/>
          <w:lang w:val="en-GB" w:eastAsia="en-GB"/>
        </w:rPr>
        <w:t>monotypic symbiont populations</w:t>
      </w:r>
      <w:r w:rsidR="0007206D">
        <w:rPr>
          <w:rFonts w:eastAsia="Times New Roman"/>
          <w:color w:val="000000"/>
          <w:lang w:val="en-GB" w:eastAsia="en-GB"/>
        </w:rPr>
        <w:t>, or mixtures involving species from separate genera</w:t>
      </w:r>
      <w:r w:rsidR="00DA3F49">
        <w:rPr>
          <w:rFonts w:eastAsia="Times New Roman"/>
          <w:color w:val="000000"/>
          <w:lang w:val="en-GB" w:eastAsia="en-GB"/>
        </w:rPr>
        <w:t xml:space="preserve"> </w:t>
      </w:r>
      <w:r w:rsidR="00DA3F49">
        <w:rPr>
          <w:rFonts w:eastAsia="Times New Roman"/>
          <w:color w:val="000000"/>
          <w:lang w:val="en-GB" w:eastAsia="en-GB"/>
        </w:rPr>
        <w:fldChar w:fldCharType="begin">
          <w:fldData xml:space="preserve">PEVuZE5vdGU+PENpdGU+PEF1dGhvcj5UaG9ybmhpbGw8L0F1dGhvcj48WWVhcj4yMDA5PC9ZZWFy
PjxSZWNOdW0+MjMzPC9SZWNOdW0+PERpc3BsYXlUZXh0PihUaG9ybmhpbGw8c3R5bGUgZmFjZT0i
aXRhbGljIj4gZXQgYWwuPC9zdHlsZT4gMjAwOSwgTGFKZXVuZXNzZSBhbmQgVGhvcm5oaWxsIDIw
MTEsIFBldHRheTxzdHlsZSBmYWNlPSJpdGFsaWMiPiBldCBhbC48L3N0eWxlPiAyMDExLCBCYXVt
czxzdHlsZSBmYWNlPSJpdGFsaWMiPiBldCBhbC48L3N0eWxlPiAyMDE0LCBMZWU8c3R5bGUgZmFj
ZT0iaXRhbGljIj4gZXQgYWwuPC9zdHlsZT4gMjAxNiwgV2hhbTxzdHlsZSBmYWNlPSJpdGFsaWMi
PiBldCBhbC48L3N0eWxlPiAyMDE3KTwvRGlzcGxheVRleHQ+PHJlY29yZD48cmVjLW51bWJlcj4y
MzM8L3JlYy1udW1iZXI+PGZvcmVpZ24ta2V5cz48a2V5IGFwcD0iRU4iIGRiLWlkPSIwZXdzZXI5
em5zd3NkdmVkeHc3eDJmenllMDB3cDUwMjA1cnMiIHRpbWVzdGFtcD0iMTU3MTAyMTYxNSI+MjMz
PC9rZXk+PC9mb3JlaWduLWtleXM+PHJlZi10eXBlIG5hbWU9IkpvdXJuYWwgQXJ0aWNsZSI+MTc8
L3JlZi10eXBlPjxjb250cmlidXRvcnM+PGF1dGhvcnM+PGF1dGhvcj5UaG9ybmhpbGwsIEQuIEou
PC9hdXRob3I+PGF1dGhvcj5YaWFuZywgWS48L2F1dGhvcj48YXV0aG9yPkZpdHQsIFcuIEsuPC9h
dXRob3I+PGF1dGhvcj5TYW50b3MsIFMuIFIuPC9hdXRob3I+PC9hdXRob3JzPjwvY29udHJpYnV0
b3JzPjxhdXRoLWFkZHJlc3M+RGVwYXJ0bWVudCBvZiBCaW9sb2dpY2FsIFNjaWVuY2VzLCBBdWJ1
cm4gVW5pdmVyc2l0eSwgQXVidXJuLCBBbGFiYW1hLCBVbml0ZWQgU3RhdGVzIG9mIEFtZXJpY2Eu
IHRob3JuaGlsbC5kYW5AZ21haWwuY29tPC9hdXRoLWFkZHJlc3M+PHRpdGxlcz48dGl0bGU+UmVl
ZiBlbmRlbWlzbSwgaG9zdCBzcGVjaWZpY2l0eSBhbmQgdGVtcG9yYWwgc3RhYmlsaXR5IGluIHBv
cHVsYXRpb25zIG9mIHN5bWJpb3RpYyBkaW5vZmxhZ2VsbGF0ZXMgZnJvbSB0d28gZWNvbG9naWNh
bGx5IGRvbWluYW50IENhcmliYmVhbiBjb3JhbHM8L3RpdGxlPjxzZWNvbmRhcnktdGl0bGU+UExv
UyBPbmU8L3NlY29uZGFyeS10aXRsZT48L3RpdGxlcz48cGVyaW9kaWNhbD48ZnVsbC10aXRsZT5Q
TG9TIE9uZTwvZnVsbC10aXRsZT48L3BlcmlvZGljYWw+PHBhZ2VzPmU2MjYyPC9wYWdlcz48dm9s
dW1lPjQ8L3ZvbHVtZT48bnVtYmVyPjc8L251bWJlcj48a2V5d29yZHM+PGtleXdvcmQ+QW5pbWFs
czwva2V5d29yZD48a2V5d29yZD5BbnRob3pvYS8qcGFyYXNpdG9sb2d5PC9rZXl3b3JkPjxrZXl3
b3JkPkRpbm9mbGFnZWxsaWRhLypwaHlzaW9sb2d5PC9rZXl3b3JkPjxrZXl3b3JkPipFY29sb2d5
PC9rZXl3b3JkPjxrZXl3b3JkPkVsZWN0cm9waG9yZXNpcywgUG9seWFjcnlsYW1pZGUgR2VsPC9r
ZXl3b3JkPjxrZXl3b3JkPlBvbHltZXJhc2UgQ2hhaW4gUmVhY3Rpb248L2tleXdvcmQ+PGtleXdv
cmQ+U3BlY2llcyBTcGVjaWZpY2l0eTwva2V5d29yZD48a2V5d29yZD4qU3ltYmlvc2lzPC9rZXl3
b3JkPjwva2V5d29yZHM+PGRhdGVzPjx5ZWFyPjIwMDk8L3llYXI+PC9kYXRlcz48aXNibj4xOTMy
LTYyMDMgKEVsZWN0cm9uaWMpJiN4RDsxOTMyLTYyMDMgKExpbmtpbmcpPC9pc2JuPjxhY2Nlc3Np
b24tbnVtPjE5NjAzMDc4PC9hY2Nlc3Npb24tbnVtPjx1cmxzPjxyZWxhdGVkLXVybHM+PHVybD5o
dHRwOi8vd3d3Lm5jYmkubmxtLm5paC5nb3YvcHVibWVkLzE5NjAzMDc4PC91cmw+PC9yZWxhdGVk
LXVybHM+PC91cmxzPjxjdXN0b20yPlBNQzI3MDYwNTA8L2N1c3RvbTI+PGVsZWN0cm9uaWMtcmVz
b3VyY2UtbnVtPjEwLjEzNzEvam91cm5hbC5wb25lLjAwMDYyNjI8L2VsZWN0cm9uaWMtcmVzb3Vy
Y2UtbnVtPjwvcmVjb3JkPjwvQ2l0ZT48Q2l0ZT48QXV0aG9yPkxhSmV1bmVzc2U8L0F1dGhvcj48
WWVhcj4yMDExPC9ZZWFyPjxSZWNOdW0+MzA8L1JlY051bT48cmVjb3JkPjxyZWMtbnVtYmVyPjMw
PC9yZWMtbnVtYmVyPjxmb3JlaWduLWtleXM+PGtleSBhcHA9IkVOIiBkYi1pZD0iMGV3c2VyOXpu
c3dzZHZlZHh3N3gyZnp5ZTAwd3A1MDIwNXJzIiB0aW1lc3RhbXA9IjE1NzEwMjE2MTQiPjMwPC9r
ZXk+PC9mb3JlaWduLWtleXM+PHJlZi10eXBlIG5hbWU9IkpvdXJuYWwgQXJ0aWNsZSI+MTc8L3Jl
Zi10eXBlPjxjb250cmlidXRvcnM+PGF1dGhvcnM+PGF1dGhvcj5MYUpldW5lc3NlLCBULiBDLjwv
YXV0aG9yPjxhdXRob3I+VGhvcm5oaWxsLCBELiBKLjwvYXV0aG9yPjwvYXV0aG9ycz48L2NvbnRy
aWJ1dG9ycz48YXV0aC1hZGRyZXNzPkRlcGFydG1lbnQgb2YgQmlvbG9neSwgUGVubnN5bHZhbmlh
IFN0YXRlIFVuaXZlcnNpdHksIE11ZWxsZXIgTGFib3JhdG9yeSwgVW5pdmVyc2l0eSBQYXJrLCBQ
ZW5uc3lsdmFuaWEsIFVTQS4gdGNsM0Bwc3UuZWR1PC9hdXRoLWFkZHJlc3M+PHRpdGxlcz48dGl0
bGU+SW1wcm92ZWQgcmVzb2x1dGlvbiBvZiByZWVmLWNvcmFsIGVuZG9zeW1iaW9udCAoU3ltYmlv
ZGluaXVtKSBzcGVjaWVzIGRpdmVyc2l0eSwgZWNvbG9neSwgYW5kIGV2b2x1dGlvbiB0aHJvdWdo
IHBzYkEgbm9uLWNvZGluZyByZWdpb24gZ2Vub3R5cGluZzwvdGl0bGU+PHNlY29uZGFyeS10aXRs
ZT5QTG9TIE9uZTwvc2Vjb25kYXJ5LXRpdGxlPjwvdGl0bGVzPjxwZXJpb2RpY2FsPjxmdWxsLXRp
dGxlPlBMb1MgT25lPC9mdWxsLXRpdGxlPjwvcGVyaW9kaWNhbD48cGFnZXM+ZTI5MDEzPC9wYWdl
cz48dm9sdW1lPjY8L3ZvbHVtZT48bnVtYmVyPjEyPC9udW1iZXI+PGtleXdvcmRzPjxrZXl3b3Jk
PkFuaW1hbHM8L2tleXdvcmQ+PGtleXdvcmQ+KkFudGhvem9hL2NsYXNzaWZpY2F0aW9uL2dlbmV0
aWNzPC9rZXl3b3JkPjxrZXl3b3JkPkJhc2UgU2VxdWVuY2U8L2tleXdvcmQ+PGtleXdvcmQ+KkJp
b2RpdmVyc2l0eTwva2V5d29yZD48a2V5d29yZD5ETkEgUHJpbWVyczwva2V5d29yZD48a2V5d29y
ZD4qRWNvbG9neTwva2V5d29yZD48a2V5d29yZD4qRXZvbHV0aW9uLCBNb2xlY3VsYXI8L2tleXdv
cmQ+PGtleXdvcmQ+R2Vub3R5cGU8L2tleXdvcmQ+PGtleXdvcmQ+UGhvdG9zeXN0ZW0gSUkgUHJv
dGVpbiBDb21wbGV4LypnZW5ldGljczwva2V5d29yZD48a2V5d29yZD5QaHlsb2dlbnk8L2tleXdv
cmQ+PC9rZXl3b3Jkcz48ZGF0ZXM+PHllYXI+MjAxMTwveWVhcj48L2RhdGVzPjxpc2JuPjE5MzIt
NjIwMyAoRWxlY3Ryb25pYykmI3hEOzE5MzItNjIwMyAoTGlua2luZyk8L2lzYm4+PGFjY2Vzc2lv
bi1udW0+MjIyMTYxNTc8L2FjY2Vzc2lvbi1udW0+PHVybHM+PHJlbGF0ZWQtdXJscz48dXJsPmh0
dHA6Ly93d3cubmNiaS5ubG0ubmloLmdvdi9wdWJtZWQvMjIyMTYxNTc8L3VybD48L3JlbGF0ZWQt
dXJscz48L3VybHM+PGN1c3RvbTI+MzI0NzIyNzwvY3VzdG9tMj48ZWxlY3Ryb25pYy1yZXNvdXJj
ZS1udW0+MTAuMTM3MS9qb3VybmFsLnBvbmUuMDAyOTAxMzwvZWxlY3Ryb25pYy1yZXNvdXJjZS1u
dW0+PC9yZWNvcmQ+PC9DaXRlPjxDaXRlPjxBdXRob3I+UGV0dGF5PC9BdXRob3I+PFllYXI+MjAx
MTwvWWVhcj48UmVjTnVtPjMxPC9SZWNOdW0+PHJlY29yZD48cmVjLW51bWJlcj4zMTwvcmVjLW51
bWJlcj48Zm9yZWlnbi1rZXlzPjxrZXkgYXBwPSJFTiIgZGItaWQ9IjBld3Nlcjl6bnN3c2R2ZWR4
dzd4MmZ6eWUwMHdwNTAyMDVycyIgdGltZXN0YW1wPSIxNTcxMDIxNjE0Ij4zMTwva2V5PjwvZm9y
ZWlnbi1rZXlzPjxyZWYtdHlwZSBuYW1lPSJKb3VybmFsIEFydGljbGUiPjE3PC9yZWYtdHlwZT48
Y29udHJpYnV0b3JzPjxhdXRob3JzPjxhdXRob3I+UGV0dGF5LCBELiBULjwvYXV0aG9yPjxhdXRo
b3I+V2hhbSwgRC4gQy48L2F1dGhvcj48YXV0aG9yPlBpbnrDs24sIEouIEguPC9hdXRob3I+PGF1
dGhvcj5MYUpldW5lc3NlLCBULiBDLjwvYXV0aG9yPjwvYXV0aG9ycz48L2NvbnRyaWJ1dG9ycz48
YXV0aC1hZGRyZXNzPkRlcGFydG1lbnQgb2YgQmlvbG9neSwgVGhlIFBlbm5zeWx2YW5pYSBTdGF0
ZSBVbml2ZXJzaXR5LCAyMDggTXVlbGxlciBMYWJvcmF0b3J5LCBVbml2ZXJzaXR5IFBhcmssIFBB
IDE2ODAyLCBVU0EuIHRwZXR0YXlAdWRlbC5lZHU8L2F1dGgtYWRkcmVzcz48dGl0bGVzPjx0aXRs
ZT5HZW5vdHlwaWMgZGl2ZXJzaXR5IGFuZCBzcGF0aWFsLXRlbXBvcmFsIGRpc3RyaWJ1dGlvbiBv
ZiBTeW1iaW9kaW5pdW0gY2xvbmVzIGluIGFuIGFidW5kYW50IHJlZWYgY29yYWw8L3RpdGxlPjxz
ZWNvbmRhcnktdGl0bGU+TW9sIEVjb2w8L3NlY29uZGFyeS10aXRsZT48L3RpdGxlcz48cGVyaW9k
aWNhbD48ZnVsbC10aXRsZT5Nb2xlY3VsYXIgRWNvbG9neTwvZnVsbC10aXRsZT48YWJici0xPk1v
bC4gRWNvbC48L2FiYnItMT48YWJici0yPk1vbCBFY29sPC9hYmJyLTI+PC9wZXJpb2RpY2FsPjxw
YWdlcz41MTk3LTIxMjwvcGFnZXM+PHZvbHVtZT4yMDwvdm9sdW1lPjxudW1iZXI+MjQ8L251bWJl
cj48a2V5d29yZHM+PGtleXdvcmQ+QWRhcHRhdGlvbiwgQmlvbG9naWNhbDwva2V5d29yZD48a2V5
d29yZD5BbmltYWxzPC9rZXl3b3JkPjxrZXl3b3JkPkFudGhvem9hLypnZW5ldGljczwva2V5d29y
ZD48a2V5d29yZD5DYWxpZm9ybmlhPC9rZXl3b3JkPjxrZXl3b3JkPkROQS9nZW5ldGljcy9pc29s
YXRpb24gJmFtcDsgcHVyaWZpY2F0aW9uPC9rZXl3b3JkPjxrZXl3b3JkPkRpbm9mbGFnZWxsaWRh
LypnZW5ldGljczwva2V5d29yZD48a2V5d29yZD5FY29sb2d5PC9rZXl3b3JkPjxrZXl3b3JkPkVu
dmlyb25tZW50PC9rZXl3b3JkPjxrZXl3b3JkPkdlbmUgRnJlcXVlbmN5PC9rZXl3b3JkPjxrZXl3
b3JkPkdlbmV0aWMgTWFya2Vyczwva2V5d29yZD48a2V5d29yZD5HZW5ldGljIFZhcmlhdGlvbjwv
a2V5d29yZD48a2V5d29yZD4qR2Vub3R5cGU8L2tleXdvcmQ+PGtleXdvcmQ+TWljcm9zYXRlbGxp
dGUgUmVwZWF0czwva2V5d29yZD48a2V5d29yZD5QaHlsb2dlb2dyYXBoeTwva2V5d29yZD48a2V5
d29yZD5TZXF1ZW5jZSBBbmFseXNpcywgRE5BPC9rZXl3b3JkPjxrZXl3b3JkPlN5bWJpb3Npcy8q
Z2VuZXRpY3M8L2tleXdvcmQ+PC9rZXl3b3Jkcz48ZGF0ZXM+PHllYXI+MjAxMTwveWVhcj48cHVi
LWRhdGVzPjxkYXRlPkRlYzwvZGF0ZT48L3B1Yi1kYXRlcz48L2RhdGVzPjxpc2JuPjEzNjUtMjk0
WCAoRWxlY3Ryb25pYykmI3hEOzA5NjItMTA4MyAoTGlua2luZyk8L2lzYm4+PGFjY2Vzc2lvbi1u
dW0+MjIwODIwNTM8L2FjY2Vzc2lvbi1udW0+PHVybHM+PHJlbGF0ZWQtdXJscz48dXJsPmh0dHA6
Ly93d3cubmNiaS5ubG0ubmloLmdvdi9wdWJtZWQvMjIwODIwNTM8L3VybD48L3JlbGF0ZWQtdXJs
cz48L3VybHM+PGVsZWN0cm9uaWMtcmVzb3VyY2UtbnVtPjEwLjExMTEvai4xMzY1LTI5NFguMjAx
MS4wNTM1Ny54PC9lbGVjdHJvbmljLXJlc291cmNlLW51bT48L3JlY29yZD48L0NpdGU+PENpdGU+
PEF1dGhvcj5CYXVtczwvQXV0aG9yPjxZZWFyPjIwMTQ8L1llYXI+PFJlY051bT4yMzQ8L1JlY051
bT48cmVjb3JkPjxyZWMtbnVtYmVyPjIzNDwvcmVjLW51bWJlcj48Zm9yZWlnbi1rZXlzPjxrZXkg
YXBwPSJFTiIgZGItaWQ9IjBld3Nlcjl6bnN3c2R2ZWR4dzd4MmZ6eWUwMHdwNTAyMDVycyIgdGlt
ZXN0YW1wPSIxNTcxMDIxNjE1Ij4yMzQ8L2tleT48L2ZvcmVpZ24ta2V5cz48cmVmLXR5cGUgbmFt
ZT0iSm91cm5hbCBBcnRpY2xlIj4xNzwvcmVmLXR5cGU+PGNvbnRyaWJ1dG9ycz48YXV0aG9ycz48
YXV0aG9yPkJhdW1zLCBJLiBCLjwvYXV0aG9yPjxhdXRob3I+RGV2bGluLUR1cmFudGUsIE0uIEsu
PC9hdXRob3I+PGF1dGhvcj5MYUpldW5lc3NlLCBULiBDLjwvYXV0aG9yPjwvYXV0aG9ycz48L2Nv
bnRyaWJ1dG9ycz48dGl0bGVzPjx0aXRsZT5OZXcgaW5zaWdodHMgaW50byB0aGUgZHluYW1pY3Mg
YmV0d2VlbiByZWVmIGNvcmFscyBhbmQgdGhlaXIgYXNzb2NpYXRlZCBkaW5vZmxhZ2VsbGF0ZSBl
bmRvc3ltYmlvbnRzIGZyb20gcG9wdWxhdGlvbiBnZW5ldGljIHN0dWRpZXM8L3RpdGxlPjxzZWNv
bmRhcnktdGl0bGU+TW9sZWN1bGFyIEVjb2xvZ3k8L3NlY29uZGFyeS10aXRsZT48L3RpdGxlcz48
cGVyaW9kaWNhbD48ZnVsbC10aXRsZT5Nb2xlY3VsYXIgRWNvbG9neTwvZnVsbC10aXRsZT48YWJi
ci0xPk1vbC4gRWNvbC48L2FiYnItMT48YWJici0yPk1vbCBFY29sPC9hYmJyLTI+PC9wZXJpb2Rp
Y2FsPjxwYWdlcz40MjAzLTQyMTU8L3BhZ2VzPjx2b2x1bWU+MjM8L3ZvbHVtZT48ZGF0ZXM+PHll
YXI+MjAxNDwveWVhcj48L2RhdGVzPjx1cmxzPjwvdXJscz48L3JlY29yZD48L0NpdGU+PENpdGU+
PEF1dGhvcj5MZWU8L0F1dGhvcj48WWVhcj4yMDE2PC9ZZWFyPjxSZWNOdW0+NDMzPC9SZWNOdW0+
PHJlY29yZD48cmVjLW51bWJlcj40MzM8L3JlYy1udW1iZXI+PGZvcmVpZ24ta2V5cz48a2V5IGFw
cD0iRU4iIGRiLWlkPSIwZXdzZXI5em5zd3NkdmVkeHc3eDJmenllMDB3cDUwMjA1cnMiIHRpbWVz
dGFtcD0iMTU3MTAyMTYxNiI+NDMzPC9rZXk+PC9mb3JlaWduLWtleXM+PHJlZi10eXBlIG5hbWU9
IkpvdXJuYWwgQXJ0aWNsZSI+MTc8L3JlZi10eXBlPjxjb250cmlidXRvcnM+PGF1dGhvcnM+PGF1
dGhvcj5MZWUsIE0uIEouPC9hdXRob3I+PGF1dGhvcj5KZW9uZywgSC4gSi48L2F1dGhvcj48YXV0
aG9yPkphbmcsIFMuIEguPC9hdXRob3I+PGF1dGhvcj5MZWUsIFMuIFkuPC9hdXRob3I+PGF1dGhv
cj5LYW5nLCBOLiBTLjwvYXV0aG9yPjxhdXRob3I+TGVlLCBLLiBILjwvYXV0aG9yPjxhdXRob3I+
S2ltLCBILiBTLjwvYXV0aG9yPjxhdXRob3I+V2hhbSwgRC4gQy48L2F1dGhvcj48YXV0aG9yPkxh
SmV1bmVzc2UsIFQuIEMuPC9hdXRob3I+PC9hdXRob3JzPjwvY29udHJpYnV0b3JzPjxhdXRoLWFk
ZHJlc3M+U2Nob29sIG9mIEVhcnRoIGFuZCBFbnZpcm9ubWVudGFsIFNjaWVuY2VzLCBDb2xsZWdl
IG9mIE5hdHVyYWwgU2NpZW5jZXMsIFNlb3VsIE5hdGlvbmFsIFVuaXZlcnNpdHksIFNlb3VsLCAx
NTEtNzQ3LCBSZXB1YmxpYyBvZiBLb3JlYS4mI3hEO1NjaG9vbCBvZiBFYXJ0aCBhbmQgRW52aXJv
bm1lbnRhbCBTY2llbmNlcywgQ29sbGVnZSBvZiBOYXR1cmFsIFNjaWVuY2VzLCBTZW91bCBOYXRp
b25hbCBVbml2ZXJzaXR5LCBTZW91bCwgMTUxLTc0NywgUmVwdWJsaWMgb2YgS29yZWEuIGhqamVv
bmdAc251LmFjLmtyLiYjeEQ7RGVwYXJ0bWVudCBvZiBPY2Vhbm9ncmFwaHksIEt1bnNhbiBOYXRp
b25hbCBVbml2ZXJzaXR5LCBLdW5zYW4sIDU3My03MDEsIFJlcHVibGljIG9mIEtvcmVhLiYjeEQ7
RGVwYXJ0bWVudCBvZiBCaW9sb2d5LCAyMDggTXVlbGxlciBMYWJvcmF0b3J5LCBQZW5uc3lsdmFu
aWEgU3RhdGUgVW5pdmVyc2l0eSwgVW5pdmVyc2l0eSBQYXJrLCBQQSwgMTY4MDIsIFVTQS4mI3hE
O0RlcGFydG1lbnQgb2YgQmlvbG9neSwgMjA4IE11ZWxsZXIgTGFib3JhdG9yeSwgUGVubnN5bHZh
bmlhIFN0YXRlIFVuaXZlcnNpdHksIFVuaXZlcnNpdHkgUGFyaywgUEEsIDE2ODAyLCBVU0EuIHRj
bDNAcHN1LmVkdS48L2F1dGgtYWRkcmVzcz48dGl0bGVzPjx0aXRsZT5Nb3N0IExvdy1BYnVuZGFu
Y2UgJnF1b3Q7QmFja2dyb3VuZCZxdW90OyBTeW1iaW9kaW5pdW0gc3BwLiBBcmUgVHJhbnNpdG9y
eSBhbmQgSGF2ZSBNaW5pbWFsIEZ1bmN0aW9uYWwgU2lnbmlmaWNhbmNlIGZvciBTeW1iaW90aWMg
Q29yYWxzPC90aXRsZT48c2Vjb25kYXJ5LXRpdGxlPk1pY3JvYiBFY29sPC9zZWNvbmRhcnktdGl0
bGU+PC90aXRsZXM+PHBlcmlvZGljYWw+PGZ1bGwtdGl0bGU+TWljcm9iaWFsIEVjb2xvZ3k8L2Z1
bGwtdGl0bGU+PGFiYnItMT5NaWNyb2IuIEVjb2wuPC9hYmJyLTE+PGFiYnItMj5NaWNyb2IgRWNv
bDwvYWJici0yPjwvcGVyaW9kaWNhbD48a2V5d29yZHM+PGtleXdvcmQ+Q29yYWwgbWljcm9iaW9t
ZTwva2V5d29yZD48a2V5d29yZD5EaW5vZmxhZ2VsbGF0ZXM8L2tleXdvcmQ+PGtleXdvcmQ+RnVu
Y3Rpb25hbCBlY29sb2d5PC9rZXl3b3JkPjxrZXl3b3JkPkhvc3Qtc3ltYmlvbnQgc3BlY2lmaWNp
dHk8L2tleXdvcmQ+PGtleXdvcmQ+UXVhbnRpdGF0aXZlIFBDUjwva2V5d29yZD48L2tleXdvcmRz
PjxkYXRlcz48eWVhcj4yMDE2PC95ZWFyPjxwdWItZGF0ZXM+PGRhdGU+SmFuIDE4PC9kYXRlPjwv
cHViLWRhdGVzPjwvZGF0ZXM+PGlzYm4+MTQzMi0xODRYIChFbGVjdHJvbmljKSYjeEQ7MDA5NS0z
NjI4IChMaW5raW5nKTwvaXNibj48YWNjZXNzaW9uLW51bT4yNjc4MTk0NjwvYWNjZXNzaW9uLW51
bT48dXJscz48cmVsYXRlZC11cmxzPjx1cmw+aHR0cDovL3d3dy5uY2JpLm5sbS5uaWguZ292L3B1
Ym1lZC8yNjc4MTk0NjwvdXJsPjwvcmVsYXRlZC11cmxzPjwvdXJscz48ZWxlY3Ryb25pYy1yZXNv
dXJjZS1udW0+MTAuMTAwNy9zMDAyNDgtMDE1LTA3MjQtMjwvZWxlY3Ryb25pYy1yZXNvdXJjZS1u
dW0+PC9yZWNvcmQ+PC9DaXRlPjxDaXRlPjxBdXRob3I+V2hhbTwvQXV0aG9yPjxZZWFyPjIwMTc8
L1llYXI+PFJlY051bT43NTE8L1JlY051bT48cmVjb3JkPjxyZWMtbnVtYmVyPjc1MTwvcmVjLW51
bWJlcj48Zm9yZWlnbi1rZXlzPjxrZXkgYXBwPSJFTiIgZGItaWQ9IjBld3Nlcjl6bnN3c2R2ZWR4
dzd4MmZ6eWUwMHdwNTAyMDVycyIgdGltZXN0YW1wPSIxNTcxMDIxNjE4Ij43NTE8L2tleT48L2Zv
cmVpZ24ta2V5cz48cmVmLXR5cGUgbmFtZT0iSm91cm5hbCBBcnRpY2xlIj4xNzwvcmVmLXR5cGU+
PGNvbnRyaWJ1dG9ycz48YXV0aG9ycz48YXV0aG9yPldoYW0sIERyZXcgQy48L2F1dGhvcj48YXV0
aG9yPk5pbmcsIEdhbmc8L2F1dGhvcj48YXV0aG9yPkxhSmV1bmVzc2UsIFRvZGQgQy48L2F1dGhv
cj48L2F1dGhvcnM+PC9jb250cmlidXRvcnM+PHRpdGxlcz48dGl0bGU+U3ltYmlvZGluaXVtIGds
eW5uaWkgc3AuIG5vdi4sIGEgc3BlY2llcyBvZiBzdHJlc3MtdG9sZXJhbnQgc3ltYmlvdGljIGRp
bm9mbGFnZWxsYXRlcyBmcm9tIHBvY2lsbG9wb3JpZCBhbmQgbW9udGlwb3JpZCBjb3JhbHMgaW4g
dGhlIFBhY2lmaWMgT2NlYW48L3RpdGxlPjxzZWNvbmRhcnktdGl0bGU+UGh5Y29sb2dpYTwvc2Vj
b25kYXJ5LXRpdGxlPjwvdGl0bGVzPjxwZXJpb2RpY2FsPjxmdWxsLXRpdGxlPlBoeWNvbG9naWE8
L2Z1bGwtdGl0bGU+PGFiYnItMT5QaHljb2xvZ2lhPC9hYmJyLTE+PGFiYnItMj5QaHljb2xvZ2lh
PC9hYmJyLTI+PC9wZXJpb2RpY2FsPjxwYWdlcz4zOTYtNDA5PC9wYWdlcz48dm9sdW1lPjU2PC92
b2x1bWU+PG51bWJlcj40PC9udW1iZXI+PGRhdGVzPjx5ZWFyPjIwMTc8L3llYXI+PC9kYXRlcz48
aXNibj4wMDMxLTg4ODQ8L2lzYm4+PHVybHM+PC91cmxzPjxlbGVjdHJvbmljLXJlc291cmNlLW51
bT4xMC4yMjE2LzE2LTg2LjE8L2VsZWN0cm9uaWMtcmVzb3VyY2UtbnVtPjwvcmVjb3JkPjwvQ2l0
ZT48L0VuZE5vdGU+
</w:fldData>
        </w:fldChar>
      </w:r>
      <w:r w:rsidR="00DA3F49">
        <w:rPr>
          <w:rFonts w:eastAsia="Times New Roman"/>
          <w:color w:val="000000"/>
          <w:lang w:val="en-GB" w:eastAsia="en-GB"/>
        </w:rPr>
        <w:instrText xml:space="preserve"> ADDIN EN.CITE </w:instrText>
      </w:r>
      <w:r w:rsidR="00DA3F49">
        <w:rPr>
          <w:rFonts w:eastAsia="Times New Roman"/>
          <w:color w:val="000000"/>
          <w:lang w:val="en-GB" w:eastAsia="en-GB"/>
        </w:rPr>
        <w:fldChar w:fldCharType="begin">
          <w:fldData xml:space="preserve">PEVuZE5vdGU+PENpdGU+PEF1dGhvcj5UaG9ybmhpbGw8L0F1dGhvcj48WWVhcj4yMDA5PC9ZZWFy
PjxSZWNOdW0+MjMzPC9SZWNOdW0+PERpc3BsYXlUZXh0PihUaG9ybmhpbGw8c3R5bGUgZmFjZT0i
aXRhbGljIj4gZXQgYWwuPC9zdHlsZT4gMjAwOSwgTGFKZXVuZXNzZSBhbmQgVGhvcm5oaWxsIDIw
MTEsIFBldHRheTxzdHlsZSBmYWNlPSJpdGFsaWMiPiBldCBhbC48L3N0eWxlPiAyMDExLCBCYXVt
czxzdHlsZSBmYWNlPSJpdGFsaWMiPiBldCBhbC48L3N0eWxlPiAyMDE0LCBMZWU8c3R5bGUgZmFj
ZT0iaXRhbGljIj4gZXQgYWwuPC9zdHlsZT4gMjAxNiwgV2hhbTxzdHlsZSBmYWNlPSJpdGFsaWMi
PiBldCBhbC48L3N0eWxlPiAyMDE3KTwvRGlzcGxheVRleHQ+PHJlY29yZD48cmVjLW51bWJlcj4y
MzM8L3JlYy1udW1iZXI+PGZvcmVpZ24ta2V5cz48a2V5IGFwcD0iRU4iIGRiLWlkPSIwZXdzZXI5
em5zd3NkdmVkeHc3eDJmenllMDB3cDUwMjA1cnMiIHRpbWVzdGFtcD0iMTU3MTAyMTYxNSI+MjMz
PC9rZXk+PC9mb3JlaWduLWtleXM+PHJlZi10eXBlIG5hbWU9IkpvdXJuYWwgQXJ0aWNsZSI+MTc8
L3JlZi10eXBlPjxjb250cmlidXRvcnM+PGF1dGhvcnM+PGF1dGhvcj5UaG9ybmhpbGwsIEQuIEou
PC9hdXRob3I+PGF1dGhvcj5YaWFuZywgWS48L2F1dGhvcj48YXV0aG9yPkZpdHQsIFcuIEsuPC9h
dXRob3I+PGF1dGhvcj5TYW50b3MsIFMuIFIuPC9hdXRob3I+PC9hdXRob3JzPjwvY29udHJpYnV0
b3JzPjxhdXRoLWFkZHJlc3M+RGVwYXJ0bWVudCBvZiBCaW9sb2dpY2FsIFNjaWVuY2VzLCBBdWJ1
cm4gVW5pdmVyc2l0eSwgQXVidXJuLCBBbGFiYW1hLCBVbml0ZWQgU3RhdGVzIG9mIEFtZXJpY2Eu
IHRob3JuaGlsbC5kYW5AZ21haWwuY29tPC9hdXRoLWFkZHJlc3M+PHRpdGxlcz48dGl0bGU+UmVl
ZiBlbmRlbWlzbSwgaG9zdCBzcGVjaWZpY2l0eSBhbmQgdGVtcG9yYWwgc3RhYmlsaXR5IGluIHBv
cHVsYXRpb25zIG9mIHN5bWJpb3RpYyBkaW5vZmxhZ2VsbGF0ZXMgZnJvbSB0d28gZWNvbG9naWNh
bGx5IGRvbWluYW50IENhcmliYmVhbiBjb3JhbHM8L3RpdGxlPjxzZWNvbmRhcnktdGl0bGU+UExv
UyBPbmU8L3NlY29uZGFyeS10aXRsZT48L3RpdGxlcz48cGVyaW9kaWNhbD48ZnVsbC10aXRsZT5Q
TG9TIE9uZTwvZnVsbC10aXRsZT48L3BlcmlvZGljYWw+PHBhZ2VzPmU2MjYyPC9wYWdlcz48dm9s
dW1lPjQ8L3ZvbHVtZT48bnVtYmVyPjc8L251bWJlcj48a2V5d29yZHM+PGtleXdvcmQ+QW5pbWFs
czwva2V5d29yZD48a2V5d29yZD5BbnRob3pvYS8qcGFyYXNpdG9sb2d5PC9rZXl3b3JkPjxrZXl3
b3JkPkRpbm9mbGFnZWxsaWRhLypwaHlzaW9sb2d5PC9rZXl3b3JkPjxrZXl3b3JkPipFY29sb2d5
PC9rZXl3b3JkPjxrZXl3b3JkPkVsZWN0cm9waG9yZXNpcywgUG9seWFjcnlsYW1pZGUgR2VsPC9r
ZXl3b3JkPjxrZXl3b3JkPlBvbHltZXJhc2UgQ2hhaW4gUmVhY3Rpb248L2tleXdvcmQ+PGtleXdv
cmQ+U3BlY2llcyBTcGVjaWZpY2l0eTwva2V5d29yZD48a2V5d29yZD4qU3ltYmlvc2lzPC9rZXl3
b3JkPjwva2V5d29yZHM+PGRhdGVzPjx5ZWFyPjIwMDk8L3llYXI+PC9kYXRlcz48aXNibj4xOTMy
LTYyMDMgKEVsZWN0cm9uaWMpJiN4RDsxOTMyLTYyMDMgKExpbmtpbmcpPC9pc2JuPjxhY2Nlc3Np
b24tbnVtPjE5NjAzMDc4PC9hY2Nlc3Npb24tbnVtPjx1cmxzPjxyZWxhdGVkLXVybHM+PHVybD5o
dHRwOi8vd3d3Lm5jYmkubmxtLm5paC5nb3YvcHVibWVkLzE5NjAzMDc4PC91cmw+PC9yZWxhdGVk
LXVybHM+PC91cmxzPjxjdXN0b20yPlBNQzI3MDYwNTA8L2N1c3RvbTI+PGVsZWN0cm9uaWMtcmVz
b3VyY2UtbnVtPjEwLjEzNzEvam91cm5hbC5wb25lLjAwMDYyNjI8L2VsZWN0cm9uaWMtcmVzb3Vy
Y2UtbnVtPjwvcmVjb3JkPjwvQ2l0ZT48Q2l0ZT48QXV0aG9yPkxhSmV1bmVzc2U8L0F1dGhvcj48
WWVhcj4yMDExPC9ZZWFyPjxSZWNOdW0+MzA8L1JlY051bT48cmVjb3JkPjxyZWMtbnVtYmVyPjMw
PC9yZWMtbnVtYmVyPjxmb3JlaWduLWtleXM+PGtleSBhcHA9IkVOIiBkYi1pZD0iMGV3c2VyOXpu
c3dzZHZlZHh3N3gyZnp5ZTAwd3A1MDIwNXJzIiB0aW1lc3RhbXA9IjE1NzEwMjE2MTQiPjMwPC9r
ZXk+PC9mb3JlaWduLWtleXM+PHJlZi10eXBlIG5hbWU9IkpvdXJuYWwgQXJ0aWNsZSI+MTc8L3Jl
Zi10eXBlPjxjb250cmlidXRvcnM+PGF1dGhvcnM+PGF1dGhvcj5MYUpldW5lc3NlLCBULiBDLjwv
YXV0aG9yPjxhdXRob3I+VGhvcm5oaWxsLCBELiBKLjwvYXV0aG9yPjwvYXV0aG9ycz48L2NvbnRy
aWJ1dG9ycz48YXV0aC1hZGRyZXNzPkRlcGFydG1lbnQgb2YgQmlvbG9neSwgUGVubnN5bHZhbmlh
IFN0YXRlIFVuaXZlcnNpdHksIE11ZWxsZXIgTGFib3JhdG9yeSwgVW5pdmVyc2l0eSBQYXJrLCBQ
ZW5uc3lsdmFuaWEsIFVTQS4gdGNsM0Bwc3UuZWR1PC9hdXRoLWFkZHJlc3M+PHRpdGxlcz48dGl0
bGU+SW1wcm92ZWQgcmVzb2x1dGlvbiBvZiByZWVmLWNvcmFsIGVuZG9zeW1iaW9udCAoU3ltYmlv
ZGluaXVtKSBzcGVjaWVzIGRpdmVyc2l0eSwgZWNvbG9neSwgYW5kIGV2b2x1dGlvbiB0aHJvdWdo
IHBzYkEgbm9uLWNvZGluZyByZWdpb24gZ2Vub3R5cGluZzwvdGl0bGU+PHNlY29uZGFyeS10aXRs
ZT5QTG9TIE9uZTwvc2Vjb25kYXJ5LXRpdGxlPjwvdGl0bGVzPjxwZXJpb2RpY2FsPjxmdWxsLXRp
dGxlPlBMb1MgT25lPC9mdWxsLXRpdGxlPjwvcGVyaW9kaWNhbD48cGFnZXM+ZTI5MDEzPC9wYWdl
cz48dm9sdW1lPjY8L3ZvbHVtZT48bnVtYmVyPjEyPC9udW1iZXI+PGtleXdvcmRzPjxrZXl3b3Jk
PkFuaW1hbHM8L2tleXdvcmQ+PGtleXdvcmQ+KkFudGhvem9hL2NsYXNzaWZpY2F0aW9uL2dlbmV0
aWNzPC9rZXl3b3JkPjxrZXl3b3JkPkJhc2UgU2VxdWVuY2U8L2tleXdvcmQ+PGtleXdvcmQ+KkJp
b2RpdmVyc2l0eTwva2V5d29yZD48a2V5d29yZD5ETkEgUHJpbWVyczwva2V5d29yZD48a2V5d29y
ZD4qRWNvbG9neTwva2V5d29yZD48a2V5d29yZD4qRXZvbHV0aW9uLCBNb2xlY3VsYXI8L2tleXdv
cmQ+PGtleXdvcmQ+R2Vub3R5cGU8L2tleXdvcmQ+PGtleXdvcmQ+UGhvdG9zeXN0ZW0gSUkgUHJv
dGVpbiBDb21wbGV4LypnZW5ldGljczwva2V5d29yZD48a2V5d29yZD5QaHlsb2dlbnk8L2tleXdv
cmQ+PC9rZXl3b3Jkcz48ZGF0ZXM+PHllYXI+MjAxMTwveWVhcj48L2RhdGVzPjxpc2JuPjE5MzIt
NjIwMyAoRWxlY3Ryb25pYykmI3hEOzE5MzItNjIwMyAoTGlua2luZyk8L2lzYm4+PGFjY2Vzc2lv
bi1udW0+MjIyMTYxNTc8L2FjY2Vzc2lvbi1udW0+PHVybHM+PHJlbGF0ZWQtdXJscz48dXJsPmh0
dHA6Ly93d3cubmNiaS5ubG0ubmloLmdvdi9wdWJtZWQvMjIyMTYxNTc8L3VybD48L3JlbGF0ZWQt
dXJscz48L3VybHM+PGN1c3RvbTI+MzI0NzIyNzwvY3VzdG9tMj48ZWxlY3Ryb25pYy1yZXNvdXJj
ZS1udW0+MTAuMTM3MS9qb3VybmFsLnBvbmUuMDAyOTAxMzwvZWxlY3Ryb25pYy1yZXNvdXJjZS1u
dW0+PC9yZWNvcmQ+PC9DaXRlPjxDaXRlPjxBdXRob3I+UGV0dGF5PC9BdXRob3I+PFllYXI+MjAx
MTwvWWVhcj48UmVjTnVtPjMxPC9SZWNOdW0+PHJlY29yZD48cmVjLW51bWJlcj4zMTwvcmVjLW51
bWJlcj48Zm9yZWlnbi1rZXlzPjxrZXkgYXBwPSJFTiIgZGItaWQ9IjBld3Nlcjl6bnN3c2R2ZWR4
dzd4MmZ6eWUwMHdwNTAyMDVycyIgdGltZXN0YW1wPSIxNTcxMDIxNjE0Ij4zMTwva2V5PjwvZm9y
ZWlnbi1rZXlzPjxyZWYtdHlwZSBuYW1lPSJKb3VybmFsIEFydGljbGUiPjE3PC9yZWYtdHlwZT48
Y29udHJpYnV0b3JzPjxhdXRob3JzPjxhdXRob3I+UGV0dGF5LCBELiBULjwvYXV0aG9yPjxhdXRo
b3I+V2hhbSwgRC4gQy48L2F1dGhvcj48YXV0aG9yPlBpbnrDs24sIEouIEguPC9hdXRob3I+PGF1
dGhvcj5MYUpldW5lc3NlLCBULiBDLjwvYXV0aG9yPjwvYXV0aG9ycz48L2NvbnRyaWJ1dG9ycz48
YXV0aC1hZGRyZXNzPkRlcGFydG1lbnQgb2YgQmlvbG9neSwgVGhlIFBlbm5zeWx2YW5pYSBTdGF0
ZSBVbml2ZXJzaXR5LCAyMDggTXVlbGxlciBMYWJvcmF0b3J5LCBVbml2ZXJzaXR5IFBhcmssIFBB
IDE2ODAyLCBVU0EuIHRwZXR0YXlAdWRlbC5lZHU8L2F1dGgtYWRkcmVzcz48dGl0bGVzPjx0aXRs
ZT5HZW5vdHlwaWMgZGl2ZXJzaXR5IGFuZCBzcGF0aWFsLXRlbXBvcmFsIGRpc3RyaWJ1dGlvbiBv
ZiBTeW1iaW9kaW5pdW0gY2xvbmVzIGluIGFuIGFidW5kYW50IHJlZWYgY29yYWw8L3RpdGxlPjxz
ZWNvbmRhcnktdGl0bGU+TW9sIEVjb2w8L3NlY29uZGFyeS10aXRsZT48L3RpdGxlcz48cGVyaW9k
aWNhbD48ZnVsbC10aXRsZT5Nb2xlY3VsYXIgRWNvbG9neTwvZnVsbC10aXRsZT48YWJici0xPk1v
bC4gRWNvbC48L2FiYnItMT48YWJici0yPk1vbCBFY29sPC9hYmJyLTI+PC9wZXJpb2RpY2FsPjxw
YWdlcz41MTk3LTIxMjwvcGFnZXM+PHZvbHVtZT4yMDwvdm9sdW1lPjxudW1iZXI+MjQ8L251bWJl
cj48a2V5d29yZHM+PGtleXdvcmQ+QWRhcHRhdGlvbiwgQmlvbG9naWNhbDwva2V5d29yZD48a2V5
d29yZD5BbmltYWxzPC9rZXl3b3JkPjxrZXl3b3JkPkFudGhvem9hLypnZW5ldGljczwva2V5d29y
ZD48a2V5d29yZD5DYWxpZm9ybmlhPC9rZXl3b3JkPjxrZXl3b3JkPkROQS9nZW5ldGljcy9pc29s
YXRpb24gJmFtcDsgcHVyaWZpY2F0aW9uPC9rZXl3b3JkPjxrZXl3b3JkPkRpbm9mbGFnZWxsaWRh
LypnZW5ldGljczwva2V5d29yZD48a2V5d29yZD5FY29sb2d5PC9rZXl3b3JkPjxrZXl3b3JkPkVu
dmlyb25tZW50PC9rZXl3b3JkPjxrZXl3b3JkPkdlbmUgRnJlcXVlbmN5PC9rZXl3b3JkPjxrZXl3
b3JkPkdlbmV0aWMgTWFya2Vyczwva2V5d29yZD48a2V5d29yZD5HZW5ldGljIFZhcmlhdGlvbjwv
a2V5d29yZD48a2V5d29yZD4qR2Vub3R5cGU8L2tleXdvcmQ+PGtleXdvcmQ+TWljcm9zYXRlbGxp
dGUgUmVwZWF0czwva2V5d29yZD48a2V5d29yZD5QaHlsb2dlb2dyYXBoeTwva2V5d29yZD48a2V5
d29yZD5TZXF1ZW5jZSBBbmFseXNpcywgRE5BPC9rZXl3b3JkPjxrZXl3b3JkPlN5bWJpb3Npcy8q
Z2VuZXRpY3M8L2tleXdvcmQ+PC9rZXl3b3Jkcz48ZGF0ZXM+PHllYXI+MjAxMTwveWVhcj48cHVi
LWRhdGVzPjxkYXRlPkRlYzwvZGF0ZT48L3B1Yi1kYXRlcz48L2RhdGVzPjxpc2JuPjEzNjUtMjk0
WCAoRWxlY3Ryb25pYykmI3hEOzA5NjItMTA4MyAoTGlua2luZyk8L2lzYm4+PGFjY2Vzc2lvbi1u
dW0+MjIwODIwNTM8L2FjY2Vzc2lvbi1udW0+PHVybHM+PHJlbGF0ZWQtdXJscz48dXJsPmh0dHA6
Ly93d3cubmNiaS5ubG0ubmloLmdvdi9wdWJtZWQvMjIwODIwNTM8L3VybD48L3JlbGF0ZWQtdXJs
cz48L3VybHM+PGVsZWN0cm9uaWMtcmVzb3VyY2UtbnVtPjEwLjExMTEvai4xMzY1LTI5NFguMjAx
MS4wNTM1Ny54PC9lbGVjdHJvbmljLXJlc291cmNlLW51bT48L3JlY29yZD48L0NpdGU+PENpdGU+
PEF1dGhvcj5CYXVtczwvQXV0aG9yPjxZZWFyPjIwMTQ8L1llYXI+PFJlY051bT4yMzQ8L1JlY051
bT48cmVjb3JkPjxyZWMtbnVtYmVyPjIzNDwvcmVjLW51bWJlcj48Zm9yZWlnbi1rZXlzPjxrZXkg
YXBwPSJFTiIgZGItaWQ9IjBld3Nlcjl6bnN3c2R2ZWR4dzd4MmZ6eWUwMHdwNTAyMDVycyIgdGlt
ZXN0YW1wPSIxNTcxMDIxNjE1Ij4yMzQ8L2tleT48L2ZvcmVpZ24ta2V5cz48cmVmLXR5cGUgbmFt
ZT0iSm91cm5hbCBBcnRpY2xlIj4xNzwvcmVmLXR5cGU+PGNvbnRyaWJ1dG9ycz48YXV0aG9ycz48
YXV0aG9yPkJhdW1zLCBJLiBCLjwvYXV0aG9yPjxhdXRob3I+RGV2bGluLUR1cmFudGUsIE0uIEsu
PC9hdXRob3I+PGF1dGhvcj5MYUpldW5lc3NlLCBULiBDLjwvYXV0aG9yPjwvYXV0aG9ycz48L2Nv
bnRyaWJ1dG9ycz48dGl0bGVzPjx0aXRsZT5OZXcgaW5zaWdodHMgaW50byB0aGUgZHluYW1pY3Mg
YmV0d2VlbiByZWVmIGNvcmFscyBhbmQgdGhlaXIgYXNzb2NpYXRlZCBkaW5vZmxhZ2VsbGF0ZSBl
bmRvc3ltYmlvbnRzIGZyb20gcG9wdWxhdGlvbiBnZW5ldGljIHN0dWRpZXM8L3RpdGxlPjxzZWNv
bmRhcnktdGl0bGU+TW9sZWN1bGFyIEVjb2xvZ3k8L3NlY29uZGFyeS10aXRsZT48L3RpdGxlcz48
cGVyaW9kaWNhbD48ZnVsbC10aXRsZT5Nb2xlY3VsYXIgRWNvbG9neTwvZnVsbC10aXRsZT48YWJi
ci0xPk1vbC4gRWNvbC48L2FiYnItMT48YWJici0yPk1vbCBFY29sPC9hYmJyLTI+PC9wZXJpb2Rp
Y2FsPjxwYWdlcz40MjAzLTQyMTU8L3BhZ2VzPjx2b2x1bWU+MjM8L3ZvbHVtZT48ZGF0ZXM+PHll
YXI+MjAxNDwveWVhcj48L2RhdGVzPjx1cmxzPjwvdXJscz48L3JlY29yZD48L0NpdGU+PENpdGU+
PEF1dGhvcj5MZWU8L0F1dGhvcj48WWVhcj4yMDE2PC9ZZWFyPjxSZWNOdW0+NDMzPC9SZWNOdW0+
PHJlY29yZD48cmVjLW51bWJlcj40MzM8L3JlYy1udW1iZXI+PGZvcmVpZ24ta2V5cz48a2V5IGFw
cD0iRU4iIGRiLWlkPSIwZXdzZXI5em5zd3NkdmVkeHc3eDJmenllMDB3cDUwMjA1cnMiIHRpbWVz
dGFtcD0iMTU3MTAyMTYxNiI+NDMzPC9rZXk+PC9mb3JlaWduLWtleXM+PHJlZi10eXBlIG5hbWU9
IkpvdXJuYWwgQXJ0aWNsZSI+MTc8L3JlZi10eXBlPjxjb250cmlidXRvcnM+PGF1dGhvcnM+PGF1
dGhvcj5MZWUsIE0uIEouPC9hdXRob3I+PGF1dGhvcj5KZW9uZywgSC4gSi48L2F1dGhvcj48YXV0
aG9yPkphbmcsIFMuIEguPC9hdXRob3I+PGF1dGhvcj5MZWUsIFMuIFkuPC9hdXRob3I+PGF1dGhv
cj5LYW5nLCBOLiBTLjwvYXV0aG9yPjxhdXRob3I+TGVlLCBLLiBILjwvYXV0aG9yPjxhdXRob3I+
S2ltLCBILiBTLjwvYXV0aG9yPjxhdXRob3I+V2hhbSwgRC4gQy48L2F1dGhvcj48YXV0aG9yPkxh
SmV1bmVzc2UsIFQuIEMuPC9hdXRob3I+PC9hdXRob3JzPjwvY29udHJpYnV0b3JzPjxhdXRoLWFk
ZHJlc3M+U2Nob29sIG9mIEVhcnRoIGFuZCBFbnZpcm9ubWVudGFsIFNjaWVuY2VzLCBDb2xsZWdl
IG9mIE5hdHVyYWwgU2NpZW5jZXMsIFNlb3VsIE5hdGlvbmFsIFVuaXZlcnNpdHksIFNlb3VsLCAx
NTEtNzQ3LCBSZXB1YmxpYyBvZiBLb3JlYS4mI3hEO1NjaG9vbCBvZiBFYXJ0aCBhbmQgRW52aXJv
bm1lbnRhbCBTY2llbmNlcywgQ29sbGVnZSBvZiBOYXR1cmFsIFNjaWVuY2VzLCBTZW91bCBOYXRp
b25hbCBVbml2ZXJzaXR5LCBTZW91bCwgMTUxLTc0NywgUmVwdWJsaWMgb2YgS29yZWEuIGhqamVv
bmdAc251LmFjLmtyLiYjeEQ7RGVwYXJ0bWVudCBvZiBPY2Vhbm9ncmFwaHksIEt1bnNhbiBOYXRp
b25hbCBVbml2ZXJzaXR5LCBLdW5zYW4sIDU3My03MDEsIFJlcHVibGljIG9mIEtvcmVhLiYjeEQ7
RGVwYXJ0bWVudCBvZiBCaW9sb2d5LCAyMDggTXVlbGxlciBMYWJvcmF0b3J5LCBQZW5uc3lsdmFu
aWEgU3RhdGUgVW5pdmVyc2l0eSwgVW5pdmVyc2l0eSBQYXJrLCBQQSwgMTY4MDIsIFVTQS4mI3hE
O0RlcGFydG1lbnQgb2YgQmlvbG9neSwgMjA4IE11ZWxsZXIgTGFib3JhdG9yeSwgUGVubnN5bHZh
bmlhIFN0YXRlIFVuaXZlcnNpdHksIFVuaXZlcnNpdHkgUGFyaywgUEEsIDE2ODAyLCBVU0EuIHRj
bDNAcHN1LmVkdS48L2F1dGgtYWRkcmVzcz48dGl0bGVzPjx0aXRsZT5Nb3N0IExvdy1BYnVuZGFu
Y2UgJnF1b3Q7QmFja2dyb3VuZCZxdW90OyBTeW1iaW9kaW5pdW0gc3BwLiBBcmUgVHJhbnNpdG9y
eSBhbmQgSGF2ZSBNaW5pbWFsIEZ1bmN0aW9uYWwgU2lnbmlmaWNhbmNlIGZvciBTeW1iaW90aWMg
Q29yYWxzPC90aXRsZT48c2Vjb25kYXJ5LXRpdGxlPk1pY3JvYiBFY29sPC9zZWNvbmRhcnktdGl0
bGU+PC90aXRsZXM+PHBlcmlvZGljYWw+PGZ1bGwtdGl0bGU+TWljcm9iaWFsIEVjb2xvZ3k8L2Z1
bGwtdGl0bGU+PGFiYnItMT5NaWNyb2IuIEVjb2wuPC9hYmJyLTE+PGFiYnItMj5NaWNyb2IgRWNv
bDwvYWJici0yPjwvcGVyaW9kaWNhbD48a2V5d29yZHM+PGtleXdvcmQ+Q29yYWwgbWljcm9iaW9t
ZTwva2V5d29yZD48a2V5d29yZD5EaW5vZmxhZ2VsbGF0ZXM8L2tleXdvcmQ+PGtleXdvcmQ+RnVu
Y3Rpb25hbCBlY29sb2d5PC9rZXl3b3JkPjxrZXl3b3JkPkhvc3Qtc3ltYmlvbnQgc3BlY2lmaWNp
dHk8L2tleXdvcmQ+PGtleXdvcmQ+UXVhbnRpdGF0aXZlIFBDUjwva2V5d29yZD48L2tleXdvcmRz
PjxkYXRlcz48eWVhcj4yMDE2PC95ZWFyPjxwdWItZGF0ZXM+PGRhdGU+SmFuIDE4PC9kYXRlPjwv
cHViLWRhdGVzPjwvZGF0ZXM+PGlzYm4+MTQzMi0xODRYIChFbGVjdHJvbmljKSYjeEQ7MDA5NS0z
NjI4IChMaW5raW5nKTwvaXNibj48YWNjZXNzaW9uLW51bT4yNjc4MTk0NjwvYWNjZXNzaW9uLW51
bT48dXJscz48cmVsYXRlZC11cmxzPjx1cmw+aHR0cDovL3d3dy5uY2JpLm5sbS5uaWguZ292L3B1
Ym1lZC8yNjc4MTk0NjwvdXJsPjwvcmVsYXRlZC11cmxzPjwvdXJscz48ZWxlY3Ryb25pYy1yZXNv
dXJjZS1udW0+MTAuMTAwNy9zMDAyNDgtMDE1LTA3MjQtMjwvZWxlY3Ryb25pYy1yZXNvdXJjZS1u
dW0+PC9yZWNvcmQ+PC9DaXRlPjxDaXRlPjxBdXRob3I+V2hhbTwvQXV0aG9yPjxZZWFyPjIwMTc8
L1llYXI+PFJlY051bT43NTE8L1JlY051bT48cmVjb3JkPjxyZWMtbnVtYmVyPjc1MTwvcmVjLW51
bWJlcj48Zm9yZWlnbi1rZXlzPjxrZXkgYXBwPSJFTiIgZGItaWQ9IjBld3Nlcjl6bnN3c2R2ZWR4
dzd4MmZ6eWUwMHdwNTAyMDVycyIgdGltZXN0YW1wPSIxNTcxMDIxNjE4Ij43NTE8L2tleT48L2Zv
cmVpZ24ta2V5cz48cmVmLXR5cGUgbmFtZT0iSm91cm5hbCBBcnRpY2xlIj4xNzwvcmVmLXR5cGU+
PGNvbnRyaWJ1dG9ycz48YXV0aG9ycz48YXV0aG9yPldoYW0sIERyZXcgQy48L2F1dGhvcj48YXV0
aG9yPk5pbmcsIEdhbmc8L2F1dGhvcj48YXV0aG9yPkxhSmV1bmVzc2UsIFRvZGQgQy48L2F1dGhv
cj48L2F1dGhvcnM+PC9jb250cmlidXRvcnM+PHRpdGxlcz48dGl0bGU+U3ltYmlvZGluaXVtIGds
eW5uaWkgc3AuIG5vdi4sIGEgc3BlY2llcyBvZiBzdHJlc3MtdG9sZXJhbnQgc3ltYmlvdGljIGRp
bm9mbGFnZWxsYXRlcyBmcm9tIHBvY2lsbG9wb3JpZCBhbmQgbW9udGlwb3JpZCBjb3JhbHMgaW4g
dGhlIFBhY2lmaWMgT2NlYW48L3RpdGxlPjxzZWNvbmRhcnktdGl0bGU+UGh5Y29sb2dpYTwvc2Vj
b25kYXJ5LXRpdGxlPjwvdGl0bGVzPjxwZXJpb2RpY2FsPjxmdWxsLXRpdGxlPlBoeWNvbG9naWE8
L2Z1bGwtdGl0bGU+PGFiYnItMT5QaHljb2xvZ2lhPC9hYmJyLTE+PGFiYnItMj5QaHljb2xvZ2lh
PC9hYmJyLTI+PC9wZXJpb2RpY2FsPjxwYWdlcz4zOTYtNDA5PC9wYWdlcz48dm9sdW1lPjU2PC92
b2x1bWU+PG51bWJlcj40PC9udW1iZXI+PGRhdGVzPjx5ZWFyPjIwMTc8L3llYXI+PC9kYXRlcz48
aXNibj4wMDMxLTg4ODQ8L2lzYm4+PHVybHM+PC91cmxzPjxlbGVjdHJvbmljLXJlc291cmNlLW51
bT4xMC4yMjE2LzE2LTg2LjE8L2VsZWN0cm9uaWMtcmVzb3VyY2UtbnVtPjwvcmVjb3JkPjwvQ2l0
ZT48L0VuZE5vdGU+
</w:fldData>
        </w:fldChar>
      </w:r>
      <w:r w:rsidR="00DA3F49">
        <w:rPr>
          <w:rFonts w:eastAsia="Times New Roman"/>
          <w:color w:val="000000"/>
          <w:lang w:val="en-GB" w:eastAsia="en-GB"/>
        </w:rPr>
        <w:instrText xml:space="preserve"> ADDIN EN.CITE.DATA </w:instrText>
      </w:r>
      <w:r w:rsidR="00DA3F49">
        <w:rPr>
          <w:rFonts w:eastAsia="Times New Roman"/>
          <w:color w:val="000000"/>
          <w:lang w:val="en-GB" w:eastAsia="en-GB"/>
        </w:rPr>
      </w:r>
      <w:r w:rsidR="00DA3F49">
        <w:rPr>
          <w:rFonts w:eastAsia="Times New Roman"/>
          <w:color w:val="000000"/>
          <w:lang w:val="en-GB" w:eastAsia="en-GB"/>
        </w:rPr>
        <w:fldChar w:fldCharType="end"/>
      </w:r>
      <w:r w:rsidR="00DA3F49">
        <w:rPr>
          <w:rFonts w:eastAsia="Times New Roman"/>
          <w:color w:val="000000"/>
          <w:lang w:val="en-GB" w:eastAsia="en-GB"/>
        </w:rPr>
      </w:r>
      <w:r w:rsidR="00DA3F49">
        <w:rPr>
          <w:rFonts w:eastAsia="Times New Roman"/>
          <w:color w:val="000000"/>
          <w:lang w:val="en-GB" w:eastAsia="en-GB"/>
        </w:rPr>
        <w:fldChar w:fldCharType="separate"/>
      </w:r>
      <w:r w:rsidR="00DA3F49">
        <w:rPr>
          <w:rFonts w:eastAsia="Times New Roman"/>
          <w:noProof/>
          <w:color w:val="000000"/>
          <w:lang w:val="en-GB" w:eastAsia="en-GB"/>
        </w:rPr>
        <w:t>(Thornhill</w:t>
      </w:r>
      <w:r w:rsidR="00DA3F49" w:rsidRPr="00DC1EF5">
        <w:rPr>
          <w:rFonts w:eastAsia="Times New Roman"/>
          <w:i/>
          <w:noProof/>
          <w:color w:val="000000"/>
          <w:lang w:val="en-GB" w:eastAsia="en-GB"/>
        </w:rPr>
        <w:t xml:space="preserve"> et al.</w:t>
      </w:r>
      <w:r w:rsidR="00DA3F49">
        <w:rPr>
          <w:rFonts w:eastAsia="Times New Roman"/>
          <w:noProof/>
          <w:color w:val="000000"/>
          <w:lang w:val="en-GB" w:eastAsia="en-GB"/>
        </w:rPr>
        <w:t xml:space="preserve"> 2009, LaJeunesse and Thornhill 2011, Pettay</w:t>
      </w:r>
      <w:r w:rsidR="00DA3F49" w:rsidRPr="00DC1EF5">
        <w:rPr>
          <w:rFonts w:eastAsia="Times New Roman"/>
          <w:i/>
          <w:noProof/>
          <w:color w:val="000000"/>
          <w:lang w:val="en-GB" w:eastAsia="en-GB"/>
        </w:rPr>
        <w:t xml:space="preserve"> et al.</w:t>
      </w:r>
      <w:r w:rsidR="00DA3F49">
        <w:rPr>
          <w:rFonts w:eastAsia="Times New Roman"/>
          <w:noProof/>
          <w:color w:val="000000"/>
          <w:lang w:val="en-GB" w:eastAsia="en-GB"/>
        </w:rPr>
        <w:t xml:space="preserve"> 2011, Baums</w:t>
      </w:r>
      <w:r w:rsidR="00DA3F49" w:rsidRPr="00DC1EF5">
        <w:rPr>
          <w:rFonts w:eastAsia="Times New Roman"/>
          <w:i/>
          <w:noProof/>
          <w:color w:val="000000"/>
          <w:lang w:val="en-GB" w:eastAsia="en-GB"/>
        </w:rPr>
        <w:t xml:space="preserve"> et al.</w:t>
      </w:r>
      <w:r w:rsidR="00DA3F49">
        <w:rPr>
          <w:rFonts w:eastAsia="Times New Roman"/>
          <w:noProof/>
          <w:color w:val="000000"/>
          <w:lang w:val="en-GB" w:eastAsia="en-GB"/>
        </w:rPr>
        <w:t xml:space="preserve"> 2014, Lee</w:t>
      </w:r>
      <w:r w:rsidR="00DA3F49" w:rsidRPr="00DC1EF5">
        <w:rPr>
          <w:rFonts w:eastAsia="Times New Roman"/>
          <w:i/>
          <w:noProof/>
          <w:color w:val="000000"/>
          <w:lang w:val="en-GB" w:eastAsia="en-GB"/>
        </w:rPr>
        <w:t xml:space="preserve"> et al.</w:t>
      </w:r>
      <w:r w:rsidR="00DA3F49">
        <w:rPr>
          <w:rFonts w:eastAsia="Times New Roman"/>
          <w:noProof/>
          <w:color w:val="000000"/>
          <w:lang w:val="en-GB" w:eastAsia="en-GB"/>
        </w:rPr>
        <w:t xml:space="preserve"> 2016, Wham</w:t>
      </w:r>
      <w:r w:rsidR="00DA3F49" w:rsidRPr="00DC1EF5">
        <w:rPr>
          <w:rFonts w:eastAsia="Times New Roman"/>
          <w:i/>
          <w:noProof/>
          <w:color w:val="000000"/>
          <w:lang w:val="en-GB" w:eastAsia="en-GB"/>
        </w:rPr>
        <w:t xml:space="preserve"> et al.</w:t>
      </w:r>
      <w:r w:rsidR="00DA3F49">
        <w:rPr>
          <w:rFonts w:eastAsia="Times New Roman"/>
          <w:noProof/>
          <w:color w:val="000000"/>
          <w:lang w:val="en-GB" w:eastAsia="en-GB"/>
        </w:rPr>
        <w:t xml:space="preserve"> 2017)</w:t>
      </w:r>
      <w:r w:rsidR="00DA3F49">
        <w:rPr>
          <w:rFonts w:eastAsia="Times New Roman"/>
          <w:color w:val="000000"/>
          <w:lang w:val="en-GB" w:eastAsia="en-GB"/>
        </w:rPr>
        <w:fldChar w:fldCharType="end"/>
      </w:r>
      <w:r w:rsidR="00DA3F49">
        <w:rPr>
          <w:rFonts w:eastAsia="Times New Roman"/>
          <w:color w:val="000000"/>
          <w:lang w:val="en-GB" w:eastAsia="en-GB"/>
        </w:rPr>
        <w:t xml:space="preserve">. Presently, there is no plausible ecological mechanism proposed that could explain the maintenance of </w:t>
      </w:r>
      <w:r w:rsidR="00786974">
        <w:rPr>
          <w:rFonts w:eastAsia="Times New Roman"/>
          <w:color w:val="000000"/>
          <w:lang w:val="en-GB" w:eastAsia="en-GB"/>
        </w:rPr>
        <w:t>highly</w:t>
      </w:r>
      <w:r w:rsidR="00DA3F49">
        <w:rPr>
          <w:rFonts w:eastAsia="Times New Roman"/>
          <w:color w:val="000000"/>
          <w:lang w:val="en-GB" w:eastAsia="en-GB"/>
        </w:rPr>
        <w:t xml:space="preserve"> diverse </w:t>
      </w:r>
      <w:r w:rsidR="00786974">
        <w:rPr>
          <w:rFonts w:eastAsia="Times New Roman"/>
          <w:color w:val="000000"/>
          <w:lang w:val="en-GB" w:eastAsia="en-GB"/>
        </w:rPr>
        <w:t xml:space="preserve">communities of </w:t>
      </w:r>
      <w:r w:rsidR="00DA3F49">
        <w:rPr>
          <w:rFonts w:eastAsia="Times New Roman"/>
          <w:color w:val="000000"/>
          <w:lang w:val="en-GB" w:eastAsia="en-GB"/>
        </w:rPr>
        <w:t xml:space="preserve">endosymbiont </w:t>
      </w:r>
      <w:r w:rsidR="00786974">
        <w:rPr>
          <w:rFonts w:eastAsia="Times New Roman"/>
          <w:color w:val="000000"/>
          <w:lang w:val="en-GB" w:eastAsia="en-GB"/>
        </w:rPr>
        <w:t>in a host</w:t>
      </w:r>
      <w:r w:rsidR="00DA3F49">
        <w:rPr>
          <w:rFonts w:eastAsia="Times New Roman"/>
          <w:color w:val="000000"/>
          <w:lang w:val="en-GB" w:eastAsia="en-GB"/>
        </w:rPr>
        <w:t>, nor is there independent genetic evidence to support this</w:t>
      </w:r>
      <w:r w:rsidR="00786974">
        <w:rPr>
          <w:rFonts w:eastAsia="Times New Roman"/>
          <w:color w:val="000000"/>
          <w:lang w:val="en-GB" w:eastAsia="en-GB"/>
        </w:rPr>
        <w:t xml:space="preserve"> alternate</w:t>
      </w:r>
      <w:r w:rsidR="00DA3F49">
        <w:rPr>
          <w:rFonts w:eastAsia="Times New Roman"/>
          <w:color w:val="000000"/>
          <w:lang w:val="en-GB" w:eastAsia="en-GB"/>
        </w:rPr>
        <w:t xml:space="preserve"> interpretation.</w:t>
      </w:r>
    </w:p>
    <w:p w14:paraId="7D7E0BF6" w14:textId="77777777" w:rsidR="00872273" w:rsidRDefault="00872273" w:rsidP="00872273">
      <w:pPr>
        <w:spacing w:line="480" w:lineRule="auto"/>
        <w:rPr>
          <w:rFonts w:eastAsia="Times New Roman"/>
          <w:color w:val="000000"/>
          <w:lang w:val="en-GB" w:eastAsia="en-GB"/>
        </w:rPr>
      </w:pPr>
    </w:p>
    <w:p w14:paraId="0370D54B" w14:textId="1018C9FB" w:rsidR="00872273" w:rsidRPr="00872273" w:rsidRDefault="00872273" w:rsidP="00872273">
      <w:pPr>
        <w:spacing w:line="480" w:lineRule="auto"/>
        <w:rPr>
          <w:b/>
          <w:i/>
        </w:rPr>
      </w:pPr>
      <w:r w:rsidRPr="00872273">
        <w:rPr>
          <w:rFonts w:eastAsia="Times New Roman"/>
          <w:b/>
          <w:i/>
          <w:color w:val="000000"/>
          <w:lang w:val="en-GB" w:eastAsia="en-GB"/>
        </w:rPr>
        <w:t>Ecology of a mutualism involving two symbionts</w:t>
      </w:r>
    </w:p>
    <w:p w14:paraId="69447D92" w14:textId="16F7AF52" w:rsidR="00D0756F" w:rsidRDefault="00642511" w:rsidP="00D77F1F">
      <w:pPr>
        <w:spacing w:line="480" w:lineRule="auto"/>
        <w:ind w:firstLine="720"/>
        <w:rPr>
          <w:rFonts w:eastAsia="Times New Roman"/>
          <w:color w:val="000000"/>
          <w:lang w:val="en-GB" w:eastAsia="en-GB"/>
        </w:rPr>
      </w:pPr>
      <w:r>
        <w:rPr>
          <w:rFonts w:eastAsia="Times New Roman"/>
          <w:iCs/>
          <w:color w:val="000000"/>
          <w:lang w:val="en-GB" w:eastAsia="en-GB"/>
        </w:rPr>
        <w:t xml:space="preserve">The results from this study and that of </w:t>
      </w:r>
      <w:r>
        <w:rPr>
          <w:rFonts w:eastAsia="Times New Roman"/>
          <w:iCs/>
          <w:color w:val="000000"/>
          <w:lang w:val="en-GB" w:eastAsia="en-GB"/>
        </w:rPr>
        <w:fldChar w:fldCharType="begin"/>
      </w:r>
      <w:r>
        <w:rPr>
          <w:rFonts w:eastAsia="Times New Roman"/>
          <w:iCs/>
          <w:color w:val="000000"/>
          <w:lang w:val="en-GB" w:eastAsia="en-GB"/>
        </w:rPr>
        <w:instrText xml:space="preserve"> ADDIN EN.CITE &lt;EndNote&gt;&lt;Cite AuthorYear="1"&gt;&lt;Author&gt;Dall’Olio&lt;/Author&gt;&lt;Year&gt;2022&lt;/Year&gt;&lt;RecNum&gt;1347&lt;/RecNum&gt;&lt;DisplayText&gt;Dall’Olio&lt;style face="italic"&gt; et al.&lt;/style&gt; (2022)&lt;/DisplayText&gt;&lt;record&gt;&lt;rec-number&gt;1347&lt;/rec-number&gt;&lt;foreign-keys&gt;&lt;key app="EN" db-id="0ewser9znswsdvedxw7x2fzye00wp50205rs" timestamp="1653386371"&gt;1347&lt;/key&gt;&lt;/foreign-keys&gt;&lt;ref-type name="Journal Article"&gt;17&lt;/ref-type&gt;&lt;contributors&gt;&lt;authors&gt;&lt;author&gt;Dall’Olio, Lucija Raspor&lt;/author&gt;&lt;author&gt;Beran, Alfred&lt;/author&gt;&lt;author&gt;Flander-Putrle, Vesna&lt;/author&gt;&lt;author&gt;Malej, Alenka&lt;/author&gt;&lt;author&gt;Ramšak, Andreja&lt;/author&gt;&lt;/authors&gt;&lt;/contributors&gt;&lt;titles&gt;&lt;title&gt;Diversity of Dinoflagellate Symbionts in Scyphozoan Hosts From Shallow Environments: The Mediterranean Sea and Cabo Frio (Rio de Janeiro, Brazil)&lt;/title&gt;&lt;secondary-title&gt;Frontiers in Marine Science&lt;/secondary-title&gt;&lt;/titles&gt;&lt;periodical&gt;&lt;full-title&gt;Frontiers in Marine Science&lt;/full-title&gt;&lt;/periodical&gt;&lt;volume&gt;9&lt;/volume&gt;&lt;dates&gt;&lt;year&gt;2022&lt;/year&gt;&lt;/dates&gt;&lt;isbn&gt;2296-7745&lt;/isbn&gt;&lt;urls&gt;&lt;/urls&gt;&lt;electronic-resource-num&gt;10.3389/fmars.2022.867554&lt;/electronic-resource-num&gt;&lt;/record&gt;&lt;/Cite&gt;&lt;/EndNote&gt;</w:instrText>
      </w:r>
      <w:r>
        <w:rPr>
          <w:rFonts w:eastAsia="Times New Roman"/>
          <w:iCs/>
          <w:color w:val="000000"/>
          <w:lang w:val="en-GB" w:eastAsia="en-GB"/>
        </w:rPr>
        <w:fldChar w:fldCharType="separate"/>
      </w:r>
      <w:r>
        <w:rPr>
          <w:rFonts w:eastAsia="Times New Roman"/>
          <w:iCs/>
          <w:noProof/>
          <w:color w:val="000000"/>
          <w:lang w:val="en-GB" w:eastAsia="en-GB"/>
        </w:rPr>
        <w:t>Dall’Olio</w:t>
      </w:r>
      <w:r w:rsidRPr="00642511">
        <w:rPr>
          <w:rFonts w:eastAsia="Times New Roman"/>
          <w:i/>
          <w:iCs/>
          <w:noProof/>
          <w:color w:val="000000"/>
          <w:lang w:val="en-GB" w:eastAsia="en-GB"/>
        </w:rPr>
        <w:t xml:space="preserve"> et al.</w:t>
      </w:r>
      <w:r>
        <w:rPr>
          <w:rFonts w:eastAsia="Times New Roman"/>
          <w:iCs/>
          <w:noProof/>
          <w:color w:val="000000"/>
          <w:lang w:val="en-GB" w:eastAsia="en-GB"/>
        </w:rPr>
        <w:t xml:space="preserve"> (2022)</w:t>
      </w:r>
      <w:r>
        <w:rPr>
          <w:rFonts w:eastAsia="Times New Roman"/>
          <w:iCs/>
          <w:color w:val="000000"/>
          <w:lang w:val="en-GB" w:eastAsia="en-GB"/>
        </w:rPr>
        <w:fldChar w:fldCharType="end"/>
      </w:r>
      <w:r w:rsidR="007E3BF8" w:rsidRPr="007E3BF8">
        <w:rPr>
          <w:rFonts w:eastAsia="Times New Roman"/>
          <w:color w:val="000000"/>
          <w:lang w:val="en-GB" w:eastAsia="en-GB"/>
        </w:rPr>
        <w:t xml:space="preserve"> </w:t>
      </w:r>
      <w:r w:rsidR="007E3BF8">
        <w:rPr>
          <w:rFonts w:eastAsia="Times New Roman"/>
          <w:color w:val="000000"/>
          <w:lang w:val="en-GB" w:eastAsia="en-GB"/>
        </w:rPr>
        <w:t>raise</w:t>
      </w:r>
      <w:r w:rsidR="00630E85">
        <w:rPr>
          <w:rFonts w:eastAsia="Times New Roman"/>
          <w:color w:val="000000"/>
          <w:lang w:val="en-GB" w:eastAsia="en-GB"/>
        </w:rPr>
        <w:t xml:space="preserve"> several </w:t>
      </w:r>
      <w:r w:rsidR="007E3BF8">
        <w:rPr>
          <w:rFonts w:eastAsia="Times New Roman"/>
          <w:color w:val="000000"/>
          <w:lang w:val="en-GB" w:eastAsia="en-GB"/>
        </w:rPr>
        <w:t xml:space="preserve">questions </w:t>
      </w:r>
      <w:r w:rsidR="00630E85">
        <w:rPr>
          <w:rFonts w:eastAsia="Times New Roman"/>
          <w:color w:val="000000"/>
          <w:lang w:val="en-GB" w:eastAsia="en-GB"/>
        </w:rPr>
        <w:t>regarding</w:t>
      </w:r>
      <w:r w:rsidR="007E3BF8">
        <w:rPr>
          <w:rFonts w:eastAsia="Times New Roman"/>
          <w:color w:val="000000"/>
          <w:lang w:val="en-GB" w:eastAsia="en-GB"/>
        </w:rPr>
        <w:t xml:space="preserve"> </w:t>
      </w:r>
      <w:r w:rsidR="00630E85">
        <w:rPr>
          <w:rFonts w:eastAsia="Times New Roman"/>
          <w:color w:val="000000"/>
          <w:lang w:val="en-GB" w:eastAsia="en-GB"/>
        </w:rPr>
        <w:t>factors influencing the</w:t>
      </w:r>
      <w:r w:rsidR="007E3BF8">
        <w:rPr>
          <w:rFonts w:eastAsia="Times New Roman"/>
          <w:color w:val="000000"/>
          <w:lang w:val="en-GB" w:eastAsia="en-GB"/>
        </w:rPr>
        <w:t xml:space="preserve"> </w:t>
      </w:r>
      <w:r w:rsidR="00630E85">
        <w:rPr>
          <w:rFonts w:eastAsia="Times New Roman"/>
          <w:color w:val="000000"/>
          <w:lang w:val="en-GB" w:eastAsia="en-GB"/>
        </w:rPr>
        <w:t xml:space="preserve">ecological </w:t>
      </w:r>
      <w:r w:rsidR="007E3BF8">
        <w:rPr>
          <w:rFonts w:eastAsia="Times New Roman"/>
          <w:color w:val="000000"/>
          <w:lang w:val="en-GB" w:eastAsia="en-GB"/>
        </w:rPr>
        <w:t xml:space="preserve">dominance </w:t>
      </w:r>
      <w:r w:rsidR="00630E85">
        <w:rPr>
          <w:rFonts w:eastAsia="Times New Roman"/>
          <w:color w:val="000000"/>
          <w:lang w:val="en-GB" w:eastAsia="en-GB"/>
        </w:rPr>
        <w:t xml:space="preserve">of each symbiont in </w:t>
      </w:r>
      <w:r w:rsidR="00C4746C" w:rsidRPr="00782320">
        <w:rPr>
          <w:rFonts w:eastAsia="Times New Roman"/>
          <w:i/>
          <w:iCs/>
          <w:color w:val="000000"/>
          <w:lang w:val="en-GB" w:eastAsia="en-GB"/>
        </w:rPr>
        <w:t>Cotylorhiza tuberculata</w:t>
      </w:r>
      <w:r w:rsidR="00C4746C">
        <w:rPr>
          <w:rFonts w:eastAsia="Times New Roman"/>
          <w:color w:val="000000"/>
          <w:lang w:val="en-GB" w:eastAsia="en-GB"/>
        </w:rPr>
        <w:t xml:space="preserve"> </w:t>
      </w:r>
      <w:r w:rsidR="00630E85">
        <w:rPr>
          <w:rFonts w:eastAsia="Times New Roman"/>
          <w:color w:val="000000"/>
          <w:lang w:val="en-GB" w:eastAsia="en-GB"/>
        </w:rPr>
        <w:t>populations</w:t>
      </w:r>
      <w:r w:rsidR="007E3BF8">
        <w:rPr>
          <w:rFonts w:eastAsia="Times New Roman"/>
          <w:color w:val="000000"/>
          <w:lang w:val="en-GB" w:eastAsia="en-GB"/>
        </w:rPr>
        <w:t xml:space="preserve"> over space and time.</w:t>
      </w:r>
      <w:r w:rsidR="000954B5">
        <w:rPr>
          <w:rFonts w:eastAsia="Times New Roman"/>
          <w:color w:val="000000"/>
          <w:lang w:val="en-GB" w:eastAsia="en-GB"/>
        </w:rPr>
        <w:t xml:space="preserve"> And whether these differences are important to the ecology of the animal and its population growth.</w:t>
      </w:r>
      <w:r w:rsidR="00EC4D08">
        <w:rPr>
          <w:rFonts w:eastAsia="Times New Roman"/>
          <w:iCs/>
          <w:color w:val="000000"/>
          <w:lang w:val="en-GB" w:eastAsia="en-GB"/>
        </w:rPr>
        <w:t xml:space="preserve"> </w:t>
      </w:r>
      <w:r w:rsidR="008D612A">
        <w:rPr>
          <w:rFonts w:eastAsia="Times New Roman"/>
          <w:iCs/>
          <w:color w:val="000000"/>
          <w:lang w:val="en-GB" w:eastAsia="en-GB"/>
        </w:rPr>
        <w:t>Persistent</w:t>
      </w:r>
      <w:r w:rsidR="0034046E">
        <w:rPr>
          <w:rFonts w:eastAsia="Times New Roman"/>
          <w:iCs/>
          <w:color w:val="000000"/>
          <w:lang w:val="en-GB" w:eastAsia="en-GB"/>
        </w:rPr>
        <w:t xml:space="preserve"> differences in </w:t>
      </w:r>
      <w:r w:rsidR="0034046E">
        <w:rPr>
          <w:rFonts w:eastAsia="Times New Roman"/>
          <w:color w:val="000000"/>
          <w:lang w:val="en-GB" w:eastAsia="en-GB"/>
        </w:rPr>
        <w:t xml:space="preserve">light and temperature </w:t>
      </w:r>
      <w:r w:rsidR="00644E3D">
        <w:rPr>
          <w:rFonts w:eastAsia="Times New Roman"/>
          <w:color w:val="000000"/>
          <w:lang w:val="en-GB" w:eastAsia="en-GB"/>
        </w:rPr>
        <w:t>related to water depth and latitude</w:t>
      </w:r>
      <w:r w:rsidR="0034046E">
        <w:rPr>
          <w:rFonts w:eastAsia="Times New Roman"/>
          <w:color w:val="000000"/>
          <w:lang w:val="en-GB" w:eastAsia="en-GB"/>
        </w:rPr>
        <w:t xml:space="preserve"> </w:t>
      </w:r>
      <w:r w:rsidR="00644E3D">
        <w:rPr>
          <w:rFonts w:eastAsia="Times New Roman"/>
          <w:color w:val="000000"/>
          <w:lang w:val="en-GB" w:eastAsia="en-GB"/>
        </w:rPr>
        <w:t>influence</w:t>
      </w:r>
      <w:r w:rsidR="009925D6">
        <w:rPr>
          <w:rFonts w:eastAsia="Times New Roman"/>
          <w:color w:val="000000"/>
          <w:lang w:val="en-GB" w:eastAsia="en-GB"/>
        </w:rPr>
        <w:t xml:space="preserve"> host-symbiont pairings over </w:t>
      </w:r>
      <w:r w:rsidR="00577839">
        <w:rPr>
          <w:rFonts w:eastAsia="Times New Roman"/>
          <w:color w:val="000000"/>
          <w:lang w:val="en-GB" w:eastAsia="en-GB"/>
        </w:rPr>
        <w:t xml:space="preserve">local and </w:t>
      </w:r>
      <w:r w:rsidR="00644E3D">
        <w:rPr>
          <w:rFonts w:eastAsia="Times New Roman"/>
          <w:color w:val="000000"/>
          <w:lang w:val="en-GB" w:eastAsia="en-GB"/>
        </w:rPr>
        <w:t>regional spatial areas</w:t>
      </w:r>
      <w:r w:rsidR="009925D6">
        <w:rPr>
          <w:rFonts w:eastAsia="Times New Roman"/>
          <w:color w:val="000000"/>
          <w:lang w:val="en-GB" w:eastAsia="en-GB"/>
        </w:rPr>
        <w:t xml:space="preserve"> </w:t>
      </w:r>
      <w:r w:rsidR="006C53D6">
        <w:rPr>
          <w:rFonts w:eastAsia="Times New Roman"/>
          <w:color w:val="000000"/>
          <w:lang w:val="en-GB" w:eastAsia="en-GB"/>
        </w:rPr>
        <w:fldChar w:fldCharType="begin">
          <w:fldData xml:space="preserve">PEVuZE5vdGU+PENpdGU+PEF1dGhvcj5Sb3dhbjwvQXV0aG9yPjxZZWFyPjE5OTU8L1llYXI+PFJl
Y051bT40Njk8L1JlY051bT48RGlzcGxheVRleHQ+KFJvd2FuIGFuZCBLbm93bHRvbiAxOTk1LCBT
YW1wYXlvPHN0eWxlIGZhY2U9Iml0YWxpYyI+IGV0IGFsLjwvc3R5bGU+IDIwMDcsIEJvbmdhZXJ0
czxzdHlsZSBmYWNlPSJpdGFsaWMiPiBldCBhbC48L3N0eWxlPiAyMDEwLCBGaW5uZXk8c3R5bGUg
ZmFjZT0iaXRhbGljIj4gZXQgYWwuPC9zdHlsZT4gMjAxMCwgTGFKZXVuZXNzZTxzdHlsZSBmYWNl
PSJpdGFsaWMiPiBldCBhbC48L3N0eWxlPiAyMDEwLCBTaWx2ZXJzdGVpbjxzdHlsZSBmYWNlPSJp
dGFsaWMiPiBldCBhbC48L3N0eWxlPiAyMDEyLCBCYWtlcjxzdHlsZSBmYWNlPSJpdGFsaWMiPiBl
dCBhbC48L3N0eWxlPiAyMDEzLCBMYUpldW5lc3NlPHN0eWxlIGZhY2U9Iml0YWxpYyI+IGV0IGFs
Ljwvc3R5bGU+IDIwMTQsIEQmYXBvcztBbmdlbG88c3R5bGUgZmFjZT0iaXRhbGljIj4gZXQgYWwu
PC9zdHlsZT4gMjAxNSwgSG9hZGxleTxzdHlsZSBmYWNlPSJpdGFsaWMiPiBldCBhbC48L3N0eWxl
PiAyMDE5KTwvRGlzcGxheVRleHQ+PHJlY29yZD48cmVjLW51bWJlcj40Njk8L3JlYy1udW1iZXI+
PGZvcmVpZ24ta2V5cz48a2V5IGFwcD0iRU4iIGRiLWlkPSIwZXdzZXI5em5zd3NkdmVkeHc3eDJm
enllMDB3cDUwMjA1cnMiIHRpbWVzdGFtcD0iMTU3MTAyMTYxNiI+NDY5PC9rZXk+PC9mb3JlaWdu
LWtleXM+PHJlZi10eXBlIG5hbWU9IkpvdXJuYWwgQXJ0aWNsZSI+MTc8L3JlZi10eXBlPjxjb250
cmlidXRvcnM+PGF1dGhvcnM+PGF1dGhvcj5Sb3dhbiwgUi48L2F1dGhvcj48YXV0aG9yPktub3ds
dG9uLCBOLjwvYXV0aG9yPjwvYXV0aG9ycz48L2NvbnRyaWJ1dG9ycz48dGl0bGVzPjx0aXRsZT5J
bnRyYXNwZWNpZmljIGRpdmVyc2l0eSBhbmQgZWNvbG9naWNhbCB6b25hdGlvbiBpbiBjb3JhbC1h
bGdhbCBzeW1iaW9zaX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GFiYnItMT5QIE5hdGwgQWNhZCBTY2kg
VVNBPC9hYmJyLTE+PC9wZXJpb2RpY2FsPjxwYWdlcz4yODUwLTI4NTM8L3BhZ2VzPjx2b2x1bWU+
OTI8L3ZvbHVtZT48ZGF0ZXM+PHllYXI+MTk5NTwveWVhcj48L2RhdGVzPjx1cmxzPjwvdXJscz48
L3JlY29yZD48L0NpdGU+PENpdGU+PEF1dGhvcj5TYW1wYXlvPC9BdXRob3I+PFllYXI+MjAwNzwv
WWVhcj48UmVjTnVtPjIxMTwvUmVjTnVtPjxyZWNvcmQ+PHJlYy1udW1iZXI+MjExPC9yZWMtbnVt
YmVyPjxmb3JlaWduLWtleXM+PGtleSBhcHA9IkVOIiBkYi1pZD0iMGV3c2VyOXpuc3dzZHZlZHh3
N3gyZnp5ZTAwd3A1MDIwNXJzIiB0aW1lc3RhbXA9IjE1NzEwMjE2MTUiPjIxMTwva2V5PjwvZm9y
ZWlnbi1rZXlzPjxyZWYtdHlwZSBuYW1lPSJKb3VybmFsIEFydGljbGUiPjE3PC9yZWYtdHlwZT48
Y29udHJpYnV0b3JzPjxhdXRob3JzPjxhdXRob3I+U2FtcGF5bywgRS4gTS48L2F1dGhvcj48YXV0
aG9yPkZyYW5jZXNjaGluaXMsIEwuPC9hdXRob3I+PGF1dGhvcj5Ib2VnaC1HdWxkYmVyZywgTy48
L2F1dGhvcj48YXV0aG9yPkRvdmUsIFMuPC9hdXRob3I+PC9hdXRob3JzPjwvY29udHJpYnV0b3Jz
PjxhdXRoLWFkZHJlc3M+Q2VudHJlIGZvciBNYXJpbmUgU3R1ZGllcywgVGhlIFVuaXZlcnNpdHkg
b2YgUXVlZW5zbGFuZCwgU3QgTHVjaWEsIFFsZCA0MDcyLCBBdXN0cmFsaWEuIGUuc2FtcGF5b0Bj
bXMudXEuZWR1LmF1PC9hdXRoLWFkZHJlc3M+PHRpdGxlcz48dGl0bGU+TmljaGUgcGFydGl0aW9u
aW5nIG9mIGNsb3NlbHkgcmVsYXRlZCBzeW1iaW90aWMgZGlub2ZsYWdlbGxhdGVzPC90aXRsZT48
c2Vjb25kYXJ5LXRpdGxlPk1vbCBFY29sPC9zZWNvbmRhcnktdGl0bGU+PC90aXRsZXM+PHBlcmlv
ZGljYWw+PGZ1bGwtdGl0bGU+TW9sZWN1bGFyIEVjb2xvZ3k8L2Z1bGwtdGl0bGU+PGFiYnItMT5N
b2wuIEVjb2wuPC9hYmJyLTE+PGFiYnItMj5Nb2wgRWNvbDwvYWJici0yPjwvcGVyaW9kaWNhbD48
cGFnZXM+MzcyMS0zMzwvcGFnZXM+PHZvbHVtZT4xNjwvdm9sdW1lPjxudW1iZXI+MTc8L251bWJl
cj48a2V5d29yZHM+PGtleXdvcmQ+QW5pbWFsczwva2V5d29yZD48a2V5d29yZD5BbnRob3pvYS9j
bGFzc2lmaWNhdGlvbi9nZW5ldGljcy8qcGh5c2lvbG9neTwva2V5d29yZD48a2V5d29yZD5BdXN0
cmFsaWE8L2tleXdvcmQ+PGtleXdvcmQ+RE5BLCBSaWJvc29tYWwgU3BhY2VyL2NoZW1pc3RyeTwv
a2V5d29yZD48a2V5d29yZD5EaW5vZmxhZ2VsbGlkYS9jbGFzc2lmaWNhdGlvbi9nZW5ldGljcy8q
cGh5c2lvbG9neTwva2V5d29yZD48a2V5d29yZD4qRWNvc3lzdGVtPC9rZXl3b3JkPjxrZXl3b3Jk
Pk11bHRpdmFyaWF0ZSBBbmFseXNpczwva2V5d29yZD48a2V5d29yZD5QaHlsb2dlbnk8L2tleXdv
cmQ+PGtleXdvcmQ+U2VxdWVuY2UgQW5hbHlzaXMsIEROQTwva2V5d29yZD48a2V5d29yZD4qU3lt
Ymlvc2lzPC9rZXl3b3JkPjwva2V5d29yZHM+PGRhdGVzPjx5ZWFyPjIwMDc8L3llYXI+PHB1Yi1k
YXRlcz48ZGF0ZT5TZXA8L2RhdGU+PC9wdWItZGF0ZXM+PC9kYXRlcz48aXNibj4wOTYyLTEwODMg
KFByaW50KSYjeEQ7MDk2Mi0xMDgzIChMaW5raW5nKTwvaXNibj48YWNjZXNzaW9uLW51bT4xNzg0
NTQ0NDwvYWNjZXNzaW9uLW51bT48dXJscz48cmVsYXRlZC11cmxzPjx1cmw+aHR0cDovL3d3dy5u
Y2JpLm5sbS5uaWguZ292L3B1Ym1lZC8xNzg0NTQ0NDwvdXJsPjwvcmVsYXRlZC11cmxzPjwvdXJs
cz48ZWxlY3Ryb25pYy1yZXNvdXJjZS1udW0+MTAuMTExMS9qLjEzNjUtMjk0WC4yMDA3LjAzNDAz
Lng8L2VsZWN0cm9uaWMtcmVzb3VyY2UtbnVtPjwvcmVjb3JkPjwvQ2l0ZT48Q2l0ZT48QXV0aG9y
PkJvbmdhZXJ0czwvQXV0aG9yPjxZZWFyPjIwMTA8L1llYXI+PFJlY051bT4xNzk8L1JlY051bT48
cmVjb3JkPjxyZWMtbnVtYmVyPjE3OTwvcmVjLW51bWJlcj48Zm9yZWlnbi1rZXlzPjxrZXkgYXBw
PSJFTiIgZGItaWQ9IjBld3Nlcjl6bnN3c2R2ZWR4dzd4MmZ6eWUwMHdwNTAyMDVycyIgdGltZXN0
YW1wPSIxNTcxMDIxNjE0Ij4xNzk8L2tleT48L2ZvcmVpZ24ta2V5cz48cmVmLXR5cGUgbmFtZT0i
Sm91cm5hbCBBcnRpY2xlIj4xNzwvcmVmLXR5cGU+PGNvbnRyaWJ1dG9ycz48YXV0aG9ycz48YXV0
aG9yPkJvbmdhZXJ0cywgUC48L2F1dGhvcj48YXV0aG9yPlJpZ2lub3MsIEMuPC9hdXRob3I+PGF1
dGhvcj5SaWRnd2F5LCBULjwvYXV0aG9yPjxhdXRob3I+U2FtcGF5bywgRS4gTS48L2F1dGhvcj48
YXV0aG9yPnZhbiBPcHBlbiwgTS4gSi48L2F1dGhvcj48YXV0aG9yPkVuZ2xlYmVydCwgTi48L2F1
dGhvcj48YXV0aG9yPlZlcm1ldWxlbiwgRi48L2F1dGhvcj48YXV0aG9yPkhvZWdoLUd1bGRiZXJn
LCBPLjwvYXV0aG9yPjwvYXV0aG9ycz48L2NvbnRyaWJ1dG9ycz48YXV0aC1hZGRyZXNzPkdsb2Jh
bCBDaGFuZ2UgSW5zdGl0dXRlLCBUaGUgVW5pdmVyc2l0eSBvZiBRdWVlbnNsYW5kLCBTdCBMdWNp
YSwgUXVlZW5zbGFuZCwgQXVzdHJhbGlhLiBwaW1AdXEuZWR1LmF1PC9hdXRoLWFkZHJlc3M+PHRp
dGxlcz48dGl0bGU+R2VuZXRpYyBkaXZlcmdlbmNlIGFjcm9zcyBoYWJpdGF0cyBpbiB0aGUgd2lk
ZXNwcmVhZCBjb3JhbCBTZXJpYXRvcG9yYSBoeXN0cml4IGFuZCBpdHMgYXNzb2NpYXRlZCBTeW1i
aW9kaW5pdW08L3RpdGxlPjxzZWNvbmRhcnktdGl0bGU+UExvUyBPbmU8L3NlY29uZGFyeS10aXRs
ZT48L3RpdGxlcz48cGVyaW9kaWNhbD48ZnVsbC10aXRsZT5QTG9TIE9uZTwvZnVsbC10aXRsZT48
L3BlcmlvZGljYWw+PHBhZ2VzPmUxMDg3MTwvcGFnZXM+PHZvbHVtZT41PC92b2x1bWU+PG51bWJl
cj41PC9udW1iZXI+PGtleXdvcmRzPjxrZXl3b3JkPkFuaW1hbHM8L2tleXdvcmQ+PGtleXdvcmQ+
QW50aG96b2EvKmdlbmV0aWNzPC9rZXl3b3JkPjxrZXl3b3JkPkROQSwgTWl0b2Nob25kcmlhbC9n
ZW5ldGljczwva2V5d29yZD48a2V5d29yZD5ETkEsIFJpYm9zb21hbCBTcGFjZXIvZ2VuZXRpY3M8
L2tleXdvcmQ+PGtleXdvcmQ+KkVjb3N5c3RlbTwva2V5d29yZD48a2V5d29yZD5FdWthcnlvdGEv
KmdlbmV0aWNzPC9rZXl3b3JkPjxrZXl3b3JkPipHZW5ldGljIFZhcmlhdGlvbjwva2V5d29yZD48
a2V5d29yZD5HZW5vdHlwZTwva2V5d29yZD48a2V5d29yZD5NaWNyb3NhdGVsbGl0ZSBSZXBlYXRz
LypnZW5ldGljczwva2V5d29yZD48a2V5d29yZD5QaHlsb2dlbnk8L2tleXdvcmQ+PGtleXdvcmQ+
U3ltYmlvc2lzLypnZW5ldGljczwva2V5d29yZD48L2tleXdvcmRzPjxkYXRlcz48eWVhcj4yMDEw
PC95ZWFyPjwvZGF0ZXM+PGlzYm4+MTkzMi02MjAzIChFbGVjdHJvbmljKSYjeEQ7MTkzMi02MjAz
IChMaW5raW5nKTwvaXNibj48YWNjZXNzaW9uLW51bT4yMDUyMzczNTwvYWNjZXNzaW9uLW51bT48
dXJscz48cmVsYXRlZC11cmxzPjx1cmw+aHR0cDovL3d3dy5uY2JpLm5sbS5uaWguZ292L3B1Ym1l
ZC8yMDUyMzczNTwvdXJsPjwvcmVsYXRlZC11cmxzPjwvdXJscz48Y3VzdG9tMj5QTUMyODc3NzE3
PC9jdXN0b20yPjxlbGVjdHJvbmljLXJlc291cmNlLW51bT4xMC4xMzcxL2pvdXJuYWwucG9uZS4w
MDEwODcxPC9lbGVjdHJvbmljLXJlc291cmNlLW51bT48L3JlY29yZD48L0NpdGU+PENpdGU+PEF1
dGhvcj5GaW5uZXk8L0F1dGhvcj48WWVhcj4yMDEwPC9ZZWFyPjxSZWNOdW0+MzI8L1JlY051bT48
cmVjb3JkPjxyZWMtbnVtYmVyPjMyPC9yZWMtbnVtYmVyPjxmb3JlaWduLWtleXM+PGtleSBhcHA9
IkVOIiBkYi1pZD0iMGV3c2VyOXpuc3dzZHZlZHh3N3gyZnp5ZTAwd3A1MDIwNXJzIiB0aW1lc3Rh
bXA9IjE1NzEwMjE2MTQiPjMyPC9rZXk+PC9mb3JlaWduLWtleXM+PHJlZi10eXBlIG5hbWU9Ikpv
dXJuYWwgQXJ0aWNsZSI+MTc8L3JlZi10eXBlPjxjb250cmlidXRvcnM+PGF1dGhvcnM+PGF1dGhv
cj5GaW5uZXksIEouIEMuPC9hdXRob3I+PGF1dGhvcj5QZXR0YXksIEQuIFQuPC9hdXRob3I+PGF1
dGhvcj5TYW1wYXlvLCBFLiBNLjwvYXV0aG9yPjxhdXRob3I+V2FybmVyLCBNLiBFLjwvYXV0aG9y
PjxhdXRob3I+T3hlbmZvcmQsIEguIEEuPC9hdXRob3I+PGF1dGhvcj5MYUpldW5lc3NlLCBULiBD
LjwvYXV0aG9yPjwvYXV0aG9ycz48L2NvbnRyaWJ1dG9ycz48YXV0aC1hZGRyZXNzPkNlbnRyZSBm
b3IgUmVzb3VyY2UgTWFuYWdlbWVudCBhbmQgRW52aXJvbm1lbnRhbCBTdHVkaWVzIChDRVJNRVMp
LCBVbml2ZXJzaXR5IG9mIHRoZSBXZXN0IEluZGllcywgQ2F2ZSBIaWxsIENhbXB1cywgQmFyYmFk
b3MuPC9hdXRoLWFkZHJlc3M+PHRpdGxlcz48dGl0bGU+VGhlIHJlbGF0aXZlIHNpZ25pZmljYW5j
ZSBvZiBob3N0LWhhYml0YXQsIGRlcHRoLCBhbmQgZ2VvZ3JhcGh5IG9uIHRoZSBlY29sb2d5LCBl
bmRlbWlzbSwgYW5kIHNwZWNpYXRpb24gb2YgY29yYWwgZW5kb3N5bWJpb250cyBpbiB0aGUgZ2Vu
dXMgU3ltYmlvZGluaXVtPC90aXRsZT48c2Vjb25kYXJ5LXRpdGxlPk1pY3JvYiBFY29sPC9zZWNv
bmRhcnktdGl0bGU+PC90aXRsZXM+PHBlcmlvZGljYWw+PGZ1bGwtdGl0bGU+TWljcm9iaWFsIEVj
b2xvZ3k8L2Z1bGwtdGl0bGU+PGFiYnItMT5NaWNyb2IuIEVjb2wuPC9hYmJyLTE+PGFiYnItMj5N
aWNyb2IgRWNvbDwvYWJici0yPjwvcGVyaW9kaWNhbD48cGFnZXM+MjUwLTYzPC9wYWdlcz48dm9s
dW1lPjYwPC92b2x1bWU+PG51bWJlcj4xPC9udW1iZXI+PGtleXdvcmRzPjxrZXl3b3JkPkFuaW1h
bHM8L2tleXdvcmQ+PGtleXdvcmQ+QW50aG96b2EvKm1pY3JvYmlvbG9neTwva2V5d29yZD48a2V5
d29yZD5DYXJpYmJlYW4gUmVnaW9uPC9rZXl3b3JkPjxrZXl3b3JkPkROQSwgUmlib3NvbWFsIFNw
YWNlci9nZW5ldGljczwva2V5d29yZD48a2V5d29yZD5EaW5vZmxhZ2VsbGlkYS9jbGFzc2lmaWNh
dGlvbi8qZ2VuZXRpY3M8L2tleXdvcmQ+PGtleXdvcmQ+KkVjb3N5c3RlbTwva2V5d29yZD48a2V5
d29yZD5HZW9ncmFwaHk8L2tleXdvcmQ+PGtleXdvcmQ+TWljcm9zYXRlbGxpdGUgUmVwZWF0czwv
a2V5d29yZD48a2V5d29yZD5QaHlsb2dlbnk8L2tleXdvcmQ+PGtleXdvcmQ+U2VxdWVuY2UgQW5h
bHlzaXMsIEROQTwva2V5d29yZD48a2V5d29yZD5TcGVjaWVzIFNwZWNpZmljaXR5PC9rZXl3b3Jk
PjxrZXl3b3JkPipTeW1iaW9zaXM8L2tleXdvcmQ+PC9rZXl3b3Jkcz48ZGF0ZXM+PHllYXI+MjAx
MDwveWVhcj48cHViLWRhdGVzPjxkYXRlPkp1bDwvZGF0ZT48L3B1Yi1kYXRlcz48L2RhdGVzPjxp
c2JuPjE0MzItMTg0WCAoRWxlY3Ryb25pYykmI3hEOzAwOTUtMzYyOCAoTGlua2luZyk8L2lzYm4+
PGFjY2Vzc2lvbi1udW0+MjA1MDI4OTE8L2FjY2Vzc2lvbi1udW0+PHVybHM+PHJlbGF0ZWQtdXJs
cz48dXJsPmh0dHA6Ly93d3cubmNiaS5ubG0ubmloLmdvdi9wdWJtZWQvMjA1MDI4OTE8L3VybD48
L3JlbGF0ZWQtdXJscz48L3VybHM+PGVsZWN0cm9uaWMtcmVzb3VyY2UtbnVtPjEwLjEwMDcvczAw
MjQ4LTAxMC05NjgxLXk8L2VsZWN0cm9uaWMtcmVzb3VyY2UtbnVtPjwvcmVjb3JkPjwvQ2l0ZT48
Q2l0ZT48QXV0aG9yPkxhSmV1bmVzc2U8L0F1dGhvcj48WWVhcj4yMDEwPC9ZZWFyPjxSZWNOdW0+
NDI8L1JlY051bT48cmVjb3JkPjxyZWMtbnVtYmVyPjQyPC9yZWMtbnVtYmVyPjxmb3JlaWduLWtl
eXM+PGtleSBhcHA9IkVOIiBkYi1pZD0iMGV3c2VyOXpuc3dzZHZlZHh3N3gyZnp5ZTAwd3A1MDIw
NXJzIiB0aW1lc3RhbXA9IjE1NzEwMjE2MTQiPjQyPC9rZXk+PC9mb3JlaWduLWtleXM+PHJlZi10
eXBlIG5hbWU9IkpvdXJuYWwgQXJ0aWNsZSI+MTc8L3JlZi10eXBlPjxjb250cmlidXRvcnM+PGF1
dGhvcnM+PGF1dGhvcj5MYUpldW5lc3NlLCBUb2RkIEMuPC9hdXRob3I+PGF1dGhvcj5QZXR0YXks
IERhbmllbCBULjwvYXV0aG9yPjxhdXRob3I+U2FtcGF5bywgRXVnZW5pYSBNLjwvYXV0aG9yPjxh
dXRob3I+UGhvbmdzdXdhbiwgTmlwaG9uPC9hdXRob3I+PGF1dGhvcj5Ccm93biwgQmFyYmFyYTwv
YXV0aG9yPjxhdXRob3I+T2J1cmEsIERhdmlkIE8uPC9hdXRob3I+PGF1dGhvcj5Ib2VnaC1HdWxk
YmVyZywgT3ZlPC9hdXRob3I+PGF1dGhvcj5GaXR0LCBXaWxsaWFtIEsuPC9hdXRob3I+PC9hdXRo
b3JzPjwvY29udHJpYnV0b3JzPjxhdXRoLWFkZHJlc3M+dGNsM0Bwc3UuZWR1JiN4RDtQZW5uIFN0
YXRlIFVuaXYsIERlcHQgQmlvbCwgTXVlbGxlciBMYWIgMjE0LCBVbml2ZXJzaXR5IFBrLCBQQSAx
NjgwMiBVU0E8L2F1dGgtYWRkcmVzcz48dGl0bGVzPjx0aXRsZT5Mb25nLXN0YW5kaW5nIGVudmly
b25tZW50YWwgY29uZGl0aW9ucywgZ2VvZ3JhcGhpYyBpc29sYXRpb24gYW5kIGhvc3Qtc3ltYmlv
bnQgc3BlY2lmaWNpdHkgaW5mbHVlbmNlIHRoZSByZWxhdGl2ZSBlY29sb2dpY2FsIGRvbWluYW5j
ZSBhbmQgZ2VuZXRpYyBkaXZlcnNpZmljYXRpb24gb2YgY29yYWwgZW5kb3N5bWJpb250cyBpbiB0
aGUgZ2VudXMgU3ltYmlvZGluaXVtPC90aXRsZT48c2Vjb25kYXJ5LXRpdGxlPkpvdXJuYWwgb2Yg
QmlvZ2VvZ3JhcGh5PC9zZWNvbmRhcnktdGl0bGU+PC90aXRsZXM+PHBlcmlvZGljYWw+PGZ1bGwt
dGl0bGU+Sm91cm5hbCBvZiBCaW9nZW9ncmFwaHk8L2Z1bGwtdGl0bGU+PGFiYnItMT5KLiBCaW9n
ZW9nci48L2FiYnItMT48YWJici0yPkogQmlvZ2VvZ3I8L2FiYnItMj48L3BlcmlvZGljYWw+PHBh
Z2VzPjc4NS04MDA8L3BhZ2VzPjx2b2x1bWU+Mzc8L3ZvbHVtZT48bnVtYmVyPjU8L251bWJlcj48
a2V5d29yZHM+PGtleXdvcmQ+Q25pZGFyaWEgWzQxMDAwXTwva2V5d29yZD48a2V5d29yZD5QeXJy
b3BoeXRhIFsxNDUwMF08L2tleXdvcmQ+PGtleXdvcmQ+UG9wdWxhdGlvbiBTdHVkaWVzPC9rZXl3
b3JkPjxrZXl3b3JkPkVudmlyb25tZW50YWwgU2NpZW5jZXM8L2tleXdvcmQ+PGtleXdvcmQ+RWNv
bG9neSwgRW52aXJvbm1lbnRhbCBTY2llbmNlczwva2V5d29yZD48a2V5d29yZD5Qb3B1bGF0aW9u
IFN0dWRpZXM8L2tleXdvcmQ+PGtleXdvcmQ+RE5BIHNlcXVlbmNpbmc8L2tleXdvcmQ+PGtleXdv
cmQ+ZGVuYXR1cmluZyBncmFkaWVudCBnZWwgZWxlY3Ryb3Bob3Jlc2lzIGFuYWx5c2lzPC9rZXl3
b3JkPjxrZXl3b3JkPm1pY3Jvc2F0ZWxsaXRlIGdlbm90eXBpbmc8L2tleXdvcmQ+PGtleXdvcmQ+
bGFib3JhdG9yeSB0ZWNobmlxdWVzLCBnZW5ldGljIHRlY2huaXF1ZXM8L2tleXdvcmQ+PGtleXdv
cmQ+ZWxlY3Ryb3Bob3JldGljIHRlY2huaXF1ZXMsIGxhYm9yYXRvcnkgdGVjaG5pcXVlczwva2V5
d29yZD48a2V5d29yZD5sYWJvcmF0b3J5IHRlY2huaXF1ZXMsIGdlbmV0aWMgdGVjaG5pcXVlczwv
a2V5d29yZD48a2V5d29yZD5Qb3B1bGF0aW9uIEdlbmV0aWNzPC9rZXl3b3JkPjxrZXl3b3JkPkNs
aW1hdG9sb2d5PC9rZXl3b3JkPjxrZXl3b3JkPk1hcmluZSBFY29sb2d5PC9rZXl3b3JkPjxrZXl3
b3JkPkJpb2dlb2dyYXBoeTwva2V5d29yZD48a2V5d29yZD5CaW9kaXZlcnNpdHk8L2tleXdvcmQ+
PGtleXdvcmQ+SW52ZXJ0ZWJyYXRhPC9rZXl3b3JkPjxrZXl3b3JkPkFuaW1hbGlhPC9rZXl3b3Jk
PjxrZXl3b3JkPkFsZ2FlPC9rZXl3b3JkPjxrZXl3b3JkPlBsYW50YWU8L2tleXdvcmQ+PGtleXdv
cmQ+MDM1MDQsIEdlbmV0aWNzIC0gUGxhbnQ8L2tleXdvcmQ+PGtleXdvcmQ+MDM1MDYsIEdlbmV0
aWNzIC0gQW5pbWFsPC9rZXl3b3JkPjxrZXl3b3JkPjAzNTA5LCBHZW5ldGljcyAtIFBvcHVsYXRp
b24gZ2VuZXRpY3M8L2tleXdvcmQ+PGtleXdvcmQ+MDc1MDIsIEVjb2xvZ3k6IGVudmlyb25tZW50
YWwgYmlvbG9neSAtIEdlbmVyYWwgYW5kIG1ldGhvZHM8L2tleXdvcmQ+PGtleXdvcmQ+MDc1MDQs
IEVjb2xvZ3k6IGVudmlyb25tZW50YWwgYmlvbG9neSAtIEJpb2NsaW1hdG9sb2d5IGFuZCBiaW9t
ZXRlb3JvbG9neTwva2V5d29yZD48a2V5d29yZD4wNzUwNiwgRWNvbG9neTogZW52aXJvbm1lbnRh
bCBiaTwva2V5d29yZD48L2tleXdvcmRzPjxkYXRlcz48eWVhcj4yMDEwPC95ZWFyPjwvZGF0ZXM+
PGlzYm4+MDMwNS0wMjcwPC9pc2JuPjxhY2Nlc3Npb24tbnVtPkJpb2FiczpiYWNkMjAxMDAwMjE0
MDY1PC9hY2Nlc3Npb24tbnVtPjx1cmxzPjxyZWxhdGVkLXVybHM+PHVybD4mbHQ7R28gdG8gSVNJ
Jmd0OzovL0JJT0FCUzpCQUNEMjAxMDAwMjE0MDY1PC91cmw+PC9yZWxhdGVkLXVybHM+PC91cmxz
PjxsYW5ndWFnZT5FbmdsaXNoPC9sYW5ndWFnZT48L3JlY29yZD48L0NpdGU+PENpdGU+PEF1dGhv
cj5TaWx2ZXJzdGVpbjwvQXV0aG9yPjxZZWFyPjIwMTI8L1llYXI+PFJlY051bT4xNzc8L1JlY051
bT48cmVjb3JkPjxyZWMtbnVtYmVyPjE3NzwvcmVjLW51bWJlcj48Zm9yZWlnbi1rZXlzPjxrZXkg
YXBwPSJFTiIgZGItaWQ9IjBld3Nlcjl6bnN3c2R2ZWR4dzd4MmZ6eWUwMHdwNTAyMDVycyIgdGlt
ZXN0YW1wPSIxNTcxMDIxNjE0Ij4xNzc8L2tleT48L2ZvcmVpZ24ta2V5cz48cmVmLXR5cGUgbmFt
ZT0iSm91cm5hbCBBcnRpY2xlIj4xNzwvcmVmLXR5cGU+PGNvbnRyaWJ1dG9ycz48YXV0aG9ycz48
YXV0aG9yPlNpbHZlcnN0ZWluLCBSLiBOLjwvYXV0aG9yPjxhdXRob3I+Q29ycmVhLCBBLiBNLjwv
YXV0aG9yPjxhdXRob3I+QmFrZXIsIEEuIEMuPC9hdXRob3I+PC9hdXRob3JzPjwvY29udHJpYnV0
b3JzPjxhdXRoLWFkZHJlc3M+RGl2aXNpb24gb2YgTWFyaW5lIEJpb2xvZ3kgYW5kIEZpc2hlcmll
cywgUm9zZW5zdGllbCBTY2hvb2wgb2YgTWFyaW5lIGFuZCBBdG1vc3BoZXJpYyBTY2llbmNlLCBV
bml2ZXJzaXR5IG9mIE1pYW1pLCBNaWFtaSwgRkwgMzMxNDksIFVTQS4gcnNpbHZlcnN0ZWluQHJz
bWFzLm1pYW1pLmVkdTwvYXV0aC1hZGRyZXNzPjx0aXRsZXM+PHRpdGxlPlNwZWNpZmljaXR5IGlz
IHJhcmVseSBhYnNvbHV0ZSBpbiBjb3JhbC1hbGdhbCBzeW1iaW9zaXM6IGltcGxpY2F0aW9ucyBm
b3IgY29yYWwgcmVzcG9uc2UgdG8gY2xpbWF0ZSBjaGFuZ2U8L3RpdGxlPjxzZWNvbmRhcnktdGl0
bGU+UHJvYyBCaW9sIFNjaTwvc2Vjb25kYXJ5LXRpdGxlPjwvdGl0bGVzPjxwZXJpb2RpY2FsPjxm
dWxsLXRpdGxlPlByb2MgQmlvbCBTY2k8L2Z1bGwtdGl0bGU+PC9wZXJpb2RpY2FsPjxwYWdlcz4y
NjA5LTE4PC9wYWdlcz48dm9sdW1lPjI3OTwvdm9sdW1lPjxudW1iZXI+MTczODwvbnVtYmVyPjxr
ZXl3b3Jkcz48a2V5d29yZD5BZGFwdGF0aW9uLCBQaHlzaW9sb2dpY2FsPC9rZXl3b3JkPjxrZXl3
b3JkPkFsdmVvbGF0YS9jbGFzc2lmaWNhdGlvbi8qZ2VuZXRpY3MvKnBoeXNpb2xvZ3k8L2tleXdv
cmQ+PGtleXdvcmQ+QW5pbWFsczwva2V5d29yZD48a2V5d29yZD5BbnRob3pvYS9jbGFzc2lmaWNh
dGlvbi8qZ2VuZXRpY3MvKnBoeXNpb2xvZ3k8L2tleXdvcmQ+PGtleXdvcmQ+KkJpb2RpdmVyc2l0
eTwva2V5d29yZD48a2V5d29yZD4qQ2xpbWF0ZSBDaGFuZ2U8L2tleXdvcmQ+PGtleXdvcmQ+Q29y
YWwgUmVlZnM8L2tleXdvcmQ+PGtleXdvcmQ+KkVjb3N5c3RlbTwva2V5d29yZD48a2V5d29yZD5Q
aHlsb2dlbnk8L2tleXdvcmQ+PGtleXdvcmQ+UmVhbC1UaW1lIFBvbHltZXJhc2UgQ2hhaW4gUmVh
Y3Rpb248L2tleXdvcmQ+PGtleXdvcmQ+U3BlY2llcyBTcGVjaWZpY2l0eTwva2V5d29yZD48a2V5
d29yZD5TeW1iaW9zaXMvKnBoeXNpb2xvZ3k8L2tleXdvcmQ+PC9rZXl3b3Jkcz48ZGF0ZXM+PHll
YXI+MjAxMjwveWVhcj48cHViLWRhdGVzPjxkYXRlPkp1bCA3PC9kYXRlPjwvcHViLWRhdGVzPjwv
ZGF0ZXM+PGlzYm4+MTQ3MS0yOTU0IChFbGVjdHJvbmljKSYjeEQ7MDk2Mi04NDUyIChMaW5raW5n
KTwvaXNibj48YWNjZXNzaW9uLW51bT4yMjM2Nzk4NTwvYWNjZXNzaW9uLW51bT48dXJscz48cmVs
YXRlZC11cmxzPjx1cmw+aHR0cDovL3d3dy5uY2JpLm5sbS5uaWguZ292L3B1Ym1lZC8yMjM2Nzk4
NTwvdXJsPjwvcmVsYXRlZC11cmxzPjwvdXJscz48Y3VzdG9tMj5QTUMzMzUwNzAwPC9jdXN0b20y
PjxlbGVjdHJvbmljLXJlc291cmNlLW51bT4xMC4xMDk4L3JzcGIuMjAxMi4wMDU1PC9lbGVjdHJv
bmljLXJlc291cmNlLW51bT48L3JlY29yZD48L0NpdGU+PENpdGU+PEF1dGhvcj5CYWtlcjwvQXV0
aG9yPjxZZWFyPjIwMTM8L1llYXI+PFJlY051bT45NTU8L1JlY051bT48cmVjb3JkPjxyZWMtbnVt
YmVyPjk1NTwvcmVjLW51bWJlcj48Zm9yZWlnbi1rZXlzPjxrZXkgYXBwPSJFTiIgZGItaWQ9IjBl
d3Nlcjl6bnN3c2R2ZWR4dzd4MmZ6eWUwMHdwNTAyMDVycyIgdGltZXN0YW1wPSIxNTc4Njg4MTY0
Ij45NTU8L2tleT48L2ZvcmVpZ24ta2V5cz48cmVmLXR5cGUgbmFtZT0iSm91cm5hbCBBcnRpY2xl
Ij4xNzwvcmVmLXR5cGU+PGNvbnRyaWJ1dG9ycz48YXV0aG9ycz48YXV0aG9yPkJha2VyLCBBLiBD
LjwvYXV0aG9yPjxhdXRob3I+TWNDbGFuYWhhbiwgVC4gUi48L2F1dGhvcj48YXV0aG9yPlN0YXJn
ZXIsIEMuIEouPC9hdXRob3I+PGF1dGhvcj5Cb29uc3RyYSwgUi4gSy48L2F1dGhvcj48L2F1dGhv
cnM+PC9jb250cmlidXRvcnM+PHRpdGxlcz48dGl0bGU+TG9uZy10ZXJtIG1vbml0b3Jpbmcgb2Yg
YWxnYWwgc3ltYmlvbnQgY29tbXVuaXRpZXMgaW4gY29yYWxzIHJldmVhbHMgc3RhYmlsaXR5IGlz
IHRheG9uIGRlcGVuZGVudCBhbmQgZHJpdmVuIGJ5IHNpdGUtc3BlY2lmaWMgdGhlcm1hbCByZWdp
bWU8L3RpdGxlPjxzZWNvbmRhcnktdGl0bGU+TWFyaW5lIEVjb2xvZ3kgUHJvZ3Jlc3MgU2VyaWVz
PC9zZWNvbmRhcnktdGl0bGU+PC90aXRsZXM+PHBlcmlvZGljYWw+PGZ1bGwtdGl0bGU+TWFyaW5l
IEVjb2xvZ3kgUHJvZ3Jlc3MgU2VyaWVzPC9mdWxsLXRpdGxlPjxhYmJyLTE+TWFyLiBFY29sLiBQ
cm9nLiBTZXIuPC9hYmJyLTE+PGFiYnItMj5NYXIgRWNvbCBQcm9nIFNlcjwvYWJici0yPjwvcGVy
aW9kaWNhbD48cGFnZXM+ODUtOTc8L3BhZ2VzPjx2b2x1bWU+NDc5PC92b2x1bWU+PHNlY3Rpb24+
ODU8L3NlY3Rpb24+PGRhdGVzPjx5ZWFyPjIwMTM8L3llYXI+PC9kYXRlcz48aXNibj4wMTcxLTg2
MzAmI3hEOzE2MTYtMTU5OTwvaXNibj48dXJscz48L3VybHM+PGVsZWN0cm9uaWMtcmVzb3VyY2Ut
bnVtPjEwLjMzNTQvbWVwczEwMTAyPC9lbGVjdHJvbmljLXJlc291cmNlLW51bT48L3JlY29yZD48
L0NpdGU+PENpdGU+PEF1dGhvcj5MYUpldW5lc3NlPC9BdXRob3I+PFllYXI+MjAxNDwvWWVhcj48
UmVjTnVtPjQ0PC9SZWNOdW0+PHJlY29yZD48cmVjLW51bWJlcj40NDwvcmVjLW51bWJlcj48Zm9y
ZWlnbi1rZXlzPjxrZXkgYXBwPSJFTiIgZGItaWQ9IjBld3Nlcjl6bnN3c2R2ZWR4dzd4MmZ6eWUw
MHdwNTAyMDVycyIgdGltZXN0YW1wPSIxNTcxMDIxNjE0Ij40NDwva2V5PjwvZm9yZWlnbi1rZXlz
PjxyZWYtdHlwZSBuYW1lPSJKb3VybmFsIEFydGljbGUiPjE3PC9yZWYtdHlwZT48Y29udHJpYnV0
b3JzPjxhdXRob3JzPjxhdXRob3I+TGFKZXVuZXNzZSwgVG9kZCBDLjwvYXV0aG9yPjxhdXRob3I+
V2hhbSwgRHJldyBDLjwvYXV0aG9yPjxhdXRob3I+UGV0dGF5LCBELiBUeWU8L2F1dGhvcj48YXV0
aG9yPlBhcmtpbnNvbiwgSm9obiBFdmVyZXR0PC9hdXRob3I+PGF1dGhvcj5LZXNoYXZtdXJ0aHks
IFNoYXNoYW5rPC9hdXRob3I+PGF1dGhvcj5DaGVuLCBDaGFvbHVuIEFsbGVuPC9hdXRob3I+PC9h
dXRob3JzPjwvY29udHJpYnV0b3JzPjxhdXRoLWFkZHJlc3M+dGNsM0Bwc3UuZWR1JiN4RDtQZW5u
IFN0YXRlIFVuaXYsIERlcHQgQmlvbCwgVW5pdmVyc2l0eSBQaywgUEEgMTY4MDIgVVNBPC9hdXRo
LWFkZHJlc3M+PHRpdGxlcz48dGl0bGU+RWNvbG9naWNhbGx5IGRpZmZlcmVudGlhdGVkIHN0cmVz
cy10b2xlcmFudCBlbmRvc3ltYmlvbnRzIGluIHRoZSBkaW5vZmxhZ2VsbGF0ZSBnZW51cyBTeW1i
aW9kaW5pdW0gKERpbm9waHljZWFlKSBDbGFkZSBEIGFyZSBkaWZmZXJlbnQgc3BlY2llczwvdGl0
bGU+PHNlY29uZGFyeS10aXRsZT5QaHljb2xvZ2lhPC9zZWNvbmRhcnktdGl0bGU+PC90aXRsZXM+
PHBlcmlvZGljYWw+PGZ1bGwtdGl0bGU+UGh5Y29sb2dpYTwvZnVsbC10aXRsZT48YWJici0xPlBo
eWNvbG9naWE8L2FiYnItMT48YWJici0yPlBoeWNvbG9naWE8L2FiYnItMj48L3BlcmlvZGljYWw+
PHBhZ2VzPjMwNS0zMTk8L3BhZ2VzPjx2b2x1bWU+NTM8L3ZvbHVtZT48bnVtYmVyPjQ8L251bWJl
cj48a2V5d29yZHM+PGtleXdvcmQ+Q25pZGFyaWEgWzQxMDAwXTwva2V5d29yZD48a2V5d29yZD5Q
eXJyb3BoeXRhIFsxNDUwMC1OZXddPC9rZXl3b3JkPjxrZXl3b3JkPlBvcHVsYXRpb24gU3R1ZGll
czwva2V5d29yZD48a2V5d29yZD5FY29sb2d5LCBFbnZpcm9ubWVudGFsIFNjaWVuY2VzPC9rZXl3
b3JkPjxrZXl3b3JkPlBvcHVsYXRpb24gU3R1ZGllczwva2V5d29yZD48a2V5d29yZD5CaW9nZW9n
cmFwaHk8L2tleXdvcmQ+PGtleXdvcmQ+RXN0dWFyaW5lIEVjb2xvZ3k8L2tleXdvcmQ+PGtleXdv
cmQ+UG9wdWxhdGlvbiBHZW5ldGljczwva2V5d29yZD48a2V5d29yZD5TeXN0ZW1hdGljcyBhbmQg
VGF4b25vbXk8L2tleXdvcmQ+PGtleXdvcmQ+bGFyZ2Ugc3VidW5pdCByRE5BPC9rZXl3b3JkPjxr
ZXl3b3JkPnNpbmdsZS1jb3B5IG1pY3Jvc2F0ZWxsaXRlIG51Y2xlYXIgRE5BPC9rZXl3b3JkPjxr
ZXl3b3JkPmNobG9yb3BsYXN0LWVuY29kZWQgMjNTIHJETkE8L2tleXdvcmQ+PGtleXdvcmQ+SW52
ZXJ0ZWJyYXRhPC9rZXl3b3JkPjxrZXl3b3JkPkFuaW1hbGlhPC9rZXl3b3JkPjxrZXl3b3JkPkFs
Z2FlPC9rZXl3b3JkPjxrZXl3b3JkPlBsYW50YWU8L2tleXdvcmQ+PGtleXdvcmQ+MDA1MDQsIEdl
bmVyYWwgYmlvbG9neSAtIFRheG9ub215LCBub21lbmNsYXR1cmUgYW5kIHRlcm1pbm9sb2d5PC9r
ZXl3b3JkPjxrZXl3b3JkPjAzNTA0LCBHZW5ldGljcyAtIFBsYW50PC9rZXl3b3JkPjxrZXl3b3Jk
PjAzNTA2LCBHZW5ldGljcyAtIEFuaW1hbDwva2V5d29yZD48a2V5d29yZD4wMzUwOSwgR2VuZXRp
Y3MgLSBQb3B1bGF0aW9uIGdlbmV0aWNzPC9rZXl3b3JkPjxrZXl3b3JkPjA3NTAyLCBFY29sb2d5
OiBlbnZpcm9ubWVudGFsIGJpb2xvZ3kgLSBHZW5lcmFsIGFuZCBtZXRob2RzPC9rZXl3b3JkPjxr
ZXl3b3JkPjA3NTA2LCBFY29sb2d5OiBlbnZpcm9ubWVudGFsIGJpb2xvZ3kgLSBQbDwva2V5d29y
ZD48L2tleXdvcmRzPjxkYXRlcz48eWVhcj4yMDE0PC95ZWFyPjwvZGF0ZXM+PGlzYm4+MDAzMS04
ODg0PC9pc2JuPjxhY2Nlc3Npb24tbnVtPkJpb2FiczpiYWNkMjAxNDAwNTkxOTAwPC9hY2Nlc3Np
b24tbnVtPjx1cmxzPjxyZWxhdGVkLXVybHM+PHVybD4mbHQ7R28gdG8gSVNJJmd0OzovL0JJT0FC
UzpCQUNEMjAxNDAwNTkxOTAwPC91cmw+PC9yZWxhdGVkLXVybHM+PC91cmxzPjxsYW5ndWFnZT5F
bmdsaXNoPC9sYW5ndWFnZT48L3JlY29yZD48L0NpdGU+PENpdGU+PEF1dGhvcj5EJmFwb3M7QW5n
ZWxvPC9BdXRob3I+PFllYXI+MjAxNTwvWWVhcj48UmVjTnVtPjEyOTM8L1JlY051bT48cmVjb3Jk
PjxyZWMtbnVtYmVyPjEyOTM8L3JlYy1udW1iZXI+PGZvcmVpZ24ta2V5cz48a2V5IGFwcD0iRU4i
IGRiLWlkPSIwZXdzZXI5em5zd3NkdmVkeHc3eDJmenllMDB3cDUwMjA1cnMiIHRpbWVzdGFtcD0i
MTY0NTg5MzAxMSI+MTI5Mzwva2V5PjwvZm9yZWlnbi1rZXlzPjxyZWYtdHlwZSBuYW1lPSJKb3Vy
bmFsIEFydGljbGUiPjE3PC9yZWYtdHlwZT48Y29udHJpYnV0b3JzPjxhdXRob3JzPjxhdXRob3I+
RCZhcG9zO0FuZ2VsbywgQy48L2F1dGhvcj48YXV0aG9yPkh1bWUsIEIuIEMuPC9hdXRob3I+PGF1
dGhvcj5CdXJ0LCBKLjwvYXV0aG9yPjxhdXRob3I+U21pdGgsIEUuIEcuPC9hdXRob3I+PGF1dGhv
cj5BY2h0ZXJiZXJnLCBFLiBQLjwvYXV0aG9yPjxhdXRob3I+V2llZGVubWFubiwgSi48L2F1dGhv
cj48L2F1dGhvcnM+PC9jb250cmlidXRvcnM+PGF1dGgtYWRkcmVzcz5Db3JhbCBSZWVmIExhYm9y
YXRvcnksIE9jZWFuIGFuZCBFYXJ0aCBTY2llbmNlLCBVbml2ZXJzaXR5IG9mIFNvdXRoYW1wdG9u
LCBXYXRlcmZyb250IENhbXB1cywgTmF0aW9uYWwgT2NlYW5vZ3JhcGh5IENlbnRyZSwgU291dGhh
bXB0b24sIFVLLiYjeEQ7TWFyaW5lIEJpb2xvZ3kgTGFib3JhdG9yeSwgQ2VudHJlIGZvciBHZW5v
bWljcyBhbmQgU3lzdGVtcyBCaW9sb2d5LCBOZXcgWW9yayBVbml2ZXJzaXR5IEFidSBEaGFiaSwg
QWJ1IERoYWJpLCBVQUUuJiN4RDtHRU9NQVIsIEhlbG1ob2x0eiBDZW50cmUgZm9yIE9jZWFuIFJl
c2VhcmNoLCBLaWVsLCBHZXJtYW55LiYjeEQ7SW5zdGl0dXRlIGZvciBMaWZlIFNjaWVuY2VzLCBV
bml2ZXJzaXR5IG9mIFNvdXRoYW1wdG9uLCBIaWdoZmllbGQgQ2FtcHVzLCBTb3V0aGFtcHRvbiwg
VUsuPC9hdXRoLWFkZHJlc3M+PHRpdGxlcz48dGl0bGU+TG9jYWwgYWRhcHRhdGlvbiBjb25zdHJh
aW5zIHRoZSBkaXN0cmlidXRpb24gcG90ZW50aWFsIG9mIGhlYXQtdG9sZXJhbnQgU3ltYmlvZGlu
aXVtIGZyb20gdGhlIFBlcnNpYW4vQXJhYmlhbiBHdWxmPC90aXRsZT48c2Vjb25kYXJ5LXRpdGxl
PklTTUUgSjwvc2Vjb25kYXJ5LXRpdGxlPjwvdGl0bGVzPjxwZXJpb2RpY2FsPjxmdWxsLXRpdGxl
PklTTUUgSjwvZnVsbC10aXRsZT48L3BlcmlvZGljYWw+PHBhZ2VzPjI1NTEtNjA8L3BhZ2VzPjx2
b2x1bWU+OTwvdm9sdW1lPjxudW1iZXI+MTI8L251bWJlcj48ZWRpdGlvbj4yMDE1LzA1LzIwPC9l
ZGl0aW9uPjxrZXl3b3Jkcz48a2V5d29yZD5BY2NsaW1hdGl6YXRpb248L2tleXdvcmQ+PGtleXdv
cmQ+QWRhcHRhdGlvbiwgUGh5c2lvbG9naWNhbDwva2V5d29yZD48a2V5d29yZD5BbmltYWxzPC9r
ZXl3b3JkPjxrZXl3b3JkPkFudGhvem9hL3BoeXNpb2xvZ3k8L2tleXdvcmQ+PGtleXdvcmQ+RGlu
b2ZsYWdlbGxpZGEvY2hlbWlzdHJ5LypwaHlzaW9sb2d5PC9rZXl3b3JkPjxrZXl3b3JkPkhvdCBU
ZW1wZXJhdHVyZTwva2V5d29yZD48a2V5d29yZD5JbmRpYW4gT2NlYW48L2tleXdvcmQ+PGtleXdv
cmQ+T21hbjwva2V5d29yZD48a2V5d29yZD5TZWFzb25zPC9rZXl3b3JkPjxrZXl3b3JkPlNlYXdh
dGVyL2NoZW1pc3RyeTwva2V5d29yZD48a2V5d29yZD5TeW1iaW9zaXM8L2tleXdvcmQ+PC9rZXl3
b3Jkcz48ZGF0ZXM+PHllYXI+MjAxNTwveWVhcj48cHViLWRhdGVzPjxkYXRlPkRlYzwvZGF0ZT48
L3B1Yi1kYXRlcz48L2RhdGVzPjxpc2JuPjE3NTEtNzM3MCAoRWxlY3Ryb25pYykmI3hEOzE3NTEt
NzM2MiAoTGlua2luZyk8L2lzYm4+PGFjY2Vzc2lvbi1udW0+MjU5ODkzNzA8L2FjY2Vzc2lvbi1u
dW0+PHVybHM+PHJlbGF0ZWQtdXJscz48dXJsPmh0dHBzOi8vd3d3Lm5jYmkubmxtLm5paC5nb3Yv
cHVibWVkLzI1OTg5MzcwPC91cmw+PC9yZWxhdGVkLXVybHM+PC91cmxzPjxjdXN0b20yPlBNQzQ4
MTc2MjI8L2N1c3RvbTI+PGVsZWN0cm9uaWMtcmVzb3VyY2UtbnVtPjEwLjEwMzgvaXNtZWouMjAx
NS44MDwvZWxlY3Ryb25pYy1yZXNvdXJjZS1udW0+PC9yZWNvcmQ+PC9DaXRlPjxDaXRlPjxBdXRo
b3I+SG9hZGxleTwvQXV0aG9yPjxZZWFyPjIwMTk8L1llYXI+PFJlY051bT45MTI8L1JlY051bT48
cmVjb3JkPjxyZWMtbnVtYmVyPjkxMjwvcmVjLW51bWJlcj48Zm9yZWlnbi1rZXlzPjxrZXkgYXBw
PSJFTiIgZGItaWQ9IjBld3Nlcjl6bnN3c2R2ZWR4dzd4MmZ6eWUwMHdwNTAyMDVycyIgdGltZXN0
YW1wPSIxNTcxMDIxNjIwIj45MTI8L2tleT48L2ZvcmVpZ24ta2V5cz48cmVmLXR5cGUgbmFtZT0i
Sm91cm5hbCBBcnRpY2xlIj4xNzwvcmVmLXR5cGU+PGNvbnRyaWJ1dG9ycz48YXV0aG9ycz48YXV0
aG9yPkhvYWRsZXksIEsuIEQuPC9hdXRob3I+PGF1dGhvcj5MZXdpcywgQS4gTS48L2F1dGhvcj48
YXV0aG9yPldoYW0sIEQuIEMuPC9hdXRob3I+PGF1dGhvcj5QZXR0YXksIEQuIFQuPC9hdXRob3I+
PGF1dGhvcj5HcmFzc28sIEMuPC9hdXRob3I+PGF1dGhvcj5TbWl0aCwgUi48L2F1dGhvcj48YXV0
aG9yPktlbXAsIEQuIFcuPC9hdXRob3I+PGF1dGhvcj5MYUpldW5lc3NlLCBULiBDLjwvYXV0aG9y
PjxhdXRob3I+V2FybmVyLCBNLiBFLjwvYXV0aG9yPjwvYXV0aG9ycz48L2NvbnRyaWJ1dG9ycz48
YXV0aC1hZGRyZXNzPlNjaG9vbCBvZiBNYXJpbmUgU2NpZW5jZSBhbmQgUG9saWN5LCBVbml2ZXJz
aXR5IG9mIERlbGF3YXJlLCBMZXdlcywgREUsIFVuaXRlZCBTdGF0ZXMuIGtob2FkbGV5QGdlb21h
ci5kZS4mI3hEO0dFT01BUiBIZWxtaG9sdHogQ2VudHJlIGZvciBPY2VhbiBSZXNlYXJjaCwgS2ll
bCwgR2VybWFueS4ga2hvYWRsZXlAZ2VvbWFyLmRlLiYjeEQ7RGVwYXJ0bWVudCBvZiBCaW9sb2d5
LCBQZW5uc3lsdmFuaWEgU3RhdGUgVW5pdmVyc2l0eSwgVW5pdmVyc2l0eSBwYXJrLCBQQSwgVW5p
dGVkIFN0YXRlcy4mI3hEO1NjaG9vbCBvZiBNYXJpbmUgU2NpZW5jZSBhbmQgUG9saWN5LCBVbml2
ZXJzaXR5IG9mIERlbGF3YXJlLCBMZXdlcywgREUsIFVuaXRlZCBTdGF0ZXMuJiN4RDtTY2llbmNl
IFVuZGVyIFNhaWwsIFNhcmFzb3RhLCBVbml0ZWQgU3RhdGVzLiYjeEQ7RGVwYXJ0bWVudCBvZiBC
aW9sb2d5LCBVbml2ZXJzaXR5IG9mIEFsYWJhbWEgYXQgQmlybWluZ2hhbSwgQmlybWluZ2hhbSwg
QUwsIFVuaXRlZCBTdGF0ZXMuPC9hdXRoLWFkZHJlc3M+PHRpdGxlcz48dGl0bGU+SG9zdC1zeW1i
aW9udCBjb21iaW5hdGlvbnMgZGljdGF0ZSB0aGUgcGhvdG8tcGh5c2lvbG9naWNhbCByZXNwb25z
ZSBvZiByZWVmLWJ1aWxkaW5nIGNvcmFscyB0byB0aGVybWFsIHN0cmVzczwvdGl0bGU+PHNlY29u
ZGFyeS10aXRsZT5TY2kgUmVwPC9zZWNvbmRhcnktdGl0bGU+PC90aXRsZXM+PHBlcmlvZGljYWw+
PGZ1bGwtdGl0bGU+U2NpIFJlcDwvZnVsbC10aXRsZT48L3BlcmlvZGljYWw+PHBhZ2VzPjk5ODU8
L3BhZ2VzPjx2b2x1bWU+OTwvdm9sdW1lPjxudW1iZXI+MTwvbnVtYmVyPjxlZGl0aW9uPjIwMTkv
MDcvMTI8L2VkaXRpb24+PGRhdGVzPjx5ZWFyPjIwMTk8L3llYXI+PHB1Yi1kYXRlcz48ZGF0ZT5K
dWwgMTA8L2RhdGU+PC9wdWItZGF0ZXM+PC9kYXRlcz48aXNibj4yMDQ1LTIzMjIgKEVsZWN0cm9u
aWMpJiN4RDsyMDQ1LTIzMjIgKExpbmtpbmcpPC9pc2JuPjxhY2Nlc3Npb24tbnVtPjMxMjkyNDk5
PC9hY2Nlc3Npb24tbnVtPjx1cmxzPjxyZWxhdGVkLXVybHM+PHVybD5odHRwczovL3d3dy5uY2Jp
Lm5sbS5uaWguZ292L3B1Ym1lZC8zMTI5MjQ5OTwvdXJsPjwvcmVsYXRlZC11cmxzPjwvdXJscz48
Y3VzdG9tMj5QTUM2NjIwMjk0PC9jdXN0b20yPjxlbGVjdHJvbmljLXJlc291cmNlLW51bT4xMC4x
MDM4L3M0MTU5OC0wMTktNDY0MTItNDwvZWxlY3Ryb25pYy1yZXNvdXJjZS1udW0+PC9yZWNvcmQ+
PC9DaXRlPjwvRW5kTm90ZT5=
</w:fldData>
        </w:fldChar>
      </w:r>
      <w:r w:rsidR="00D237A5">
        <w:rPr>
          <w:rFonts w:eastAsia="Times New Roman"/>
          <w:color w:val="000000"/>
          <w:lang w:val="en-GB" w:eastAsia="en-GB"/>
        </w:rPr>
        <w:instrText xml:space="preserve"> ADDIN EN.CITE </w:instrText>
      </w:r>
      <w:r w:rsidR="00D237A5">
        <w:rPr>
          <w:rFonts w:eastAsia="Times New Roman"/>
          <w:color w:val="000000"/>
          <w:lang w:val="en-GB" w:eastAsia="en-GB"/>
        </w:rPr>
        <w:fldChar w:fldCharType="begin">
          <w:fldData xml:space="preserve">PEVuZE5vdGU+PENpdGU+PEF1dGhvcj5Sb3dhbjwvQXV0aG9yPjxZZWFyPjE5OTU8L1llYXI+PFJl
Y051bT40Njk8L1JlY051bT48RGlzcGxheVRleHQ+KFJvd2FuIGFuZCBLbm93bHRvbiAxOTk1LCBT
YW1wYXlvPHN0eWxlIGZhY2U9Iml0YWxpYyI+IGV0IGFsLjwvc3R5bGU+IDIwMDcsIEJvbmdhZXJ0
czxzdHlsZSBmYWNlPSJpdGFsaWMiPiBldCBhbC48L3N0eWxlPiAyMDEwLCBGaW5uZXk8c3R5bGUg
ZmFjZT0iaXRhbGljIj4gZXQgYWwuPC9zdHlsZT4gMjAxMCwgTGFKZXVuZXNzZTxzdHlsZSBmYWNl
PSJpdGFsaWMiPiBldCBhbC48L3N0eWxlPiAyMDEwLCBTaWx2ZXJzdGVpbjxzdHlsZSBmYWNlPSJp
dGFsaWMiPiBldCBhbC48L3N0eWxlPiAyMDEyLCBCYWtlcjxzdHlsZSBmYWNlPSJpdGFsaWMiPiBl
dCBhbC48L3N0eWxlPiAyMDEzLCBMYUpldW5lc3NlPHN0eWxlIGZhY2U9Iml0YWxpYyI+IGV0IGFs
Ljwvc3R5bGU+IDIwMTQsIEQmYXBvcztBbmdlbG88c3R5bGUgZmFjZT0iaXRhbGljIj4gZXQgYWwu
PC9zdHlsZT4gMjAxNSwgSG9hZGxleTxzdHlsZSBmYWNlPSJpdGFsaWMiPiBldCBhbC48L3N0eWxl
PiAyMDE5KTwvRGlzcGxheVRleHQ+PHJlY29yZD48cmVjLW51bWJlcj40Njk8L3JlYy1udW1iZXI+
PGZvcmVpZ24ta2V5cz48a2V5IGFwcD0iRU4iIGRiLWlkPSIwZXdzZXI5em5zd3NkdmVkeHc3eDJm
enllMDB3cDUwMjA1cnMiIHRpbWVzdGFtcD0iMTU3MTAyMTYxNiI+NDY5PC9rZXk+PC9mb3JlaWdu
LWtleXM+PHJlZi10eXBlIG5hbWU9IkpvdXJuYWwgQXJ0aWNsZSI+MTc8L3JlZi10eXBlPjxjb250
cmlidXRvcnM+PGF1dGhvcnM+PGF1dGhvcj5Sb3dhbiwgUi48L2F1dGhvcj48YXV0aG9yPktub3ds
dG9uLCBOLjwvYXV0aG9yPjwvYXV0aG9ycz48L2NvbnRyaWJ1dG9ycz48dGl0bGVzPjx0aXRsZT5J
bnRyYXNwZWNpZmljIGRpdmVyc2l0eSBhbmQgZWNvbG9naWNhbCB6b25hdGlvbiBpbiBjb3JhbC1h
bGdhbCBzeW1iaW9zaX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GFiYnItMT5QIE5hdGwgQWNhZCBTY2kg
VVNBPC9hYmJyLTE+PC9wZXJpb2RpY2FsPjxwYWdlcz4yODUwLTI4NTM8L3BhZ2VzPjx2b2x1bWU+
OTI8L3ZvbHVtZT48ZGF0ZXM+PHllYXI+MTk5NTwveWVhcj48L2RhdGVzPjx1cmxzPjwvdXJscz48
L3JlY29yZD48L0NpdGU+PENpdGU+PEF1dGhvcj5TYW1wYXlvPC9BdXRob3I+PFllYXI+MjAwNzwv
WWVhcj48UmVjTnVtPjIxMTwvUmVjTnVtPjxyZWNvcmQ+PHJlYy1udW1iZXI+MjExPC9yZWMtbnVt
YmVyPjxmb3JlaWduLWtleXM+PGtleSBhcHA9IkVOIiBkYi1pZD0iMGV3c2VyOXpuc3dzZHZlZHh3
N3gyZnp5ZTAwd3A1MDIwNXJzIiB0aW1lc3RhbXA9IjE1NzEwMjE2MTUiPjIxMTwva2V5PjwvZm9y
ZWlnbi1rZXlzPjxyZWYtdHlwZSBuYW1lPSJKb3VybmFsIEFydGljbGUiPjE3PC9yZWYtdHlwZT48
Y29udHJpYnV0b3JzPjxhdXRob3JzPjxhdXRob3I+U2FtcGF5bywgRS4gTS48L2F1dGhvcj48YXV0
aG9yPkZyYW5jZXNjaGluaXMsIEwuPC9hdXRob3I+PGF1dGhvcj5Ib2VnaC1HdWxkYmVyZywgTy48
L2F1dGhvcj48YXV0aG9yPkRvdmUsIFMuPC9hdXRob3I+PC9hdXRob3JzPjwvY29udHJpYnV0b3Jz
PjxhdXRoLWFkZHJlc3M+Q2VudHJlIGZvciBNYXJpbmUgU3R1ZGllcywgVGhlIFVuaXZlcnNpdHkg
b2YgUXVlZW5zbGFuZCwgU3QgTHVjaWEsIFFsZCA0MDcyLCBBdXN0cmFsaWEuIGUuc2FtcGF5b0Bj
bXMudXEuZWR1LmF1PC9hdXRoLWFkZHJlc3M+PHRpdGxlcz48dGl0bGU+TmljaGUgcGFydGl0aW9u
aW5nIG9mIGNsb3NlbHkgcmVsYXRlZCBzeW1iaW90aWMgZGlub2ZsYWdlbGxhdGVzPC90aXRsZT48
c2Vjb25kYXJ5LXRpdGxlPk1vbCBFY29sPC9zZWNvbmRhcnktdGl0bGU+PC90aXRsZXM+PHBlcmlv
ZGljYWw+PGZ1bGwtdGl0bGU+TW9sZWN1bGFyIEVjb2xvZ3k8L2Z1bGwtdGl0bGU+PGFiYnItMT5N
b2wuIEVjb2wuPC9hYmJyLTE+PGFiYnItMj5Nb2wgRWNvbDwvYWJici0yPjwvcGVyaW9kaWNhbD48
cGFnZXM+MzcyMS0zMzwvcGFnZXM+PHZvbHVtZT4xNjwvdm9sdW1lPjxudW1iZXI+MTc8L251bWJl
cj48a2V5d29yZHM+PGtleXdvcmQ+QW5pbWFsczwva2V5d29yZD48a2V5d29yZD5BbnRob3pvYS9j
bGFzc2lmaWNhdGlvbi9nZW5ldGljcy8qcGh5c2lvbG9neTwva2V5d29yZD48a2V5d29yZD5BdXN0
cmFsaWE8L2tleXdvcmQ+PGtleXdvcmQ+RE5BLCBSaWJvc29tYWwgU3BhY2VyL2NoZW1pc3RyeTwv
a2V5d29yZD48a2V5d29yZD5EaW5vZmxhZ2VsbGlkYS9jbGFzc2lmaWNhdGlvbi9nZW5ldGljcy8q
cGh5c2lvbG9neTwva2V5d29yZD48a2V5d29yZD4qRWNvc3lzdGVtPC9rZXl3b3JkPjxrZXl3b3Jk
Pk11bHRpdmFyaWF0ZSBBbmFseXNpczwva2V5d29yZD48a2V5d29yZD5QaHlsb2dlbnk8L2tleXdv
cmQ+PGtleXdvcmQ+U2VxdWVuY2UgQW5hbHlzaXMsIEROQTwva2V5d29yZD48a2V5d29yZD4qU3lt
Ymlvc2lzPC9rZXl3b3JkPjwva2V5d29yZHM+PGRhdGVzPjx5ZWFyPjIwMDc8L3llYXI+PHB1Yi1k
YXRlcz48ZGF0ZT5TZXA8L2RhdGU+PC9wdWItZGF0ZXM+PC9kYXRlcz48aXNibj4wOTYyLTEwODMg
KFByaW50KSYjeEQ7MDk2Mi0xMDgzIChMaW5raW5nKTwvaXNibj48YWNjZXNzaW9uLW51bT4xNzg0
NTQ0NDwvYWNjZXNzaW9uLW51bT48dXJscz48cmVsYXRlZC11cmxzPjx1cmw+aHR0cDovL3d3dy5u
Y2JpLm5sbS5uaWguZ292L3B1Ym1lZC8xNzg0NTQ0NDwvdXJsPjwvcmVsYXRlZC11cmxzPjwvdXJs
cz48ZWxlY3Ryb25pYy1yZXNvdXJjZS1udW0+MTAuMTExMS9qLjEzNjUtMjk0WC4yMDA3LjAzNDAz
Lng8L2VsZWN0cm9uaWMtcmVzb3VyY2UtbnVtPjwvcmVjb3JkPjwvQ2l0ZT48Q2l0ZT48QXV0aG9y
PkJvbmdhZXJ0czwvQXV0aG9yPjxZZWFyPjIwMTA8L1llYXI+PFJlY051bT4xNzk8L1JlY051bT48
cmVjb3JkPjxyZWMtbnVtYmVyPjE3OTwvcmVjLW51bWJlcj48Zm9yZWlnbi1rZXlzPjxrZXkgYXBw
PSJFTiIgZGItaWQ9IjBld3Nlcjl6bnN3c2R2ZWR4dzd4MmZ6eWUwMHdwNTAyMDVycyIgdGltZXN0
YW1wPSIxNTcxMDIxNjE0Ij4xNzk8L2tleT48L2ZvcmVpZ24ta2V5cz48cmVmLXR5cGUgbmFtZT0i
Sm91cm5hbCBBcnRpY2xlIj4xNzwvcmVmLXR5cGU+PGNvbnRyaWJ1dG9ycz48YXV0aG9ycz48YXV0
aG9yPkJvbmdhZXJ0cywgUC48L2F1dGhvcj48YXV0aG9yPlJpZ2lub3MsIEMuPC9hdXRob3I+PGF1
dGhvcj5SaWRnd2F5LCBULjwvYXV0aG9yPjxhdXRob3I+U2FtcGF5bywgRS4gTS48L2F1dGhvcj48
YXV0aG9yPnZhbiBPcHBlbiwgTS4gSi48L2F1dGhvcj48YXV0aG9yPkVuZ2xlYmVydCwgTi48L2F1
dGhvcj48YXV0aG9yPlZlcm1ldWxlbiwgRi48L2F1dGhvcj48YXV0aG9yPkhvZWdoLUd1bGRiZXJn
LCBPLjwvYXV0aG9yPjwvYXV0aG9ycz48L2NvbnRyaWJ1dG9ycz48YXV0aC1hZGRyZXNzPkdsb2Jh
bCBDaGFuZ2UgSW5zdGl0dXRlLCBUaGUgVW5pdmVyc2l0eSBvZiBRdWVlbnNsYW5kLCBTdCBMdWNp
YSwgUXVlZW5zbGFuZCwgQXVzdHJhbGlhLiBwaW1AdXEuZWR1LmF1PC9hdXRoLWFkZHJlc3M+PHRp
dGxlcz48dGl0bGU+R2VuZXRpYyBkaXZlcmdlbmNlIGFjcm9zcyBoYWJpdGF0cyBpbiB0aGUgd2lk
ZXNwcmVhZCBjb3JhbCBTZXJpYXRvcG9yYSBoeXN0cml4IGFuZCBpdHMgYXNzb2NpYXRlZCBTeW1i
aW9kaW5pdW08L3RpdGxlPjxzZWNvbmRhcnktdGl0bGU+UExvUyBPbmU8L3NlY29uZGFyeS10aXRs
ZT48L3RpdGxlcz48cGVyaW9kaWNhbD48ZnVsbC10aXRsZT5QTG9TIE9uZTwvZnVsbC10aXRsZT48
L3BlcmlvZGljYWw+PHBhZ2VzPmUxMDg3MTwvcGFnZXM+PHZvbHVtZT41PC92b2x1bWU+PG51bWJl
cj41PC9udW1iZXI+PGtleXdvcmRzPjxrZXl3b3JkPkFuaW1hbHM8L2tleXdvcmQ+PGtleXdvcmQ+
QW50aG96b2EvKmdlbmV0aWNzPC9rZXl3b3JkPjxrZXl3b3JkPkROQSwgTWl0b2Nob25kcmlhbC9n
ZW5ldGljczwva2V5d29yZD48a2V5d29yZD5ETkEsIFJpYm9zb21hbCBTcGFjZXIvZ2VuZXRpY3M8
L2tleXdvcmQ+PGtleXdvcmQ+KkVjb3N5c3RlbTwva2V5d29yZD48a2V5d29yZD5FdWthcnlvdGEv
KmdlbmV0aWNzPC9rZXl3b3JkPjxrZXl3b3JkPipHZW5ldGljIFZhcmlhdGlvbjwva2V5d29yZD48
a2V5d29yZD5HZW5vdHlwZTwva2V5d29yZD48a2V5d29yZD5NaWNyb3NhdGVsbGl0ZSBSZXBlYXRz
LypnZW5ldGljczwva2V5d29yZD48a2V5d29yZD5QaHlsb2dlbnk8L2tleXdvcmQ+PGtleXdvcmQ+
U3ltYmlvc2lzLypnZW5ldGljczwva2V5d29yZD48L2tleXdvcmRzPjxkYXRlcz48eWVhcj4yMDEw
PC95ZWFyPjwvZGF0ZXM+PGlzYm4+MTkzMi02MjAzIChFbGVjdHJvbmljKSYjeEQ7MTkzMi02MjAz
IChMaW5raW5nKTwvaXNibj48YWNjZXNzaW9uLW51bT4yMDUyMzczNTwvYWNjZXNzaW9uLW51bT48
dXJscz48cmVsYXRlZC11cmxzPjx1cmw+aHR0cDovL3d3dy5uY2JpLm5sbS5uaWguZ292L3B1Ym1l
ZC8yMDUyMzczNTwvdXJsPjwvcmVsYXRlZC11cmxzPjwvdXJscz48Y3VzdG9tMj5QTUMyODc3NzE3
PC9jdXN0b20yPjxlbGVjdHJvbmljLXJlc291cmNlLW51bT4xMC4xMzcxL2pvdXJuYWwucG9uZS4w
MDEwODcxPC9lbGVjdHJvbmljLXJlc291cmNlLW51bT48L3JlY29yZD48L0NpdGU+PENpdGU+PEF1
dGhvcj5GaW5uZXk8L0F1dGhvcj48WWVhcj4yMDEwPC9ZZWFyPjxSZWNOdW0+MzI8L1JlY051bT48
cmVjb3JkPjxyZWMtbnVtYmVyPjMyPC9yZWMtbnVtYmVyPjxmb3JlaWduLWtleXM+PGtleSBhcHA9
IkVOIiBkYi1pZD0iMGV3c2VyOXpuc3dzZHZlZHh3N3gyZnp5ZTAwd3A1MDIwNXJzIiB0aW1lc3Rh
bXA9IjE1NzEwMjE2MTQiPjMyPC9rZXk+PC9mb3JlaWduLWtleXM+PHJlZi10eXBlIG5hbWU9Ikpv
dXJuYWwgQXJ0aWNsZSI+MTc8L3JlZi10eXBlPjxjb250cmlidXRvcnM+PGF1dGhvcnM+PGF1dGhv
cj5GaW5uZXksIEouIEMuPC9hdXRob3I+PGF1dGhvcj5QZXR0YXksIEQuIFQuPC9hdXRob3I+PGF1
dGhvcj5TYW1wYXlvLCBFLiBNLjwvYXV0aG9yPjxhdXRob3I+V2FybmVyLCBNLiBFLjwvYXV0aG9y
PjxhdXRob3I+T3hlbmZvcmQsIEguIEEuPC9hdXRob3I+PGF1dGhvcj5MYUpldW5lc3NlLCBULiBD
LjwvYXV0aG9yPjwvYXV0aG9ycz48L2NvbnRyaWJ1dG9ycz48YXV0aC1hZGRyZXNzPkNlbnRyZSBm
b3IgUmVzb3VyY2UgTWFuYWdlbWVudCBhbmQgRW52aXJvbm1lbnRhbCBTdHVkaWVzIChDRVJNRVMp
LCBVbml2ZXJzaXR5IG9mIHRoZSBXZXN0IEluZGllcywgQ2F2ZSBIaWxsIENhbXB1cywgQmFyYmFk
b3MuPC9hdXRoLWFkZHJlc3M+PHRpdGxlcz48dGl0bGU+VGhlIHJlbGF0aXZlIHNpZ25pZmljYW5j
ZSBvZiBob3N0LWhhYml0YXQsIGRlcHRoLCBhbmQgZ2VvZ3JhcGh5IG9uIHRoZSBlY29sb2d5LCBl
bmRlbWlzbSwgYW5kIHNwZWNpYXRpb24gb2YgY29yYWwgZW5kb3N5bWJpb250cyBpbiB0aGUgZ2Vu
dXMgU3ltYmlvZGluaXVtPC90aXRsZT48c2Vjb25kYXJ5LXRpdGxlPk1pY3JvYiBFY29sPC9zZWNv
bmRhcnktdGl0bGU+PC90aXRsZXM+PHBlcmlvZGljYWw+PGZ1bGwtdGl0bGU+TWljcm9iaWFsIEVj
b2xvZ3k8L2Z1bGwtdGl0bGU+PGFiYnItMT5NaWNyb2IuIEVjb2wuPC9hYmJyLTE+PGFiYnItMj5N
aWNyb2IgRWNvbDwvYWJici0yPjwvcGVyaW9kaWNhbD48cGFnZXM+MjUwLTYzPC9wYWdlcz48dm9s
dW1lPjYwPC92b2x1bWU+PG51bWJlcj4xPC9udW1iZXI+PGtleXdvcmRzPjxrZXl3b3JkPkFuaW1h
bHM8L2tleXdvcmQ+PGtleXdvcmQ+QW50aG96b2EvKm1pY3JvYmlvbG9neTwva2V5d29yZD48a2V5
d29yZD5DYXJpYmJlYW4gUmVnaW9uPC9rZXl3b3JkPjxrZXl3b3JkPkROQSwgUmlib3NvbWFsIFNw
YWNlci9nZW5ldGljczwva2V5d29yZD48a2V5d29yZD5EaW5vZmxhZ2VsbGlkYS9jbGFzc2lmaWNh
dGlvbi8qZ2VuZXRpY3M8L2tleXdvcmQ+PGtleXdvcmQ+KkVjb3N5c3RlbTwva2V5d29yZD48a2V5
d29yZD5HZW9ncmFwaHk8L2tleXdvcmQ+PGtleXdvcmQ+TWljcm9zYXRlbGxpdGUgUmVwZWF0czwv
a2V5d29yZD48a2V5d29yZD5QaHlsb2dlbnk8L2tleXdvcmQ+PGtleXdvcmQ+U2VxdWVuY2UgQW5h
bHlzaXMsIEROQTwva2V5d29yZD48a2V5d29yZD5TcGVjaWVzIFNwZWNpZmljaXR5PC9rZXl3b3Jk
PjxrZXl3b3JkPipTeW1iaW9zaXM8L2tleXdvcmQ+PC9rZXl3b3Jkcz48ZGF0ZXM+PHllYXI+MjAx
MDwveWVhcj48cHViLWRhdGVzPjxkYXRlPkp1bDwvZGF0ZT48L3B1Yi1kYXRlcz48L2RhdGVzPjxp
c2JuPjE0MzItMTg0WCAoRWxlY3Ryb25pYykmI3hEOzAwOTUtMzYyOCAoTGlua2luZyk8L2lzYm4+
PGFjY2Vzc2lvbi1udW0+MjA1MDI4OTE8L2FjY2Vzc2lvbi1udW0+PHVybHM+PHJlbGF0ZWQtdXJs
cz48dXJsPmh0dHA6Ly93d3cubmNiaS5ubG0ubmloLmdvdi9wdWJtZWQvMjA1MDI4OTE8L3VybD48
L3JlbGF0ZWQtdXJscz48L3VybHM+PGVsZWN0cm9uaWMtcmVzb3VyY2UtbnVtPjEwLjEwMDcvczAw
MjQ4LTAxMC05NjgxLXk8L2VsZWN0cm9uaWMtcmVzb3VyY2UtbnVtPjwvcmVjb3JkPjwvQ2l0ZT48
Q2l0ZT48QXV0aG9yPkxhSmV1bmVzc2U8L0F1dGhvcj48WWVhcj4yMDEwPC9ZZWFyPjxSZWNOdW0+
NDI8L1JlY051bT48cmVjb3JkPjxyZWMtbnVtYmVyPjQyPC9yZWMtbnVtYmVyPjxmb3JlaWduLWtl
eXM+PGtleSBhcHA9IkVOIiBkYi1pZD0iMGV3c2VyOXpuc3dzZHZlZHh3N3gyZnp5ZTAwd3A1MDIw
NXJzIiB0aW1lc3RhbXA9IjE1NzEwMjE2MTQiPjQyPC9rZXk+PC9mb3JlaWduLWtleXM+PHJlZi10
eXBlIG5hbWU9IkpvdXJuYWwgQXJ0aWNsZSI+MTc8L3JlZi10eXBlPjxjb250cmlidXRvcnM+PGF1
dGhvcnM+PGF1dGhvcj5MYUpldW5lc3NlLCBUb2RkIEMuPC9hdXRob3I+PGF1dGhvcj5QZXR0YXks
IERhbmllbCBULjwvYXV0aG9yPjxhdXRob3I+U2FtcGF5bywgRXVnZW5pYSBNLjwvYXV0aG9yPjxh
dXRob3I+UGhvbmdzdXdhbiwgTmlwaG9uPC9hdXRob3I+PGF1dGhvcj5Ccm93biwgQmFyYmFyYTwv
YXV0aG9yPjxhdXRob3I+T2J1cmEsIERhdmlkIE8uPC9hdXRob3I+PGF1dGhvcj5Ib2VnaC1HdWxk
YmVyZywgT3ZlPC9hdXRob3I+PGF1dGhvcj5GaXR0LCBXaWxsaWFtIEsuPC9hdXRob3I+PC9hdXRo
b3JzPjwvY29udHJpYnV0b3JzPjxhdXRoLWFkZHJlc3M+dGNsM0Bwc3UuZWR1JiN4RDtQZW5uIFN0
YXRlIFVuaXYsIERlcHQgQmlvbCwgTXVlbGxlciBMYWIgMjE0LCBVbml2ZXJzaXR5IFBrLCBQQSAx
NjgwMiBVU0E8L2F1dGgtYWRkcmVzcz48dGl0bGVzPjx0aXRsZT5Mb25nLXN0YW5kaW5nIGVudmly
b25tZW50YWwgY29uZGl0aW9ucywgZ2VvZ3JhcGhpYyBpc29sYXRpb24gYW5kIGhvc3Qtc3ltYmlv
bnQgc3BlY2lmaWNpdHkgaW5mbHVlbmNlIHRoZSByZWxhdGl2ZSBlY29sb2dpY2FsIGRvbWluYW5j
ZSBhbmQgZ2VuZXRpYyBkaXZlcnNpZmljYXRpb24gb2YgY29yYWwgZW5kb3N5bWJpb250cyBpbiB0
aGUgZ2VudXMgU3ltYmlvZGluaXVtPC90aXRsZT48c2Vjb25kYXJ5LXRpdGxlPkpvdXJuYWwgb2Yg
QmlvZ2VvZ3JhcGh5PC9zZWNvbmRhcnktdGl0bGU+PC90aXRsZXM+PHBlcmlvZGljYWw+PGZ1bGwt
dGl0bGU+Sm91cm5hbCBvZiBCaW9nZW9ncmFwaHk8L2Z1bGwtdGl0bGU+PGFiYnItMT5KLiBCaW9n
ZW9nci48L2FiYnItMT48YWJici0yPkogQmlvZ2VvZ3I8L2FiYnItMj48L3BlcmlvZGljYWw+PHBh
Z2VzPjc4NS04MDA8L3BhZ2VzPjx2b2x1bWU+Mzc8L3ZvbHVtZT48bnVtYmVyPjU8L251bWJlcj48
a2V5d29yZHM+PGtleXdvcmQ+Q25pZGFyaWEgWzQxMDAwXTwva2V5d29yZD48a2V5d29yZD5QeXJy
b3BoeXRhIFsxNDUwMF08L2tleXdvcmQ+PGtleXdvcmQ+UG9wdWxhdGlvbiBTdHVkaWVzPC9rZXl3
b3JkPjxrZXl3b3JkPkVudmlyb25tZW50YWwgU2NpZW5jZXM8L2tleXdvcmQ+PGtleXdvcmQ+RWNv
bG9neSwgRW52aXJvbm1lbnRhbCBTY2llbmNlczwva2V5d29yZD48a2V5d29yZD5Qb3B1bGF0aW9u
IFN0dWRpZXM8L2tleXdvcmQ+PGtleXdvcmQ+RE5BIHNlcXVlbmNpbmc8L2tleXdvcmQ+PGtleXdv
cmQ+ZGVuYXR1cmluZyBncmFkaWVudCBnZWwgZWxlY3Ryb3Bob3Jlc2lzIGFuYWx5c2lzPC9rZXl3
b3JkPjxrZXl3b3JkPm1pY3Jvc2F0ZWxsaXRlIGdlbm90eXBpbmc8L2tleXdvcmQ+PGtleXdvcmQ+
bGFib3JhdG9yeSB0ZWNobmlxdWVzLCBnZW5ldGljIHRlY2huaXF1ZXM8L2tleXdvcmQ+PGtleXdv
cmQ+ZWxlY3Ryb3Bob3JldGljIHRlY2huaXF1ZXMsIGxhYm9yYXRvcnkgdGVjaG5pcXVlczwva2V5
d29yZD48a2V5d29yZD5sYWJvcmF0b3J5IHRlY2huaXF1ZXMsIGdlbmV0aWMgdGVjaG5pcXVlczwv
a2V5d29yZD48a2V5d29yZD5Qb3B1bGF0aW9uIEdlbmV0aWNzPC9rZXl3b3JkPjxrZXl3b3JkPkNs
aW1hdG9sb2d5PC9rZXl3b3JkPjxrZXl3b3JkPk1hcmluZSBFY29sb2d5PC9rZXl3b3JkPjxrZXl3
b3JkPkJpb2dlb2dyYXBoeTwva2V5d29yZD48a2V5d29yZD5CaW9kaXZlcnNpdHk8L2tleXdvcmQ+
PGtleXdvcmQ+SW52ZXJ0ZWJyYXRhPC9rZXl3b3JkPjxrZXl3b3JkPkFuaW1hbGlhPC9rZXl3b3Jk
PjxrZXl3b3JkPkFsZ2FlPC9rZXl3b3JkPjxrZXl3b3JkPlBsYW50YWU8L2tleXdvcmQ+PGtleXdv
cmQ+MDM1MDQsIEdlbmV0aWNzIC0gUGxhbnQ8L2tleXdvcmQ+PGtleXdvcmQ+MDM1MDYsIEdlbmV0
aWNzIC0gQW5pbWFsPC9rZXl3b3JkPjxrZXl3b3JkPjAzNTA5LCBHZW5ldGljcyAtIFBvcHVsYXRp
b24gZ2VuZXRpY3M8L2tleXdvcmQ+PGtleXdvcmQ+MDc1MDIsIEVjb2xvZ3k6IGVudmlyb25tZW50
YWwgYmlvbG9neSAtIEdlbmVyYWwgYW5kIG1ldGhvZHM8L2tleXdvcmQ+PGtleXdvcmQ+MDc1MDQs
IEVjb2xvZ3k6IGVudmlyb25tZW50YWwgYmlvbG9neSAtIEJpb2NsaW1hdG9sb2d5IGFuZCBiaW9t
ZXRlb3JvbG9neTwva2V5d29yZD48a2V5d29yZD4wNzUwNiwgRWNvbG9neTogZW52aXJvbm1lbnRh
bCBiaTwva2V5d29yZD48L2tleXdvcmRzPjxkYXRlcz48eWVhcj4yMDEwPC95ZWFyPjwvZGF0ZXM+
PGlzYm4+MDMwNS0wMjcwPC9pc2JuPjxhY2Nlc3Npb24tbnVtPkJpb2FiczpiYWNkMjAxMDAwMjE0
MDY1PC9hY2Nlc3Npb24tbnVtPjx1cmxzPjxyZWxhdGVkLXVybHM+PHVybD4mbHQ7R28gdG8gSVNJ
Jmd0OzovL0JJT0FCUzpCQUNEMjAxMDAwMjE0MDY1PC91cmw+PC9yZWxhdGVkLXVybHM+PC91cmxz
PjxsYW5ndWFnZT5FbmdsaXNoPC9sYW5ndWFnZT48L3JlY29yZD48L0NpdGU+PENpdGU+PEF1dGhv
cj5TaWx2ZXJzdGVpbjwvQXV0aG9yPjxZZWFyPjIwMTI8L1llYXI+PFJlY051bT4xNzc8L1JlY051
bT48cmVjb3JkPjxyZWMtbnVtYmVyPjE3NzwvcmVjLW51bWJlcj48Zm9yZWlnbi1rZXlzPjxrZXkg
YXBwPSJFTiIgZGItaWQ9IjBld3Nlcjl6bnN3c2R2ZWR4dzd4MmZ6eWUwMHdwNTAyMDVycyIgdGlt
ZXN0YW1wPSIxNTcxMDIxNjE0Ij4xNzc8L2tleT48L2ZvcmVpZ24ta2V5cz48cmVmLXR5cGUgbmFt
ZT0iSm91cm5hbCBBcnRpY2xlIj4xNzwvcmVmLXR5cGU+PGNvbnRyaWJ1dG9ycz48YXV0aG9ycz48
YXV0aG9yPlNpbHZlcnN0ZWluLCBSLiBOLjwvYXV0aG9yPjxhdXRob3I+Q29ycmVhLCBBLiBNLjwv
YXV0aG9yPjxhdXRob3I+QmFrZXIsIEEuIEMuPC9hdXRob3I+PC9hdXRob3JzPjwvY29udHJpYnV0
b3JzPjxhdXRoLWFkZHJlc3M+RGl2aXNpb24gb2YgTWFyaW5lIEJpb2xvZ3kgYW5kIEZpc2hlcmll
cywgUm9zZW5zdGllbCBTY2hvb2wgb2YgTWFyaW5lIGFuZCBBdG1vc3BoZXJpYyBTY2llbmNlLCBV
bml2ZXJzaXR5IG9mIE1pYW1pLCBNaWFtaSwgRkwgMzMxNDksIFVTQS4gcnNpbHZlcnN0ZWluQHJz
bWFzLm1pYW1pLmVkdTwvYXV0aC1hZGRyZXNzPjx0aXRsZXM+PHRpdGxlPlNwZWNpZmljaXR5IGlz
IHJhcmVseSBhYnNvbHV0ZSBpbiBjb3JhbC1hbGdhbCBzeW1iaW9zaXM6IGltcGxpY2F0aW9ucyBm
b3IgY29yYWwgcmVzcG9uc2UgdG8gY2xpbWF0ZSBjaGFuZ2U8L3RpdGxlPjxzZWNvbmRhcnktdGl0
bGU+UHJvYyBCaW9sIFNjaTwvc2Vjb25kYXJ5LXRpdGxlPjwvdGl0bGVzPjxwZXJpb2RpY2FsPjxm
dWxsLXRpdGxlPlByb2MgQmlvbCBTY2k8L2Z1bGwtdGl0bGU+PC9wZXJpb2RpY2FsPjxwYWdlcz4y
NjA5LTE4PC9wYWdlcz48dm9sdW1lPjI3OTwvdm9sdW1lPjxudW1iZXI+MTczODwvbnVtYmVyPjxr
ZXl3b3Jkcz48a2V5d29yZD5BZGFwdGF0aW9uLCBQaHlzaW9sb2dpY2FsPC9rZXl3b3JkPjxrZXl3
b3JkPkFsdmVvbGF0YS9jbGFzc2lmaWNhdGlvbi8qZ2VuZXRpY3MvKnBoeXNpb2xvZ3k8L2tleXdv
cmQ+PGtleXdvcmQ+QW5pbWFsczwva2V5d29yZD48a2V5d29yZD5BbnRob3pvYS9jbGFzc2lmaWNh
dGlvbi8qZ2VuZXRpY3MvKnBoeXNpb2xvZ3k8L2tleXdvcmQ+PGtleXdvcmQ+KkJpb2RpdmVyc2l0
eTwva2V5d29yZD48a2V5d29yZD4qQ2xpbWF0ZSBDaGFuZ2U8L2tleXdvcmQ+PGtleXdvcmQ+Q29y
YWwgUmVlZnM8L2tleXdvcmQ+PGtleXdvcmQ+KkVjb3N5c3RlbTwva2V5d29yZD48a2V5d29yZD5Q
aHlsb2dlbnk8L2tleXdvcmQ+PGtleXdvcmQ+UmVhbC1UaW1lIFBvbHltZXJhc2UgQ2hhaW4gUmVh
Y3Rpb248L2tleXdvcmQ+PGtleXdvcmQ+U3BlY2llcyBTcGVjaWZpY2l0eTwva2V5d29yZD48a2V5
d29yZD5TeW1iaW9zaXMvKnBoeXNpb2xvZ3k8L2tleXdvcmQ+PC9rZXl3b3Jkcz48ZGF0ZXM+PHll
YXI+MjAxMjwveWVhcj48cHViLWRhdGVzPjxkYXRlPkp1bCA3PC9kYXRlPjwvcHViLWRhdGVzPjwv
ZGF0ZXM+PGlzYm4+MTQ3MS0yOTU0IChFbGVjdHJvbmljKSYjeEQ7MDk2Mi04NDUyIChMaW5raW5n
KTwvaXNibj48YWNjZXNzaW9uLW51bT4yMjM2Nzk4NTwvYWNjZXNzaW9uLW51bT48dXJscz48cmVs
YXRlZC11cmxzPjx1cmw+aHR0cDovL3d3dy5uY2JpLm5sbS5uaWguZ292L3B1Ym1lZC8yMjM2Nzk4
NTwvdXJsPjwvcmVsYXRlZC11cmxzPjwvdXJscz48Y3VzdG9tMj5QTUMzMzUwNzAwPC9jdXN0b20y
PjxlbGVjdHJvbmljLXJlc291cmNlLW51bT4xMC4xMDk4L3JzcGIuMjAxMi4wMDU1PC9lbGVjdHJv
bmljLXJlc291cmNlLW51bT48L3JlY29yZD48L0NpdGU+PENpdGU+PEF1dGhvcj5CYWtlcjwvQXV0
aG9yPjxZZWFyPjIwMTM8L1llYXI+PFJlY051bT45NTU8L1JlY051bT48cmVjb3JkPjxyZWMtbnVt
YmVyPjk1NTwvcmVjLW51bWJlcj48Zm9yZWlnbi1rZXlzPjxrZXkgYXBwPSJFTiIgZGItaWQ9IjBl
d3Nlcjl6bnN3c2R2ZWR4dzd4MmZ6eWUwMHdwNTAyMDVycyIgdGltZXN0YW1wPSIxNTc4Njg4MTY0
Ij45NTU8L2tleT48L2ZvcmVpZ24ta2V5cz48cmVmLXR5cGUgbmFtZT0iSm91cm5hbCBBcnRpY2xl
Ij4xNzwvcmVmLXR5cGU+PGNvbnRyaWJ1dG9ycz48YXV0aG9ycz48YXV0aG9yPkJha2VyLCBBLiBD
LjwvYXV0aG9yPjxhdXRob3I+TWNDbGFuYWhhbiwgVC4gUi48L2F1dGhvcj48YXV0aG9yPlN0YXJn
ZXIsIEMuIEouPC9hdXRob3I+PGF1dGhvcj5Cb29uc3RyYSwgUi4gSy48L2F1dGhvcj48L2F1dGhv
cnM+PC9jb250cmlidXRvcnM+PHRpdGxlcz48dGl0bGU+TG9uZy10ZXJtIG1vbml0b3Jpbmcgb2Yg
YWxnYWwgc3ltYmlvbnQgY29tbXVuaXRpZXMgaW4gY29yYWxzIHJldmVhbHMgc3RhYmlsaXR5IGlz
IHRheG9uIGRlcGVuZGVudCBhbmQgZHJpdmVuIGJ5IHNpdGUtc3BlY2lmaWMgdGhlcm1hbCByZWdp
bWU8L3RpdGxlPjxzZWNvbmRhcnktdGl0bGU+TWFyaW5lIEVjb2xvZ3kgUHJvZ3Jlc3MgU2VyaWVz
PC9zZWNvbmRhcnktdGl0bGU+PC90aXRsZXM+PHBlcmlvZGljYWw+PGZ1bGwtdGl0bGU+TWFyaW5l
IEVjb2xvZ3kgUHJvZ3Jlc3MgU2VyaWVzPC9mdWxsLXRpdGxlPjxhYmJyLTE+TWFyLiBFY29sLiBQ
cm9nLiBTZXIuPC9hYmJyLTE+PGFiYnItMj5NYXIgRWNvbCBQcm9nIFNlcjwvYWJici0yPjwvcGVy
aW9kaWNhbD48cGFnZXM+ODUtOTc8L3BhZ2VzPjx2b2x1bWU+NDc5PC92b2x1bWU+PHNlY3Rpb24+
ODU8L3NlY3Rpb24+PGRhdGVzPjx5ZWFyPjIwMTM8L3llYXI+PC9kYXRlcz48aXNibj4wMTcxLTg2
MzAmI3hEOzE2MTYtMTU5OTwvaXNibj48dXJscz48L3VybHM+PGVsZWN0cm9uaWMtcmVzb3VyY2Ut
bnVtPjEwLjMzNTQvbWVwczEwMTAyPC9lbGVjdHJvbmljLXJlc291cmNlLW51bT48L3JlY29yZD48
L0NpdGU+PENpdGU+PEF1dGhvcj5MYUpldW5lc3NlPC9BdXRob3I+PFllYXI+MjAxNDwvWWVhcj48
UmVjTnVtPjQ0PC9SZWNOdW0+PHJlY29yZD48cmVjLW51bWJlcj40NDwvcmVjLW51bWJlcj48Zm9y
ZWlnbi1rZXlzPjxrZXkgYXBwPSJFTiIgZGItaWQ9IjBld3Nlcjl6bnN3c2R2ZWR4dzd4MmZ6eWUw
MHdwNTAyMDVycyIgdGltZXN0YW1wPSIxNTcxMDIxNjE0Ij40NDwva2V5PjwvZm9yZWlnbi1rZXlz
PjxyZWYtdHlwZSBuYW1lPSJKb3VybmFsIEFydGljbGUiPjE3PC9yZWYtdHlwZT48Y29udHJpYnV0
b3JzPjxhdXRob3JzPjxhdXRob3I+TGFKZXVuZXNzZSwgVG9kZCBDLjwvYXV0aG9yPjxhdXRob3I+
V2hhbSwgRHJldyBDLjwvYXV0aG9yPjxhdXRob3I+UGV0dGF5LCBELiBUeWU8L2F1dGhvcj48YXV0
aG9yPlBhcmtpbnNvbiwgSm9obiBFdmVyZXR0PC9hdXRob3I+PGF1dGhvcj5LZXNoYXZtdXJ0aHks
IFNoYXNoYW5rPC9hdXRob3I+PGF1dGhvcj5DaGVuLCBDaGFvbHVuIEFsbGVuPC9hdXRob3I+PC9h
dXRob3JzPjwvY29udHJpYnV0b3JzPjxhdXRoLWFkZHJlc3M+dGNsM0Bwc3UuZWR1JiN4RDtQZW5u
IFN0YXRlIFVuaXYsIERlcHQgQmlvbCwgVW5pdmVyc2l0eSBQaywgUEEgMTY4MDIgVVNBPC9hdXRo
LWFkZHJlc3M+PHRpdGxlcz48dGl0bGU+RWNvbG9naWNhbGx5IGRpZmZlcmVudGlhdGVkIHN0cmVz
cy10b2xlcmFudCBlbmRvc3ltYmlvbnRzIGluIHRoZSBkaW5vZmxhZ2VsbGF0ZSBnZW51cyBTeW1i
aW9kaW5pdW0gKERpbm9waHljZWFlKSBDbGFkZSBEIGFyZSBkaWZmZXJlbnQgc3BlY2llczwvdGl0
bGU+PHNlY29uZGFyeS10aXRsZT5QaHljb2xvZ2lhPC9zZWNvbmRhcnktdGl0bGU+PC90aXRsZXM+
PHBlcmlvZGljYWw+PGZ1bGwtdGl0bGU+UGh5Y29sb2dpYTwvZnVsbC10aXRsZT48YWJici0xPlBo
eWNvbG9naWE8L2FiYnItMT48YWJici0yPlBoeWNvbG9naWE8L2FiYnItMj48L3BlcmlvZGljYWw+
PHBhZ2VzPjMwNS0zMTk8L3BhZ2VzPjx2b2x1bWU+NTM8L3ZvbHVtZT48bnVtYmVyPjQ8L251bWJl
cj48a2V5d29yZHM+PGtleXdvcmQ+Q25pZGFyaWEgWzQxMDAwXTwva2V5d29yZD48a2V5d29yZD5Q
eXJyb3BoeXRhIFsxNDUwMC1OZXddPC9rZXl3b3JkPjxrZXl3b3JkPlBvcHVsYXRpb24gU3R1ZGll
czwva2V5d29yZD48a2V5d29yZD5FY29sb2d5LCBFbnZpcm9ubWVudGFsIFNjaWVuY2VzPC9rZXl3
b3JkPjxrZXl3b3JkPlBvcHVsYXRpb24gU3R1ZGllczwva2V5d29yZD48a2V5d29yZD5CaW9nZW9n
cmFwaHk8L2tleXdvcmQ+PGtleXdvcmQ+RXN0dWFyaW5lIEVjb2xvZ3k8L2tleXdvcmQ+PGtleXdv
cmQ+UG9wdWxhdGlvbiBHZW5ldGljczwva2V5d29yZD48a2V5d29yZD5TeXN0ZW1hdGljcyBhbmQg
VGF4b25vbXk8L2tleXdvcmQ+PGtleXdvcmQ+bGFyZ2Ugc3VidW5pdCByRE5BPC9rZXl3b3JkPjxr
ZXl3b3JkPnNpbmdsZS1jb3B5IG1pY3Jvc2F0ZWxsaXRlIG51Y2xlYXIgRE5BPC9rZXl3b3JkPjxr
ZXl3b3JkPmNobG9yb3BsYXN0LWVuY29kZWQgMjNTIHJETkE8L2tleXdvcmQ+PGtleXdvcmQ+SW52
ZXJ0ZWJyYXRhPC9rZXl3b3JkPjxrZXl3b3JkPkFuaW1hbGlhPC9rZXl3b3JkPjxrZXl3b3JkPkFs
Z2FlPC9rZXl3b3JkPjxrZXl3b3JkPlBsYW50YWU8L2tleXdvcmQ+PGtleXdvcmQ+MDA1MDQsIEdl
bmVyYWwgYmlvbG9neSAtIFRheG9ub215LCBub21lbmNsYXR1cmUgYW5kIHRlcm1pbm9sb2d5PC9r
ZXl3b3JkPjxrZXl3b3JkPjAzNTA0LCBHZW5ldGljcyAtIFBsYW50PC9rZXl3b3JkPjxrZXl3b3Jk
PjAzNTA2LCBHZW5ldGljcyAtIEFuaW1hbDwva2V5d29yZD48a2V5d29yZD4wMzUwOSwgR2VuZXRp
Y3MgLSBQb3B1bGF0aW9uIGdlbmV0aWNzPC9rZXl3b3JkPjxrZXl3b3JkPjA3NTAyLCBFY29sb2d5
OiBlbnZpcm9ubWVudGFsIGJpb2xvZ3kgLSBHZW5lcmFsIGFuZCBtZXRob2RzPC9rZXl3b3JkPjxr
ZXl3b3JkPjA3NTA2LCBFY29sb2d5OiBlbnZpcm9ubWVudGFsIGJpb2xvZ3kgLSBQbDwva2V5d29y
ZD48L2tleXdvcmRzPjxkYXRlcz48eWVhcj4yMDE0PC95ZWFyPjwvZGF0ZXM+PGlzYm4+MDAzMS04
ODg0PC9pc2JuPjxhY2Nlc3Npb24tbnVtPkJpb2FiczpiYWNkMjAxNDAwNTkxOTAwPC9hY2Nlc3Np
b24tbnVtPjx1cmxzPjxyZWxhdGVkLXVybHM+PHVybD4mbHQ7R28gdG8gSVNJJmd0OzovL0JJT0FC
UzpCQUNEMjAxNDAwNTkxOTAwPC91cmw+PC9yZWxhdGVkLXVybHM+PC91cmxzPjxsYW5ndWFnZT5F
bmdsaXNoPC9sYW5ndWFnZT48L3JlY29yZD48L0NpdGU+PENpdGU+PEF1dGhvcj5EJmFwb3M7QW5n
ZWxvPC9BdXRob3I+PFllYXI+MjAxNTwvWWVhcj48UmVjTnVtPjEyOTM8L1JlY051bT48cmVjb3Jk
PjxyZWMtbnVtYmVyPjEyOTM8L3JlYy1udW1iZXI+PGZvcmVpZ24ta2V5cz48a2V5IGFwcD0iRU4i
IGRiLWlkPSIwZXdzZXI5em5zd3NkdmVkeHc3eDJmenllMDB3cDUwMjA1cnMiIHRpbWVzdGFtcD0i
MTY0NTg5MzAxMSI+MTI5Mzwva2V5PjwvZm9yZWlnbi1rZXlzPjxyZWYtdHlwZSBuYW1lPSJKb3Vy
bmFsIEFydGljbGUiPjE3PC9yZWYtdHlwZT48Y29udHJpYnV0b3JzPjxhdXRob3JzPjxhdXRob3I+
RCZhcG9zO0FuZ2VsbywgQy48L2F1dGhvcj48YXV0aG9yPkh1bWUsIEIuIEMuPC9hdXRob3I+PGF1
dGhvcj5CdXJ0LCBKLjwvYXV0aG9yPjxhdXRob3I+U21pdGgsIEUuIEcuPC9hdXRob3I+PGF1dGhv
cj5BY2h0ZXJiZXJnLCBFLiBQLjwvYXV0aG9yPjxhdXRob3I+V2llZGVubWFubiwgSi48L2F1dGhv
cj48L2F1dGhvcnM+PC9jb250cmlidXRvcnM+PGF1dGgtYWRkcmVzcz5Db3JhbCBSZWVmIExhYm9y
YXRvcnksIE9jZWFuIGFuZCBFYXJ0aCBTY2llbmNlLCBVbml2ZXJzaXR5IG9mIFNvdXRoYW1wdG9u
LCBXYXRlcmZyb250IENhbXB1cywgTmF0aW9uYWwgT2NlYW5vZ3JhcGh5IENlbnRyZSwgU291dGhh
bXB0b24sIFVLLiYjeEQ7TWFyaW5lIEJpb2xvZ3kgTGFib3JhdG9yeSwgQ2VudHJlIGZvciBHZW5v
bWljcyBhbmQgU3lzdGVtcyBCaW9sb2d5LCBOZXcgWW9yayBVbml2ZXJzaXR5IEFidSBEaGFiaSwg
QWJ1IERoYWJpLCBVQUUuJiN4RDtHRU9NQVIsIEhlbG1ob2x0eiBDZW50cmUgZm9yIE9jZWFuIFJl
c2VhcmNoLCBLaWVsLCBHZXJtYW55LiYjeEQ7SW5zdGl0dXRlIGZvciBMaWZlIFNjaWVuY2VzLCBV
bml2ZXJzaXR5IG9mIFNvdXRoYW1wdG9uLCBIaWdoZmllbGQgQ2FtcHVzLCBTb3V0aGFtcHRvbiwg
VUsuPC9hdXRoLWFkZHJlc3M+PHRpdGxlcz48dGl0bGU+TG9jYWwgYWRhcHRhdGlvbiBjb25zdHJh
aW5zIHRoZSBkaXN0cmlidXRpb24gcG90ZW50aWFsIG9mIGhlYXQtdG9sZXJhbnQgU3ltYmlvZGlu
aXVtIGZyb20gdGhlIFBlcnNpYW4vQXJhYmlhbiBHdWxmPC90aXRsZT48c2Vjb25kYXJ5LXRpdGxl
PklTTUUgSjwvc2Vjb25kYXJ5LXRpdGxlPjwvdGl0bGVzPjxwZXJpb2RpY2FsPjxmdWxsLXRpdGxl
PklTTUUgSjwvZnVsbC10aXRsZT48L3BlcmlvZGljYWw+PHBhZ2VzPjI1NTEtNjA8L3BhZ2VzPjx2
b2x1bWU+OTwvdm9sdW1lPjxudW1iZXI+MTI8L251bWJlcj48ZWRpdGlvbj4yMDE1LzA1LzIwPC9l
ZGl0aW9uPjxrZXl3b3Jkcz48a2V5d29yZD5BY2NsaW1hdGl6YXRpb248L2tleXdvcmQ+PGtleXdv
cmQ+QWRhcHRhdGlvbiwgUGh5c2lvbG9naWNhbDwva2V5d29yZD48a2V5d29yZD5BbmltYWxzPC9r
ZXl3b3JkPjxrZXl3b3JkPkFudGhvem9hL3BoeXNpb2xvZ3k8L2tleXdvcmQ+PGtleXdvcmQ+RGlu
b2ZsYWdlbGxpZGEvY2hlbWlzdHJ5LypwaHlzaW9sb2d5PC9rZXl3b3JkPjxrZXl3b3JkPkhvdCBU
ZW1wZXJhdHVyZTwva2V5d29yZD48a2V5d29yZD5JbmRpYW4gT2NlYW48L2tleXdvcmQ+PGtleXdv
cmQ+T21hbjwva2V5d29yZD48a2V5d29yZD5TZWFzb25zPC9rZXl3b3JkPjxrZXl3b3JkPlNlYXdh
dGVyL2NoZW1pc3RyeTwva2V5d29yZD48a2V5d29yZD5TeW1iaW9zaXM8L2tleXdvcmQ+PC9rZXl3
b3Jkcz48ZGF0ZXM+PHllYXI+MjAxNTwveWVhcj48cHViLWRhdGVzPjxkYXRlPkRlYzwvZGF0ZT48
L3B1Yi1kYXRlcz48L2RhdGVzPjxpc2JuPjE3NTEtNzM3MCAoRWxlY3Ryb25pYykmI3hEOzE3NTEt
NzM2MiAoTGlua2luZyk8L2lzYm4+PGFjY2Vzc2lvbi1udW0+MjU5ODkzNzA8L2FjY2Vzc2lvbi1u
dW0+PHVybHM+PHJlbGF0ZWQtdXJscz48dXJsPmh0dHBzOi8vd3d3Lm5jYmkubmxtLm5paC5nb3Yv
cHVibWVkLzI1OTg5MzcwPC91cmw+PC9yZWxhdGVkLXVybHM+PC91cmxzPjxjdXN0b20yPlBNQzQ4
MTc2MjI8L2N1c3RvbTI+PGVsZWN0cm9uaWMtcmVzb3VyY2UtbnVtPjEwLjEwMzgvaXNtZWouMjAx
NS44MDwvZWxlY3Ryb25pYy1yZXNvdXJjZS1udW0+PC9yZWNvcmQ+PC9DaXRlPjxDaXRlPjxBdXRo
b3I+SG9hZGxleTwvQXV0aG9yPjxZZWFyPjIwMTk8L1llYXI+PFJlY051bT45MTI8L1JlY051bT48
cmVjb3JkPjxyZWMtbnVtYmVyPjkxMjwvcmVjLW51bWJlcj48Zm9yZWlnbi1rZXlzPjxrZXkgYXBw
PSJFTiIgZGItaWQ9IjBld3Nlcjl6bnN3c2R2ZWR4dzd4MmZ6eWUwMHdwNTAyMDVycyIgdGltZXN0
YW1wPSIxNTcxMDIxNjIwIj45MTI8L2tleT48L2ZvcmVpZ24ta2V5cz48cmVmLXR5cGUgbmFtZT0i
Sm91cm5hbCBBcnRpY2xlIj4xNzwvcmVmLXR5cGU+PGNvbnRyaWJ1dG9ycz48YXV0aG9ycz48YXV0
aG9yPkhvYWRsZXksIEsuIEQuPC9hdXRob3I+PGF1dGhvcj5MZXdpcywgQS4gTS48L2F1dGhvcj48
YXV0aG9yPldoYW0sIEQuIEMuPC9hdXRob3I+PGF1dGhvcj5QZXR0YXksIEQuIFQuPC9hdXRob3I+
PGF1dGhvcj5HcmFzc28sIEMuPC9hdXRob3I+PGF1dGhvcj5TbWl0aCwgUi48L2F1dGhvcj48YXV0
aG9yPktlbXAsIEQuIFcuPC9hdXRob3I+PGF1dGhvcj5MYUpldW5lc3NlLCBULiBDLjwvYXV0aG9y
PjxhdXRob3I+V2FybmVyLCBNLiBFLjwvYXV0aG9yPjwvYXV0aG9ycz48L2NvbnRyaWJ1dG9ycz48
YXV0aC1hZGRyZXNzPlNjaG9vbCBvZiBNYXJpbmUgU2NpZW5jZSBhbmQgUG9saWN5LCBVbml2ZXJz
aXR5IG9mIERlbGF3YXJlLCBMZXdlcywgREUsIFVuaXRlZCBTdGF0ZXMuIGtob2FkbGV5QGdlb21h
ci5kZS4mI3hEO0dFT01BUiBIZWxtaG9sdHogQ2VudHJlIGZvciBPY2VhbiBSZXNlYXJjaCwgS2ll
bCwgR2VybWFueS4ga2hvYWRsZXlAZ2VvbWFyLmRlLiYjeEQ7RGVwYXJ0bWVudCBvZiBCaW9sb2d5
LCBQZW5uc3lsdmFuaWEgU3RhdGUgVW5pdmVyc2l0eSwgVW5pdmVyc2l0eSBwYXJrLCBQQSwgVW5p
dGVkIFN0YXRlcy4mI3hEO1NjaG9vbCBvZiBNYXJpbmUgU2NpZW5jZSBhbmQgUG9saWN5LCBVbml2
ZXJzaXR5IG9mIERlbGF3YXJlLCBMZXdlcywgREUsIFVuaXRlZCBTdGF0ZXMuJiN4RDtTY2llbmNl
IFVuZGVyIFNhaWwsIFNhcmFzb3RhLCBVbml0ZWQgU3RhdGVzLiYjeEQ7RGVwYXJ0bWVudCBvZiBC
aW9sb2d5LCBVbml2ZXJzaXR5IG9mIEFsYWJhbWEgYXQgQmlybWluZ2hhbSwgQmlybWluZ2hhbSwg
QUwsIFVuaXRlZCBTdGF0ZXMuPC9hdXRoLWFkZHJlc3M+PHRpdGxlcz48dGl0bGU+SG9zdC1zeW1i
aW9udCBjb21iaW5hdGlvbnMgZGljdGF0ZSB0aGUgcGhvdG8tcGh5c2lvbG9naWNhbCByZXNwb25z
ZSBvZiByZWVmLWJ1aWxkaW5nIGNvcmFscyB0byB0aGVybWFsIHN0cmVzczwvdGl0bGU+PHNlY29u
ZGFyeS10aXRsZT5TY2kgUmVwPC9zZWNvbmRhcnktdGl0bGU+PC90aXRsZXM+PHBlcmlvZGljYWw+
PGZ1bGwtdGl0bGU+U2NpIFJlcDwvZnVsbC10aXRsZT48L3BlcmlvZGljYWw+PHBhZ2VzPjk5ODU8
L3BhZ2VzPjx2b2x1bWU+OTwvdm9sdW1lPjxudW1iZXI+MTwvbnVtYmVyPjxlZGl0aW9uPjIwMTkv
MDcvMTI8L2VkaXRpb24+PGRhdGVzPjx5ZWFyPjIwMTk8L3llYXI+PHB1Yi1kYXRlcz48ZGF0ZT5K
dWwgMTA8L2RhdGU+PC9wdWItZGF0ZXM+PC9kYXRlcz48aXNibj4yMDQ1LTIzMjIgKEVsZWN0cm9u
aWMpJiN4RDsyMDQ1LTIzMjIgKExpbmtpbmcpPC9pc2JuPjxhY2Nlc3Npb24tbnVtPjMxMjkyNDk5
PC9hY2Nlc3Npb24tbnVtPjx1cmxzPjxyZWxhdGVkLXVybHM+PHVybD5odHRwczovL3d3dy5uY2Jp
Lm5sbS5uaWguZ292L3B1Ym1lZC8zMTI5MjQ5OTwvdXJsPjwvcmVsYXRlZC11cmxzPjwvdXJscz48
Y3VzdG9tMj5QTUM2NjIwMjk0PC9jdXN0b20yPjxlbGVjdHJvbmljLXJlc291cmNlLW51bT4xMC4x
MDM4L3M0MTU5OC0wMTktNDY0MTItNDwvZWxlY3Ryb25pYy1yZXNvdXJjZS1udW0+PC9yZWNvcmQ+
PC9DaXRlPjwvRW5kTm90ZT5=
</w:fldData>
        </w:fldChar>
      </w:r>
      <w:r w:rsidR="00D237A5">
        <w:rPr>
          <w:rFonts w:eastAsia="Times New Roman"/>
          <w:color w:val="000000"/>
          <w:lang w:val="en-GB" w:eastAsia="en-GB"/>
        </w:rPr>
        <w:instrText xml:space="preserve"> ADDIN EN.CITE.DATA </w:instrText>
      </w:r>
      <w:r w:rsidR="00D237A5">
        <w:rPr>
          <w:rFonts w:eastAsia="Times New Roman"/>
          <w:color w:val="000000"/>
          <w:lang w:val="en-GB" w:eastAsia="en-GB"/>
        </w:rPr>
      </w:r>
      <w:r w:rsidR="00D237A5">
        <w:rPr>
          <w:rFonts w:eastAsia="Times New Roman"/>
          <w:color w:val="000000"/>
          <w:lang w:val="en-GB" w:eastAsia="en-GB"/>
        </w:rPr>
        <w:fldChar w:fldCharType="end"/>
      </w:r>
      <w:r w:rsidR="006C53D6">
        <w:rPr>
          <w:rFonts w:eastAsia="Times New Roman"/>
          <w:color w:val="000000"/>
          <w:lang w:val="en-GB" w:eastAsia="en-GB"/>
        </w:rPr>
      </w:r>
      <w:r w:rsidR="006C53D6">
        <w:rPr>
          <w:rFonts w:eastAsia="Times New Roman"/>
          <w:color w:val="000000"/>
          <w:lang w:val="en-GB" w:eastAsia="en-GB"/>
        </w:rPr>
        <w:fldChar w:fldCharType="separate"/>
      </w:r>
      <w:r w:rsidR="00D237A5">
        <w:rPr>
          <w:rFonts w:eastAsia="Times New Roman"/>
          <w:noProof/>
          <w:color w:val="000000"/>
          <w:lang w:val="en-GB" w:eastAsia="en-GB"/>
        </w:rPr>
        <w:t>(Rowan and Knowlton 1995, Sampayo</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07, Bongaerts</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10, Finney</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10, LaJeunesse</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10, Silverstein</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12, Baker</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13, LaJeunesse</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14, D'Angelo</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15, Hoadley</w:t>
      </w:r>
      <w:r w:rsidR="00D237A5" w:rsidRPr="00D237A5">
        <w:rPr>
          <w:rFonts w:eastAsia="Times New Roman"/>
          <w:i/>
          <w:noProof/>
          <w:color w:val="000000"/>
          <w:lang w:val="en-GB" w:eastAsia="en-GB"/>
        </w:rPr>
        <w:t xml:space="preserve"> et al.</w:t>
      </w:r>
      <w:r w:rsidR="00D237A5">
        <w:rPr>
          <w:rFonts w:eastAsia="Times New Roman"/>
          <w:noProof/>
          <w:color w:val="000000"/>
          <w:lang w:val="en-GB" w:eastAsia="en-GB"/>
        </w:rPr>
        <w:t xml:space="preserve"> 2019)</w:t>
      </w:r>
      <w:r w:rsidR="006C53D6">
        <w:rPr>
          <w:rFonts w:eastAsia="Times New Roman"/>
          <w:color w:val="000000"/>
          <w:lang w:val="en-GB" w:eastAsia="en-GB"/>
        </w:rPr>
        <w:fldChar w:fldCharType="end"/>
      </w:r>
      <w:r w:rsidR="006C53D6">
        <w:rPr>
          <w:rFonts w:eastAsia="Times New Roman"/>
          <w:color w:val="000000"/>
          <w:lang w:val="en-GB" w:eastAsia="en-GB"/>
        </w:rPr>
        <w:t xml:space="preserve">. </w:t>
      </w:r>
      <w:r w:rsidR="0034046E">
        <w:rPr>
          <w:rFonts w:eastAsia="Times New Roman"/>
          <w:iCs/>
          <w:color w:val="000000"/>
          <w:lang w:val="en-GB" w:eastAsia="en-GB"/>
        </w:rPr>
        <w:t xml:space="preserve">Prevailing </w:t>
      </w:r>
      <w:r w:rsidR="0034046E">
        <w:rPr>
          <w:rFonts w:eastAsia="Times New Roman"/>
          <w:color w:val="000000"/>
          <w:lang w:val="en-GB" w:eastAsia="en-GB"/>
        </w:rPr>
        <w:t>water temperatures in a given year</w:t>
      </w:r>
      <w:r w:rsidR="00392976">
        <w:rPr>
          <w:rFonts w:eastAsia="Times New Roman"/>
          <w:color w:val="000000"/>
          <w:lang w:val="en-GB" w:eastAsia="en-GB"/>
        </w:rPr>
        <w:t>,</w:t>
      </w:r>
      <w:r w:rsidR="0034046E">
        <w:rPr>
          <w:rFonts w:eastAsia="Times New Roman"/>
          <w:color w:val="000000"/>
          <w:lang w:val="en-GB" w:eastAsia="en-GB"/>
        </w:rPr>
        <w:t xml:space="preserve"> </w:t>
      </w:r>
      <w:r w:rsidR="00B5428A">
        <w:rPr>
          <w:rFonts w:eastAsia="Times New Roman"/>
          <w:color w:val="000000"/>
          <w:lang w:val="en-GB" w:eastAsia="en-GB"/>
        </w:rPr>
        <w:t xml:space="preserve">or </w:t>
      </w:r>
      <w:r w:rsidR="00BC1753">
        <w:rPr>
          <w:rFonts w:eastAsia="Times New Roman"/>
          <w:iCs/>
          <w:color w:val="000000"/>
          <w:lang w:val="en-GB" w:eastAsia="en-GB"/>
        </w:rPr>
        <w:t>region</w:t>
      </w:r>
      <w:r w:rsidR="00392976">
        <w:rPr>
          <w:rFonts w:eastAsia="Times New Roman"/>
          <w:iCs/>
          <w:color w:val="000000"/>
          <w:lang w:val="en-GB" w:eastAsia="en-GB"/>
        </w:rPr>
        <w:t>,</w:t>
      </w:r>
      <w:r w:rsidR="00BC1753">
        <w:rPr>
          <w:rFonts w:eastAsia="Times New Roman"/>
          <w:iCs/>
          <w:color w:val="000000"/>
          <w:lang w:val="en-GB" w:eastAsia="en-GB"/>
        </w:rPr>
        <w:t xml:space="preserve"> </w:t>
      </w:r>
      <w:r w:rsidR="000B6A69">
        <w:rPr>
          <w:rFonts w:eastAsia="Times New Roman"/>
          <w:iCs/>
          <w:color w:val="000000"/>
          <w:lang w:val="en-GB" w:eastAsia="en-GB"/>
        </w:rPr>
        <w:t>may</w:t>
      </w:r>
      <w:r w:rsidR="00BC1753">
        <w:rPr>
          <w:rFonts w:eastAsia="Times New Roman"/>
          <w:iCs/>
          <w:color w:val="000000"/>
          <w:lang w:val="en-GB" w:eastAsia="en-GB"/>
        </w:rPr>
        <w:t xml:space="preserve"> </w:t>
      </w:r>
      <w:r w:rsidR="0034046E">
        <w:rPr>
          <w:rFonts w:eastAsia="Times New Roman"/>
          <w:iCs/>
          <w:color w:val="000000"/>
          <w:lang w:val="en-GB" w:eastAsia="en-GB"/>
        </w:rPr>
        <w:t xml:space="preserve">explain why </w:t>
      </w:r>
      <w:r w:rsidR="000B6A69">
        <w:rPr>
          <w:rFonts w:eastAsia="Times New Roman"/>
          <w:iCs/>
          <w:color w:val="000000"/>
          <w:lang w:val="en-GB" w:eastAsia="en-GB"/>
        </w:rPr>
        <w:t xml:space="preserve">different host populations were dominated by one </w:t>
      </w:r>
      <w:r w:rsidR="000B6A69" w:rsidRPr="00AF4FFE">
        <w:rPr>
          <w:rFonts w:eastAsia="Times New Roman"/>
          <w:iCs/>
          <w:color w:val="000000"/>
          <w:lang w:val="en-GB" w:eastAsia="en-GB"/>
        </w:rPr>
        <w:t>symbiont</w:t>
      </w:r>
      <w:r w:rsidR="000B6A69">
        <w:rPr>
          <w:rFonts w:eastAsia="Times New Roman"/>
          <w:iCs/>
          <w:color w:val="000000"/>
          <w:lang w:val="en-GB" w:eastAsia="en-GB"/>
        </w:rPr>
        <w:t xml:space="preserve"> or the other </w:t>
      </w:r>
      <w:r w:rsidR="000B6A69">
        <w:rPr>
          <w:rFonts w:eastAsia="Times New Roman"/>
          <w:iCs/>
          <w:color w:val="000000"/>
          <w:lang w:val="en-GB" w:eastAsia="en-GB"/>
        </w:rPr>
        <w:fldChar w:fldCharType="begin"/>
      </w:r>
      <w:r w:rsidR="000B6A69">
        <w:rPr>
          <w:rFonts w:eastAsia="Times New Roman"/>
          <w:iCs/>
          <w:color w:val="000000"/>
          <w:lang w:val="en-GB" w:eastAsia="en-GB"/>
        </w:rPr>
        <w:instrText xml:space="preserve"> ADDIN EN.CITE &lt;EndNote&gt;&lt;Cite&gt;&lt;Author&gt;Dall’Olio&lt;/Author&gt;&lt;Year&gt;2022&lt;/Year&gt;&lt;RecNum&gt;1347&lt;/RecNum&gt;&lt;DisplayText&gt;(Dall’Olio&lt;style face="italic"&gt; et al.&lt;/style&gt; 2022)&lt;/DisplayText&gt;&lt;record&gt;&lt;rec-number&gt;1347&lt;/rec-number&gt;&lt;foreign-keys&gt;&lt;key app="EN" db-id="0ewser9znswsdvedxw7x2fzye00wp50205rs" timestamp="1653386371"&gt;1347&lt;/key&gt;&lt;/foreign-keys&gt;&lt;ref-type name="Journal Article"&gt;17&lt;/ref-type&gt;&lt;contributors&gt;&lt;authors&gt;&lt;author&gt;Dall’Olio, Lucija Raspor&lt;/author&gt;&lt;author&gt;Beran, Alfred&lt;/author&gt;&lt;author&gt;Flander-Putrle, Vesna&lt;/author&gt;&lt;author&gt;Malej, Alenka&lt;/author&gt;&lt;author&gt;Ramšak, Andreja&lt;/author&gt;&lt;/authors&gt;&lt;/contributors&gt;&lt;titles&gt;&lt;title&gt;Diversity of Dinoflagellate Symbionts in Scyphozoan Hosts From Shallow Environments: The Mediterranean Sea and Cabo Frio (Rio de Janeiro, Brazil)&lt;/title&gt;&lt;secondary-title&gt;Frontiers in Marine Science&lt;/secondary-title&gt;&lt;/titles&gt;&lt;periodical&gt;&lt;full-title&gt;Frontiers in Marine Science&lt;/full-title&gt;&lt;/periodical&gt;&lt;volume&gt;9&lt;/volume&gt;&lt;dates&gt;&lt;year&gt;2022&lt;/year&gt;&lt;/dates&gt;&lt;isbn&gt;2296-7745&lt;/isbn&gt;&lt;urls&gt;&lt;/urls&gt;&lt;electronic-resource-num&gt;10.3389/fmars.2022.867554&lt;/electronic-resource-num&gt;&lt;/record&gt;&lt;/Cite&gt;&lt;/EndNote&gt;</w:instrText>
      </w:r>
      <w:r w:rsidR="000B6A69">
        <w:rPr>
          <w:rFonts w:eastAsia="Times New Roman"/>
          <w:iCs/>
          <w:color w:val="000000"/>
          <w:lang w:val="en-GB" w:eastAsia="en-GB"/>
        </w:rPr>
        <w:fldChar w:fldCharType="separate"/>
      </w:r>
      <w:r w:rsidR="000B6A69">
        <w:rPr>
          <w:rFonts w:eastAsia="Times New Roman"/>
          <w:iCs/>
          <w:noProof/>
          <w:color w:val="000000"/>
          <w:lang w:val="en-GB" w:eastAsia="en-GB"/>
        </w:rPr>
        <w:t>(Dall’Olio</w:t>
      </w:r>
      <w:r w:rsidR="000B6A69" w:rsidRPr="000B6A69">
        <w:rPr>
          <w:rFonts w:eastAsia="Times New Roman"/>
          <w:i/>
          <w:iCs/>
          <w:noProof/>
          <w:color w:val="000000"/>
          <w:lang w:val="en-GB" w:eastAsia="en-GB"/>
        </w:rPr>
        <w:t xml:space="preserve"> et al.</w:t>
      </w:r>
      <w:r w:rsidR="000B6A69">
        <w:rPr>
          <w:rFonts w:eastAsia="Times New Roman"/>
          <w:iCs/>
          <w:noProof/>
          <w:color w:val="000000"/>
          <w:lang w:val="en-GB" w:eastAsia="en-GB"/>
        </w:rPr>
        <w:t xml:space="preserve"> 2022)</w:t>
      </w:r>
      <w:r w:rsidR="000B6A69">
        <w:rPr>
          <w:rFonts w:eastAsia="Times New Roman"/>
          <w:iCs/>
          <w:color w:val="000000"/>
          <w:lang w:val="en-GB" w:eastAsia="en-GB"/>
        </w:rPr>
        <w:fldChar w:fldCharType="end"/>
      </w:r>
      <w:r w:rsidR="000B6A69">
        <w:rPr>
          <w:rFonts w:eastAsia="Times New Roman"/>
          <w:iCs/>
          <w:color w:val="000000"/>
          <w:lang w:val="en-GB" w:eastAsia="en-GB"/>
        </w:rPr>
        <w:t xml:space="preserve">. </w:t>
      </w:r>
      <w:r w:rsidR="0034046E">
        <w:rPr>
          <w:rFonts w:eastAsia="Times New Roman"/>
          <w:noProof/>
          <w:color w:val="000000"/>
          <w:lang w:val="en-GB" w:eastAsia="en-GB"/>
        </w:rPr>
        <w:t xml:space="preserve">The </w:t>
      </w:r>
      <w:r w:rsidR="0034046E">
        <w:rPr>
          <w:rFonts w:eastAsia="Times New Roman"/>
          <w:color w:val="000000"/>
          <w:lang w:val="en-GB" w:eastAsia="en-GB"/>
        </w:rPr>
        <w:t xml:space="preserve">Mediterranean Sea experiences strong seasonal changes in temperature and light among its different basins </w:t>
      </w:r>
      <w:r w:rsidR="0034046E">
        <w:rPr>
          <w:rFonts w:eastAsia="Times New Roman"/>
          <w:color w:val="000000"/>
          <w:lang w:val="en-GB" w:eastAsia="en-GB"/>
        </w:rPr>
        <w:fldChar w:fldCharType="begin">
          <w:fldData xml:space="preserve">PEVuZE5vdGU+PENpdGU+PEF1dGhvcj5DYXNhZG8tQW1lesO6YTwvQXV0aG9yPjxZZWFyPjIwMTY8
L1llYXI+PFJlY051bT45MjA8L1JlY051bT48RGlzcGxheVRleHQ+KENhc2Fkby1BbWV6w7phPHN0
eWxlIGZhY2U9Iml0YWxpYyI+IGV0IGFsLjwvc3R5bGU+IDIwMTYsIENvbGw8c3R5bGUgZmFjZT0i
aXRhbGljIj4gZXQgYWwuPC9zdHlsZT4gMjAxMCk8L0Rpc3BsYXlUZXh0PjxyZWNvcmQ+PHJlYy1u
dW1iZXI+OTIwPC9yZWMtbnVtYmVyPjxmb3JlaWduLWtleXM+PGtleSBhcHA9IkVOIiBkYi1pZD0i
MGV3c2VyOXpuc3dzZHZlZHh3N3gyZnp5ZTAwd3A1MDIwNXJzIiB0aW1lc3RhbXA9IjE1NzE5NDIx
NzQiPjkyMDwva2V5PjwvZm9yZWlnbi1rZXlzPjxyZWYtdHlwZSBuYW1lPSJCb29rIFNlY3Rpb24i
PjU8L3JlZi10eXBlPjxjb250cmlidXRvcnM+PGF1dGhvcnM+PGF1dGhvcj5DYXNhZG8tQW1lesO6
YSwgUGlsYXI8L2F1dGhvcj48YXV0aG9yPlRlcnLDs24tU2lnbGVyLCBBbGVqYW5kcm88L2F1dGhv
cj48YXV0aG9yPlBpbnrDs24sIEpvcmdlIEguPC9hdXRob3I+PGF1dGhvcj5GdXJsYSwgUGFvbGE8
L2F1dGhvcj48YXV0aG9yPkZvcmNpb2xpLCBEaWRpZXI8L2F1dGhvcj48YXV0aG9yPkFsbGVtYW5k
LCBEZW5pczwvYXV0aG9yPjxhdXRob3I+UmliZXMsIE1hcnRhPC9hdXRob3I+PGF1dGhvcj5Db21h
LCBSYWZlbDwvYXV0aG9yPjwvYXV0aG9ycz48L2NvbnRyaWJ1dG9ycz48dGl0bGVzPjx0aXRsZT5H
ZW5lcmFsIEVjb2xvZ2ljYWwgQXNwZWN0cyBvZiBBbnRob3pvYW4tU3ltYmlvZGluaXVtIEludGVy
YWN0aW9ucyBpbiB0aGUgTWVkaXRlcnJhbmVhbiBTZWE8L3RpdGxlPjxzZWNvbmRhcnktdGl0bGU+
VGhlIENuaWRhcmlhLCBQYXN0LCBQcmVzZW50IGFuZCBGdXR1cmU8L3NlY29uZGFyeS10aXRsZT48
L3RpdGxlcz48cGFnZXM+Mzc1LTM4NjwvcGFnZXM+PHNlY3Rpb24+Q2hhcHRlciAyNDwvc2VjdGlv
bj48ZGF0ZXM+PHllYXI+MjAxNjwveWVhcj48L2RhdGVzPjxpc2JuPjk3OC0zLTMxOS0zMTMwMy0w
JiN4RDs5NzgtMy0zMTktMzEzMDUtNDwvaXNibj48dXJscz48L3VybHM+PGVsZWN0cm9uaWMtcmVz
b3VyY2UtbnVtPjEwLjEwMDcvOTc4LTMtMzE5LTMxMzA1LTRfMjQ8L2VsZWN0cm9uaWMtcmVzb3Vy
Y2UtbnVtPjwvcmVjb3JkPjwvQ2l0ZT48Q2l0ZT48QXV0aG9yPkNvbGw8L0F1dGhvcj48WWVhcj4y
MDEwPC9ZZWFyPjxSZWNOdW0+MTI5NjwvUmVjTnVtPjxyZWNvcmQ+PHJlYy1udW1iZXI+MTI5Njwv
cmVjLW51bWJlcj48Zm9yZWlnbi1rZXlzPjxrZXkgYXBwPSJFTiIgZGItaWQ9IjBld3Nlcjl6bnN3
c2R2ZWR4dzd4MmZ6eWUwMHdwNTAyMDVycyIgdGltZXN0YW1wPSIxNjQ1OTA2NTkwIj4xMjk2PC9r
ZXk+PC9mb3JlaWduLWtleXM+PHJlZi10eXBlIG5hbWU9IkpvdXJuYWwgQXJ0aWNsZSI+MTc8L3Jl
Zi10eXBlPjxjb250cmlidXRvcnM+PGF1dGhvcnM+PGF1dGhvcj5Db2xsLCBNLjwvYXV0aG9yPjxh
dXRob3I+UGlyb2RkaSwgQy48L2F1dGhvcj48YXV0aG9yPlN0ZWVuYmVlaywgSi48L2F1dGhvcj48
YXV0aG9yPkthc2NobmVyLCBLLjwvYXV0aG9yPjxhdXRob3I+QmVuIFJhaXMgTGFzcmFtLCBGLjwv
YXV0aG9yPjxhdXRob3I+QWd1enppLCBKLjwvYXV0aG9yPjxhdXRob3I+QmFsbGVzdGVyb3MsIEUu
PC9hdXRob3I+PGF1dGhvcj5CaWFuY2hpLCBDLiBOLjwvYXV0aG9yPjxhdXRob3I+Q29yYmVyYSwg
Si48L2F1dGhvcj48YXV0aG9yPkRhaWxpYW5pcywgVC48L2F1dGhvcj48YXV0aG9yPkRhbm92YXJv
LCBSLjwvYXV0aG9yPjxhdXRob3I+RXN0cmFkYSwgTS48L2F1dGhvcj48YXV0aG9yPkZyb2dsaWEs
IEMuPC9hdXRob3I+PGF1dGhvcj5HYWxpbCwgQi4gUy48L2F1dGhvcj48YXV0aG9yPkdhc29sLCBK
LiBNLjwvYXV0aG9yPjxhdXRob3I+R2VydHdhZ2VuLCBSLjwvYXV0aG9yPjxhdXRob3I+R2lsLCBK
LjwvYXV0aG9yPjxhdXRob3I+R3VpbGhhdW1vbiwgRi48L2F1dGhvcj48YXV0aG9yPktlc25lci1S
ZXllcywgSy48L2F1dGhvcj48YXV0aG9yPktpdHNvcywgTS4gUy48L2F1dGhvcj48YXV0aG9yPktv
dWtvdXJhcywgQS48L2F1dGhvcj48YXV0aG9yPkxhbXBhZGFyaW91LCBOLjwvYXV0aG9yPjxhdXRo
b3I+TGF4YW1hbmEsIEUuPC9hdXRob3I+PGF1dGhvcj5Mb3Blei1GZSBkZSBsYSBDdWFkcmEsIEMu
IE0uPC9hdXRob3I+PGF1dGhvcj5Mb3R6ZSwgSC4gSy48L2F1dGhvcj48YXV0aG9yPk1hcnRpbiwg
RC48L2F1dGhvcj48YXV0aG9yPk1vdWlsbG90LCBELjwvYXV0aG9yPjxhdXRob3I+T3JvLCBELjwv
YXV0aG9yPjxhdXRob3I+UmFpY2V2aWNoLCBTLjwvYXV0aG9yPjxhdXRob3I+Uml1cy1CYXJpbGUs
IEouPC9hdXRob3I+PGF1dGhvcj5TYWl6LVNhbGluYXMsIEouIEkuPC9hdXRob3I+PGF1dGhvcj5T
YW4gVmljZW50ZSwgQy48L2F1dGhvcj48YXV0aG9yPlNvbW90LCBTLjwvYXV0aG9yPjxhdXRob3I+
VGVtcGxhZG8sIEouPC9hdXRob3I+PGF1dGhvcj5UdXJvbiwgWC48L2F1dGhvcj48YXV0aG9yPlZh
ZmlkaXMsIEQuPC9hdXRob3I+PGF1dGhvcj5WaWxsYW51ZXZhLCBSLjwvYXV0aG9yPjxhdXRob3I+
Vm91bHRzaWFkb3UsIEUuPC9hdXRob3I+PC9hdXRob3JzPjwvY29udHJpYnV0b3JzPjxhdXRoLWFk
ZHJlc3M+SW5zdGl0dXQgZGUgQ2llbmNpZXMgZGVsIE1hciwgU2NpZW50aWZpYyBTcGFuaXNoIENv
dW5jaWwgKElDTS1DU0lDKSwgQmFyY2Vsb25hLCBTcGFpbi4gbWNvbGxAaWNtLmNzaWMuZXM8L2F1
dGgtYWRkcmVzcz48dGl0bGVzPjx0aXRsZT5UaGUgYmlvZGl2ZXJzaXR5IG9mIHRoZSBNZWRpdGVy
cmFuZWFuIFNlYTogZXN0aW1hdGVzLCBwYXR0ZXJucywgYW5kIHRocmVhdHM8L3RpdGxlPjxzZWNv
bmRhcnktdGl0bGU+UExvUyBPbmU8L3NlY29uZGFyeS10aXRsZT48L3RpdGxlcz48cGVyaW9kaWNh
bD48ZnVsbC10aXRsZT5QTG9TIE9uZTwvZnVsbC10aXRsZT48L3BlcmlvZGljYWw+PHBhZ2VzPmUx
MTg0MjwvcGFnZXM+PHZvbHVtZT41PC92b2x1bWU+PG51bWJlcj44PC9udW1iZXI+PGVkaXRpb24+
MjAxMC8wOC8wNzwvZWRpdGlvbj48a2V5d29yZHM+PGtleXdvcmQ+QW5pbWFsczwva2V5d29yZD48
a2V5d29yZD4qQmlvZGl2ZXJzaXR5PC9rZXl3b3JkPjxrZXl3b3JkPkNsYXNzaWZpY2F0aW9uPC9r
ZXl3b3JkPjxrZXl3b3JkPkNvbXB1dGVyIEdyYXBoaWNzPC9rZXl3b3JkPjxrZXl3b3JkPkVuZGFu
Z2VyZWQgU3BlY2llcy9zdGF0aXN0aWNzICZhbXA7IG51bWVyaWNhbCBkYXRhPC9rZXl3b3JkPjxr
ZXl3b3JkPk1lZGl0ZXJyYW5lYW4gU2VhPC9rZXl3b3JkPjxrZXl3b3JkPlRpbWUgRmFjdG9yczwv
a2V5d29yZD48L2tleXdvcmRzPjxkYXRlcz48eWVhcj4yMDEwPC95ZWFyPjxwdWItZGF0ZXM+PGRh
dGU+QXVnIDI8L2RhdGU+PC9wdWItZGF0ZXM+PC9kYXRlcz48aXNibj4xOTMyLTYyMDMgKEVsZWN0
cm9uaWMpJiN4RDsxOTMyLTYyMDMgKExpbmtpbmcpPC9pc2JuPjxhY2Nlc3Npb24tbnVtPjIwNjg5
ODQ0PC9hY2Nlc3Npb24tbnVtPjx1cmxzPjxyZWxhdGVkLXVybHM+PHVybD5odHRwczovL3d3dy5u
Y2JpLm5sbS5uaWguZ292L3B1Ym1lZC8yMDY4OTg0NDwvdXJsPjwvcmVsYXRlZC11cmxzPjwvdXJs
cz48Y3VzdG9tMj5QTUMyOTE0MDE2PC9jdXN0b20yPjxlbGVjdHJvbmljLXJlc291cmNlLW51bT4x
MC4xMzcxL2pvdXJuYWwucG9uZS4wMDExODQyPC9lbGVjdHJvbmljLXJlc291cmNlLW51bT48L3Jl
Y29yZD48L0NpdGU+PC9FbmROb3RlPgB=
</w:fldData>
        </w:fldChar>
      </w:r>
      <w:r w:rsidR="0034046E">
        <w:rPr>
          <w:rFonts w:eastAsia="Times New Roman"/>
          <w:color w:val="000000"/>
          <w:lang w:val="en-GB" w:eastAsia="en-GB"/>
        </w:rPr>
        <w:instrText xml:space="preserve"> ADDIN EN.CITE </w:instrText>
      </w:r>
      <w:r w:rsidR="0034046E">
        <w:rPr>
          <w:rFonts w:eastAsia="Times New Roman"/>
          <w:color w:val="000000"/>
          <w:lang w:val="en-GB" w:eastAsia="en-GB"/>
        </w:rPr>
        <w:fldChar w:fldCharType="begin">
          <w:fldData xml:space="preserve">PEVuZE5vdGU+PENpdGU+PEF1dGhvcj5DYXNhZG8tQW1lesO6YTwvQXV0aG9yPjxZZWFyPjIwMTY8
L1llYXI+PFJlY051bT45MjA8L1JlY051bT48RGlzcGxheVRleHQ+KENhc2Fkby1BbWV6w7phPHN0
eWxlIGZhY2U9Iml0YWxpYyI+IGV0IGFsLjwvc3R5bGU+IDIwMTYsIENvbGw8c3R5bGUgZmFjZT0i
aXRhbGljIj4gZXQgYWwuPC9zdHlsZT4gMjAxMCk8L0Rpc3BsYXlUZXh0PjxyZWNvcmQ+PHJlYy1u
dW1iZXI+OTIwPC9yZWMtbnVtYmVyPjxmb3JlaWduLWtleXM+PGtleSBhcHA9IkVOIiBkYi1pZD0i
MGV3c2VyOXpuc3dzZHZlZHh3N3gyZnp5ZTAwd3A1MDIwNXJzIiB0aW1lc3RhbXA9IjE1NzE5NDIx
NzQiPjkyMDwva2V5PjwvZm9yZWlnbi1rZXlzPjxyZWYtdHlwZSBuYW1lPSJCb29rIFNlY3Rpb24i
PjU8L3JlZi10eXBlPjxjb250cmlidXRvcnM+PGF1dGhvcnM+PGF1dGhvcj5DYXNhZG8tQW1lesO6
YSwgUGlsYXI8L2F1dGhvcj48YXV0aG9yPlRlcnLDs24tU2lnbGVyLCBBbGVqYW5kcm88L2F1dGhv
cj48YXV0aG9yPlBpbnrDs24sIEpvcmdlIEguPC9hdXRob3I+PGF1dGhvcj5GdXJsYSwgUGFvbGE8
L2F1dGhvcj48YXV0aG9yPkZvcmNpb2xpLCBEaWRpZXI8L2F1dGhvcj48YXV0aG9yPkFsbGVtYW5k
LCBEZW5pczwvYXV0aG9yPjxhdXRob3I+UmliZXMsIE1hcnRhPC9hdXRob3I+PGF1dGhvcj5Db21h
LCBSYWZlbDwvYXV0aG9yPjwvYXV0aG9ycz48L2NvbnRyaWJ1dG9ycz48dGl0bGVzPjx0aXRsZT5H
ZW5lcmFsIEVjb2xvZ2ljYWwgQXNwZWN0cyBvZiBBbnRob3pvYW4tU3ltYmlvZGluaXVtIEludGVy
YWN0aW9ucyBpbiB0aGUgTWVkaXRlcnJhbmVhbiBTZWE8L3RpdGxlPjxzZWNvbmRhcnktdGl0bGU+
VGhlIENuaWRhcmlhLCBQYXN0LCBQcmVzZW50IGFuZCBGdXR1cmU8L3NlY29uZGFyeS10aXRsZT48
L3RpdGxlcz48cGFnZXM+Mzc1LTM4NjwvcGFnZXM+PHNlY3Rpb24+Q2hhcHRlciAyNDwvc2VjdGlv
bj48ZGF0ZXM+PHllYXI+MjAxNjwveWVhcj48L2RhdGVzPjxpc2JuPjk3OC0zLTMxOS0zMTMwMy0w
JiN4RDs5NzgtMy0zMTktMzEzMDUtNDwvaXNibj48dXJscz48L3VybHM+PGVsZWN0cm9uaWMtcmVz
b3VyY2UtbnVtPjEwLjEwMDcvOTc4LTMtMzE5LTMxMzA1LTRfMjQ8L2VsZWN0cm9uaWMtcmVzb3Vy
Y2UtbnVtPjwvcmVjb3JkPjwvQ2l0ZT48Q2l0ZT48QXV0aG9yPkNvbGw8L0F1dGhvcj48WWVhcj4y
MDEwPC9ZZWFyPjxSZWNOdW0+MTI5NjwvUmVjTnVtPjxyZWNvcmQ+PHJlYy1udW1iZXI+MTI5Njwv
cmVjLW51bWJlcj48Zm9yZWlnbi1rZXlzPjxrZXkgYXBwPSJFTiIgZGItaWQ9IjBld3Nlcjl6bnN3
c2R2ZWR4dzd4MmZ6eWUwMHdwNTAyMDVycyIgdGltZXN0YW1wPSIxNjQ1OTA2NTkwIj4xMjk2PC9r
ZXk+PC9mb3JlaWduLWtleXM+PHJlZi10eXBlIG5hbWU9IkpvdXJuYWwgQXJ0aWNsZSI+MTc8L3Jl
Zi10eXBlPjxjb250cmlidXRvcnM+PGF1dGhvcnM+PGF1dGhvcj5Db2xsLCBNLjwvYXV0aG9yPjxh
dXRob3I+UGlyb2RkaSwgQy48L2F1dGhvcj48YXV0aG9yPlN0ZWVuYmVlaywgSi48L2F1dGhvcj48
YXV0aG9yPkthc2NobmVyLCBLLjwvYXV0aG9yPjxhdXRob3I+QmVuIFJhaXMgTGFzcmFtLCBGLjwv
YXV0aG9yPjxhdXRob3I+QWd1enppLCBKLjwvYXV0aG9yPjxhdXRob3I+QmFsbGVzdGVyb3MsIEUu
PC9hdXRob3I+PGF1dGhvcj5CaWFuY2hpLCBDLiBOLjwvYXV0aG9yPjxhdXRob3I+Q29yYmVyYSwg
Si48L2F1dGhvcj48YXV0aG9yPkRhaWxpYW5pcywgVC48L2F1dGhvcj48YXV0aG9yPkRhbm92YXJv
LCBSLjwvYXV0aG9yPjxhdXRob3I+RXN0cmFkYSwgTS48L2F1dGhvcj48YXV0aG9yPkZyb2dsaWEs
IEMuPC9hdXRob3I+PGF1dGhvcj5HYWxpbCwgQi4gUy48L2F1dGhvcj48YXV0aG9yPkdhc29sLCBK
LiBNLjwvYXV0aG9yPjxhdXRob3I+R2VydHdhZ2VuLCBSLjwvYXV0aG9yPjxhdXRob3I+R2lsLCBK
LjwvYXV0aG9yPjxhdXRob3I+R3VpbGhhdW1vbiwgRi48L2F1dGhvcj48YXV0aG9yPktlc25lci1S
ZXllcywgSy48L2F1dGhvcj48YXV0aG9yPktpdHNvcywgTS4gUy48L2F1dGhvcj48YXV0aG9yPktv
dWtvdXJhcywgQS48L2F1dGhvcj48YXV0aG9yPkxhbXBhZGFyaW91LCBOLjwvYXV0aG9yPjxhdXRo
b3I+TGF4YW1hbmEsIEUuPC9hdXRob3I+PGF1dGhvcj5Mb3Blei1GZSBkZSBsYSBDdWFkcmEsIEMu
IE0uPC9hdXRob3I+PGF1dGhvcj5Mb3R6ZSwgSC4gSy48L2F1dGhvcj48YXV0aG9yPk1hcnRpbiwg
RC48L2F1dGhvcj48YXV0aG9yPk1vdWlsbG90LCBELjwvYXV0aG9yPjxhdXRob3I+T3JvLCBELjwv
YXV0aG9yPjxhdXRob3I+UmFpY2V2aWNoLCBTLjwvYXV0aG9yPjxhdXRob3I+Uml1cy1CYXJpbGUs
IEouPC9hdXRob3I+PGF1dGhvcj5TYWl6LVNhbGluYXMsIEouIEkuPC9hdXRob3I+PGF1dGhvcj5T
YW4gVmljZW50ZSwgQy48L2F1dGhvcj48YXV0aG9yPlNvbW90LCBTLjwvYXV0aG9yPjxhdXRob3I+
VGVtcGxhZG8sIEouPC9hdXRob3I+PGF1dGhvcj5UdXJvbiwgWC48L2F1dGhvcj48YXV0aG9yPlZh
ZmlkaXMsIEQuPC9hdXRob3I+PGF1dGhvcj5WaWxsYW51ZXZhLCBSLjwvYXV0aG9yPjxhdXRob3I+
Vm91bHRzaWFkb3UsIEUuPC9hdXRob3I+PC9hdXRob3JzPjwvY29udHJpYnV0b3JzPjxhdXRoLWFk
ZHJlc3M+SW5zdGl0dXQgZGUgQ2llbmNpZXMgZGVsIE1hciwgU2NpZW50aWZpYyBTcGFuaXNoIENv
dW5jaWwgKElDTS1DU0lDKSwgQmFyY2Vsb25hLCBTcGFpbi4gbWNvbGxAaWNtLmNzaWMuZXM8L2F1
dGgtYWRkcmVzcz48dGl0bGVzPjx0aXRsZT5UaGUgYmlvZGl2ZXJzaXR5IG9mIHRoZSBNZWRpdGVy
cmFuZWFuIFNlYTogZXN0aW1hdGVzLCBwYXR0ZXJucywgYW5kIHRocmVhdHM8L3RpdGxlPjxzZWNv
bmRhcnktdGl0bGU+UExvUyBPbmU8L3NlY29uZGFyeS10aXRsZT48L3RpdGxlcz48cGVyaW9kaWNh
bD48ZnVsbC10aXRsZT5QTG9TIE9uZTwvZnVsbC10aXRsZT48L3BlcmlvZGljYWw+PHBhZ2VzPmUx
MTg0MjwvcGFnZXM+PHZvbHVtZT41PC92b2x1bWU+PG51bWJlcj44PC9udW1iZXI+PGVkaXRpb24+
MjAxMC8wOC8wNzwvZWRpdGlvbj48a2V5d29yZHM+PGtleXdvcmQ+QW5pbWFsczwva2V5d29yZD48
a2V5d29yZD4qQmlvZGl2ZXJzaXR5PC9rZXl3b3JkPjxrZXl3b3JkPkNsYXNzaWZpY2F0aW9uPC9r
ZXl3b3JkPjxrZXl3b3JkPkNvbXB1dGVyIEdyYXBoaWNzPC9rZXl3b3JkPjxrZXl3b3JkPkVuZGFu
Z2VyZWQgU3BlY2llcy9zdGF0aXN0aWNzICZhbXA7IG51bWVyaWNhbCBkYXRhPC9rZXl3b3JkPjxr
ZXl3b3JkPk1lZGl0ZXJyYW5lYW4gU2VhPC9rZXl3b3JkPjxrZXl3b3JkPlRpbWUgRmFjdG9yczwv
a2V5d29yZD48L2tleXdvcmRzPjxkYXRlcz48eWVhcj4yMDEwPC95ZWFyPjxwdWItZGF0ZXM+PGRh
dGU+QXVnIDI8L2RhdGU+PC9wdWItZGF0ZXM+PC9kYXRlcz48aXNibj4xOTMyLTYyMDMgKEVsZWN0
cm9uaWMpJiN4RDsxOTMyLTYyMDMgKExpbmtpbmcpPC9pc2JuPjxhY2Nlc3Npb24tbnVtPjIwNjg5
ODQ0PC9hY2Nlc3Npb24tbnVtPjx1cmxzPjxyZWxhdGVkLXVybHM+PHVybD5odHRwczovL3d3dy5u
Y2JpLm5sbS5uaWguZ292L3B1Ym1lZC8yMDY4OTg0NDwvdXJsPjwvcmVsYXRlZC11cmxzPjwvdXJs
cz48Y3VzdG9tMj5QTUMyOTE0MDE2PC9jdXN0b20yPjxlbGVjdHJvbmljLXJlc291cmNlLW51bT4x
MC4xMzcxL2pvdXJuYWwucG9uZS4wMDExODQyPC9lbGVjdHJvbmljLXJlc291cmNlLW51bT48L3Jl
Y29yZD48L0NpdGU+PC9FbmROb3RlPgB=
</w:fldData>
        </w:fldChar>
      </w:r>
      <w:r w:rsidR="0034046E">
        <w:rPr>
          <w:rFonts w:eastAsia="Times New Roman"/>
          <w:color w:val="000000"/>
          <w:lang w:val="en-GB" w:eastAsia="en-GB"/>
        </w:rPr>
        <w:instrText xml:space="preserve"> ADDIN EN.CITE.DATA </w:instrText>
      </w:r>
      <w:r w:rsidR="0034046E">
        <w:rPr>
          <w:rFonts w:eastAsia="Times New Roman"/>
          <w:color w:val="000000"/>
          <w:lang w:val="en-GB" w:eastAsia="en-GB"/>
        </w:rPr>
      </w:r>
      <w:r w:rsidR="0034046E">
        <w:rPr>
          <w:rFonts w:eastAsia="Times New Roman"/>
          <w:color w:val="000000"/>
          <w:lang w:val="en-GB" w:eastAsia="en-GB"/>
        </w:rPr>
        <w:fldChar w:fldCharType="end"/>
      </w:r>
      <w:r w:rsidR="0034046E">
        <w:rPr>
          <w:rFonts w:eastAsia="Times New Roman"/>
          <w:color w:val="000000"/>
          <w:lang w:val="en-GB" w:eastAsia="en-GB"/>
        </w:rPr>
      </w:r>
      <w:r w:rsidR="0034046E">
        <w:rPr>
          <w:rFonts w:eastAsia="Times New Roman"/>
          <w:color w:val="000000"/>
          <w:lang w:val="en-GB" w:eastAsia="en-GB"/>
        </w:rPr>
        <w:fldChar w:fldCharType="separate"/>
      </w:r>
      <w:r w:rsidR="0034046E">
        <w:rPr>
          <w:rFonts w:eastAsia="Times New Roman"/>
          <w:noProof/>
          <w:color w:val="000000"/>
          <w:lang w:val="en-GB" w:eastAsia="en-GB"/>
        </w:rPr>
        <w:t>(Casado-Amezúa</w:t>
      </w:r>
      <w:r w:rsidR="0034046E" w:rsidRPr="00367A8C">
        <w:rPr>
          <w:rFonts w:eastAsia="Times New Roman"/>
          <w:i/>
          <w:noProof/>
          <w:color w:val="000000"/>
          <w:lang w:val="en-GB" w:eastAsia="en-GB"/>
        </w:rPr>
        <w:t xml:space="preserve"> et al.</w:t>
      </w:r>
      <w:r w:rsidR="0034046E">
        <w:rPr>
          <w:rFonts w:eastAsia="Times New Roman"/>
          <w:noProof/>
          <w:color w:val="000000"/>
          <w:lang w:val="en-GB" w:eastAsia="en-GB"/>
        </w:rPr>
        <w:t xml:space="preserve"> 2016, Coll</w:t>
      </w:r>
      <w:r w:rsidR="0034046E" w:rsidRPr="00367A8C">
        <w:rPr>
          <w:rFonts w:eastAsia="Times New Roman"/>
          <w:i/>
          <w:noProof/>
          <w:color w:val="000000"/>
          <w:lang w:val="en-GB" w:eastAsia="en-GB"/>
        </w:rPr>
        <w:t xml:space="preserve"> et al.</w:t>
      </w:r>
      <w:r w:rsidR="0034046E">
        <w:rPr>
          <w:rFonts w:eastAsia="Times New Roman"/>
          <w:noProof/>
          <w:color w:val="000000"/>
          <w:lang w:val="en-GB" w:eastAsia="en-GB"/>
        </w:rPr>
        <w:t xml:space="preserve"> 2010)</w:t>
      </w:r>
      <w:r w:rsidR="0034046E">
        <w:rPr>
          <w:rFonts w:eastAsia="Times New Roman"/>
          <w:color w:val="000000"/>
          <w:lang w:val="en-GB" w:eastAsia="en-GB"/>
        </w:rPr>
        <w:fldChar w:fldCharType="end"/>
      </w:r>
      <w:r w:rsidR="0034046E">
        <w:rPr>
          <w:rFonts w:eastAsia="Times New Roman"/>
          <w:color w:val="000000"/>
          <w:lang w:val="en-GB" w:eastAsia="en-GB"/>
        </w:rPr>
        <w:t xml:space="preserve">. </w:t>
      </w:r>
      <w:r w:rsidR="00B5428A">
        <w:rPr>
          <w:rFonts w:eastAsia="Times New Roman"/>
          <w:color w:val="000000"/>
          <w:lang w:val="en-GB" w:eastAsia="en-GB"/>
        </w:rPr>
        <w:t xml:space="preserve">Shift in ecological dominance would most likely occur during the start of a new generation. </w:t>
      </w:r>
      <w:r w:rsidR="008539F4">
        <w:rPr>
          <w:rFonts w:eastAsia="Times New Roman"/>
          <w:color w:val="000000"/>
          <w:lang w:eastAsia="en-GB"/>
        </w:rPr>
        <w:t>Planula larva collected from the wild</w:t>
      </w:r>
      <w:r w:rsidR="000B6A69">
        <w:rPr>
          <w:rFonts w:eastAsia="Times New Roman"/>
          <w:color w:val="000000"/>
          <w:lang w:eastAsia="en-GB"/>
        </w:rPr>
        <w:t>,</w:t>
      </w:r>
      <w:r w:rsidR="008539F4">
        <w:rPr>
          <w:rFonts w:eastAsia="Times New Roman"/>
          <w:color w:val="000000"/>
          <w:lang w:eastAsia="en-GB"/>
        </w:rPr>
        <w:t xml:space="preserve"> </w:t>
      </w:r>
      <w:r w:rsidR="00401E46">
        <w:rPr>
          <w:rFonts w:eastAsia="Times New Roman"/>
          <w:color w:val="000000"/>
          <w:lang w:eastAsia="en-GB"/>
        </w:rPr>
        <w:t xml:space="preserve">and </w:t>
      </w:r>
      <w:r w:rsidR="000B6A69">
        <w:rPr>
          <w:rFonts w:eastAsia="Times New Roman"/>
          <w:color w:val="000000"/>
          <w:lang w:eastAsia="en-GB"/>
        </w:rPr>
        <w:t xml:space="preserve">aposymbiotic polyps developed from them, </w:t>
      </w:r>
      <w:r w:rsidR="008539F4">
        <w:rPr>
          <w:rFonts w:eastAsia="Times New Roman"/>
          <w:color w:val="000000"/>
          <w:lang w:eastAsia="en-GB"/>
        </w:rPr>
        <w:t>lacked symbionts (Suppl. Fig. 1; D’Ambra et al. 2021</w:t>
      </w:r>
      <w:r w:rsidR="00401E46">
        <w:rPr>
          <w:rFonts w:eastAsia="Times New Roman"/>
          <w:color w:val="000000"/>
          <w:lang w:eastAsia="en-GB"/>
        </w:rPr>
        <w:t xml:space="preserve">), supporting previous </w:t>
      </w:r>
      <w:r w:rsidR="008539F4">
        <w:rPr>
          <w:rFonts w:eastAsia="Times New Roman"/>
          <w:color w:val="000000"/>
          <w:lang w:eastAsia="en-GB"/>
        </w:rPr>
        <w:t xml:space="preserve">conclusions that </w:t>
      </w:r>
      <w:r w:rsidR="008539F4" w:rsidRPr="00B03F4D">
        <w:rPr>
          <w:rFonts w:eastAsia="Times New Roman"/>
          <w:i/>
          <w:iCs/>
          <w:color w:val="000000"/>
          <w:lang w:eastAsia="en-GB"/>
        </w:rPr>
        <w:t>C. tuberculata</w:t>
      </w:r>
      <w:r w:rsidR="008539F4">
        <w:rPr>
          <w:rFonts w:eastAsia="Times New Roman"/>
          <w:color w:val="000000"/>
          <w:lang w:eastAsia="en-GB"/>
        </w:rPr>
        <w:t xml:space="preserve"> rely on horizontal symbiont transmission with each new generation to achieve symbiosis </w:t>
      </w:r>
      <w:r w:rsidR="008539F4">
        <w:rPr>
          <w:rFonts w:eastAsia="Times New Roman"/>
          <w:color w:val="000000"/>
          <w:lang w:eastAsia="en-GB"/>
        </w:rPr>
        <w:fldChar w:fldCharType="begin"/>
      </w:r>
      <w:r w:rsidR="008539F4">
        <w:rPr>
          <w:rFonts w:eastAsia="Times New Roman"/>
          <w:color w:val="000000"/>
          <w:lang w:eastAsia="en-GB"/>
        </w:rPr>
        <w:instrText xml:space="preserve"> ADDIN EN.CITE &lt;EndNote&gt;&lt;Cite&gt;&lt;Author&gt;Kikinger&lt;/Author&gt;&lt;Year&gt;1992&lt;/Year&gt;&lt;RecNum&gt;1265&lt;/RecNum&gt;&lt;DisplayText&gt;(Kikinger 1992, Astorga&lt;style face="italic"&gt; et al.&lt;/style&gt; 2012)&lt;/DisplayText&gt;&lt;record&gt;&lt;rec-number&gt;1265&lt;/rec-number&gt;&lt;foreign-keys&gt;&lt;key app="EN" db-id="0ewser9znswsdvedxw7x2fzye00wp50205rs" timestamp="1641587764"&gt;1265&lt;/key&gt;&lt;/foreign-keys&gt;&lt;ref-type name="Journal Article"&gt;17&lt;/ref-type&gt;&lt;contributors&gt;&lt;authors&gt;&lt;author&gt;Kikinger, R.&lt;/author&gt;&lt;/authors&gt;&lt;/contributors&gt;&lt;titles&gt;&lt;title&gt;Cotylorhiza tuberculara (Cnidaria: Scyphozoa)-Life history of a stationary population&lt;/title&gt;&lt;secondary-title&gt;Marine Ecology&lt;/secondary-title&gt;&lt;/titles&gt;&lt;periodical&gt;&lt;full-title&gt;Marine Ecology&lt;/full-title&gt;&lt;abbr-1&gt;Mar. Ecol.&lt;/abbr-1&gt;&lt;abbr-2&gt;Mar Ecol&lt;/abbr-2&gt;&lt;/periodical&gt;&lt;pages&gt;333–362&lt;/pages&gt;&lt;volume&gt;13&lt;/volume&gt;&lt;number&gt;4&lt;/number&gt;&lt;dates&gt;&lt;year&gt;1992&lt;/year&gt;&lt;/dates&gt;&lt;urls&gt;&lt;/urls&gt;&lt;/record&gt;&lt;/Cite&gt;&lt;Cite&gt;&lt;Author&gt;Astorga&lt;/Author&gt;&lt;Year&gt;2012&lt;/Year&gt;&lt;RecNum&gt;998&lt;/RecNum&gt;&lt;record&gt;&lt;rec-number&gt;998&lt;/rec-number&gt;&lt;foreign-keys&gt;&lt;key app="EN" db-id="0ewser9znswsdvedxw7x2fzye00wp50205rs" timestamp="1593376911"&gt;998&lt;/key&gt;&lt;/foreign-keys&gt;&lt;ref-type name="Journal Article"&gt;17&lt;/ref-type&gt;&lt;contributors&gt;&lt;authors&gt;&lt;author&gt;Astorga, Diana&lt;/author&gt;&lt;author&gt;Ruiz, Javier&lt;/author&gt;&lt;author&gt;Prieto, Laura&lt;/author&gt;&lt;/authors&gt;&lt;/contributors&gt;&lt;titles&gt;&lt;title&gt;Ecological aspects of early life stages of Cotylorhiza tuberculata (Scyphozoa: Rhizostomae) affecting its pelagic population success&lt;/title&gt;&lt;secondary-title&gt;Hydrobiologia&lt;/secondary-title&gt;&lt;/titles&gt;&lt;periodical&gt;&lt;full-title&gt;Hydrobiologia&lt;/full-title&gt;&lt;abbr-1&gt;Hydrobiologia&lt;/abbr-1&gt;&lt;abbr-2&gt;Hydrobiologia&lt;/abbr-2&gt;&lt;/periodical&gt;&lt;pages&gt;141-155&lt;/pages&gt;&lt;volume&gt;690&lt;/volume&gt;&lt;number&gt;1&lt;/number&gt;&lt;section&gt;141&lt;/section&gt;&lt;dates&gt;&lt;year&gt;2012&lt;/year&gt;&lt;/dates&gt;&lt;isbn&gt;0018-8158&amp;#xD;1573-5117&lt;/isbn&gt;&lt;urls&gt;&lt;/urls&gt;&lt;electronic-resource-num&gt;10.1007/s10750-012-1036-x&lt;/electronic-resource-num&gt;&lt;/record&gt;&lt;/Cite&gt;&lt;/EndNote&gt;</w:instrText>
      </w:r>
      <w:r w:rsidR="008539F4">
        <w:rPr>
          <w:rFonts w:eastAsia="Times New Roman"/>
          <w:color w:val="000000"/>
          <w:lang w:eastAsia="en-GB"/>
        </w:rPr>
        <w:fldChar w:fldCharType="separate"/>
      </w:r>
      <w:r w:rsidR="008539F4">
        <w:rPr>
          <w:rFonts w:eastAsia="Times New Roman"/>
          <w:noProof/>
          <w:color w:val="000000"/>
          <w:lang w:eastAsia="en-GB"/>
        </w:rPr>
        <w:t>(Kikinger 1992, Astorga</w:t>
      </w:r>
      <w:r w:rsidR="008539F4" w:rsidRPr="0096749F">
        <w:rPr>
          <w:rFonts w:eastAsia="Times New Roman"/>
          <w:i/>
          <w:noProof/>
          <w:color w:val="000000"/>
          <w:lang w:eastAsia="en-GB"/>
        </w:rPr>
        <w:t xml:space="preserve"> et al.</w:t>
      </w:r>
      <w:r w:rsidR="008539F4">
        <w:rPr>
          <w:rFonts w:eastAsia="Times New Roman"/>
          <w:noProof/>
          <w:color w:val="000000"/>
          <w:lang w:eastAsia="en-GB"/>
        </w:rPr>
        <w:t xml:space="preserve"> 2012)</w:t>
      </w:r>
      <w:r w:rsidR="008539F4">
        <w:rPr>
          <w:rFonts w:eastAsia="Times New Roman"/>
          <w:color w:val="000000"/>
          <w:lang w:eastAsia="en-GB"/>
        </w:rPr>
        <w:fldChar w:fldCharType="end"/>
      </w:r>
      <w:r w:rsidR="008539F4">
        <w:rPr>
          <w:rFonts w:eastAsia="Times New Roman"/>
          <w:color w:val="000000"/>
          <w:lang w:eastAsia="en-GB"/>
        </w:rPr>
        <w:t xml:space="preserve">. </w:t>
      </w:r>
      <w:r w:rsidR="008D612A">
        <w:rPr>
          <w:rFonts w:eastAsia="Times New Roman"/>
          <w:iCs/>
          <w:color w:val="000000"/>
          <w:lang w:val="en-GB" w:eastAsia="en-GB"/>
        </w:rPr>
        <w:t>While both</w:t>
      </w:r>
      <w:r w:rsidR="0034046E">
        <w:rPr>
          <w:rFonts w:eastAsia="Times New Roman"/>
          <w:iCs/>
          <w:color w:val="000000"/>
          <w:lang w:val="en-GB" w:eastAsia="en-GB"/>
        </w:rPr>
        <w:t xml:space="preserve"> </w:t>
      </w:r>
      <w:r w:rsidR="0034046E" w:rsidRPr="0014110E">
        <w:rPr>
          <w:rFonts w:eastAsia="Times New Roman"/>
          <w:i/>
          <w:color w:val="000000"/>
          <w:lang w:val="en-GB" w:eastAsia="en-GB"/>
        </w:rPr>
        <w:t>P. medusarum</w:t>
      </w:r>
      <w:r w:rsidR="0034046E">
        <w:rPr>
          <w:rFonts w:eastAsia="Times New Roman"/>
          <w:iCs/>
          <w:color w:val="000000"/>
          <w:lang w:val="en-GB" w:eastAsia="en-GB"/>
        </w:rPr>
        <w:t xml:space="preserve"> and </w:t>
      </w:r>
      <w:r w:rsidR="0034046E" w:rsidRPr="0014110E">
        <w:rPr>
          <w:rFonts w:eastAsia="Times New Roman"/>
          <w:i/>
          <w:color w:val="000000"/>
          <w:lang w:val="en-GB" w:eastAsia="en-GB"/>
        </w:rPr>
        <w:t>B.</w:t>
      </w:r>
      <w:r w:rsidR="0034046E">
        <w:rPr>
          <w:rFonts w:eastAsia="Times New Roman"/>
          <w:iCs/>
          <w:color w:val="000000"/>
          <w:lang w:val="en-GB" w:eastAsia="en-GB"/>
        </w:rPr>
        <w:t xml:space="preserve"> </w:t>
      </w:r>
      <w:r w:rsidR="0034046E" w:rsidRPr="007C314F">
        <w:rPr>
          <w:rFonts w:eastAsia="Times New Roman"/>
          <w:i/>
          <w:iCs/>
          <w:color w:val="000000"/>
          <w:lang w:val="en-GB" w:eastAsia="en-GB"/>
        </w:rPr>
        <w:t>psygmophilum</w:t>
      </w:r>
      <w:r w:rsidR="0034046E">
        <w:rPr>
          <w:rFonts w:eastAsia="Times New Roman"/>
          <w:iCs/>
          <w:color w:val="000000"/>
          <w:lang w:val="en-GB" w:eastAsia="en-GB"/>
        </w:rPr>
        <w:t xml:space="preserve"> are adapted to endure environmental conditions characteristic of shallow temperate waters </w:t>
      </w:r>
      <w:r w:rsidR="0034046E">
        <w:rPr>
          <w:rFonts w:eastAsia="Times New Roman"/>
          <w:iCs/>
          <w:color w:val="000000"/>
          <w:lang w:val="en-GB" w:eastAsia="en-GB"/>
        </w:rPr>
        <w:fldChar w:fldCharType="begin">
          <w:fldData xml:space="preserve">PEVuZE5vdGU+PENpdGU+PEF1dGhvcj5UaG9ybmhpbGw8L0F1dGhvcj48WWVhcj4yMDA4PC9ZZWFy
PjxSZWNOdW0+NDIxPC9SZWNOdW0+PERpc3BsYXlUZXh0PihUaG9ybmhpbGw8c3R5bGUgZmFjZT0i
aXRhbGljIj4gZXQgYWwuPC9zdHlsZT4gMjAwOCwgTGFKZXVuZXNzZTxzdHlsZSBmYWNlPSJpdGFs
aWMiPiBldCBhbC48L3N0eWxlPiAyMDIxKTwvRGlzcGxheVRleHQ+PHJlY29yZD48cmVjLW51bWJl
cj40MjE8L3JlYy1udW1iZXI+PGZvcmVpZ24ta2V5cz48a2V5IGFwcD0iRU4iIGRiLWlkPSIwZXdz
ZXI5em5zd3NkdmVkeHc3eDJmenllMDB3cDUwMjA1cnMiIHRpbWVzdGFtcD0iMTU3MTAyMTYxNiI+
NDIxPC9rZXk+PC9mb3JlaWduLWtleXM+PHJlZi10eXBlIG5hbWU9IkpvdXJuYWwgQXJ0aWNsZSI+
MTc8L3JlZi10eXBlPjxjb250cmlidXRvcnM+PGF1dGhvcnM+PGF1dGhvcj5UaG9ybmhpbGwsIERh
bmllbCBKLjwvYXV0aG9yPjxhdXRob3I+S2VtcCwgRHVzdGluIFcuPC9hdXRob3I+PGF1dGhvcj5C
cnVucywgQnJpZ2l0dGUgVS48L2F1dGhvcj48YXV0aG9yPkZpdHQsIFdpbGxpYW0gSy48L2F1dGhv
cj48YXV0aG9yPlNjaG1pZHQsIEdyZWdvcnkgVy48L2F1dGhvcj48L2F1dGhvcnM+PC9jb250cmli
dXRvcnM+PHRpdGxlcz48dGl0bGU+Q29ycmVzcG9uZGVuY2UgYmV0d2VlbiBDb2xkIFRvbGVyYW5j
ZSBhbmQgVGVtcGVyYXRlIEJpb2dlb2dyYXBoeSBpbiBhIFdlc3Rlcm4gQXRsYW50aWNzeW1iaW9k
aW5pdW0oRGlub3BoeXRhKSBMaW5lYWdlMTwvdGl0bGU+PHNlY29uZGFyeS10aXRsZT5Kb3VybmFs
IG9mIFBoeWNvbG9neTwvc2Vjb25kYXJ5LXRpdGxlPjwvdGl0bGVzPjxwZXJpb2RpY2FsPjxmdWxs
LXRpdGxlPkpvdXJuYWwgb2YgUGh5Y29sb2d5PC9mdWxsLXRpdGxlPjxhYmJyLTE+Si4gUGh5Y29s
LjwvYWJici0xPjxhYmJyLTI+SiBQaHljb2w8L2FiYnItMj48L3BlcmlvZGljYWw+PHBhZ2VzPjEx
MjYtMTEzNTwvcGFnZXM+PHZvbHVtZT40NDwvdm9sdW1lPjxudW1iZXI+NTwvbnVtYmVyPjxkYXRl
cz48eWVhcj4yMDA4PC95ZWFyPjwvZGF0ZXM+PGlzYm4+MDAyMjM2NDYmI3hEOzE1Mjk4ODE3PC9p
c2JuPjx1cmxzPjwvdXJscz48ZWxlY3Ryb25pYy1yZXNvdXJjZS1udW0+MTAuMTExMS9qLjE1Mjkt
ODgxNy4yMDA4LjAwNTY3Lng8L2VsZWN0cm9uaWMtcmVzb3VyY2UtbnVtPjwvcmVjb3JkPjwvQ2l0
ZT48Q2l0ZT48QXV0aG9yPkxhSmV1bmVzc2U8L0F1dGhvcj48WWVhcj4yMDIxPC9ZZWFyPjxSZWNO
dW0+MTEzMjwvUmVjTnVtPjxyZWNvcmQ+PHJlYy1udW1iZXI+MTEzMjwvcmVjLW51bWJlcj48Zm9y
ZWlnbi1rZXlzPjxrZXkgYXBwPSJFTiIgZGItaWQ9IjBld3Nlcjl6bnN3c2R2ZWR4dzd4MmZ6eWUw
MHdwNTAyMDVycyIgdGltZXN0YW1wPSIxNjI1MTU1ODU1Ij4xMTMyPC9rZXk+PC9mb3JlaWduLWtl
eXM+PHJlZi10eXBlIG5hbWU9IkpvdXJuYWwgQXJ0aWNsZSI+MTc8L3JlZi10eXBlPjxjb250cmli
dXRvcnM+PGF1dGhvcnM+PGF1dGhvcj5MYUpldW5lc3NlLCBUb2RkIEMuPC9hdXRob3I+PGF1dGhv
cj5XaWVkZW5tYW5uLCBKb2VyZzwvYXV0aG9yPjxhdXRob3I+Q2FzYWRvLUFtZXrDumEsIFBpbGFy
PC9hdXRob3I+PGF1dGhvcj5E4oCZQW1icmEsIElzYWJlbGxhPC9hdXRob3I+PGF1dGhvcj5UdXJu
aGFtLCBLaXJhIEUuPC9hdXRob3I+PGF1dGhvcj5OaXRzY2hrZSwgTWF0dGhldyBSLjwvYXV0aG9y
PjxhdXRob3I+T2FrbGV5LCBDbGludG9uIEEuPC9hdXRob3I+PGF1dGhvcj5Hb2ZmcmVkbywgU3Rl
ZmFubzwvYXV0aG9yPjxhdXRob3I+U3Bhbm8sIENhcmxvcyBBLjwvYXV0aG9yPjxhdXRob3I+Q3Vi
aWxsb3MsIFZpY3RvciBNLjwvYXV0aG9yPjxhdXRob3I+RGF2eSwgU2ltb24gSy48L2F1dGhvcj48
YXV0aG9yPlN1Z2dldHQsIERhdmlkIEouPC9hdXRob3I+PC9hdXRob3JzPjwvY29udHJpYnV0b3Jz
Pjx0aXRsZXM+PHRpdGxlPlJldml2YWwgb2YgUGhpbG96b29uIEdlZGRlcyBmb3IgaG9zdC1zcGVj
aWFsaXplZCBkaW5vZmxhZ2VsbGF0ZXMsIOKAmHpvb3hhbnRoZWxsYWXigJksIGluIGFuaW1hbHMg
ZnJvbSBjb2FzdGFsIHRlbXBlcmF0ZSB6b25lcyBvZiBub3J0aGVybiBhbmQgc291dGhlcm4gaGVt
aXNwaGVyZXM8L3RpdGxlPjxzZWNvbmRhcnktdGl0bGU+RXVyb3BlYW4gSm91cm5hbCBvZiBQaHlj
b2xvZ3k8L3NlY29uZGFyeS10aXRsZT48L3RpdGxlcz48cGVyaW9kaWNhbD48ZnVsbC10aXRsZT5F
dXJvcGVhbiBKb3VybmFsIG9mIFBoeWNvbG9neTwvZnVsbC10aXRsZT48YWJici0xPkV1ci4gSi4g
UGh5Y29sLjwvYWJici0xPjxhYmJyLTI+RXVyIEogUGh5Y29sPC9hYmJyLTI+PC9wZXJpb2RpY2Fs
PjxwYWdlcz4xLTE1PC9wYWdlcz48c2VjdGlvbj4xPC9zZWN0aW9uPjxkYXRlcz48eWVhcj4yMDIx
PC95ZWFyPjwvZGF0ZXM+PGlzYm4+MDk2Ny0wMjYyJiN4RDsxNDY5LTQ0MzM8L2lzYm4+PHVybHM+
PC91cmxzPjxlbGVjdHJvbmljLXJlc291cmNlLW51bT4xMC4xMDgwLzA5NjcwMjYyLjIwMjEuMTkx
NDg2MzwvZWxlY3Ryb25pYy1yZXNvdXJjZS1udW0+PC9yZWNvcmQ+PC9DaXRlPjwvRW5kTm90ZT5=
</w:fldData>
        </w:fldChar>
      </w:r>
      <w:r w:rsidR="0034046E">
        <w:rPr>
          <w:rFonts w:eastAsia="Times New Roman"/>
          <w:iCs/>
          <w:color w:val="000000"/>
          <w:lang w:val="en-GB" w:eastAsia="en-GB"/>
        </w:rPr>
        <w:instrText xml:space="preserve"> ADDIN EN.CITE </w:instrText>
      </w:r>
      <w:r w:rsidR="0034046E">
        <w:rPr>
          <w:rFonts w:eastAsia="Times New Roman"/>
          <w:iCs/>
          <w:color w:val="000000"/>
          <w:lang w:val="en-GB" w:eastAsia="en-GB"/>
        </w:rPr>
        <w:fldChar w:fldCharType="begin">
          <w:fldData xml:space="preserve">PEVuZE5vdGU+PENpdGU+PEF1dGhvcj5UaG9ybmhpbGw8L0F1dGhvcj48WWVhcj4yMDA4PC9ZZWFy
PjxSZWNOdW0+NDIxPC9SZWNOdW0+PERpc3BsYXlUZXh0PihUaG9ybmhpbGw8c3R5bGUgZmFjZT0i
aXRhbGljIj4gZXQgYWwuPC9zdHlsZT4gMjAwOCwgTGFKZXVuZXNzZTxzdHlsZSBmYWNlPSJpdGFs
aWMiPiBldCBhbC48L3N0eWxlPiAyMDIxKTwvRGlzcGxheVRleHQ+PHJlY29yZD48cmVjLW51bWJl
cj40MjE8L3JlYy1udW1iZXI+PGZvcmVpZ24ta2V5cz48a2V5IGFwcD0iRU4iIGRiLWlkPSIwZXdz
ZXI5em5zd3NkdmVkeHc3eDJmenllMDB3cDUwMjA1cnMiIHRpbWVzdGFtcD0iMTU3MTAyMTYxNiI+
NDIxPC9rZXk+PC9mb3JlaWduLWtleXM+PHJlZi10eXBlIG5hbWU9IkpvdXJuYWwgQXJ0aWNsZSI+
MTc8L3JlZi10eXBlPjxjb250cmlidXRvcnM+PGF1dGhvcnM+PGF1dGhvcj5UaG9ybmhpbGwsIERh
bmllbCBKLjwvYXV0aG9yPjxhdXRob3I+S2VtcCwgRHVzdGluIFcuPC9hdXRob3I+PGF1dGhvcj5C
cnVucywgQnJpZ2l0dGUgVS48L2F1dGhvcj48YXV0aG9yPkZpdHQsIFdpbGxpYW0gSy48L2F1dGhv
cj48YXV0aG9yPlNjaG1pZHQsIEdyZWdvcnkgVy48L2F1dGhvcj48L2F1dGhvcnM+PC9jb250cmli
dXRvcnM+PHRpdGxlcz48dGl0bGU+Q29ycmVzcG9uZGVuY2UgYmV0d2VlbiBDb2xkIFRvbGVyYW5j
ZSBhbmQgVGVtcGVyYXRlIEJpb2dlb2dyYXBoeSBpbiBhIFdlc3Rlcm4gQXRsYW50aWNzeW1iaW9k
aW5pdW0oRGlub3BoeXRhKSBMaW5lYWdlMTwvdGl0bGU+PHNlY29uZGFyeS10aXRsZT5Kb3VybmFs
IG9mIFBoeWNvbG9neTwvc2Vjb25kYXJ5LXRpdGxlPjwvdGl0bGVzPjxwZXJpb2RpY2FsPjxmdWxs
LXRpdGxlPkpvdXJuYWwgb2YgUGh5Y29sb2d5PC9mdWxsLXRpdGxlPjxhYmJyLTE+Si4gUGh5Y29s
LjwvYWJici0xPjxhYmJyLTI+SiBQaHljb2w8L2FiYnItMj48L3BlcmlvZGljYWw+PHBhZ2VzPjEx
MjYtMTEzNTwvcGFnZXM+PHZvbHVtZT40NDwvdm9sdW1lPjxudW1iZXI+NTwvbnVtYmVyPjxkYXRl
cz48eWVhcj4yMDA4PC95ZWFyPjwvZGF0ZXM+PGlzYm4+MDAyMjM2NDYmI3hEOzE1Mjk4ODE3PC9p
c2JuPjx1cmxzPjwvdXJscz48ZWxlY3Ryb25pYy1yZXNvdXJjZS1udW0+MTAuMTExMS9qLjE1Mjkt
ODgxNy4yMDA4LjAwNTY3Lng8L2VsZWN0cm9uaWMtcmVzb3VyY2UtbnVtPjwvcmVjb3JkPjwvQ2l0
ZT48Q2l0ZT48QXV0aG9yPkxhSmV1bmVzc2U8L0F1dGhvcj48WWVhcj4yMDIxPC9ZZWFyPjxSZWNO
dW0+MTEzMjwvUmVjTnVtPjxyZWNvcmQ+PHJlYy1udW1iZXI+MTEzMjwvcmVjLW51bWJlcj48Zm9y
ZWlnbi1rZXlzPjxrZXkgYXBwPSJFTiIgZGItaWQ9IjBld3Nlcjl6bnN3c2R2ZWR4dzd4MmZ6eWUw
MHdwNTAyMDVycyIgdGltZXN0YW1wPSIxNjI1MTU1ODU1Ij4xMTMyPC9rZXk+PC9mb3JlaWduLWtl
eXM+PHJlZi10eXBlIG5hbWU9IkpvdXJuYWwgQXJ0aWNsZSI+MTc8L3JlZi10eXBlPjxjb250cmli
dXRvcnM+PGF1dGhvcnM+PGF1dGhvcj5MYUpldW5lc3NlLCBUb2RkIEMuPC9hdXRob3I+PGF1dGhv
cj5XaWVkZW5tYW5uLCBKb2VyZzwvYXV0aG9yPjxhdXRob3I+Q2FzYWRvLUFtZXrDumEsIFBpbGFy
PC9hdXRob3I+PGF1dGhvcj5E4oCZQW1icmEsIElzYWJlbGxhPC9hdXRob3I+PGF1dGhvcj5UdXJu
aGFtLCBLaXJhIEUuPC9hdXRob3I+PGF1dGhvcj5OaXRzY2hrZSwgTWF0dGhldyBSLjwvYXV0aG9y
PjxhdXRob3I+T2FrbGV5LCBDbGludG9uIEEuPC9hdXRob3I+PGF1dGhvcj5Hb2ZmcmVkbywgU3Rl
ZmFubzwvYXV0aG9yPjxhdXRob3I+U3Bhbm8sIENhcmxvcyBBLjwvYXV0aG9yPjxhdXRob3I+Q3Vi
aWxsb3MsIFZpY3RvciBNLjwvYXV0aG9yPjxhdXRob3I+RGF2eSwgU2ltb24gSy48L2F1dGhvcj48
YXV0aG9yPlN1Z2dldHQsIERhdmlkIEouPC9hdXRob3I+PC9hdXRob3JzPjwvY29udHJpYnV0b3Jz
Pjx0aXRsZXM+PHRpdGxlPlJldml2YWwgb2YgUGhpbG96b29uIEdlZGRlcyBmb3IgaG9zdC1zcGVj
aWFsaXplZCBkaW5vZmxhZ2VsbGF0ZXMsIOKAmHpvb3hhbnRoZWxsYWXigJksIGluIGFuaW1hbHMg
ZnJvbSBjb2FzdGFsIHRlbXBlcmF0ZSB6b25lcyBvZiBub3J0aGVybiBhbmQgc291dGhlcm4gaGVt
aXNwaGVyZXM8L3RpdGxlPjxzZWNvbmRhcnktdGl0bGU+RXVyb3BlYW4gSm91cm5hbCBvZiBQaHlj
b2xvZ3k8L3NlY29uZGFyeS10aXRsZT48L3RpdGxlcz48cGVyaW9kaWNhbD48ZnVsbC10aXRsZT5F
dXJvcGVhbiBKb3VybmFsIG9mIFBoeWNvbG9neTwvZnVsbC10aXRsZT48YWJici0xPkV1ci4gSi4g
UGh5Y29sLjwvYWJici0xPjxhYmJyLTI+RXVyIEogUGh5Y29sPC9hYmJyLTI+PC9wZXJpb2RpY2Fs
PjxwYWdlcz4xLTE1PC9wYWdlcz48c2VjdGlvbj4xPC9zZWN0aW9uPjxkYXRlcz48eWVhcj4yMDIx
PC95ZWFyPjwvZGF0ZXM+PGlzYm4+MDk2Ny0wMjYyJiN4RDsxNDY5LTQ0MzM8L2lzYm4+PHVybHM+
PC91cmxzPjxlbGVjdHJvbmljLXJlc291cmNlLW51bT4xMC4xMDgwLzA5NjcwMjYyLjIwMjEuMTkx
NDg2MzwvZWxlY3Ryb25pYy1yZXNvdXJjZS1udW0+PC9yZWNvcmQ+PC9DaXRlPjwvRW5kTm90ZT5=
</w:fldData>
        </w:fldChar>
      </w:r>
      <w:r w:rsidR="0034046E">
        <w:rPr>
          <w:rFonts w:eastAsia="Times New Roman"/>
          <w:iCs/>
          <w:color w:val="000000"/>
          <w:lang w:val="en-GB" w:eastAsia="en-GB"/>
        </w:rPr>
        <w:instrText xml:space="preserve"> ADDIN EN.CITE.DATA </w:instrText>
      </w:r>
      <w:r w:rsidR="0034046E">
        <w:rPr>
          <w:rFonts w:eastAsia="Times New Roman"/>
          <w:iCs/>
          <w:color w:val="000000"/>
          <w:lang w:val="en-GB" w:eastAsia="en-GB"/>
        </w:rPr>
      </w:r>
      <w:r w:rsidR="0034046E">
        <w:rPr>
          <w:rFonts w:eastAsia="Times New Roman"/>
          <w:iCs/>
          <w:color w:val="000000"/>
          <w:lang w:val="en-GB" w:eastAsia="en-GB"/>
        </w:rPr>
        <w:fldChar w:fldCharType="end"/>
      </w:r>
      <w:r w:rsidR="0034046E">
        <w:rPr>
          <w:rFonts w:eastAsia="Times New Roman"/>
          <w:iCs/>
          <w:color w:val="000000"/>
          <w:lang w:val="en-GB" w:eastAsia="en-GB"/>
        </w:rPr>
      </w:r>
      <w:r w:rsidR="0034046E">
        <w:rPr>
          <w:rFonts w:eastAsia="Times New Roman"/>
          <w:iCs/>
          <w:color w:val="000000"/>
          <w:lang w:val="en-GB" w:eastAsia="en-GB"/>
        </w:rPr>
        <w:fldChar w:fldCharType="separate"/>
      </w:r>
      <w:r w:rsidR="0034046E">
        <w:rPr>
          <w:rFonts w:eastAsia="Times New Roman"/>
          <w:iCs/>
          <w:noProof/>
          <w:color w:val="000000"/>
          <w:lang w:val="en-GB" w:eastAsia="en-GB"/>
        </w:rPr>
        <w:t>(Thornhill</w:t>
      </w:r>
      <w:r w:rsidR="0034046E" w:rsidRPr="004302F3">
        <w:rPr>
          <w:rFonts w:eastAsia="Times New Roman"/>
          <w:i/>
          <w:iCs/>
          <w:noProof/>
          <w:color w:val="000000"/>
          <w:lang w:val="en-GB" w:eastAsia="en-GB"/>
        </w:rPr>
        <w:t xml:space="preserve"> et al.</w:t>
      </w:r>
      <w:r w:rsidR="0034046E">
        <w:rPr>
          <w:rFonts w:eastAsia="Times New Roman"/>
          <w:iCs/>
          <w:noProof/>
          <w:color w:val="000000"/>
          <w:lang w:val="en-GB" w:eastAsia="en-GB"/>
        </w:rPr>
        <w:t xml:space="preserve"> 2008, LaJeunesse</w:t>
      </w:r>
      <w:r w:rsidR="0034046E" w:rsidRPr="004302F3">
        <w:rPr>
          <w:rFonts w:eastAsia="Times New Roman"/>
          <w:i/>
          <w:iCs/>
          <w:noProof/>
          <w:color w:val="000000"/>
          <w:lang w:val="en-GB" w:eastAsia="en-GB"/>
        </w:rPr>
        <w:t xml:space="preserve"> et al.</w:t>
      </w:r>
      <w:r w:rsidR="0034046E">
        <w:rPr>
          <w:rFonts w:eastAsia="Times New Roman"/>
          <w:iCs/>
          <w:noProof/>
          <w:color w:val="000000"/>
          <w:lang w:val="en-GB" w:eastAsia="en-GB"/>
        </w:rPr>
        <w:t xml:space="preserve"> 2021)</w:t>
      </w:r>
      <w:r w:rsidR="0034046E">
        <w:rPr>
          <w:rFonts w:eastAsia="Times New Roman"/>
          <w:iCs/>
          <w:color w:val="000000"/>
          <w:lang w:val="en-GB" w:eastAsia="en-GB"/>
        </w:rPr>
        <w:fldChar w:fldCharType="end"/>
      </w:r>
      <w:r w:rsidR="0034046E">
        <w:rPr>
          <w:rFonts w:eastAsia="Times New Roman"/>
          <w:iCs/>
          <w:color w:val="000000"/>
          <w:lang w:val="en-GB" w:eastAsia="en-GB"/>
        </w:rPr>
        <w:t xml:space="preserve">, </w:t>
      </w:r>
      <w:r w:rsidR="006906F1">
        <w:rPr>
          <w:rFonts w:eastAsia="Times New Roman"/>
          <w:iCs/>
          <w:color w:val="000000"/>
          <w:lang w:val="en-GB" w:eastAsia="en-GB"/>
        </w:rPr>
        <w:t>subtle differences</w:t>
      </w:r>
      <w:r w:rsidR="0034046E">
        <w:rPr>
          <w:rFonts w:eastAsia="Times New Roman"/>
          <w:iCs/>
          <w:color w:val="000000"/>
          <w:lang w:val="en-GB" w:eastAsia="en-GB"/>
        </w:rPr>
        <w:t xml:space="preserve"> in their ability to utilize light under a range of temperatures</w:t>
      </w:r>
      <w:r w:rsidR="00222083">
        <w:rPr>
          <w:rFonts w:eastAsia="Times New Roman"/>
          <w:iCs/>
          <w:color w:val="000000"/>
          <w:lang w:val="en-GB" w:eastAsia="en-GB"/>
        </w:rPr>
        <w:t xml:space="preserve"> could shift their competitive advantage over the other</w:t>
      </w:r>
      <w:r w:rsidR="00401E46">
        <w:rPr>
          <w:rFonts w:eastAsia="Times New Roman"/>
          <w:iCs/>
          <w:color w:val="000000"/>
          <w:lang w:val="en-GB" w:eastAsia="en-GB"/>
        </w:rPr>
        <w:t xml:space="preserve"> prior to summer blooms of th</w:t>
      </w:r>
      <w:r w:rsidR="000C5791">
        <w:rPr>
          <w:rFonts w:eastAsia="Times New Roman"/>
          <w:iCs/>
          <w:color w:val="000000"/>
          <w:lang w:val="en-GB" w:eastAsia="en-GB"/>
        </w:rPr>
        <w:t>ese</w:t>
      </w:r>
      <w:r w:rsidR="00401E46">
        <w:rPr>
          <w:rFonts w:eastAsia="Times New Roman"/>
          <w:iCs/>
          <w:color w:val="000000"/>
          <w:lang w:val="en-GB" w:eastAsia="en-GB"/>
        </w:rPr>
        <w:t xml:space="preserve"> jellyfish</w:t>
      </w:r>
      <w:r w:rsidR="0034046E">
        <w:rPr>
          <w:rFonts w:eastAsia="Times New Roman"/>
          <w:iCs/>
          <w:color w:val="000000"/>
          <w:lang w:val="en-GB" w:eastAsia="en-GB"/>
        </w:rPr>
        <w:t>.</w:t>
      </w:r>
      <w:r w:rsidR="0034046E">
        <w:rPr>
          <w:rFonts w:eastAsia="Times New Roman"/>
          <w:color w:val="000000"/>
          <w:lang w:val="en-GB" w:eastAsia="en-GB"/>
        </w:rPr>
        <w:t xml:space="preserve"> </w:t>
      </w:r>
    </w:p>
    <w:p w14:paraId="49D5C47E" w14:textId="2FCE292E" w:rsidR="005A477A" w:rsidRDefault="00F7783F" w:rsidP="005A477A">
      <w:pPr>
        <w:spacing w:line="480" w:lineRule="auto"/>
        <w:ind w:firstLine="720"/>
        <w:rPr>
          <w:rFonts w:eastAsia="Times New Roman"/>
          <w:color w:val="000000"/>
          <w:lang w:eastAsia="en-GB"/>
        </w:rPr>
      </w:pPr>
      <w:r>
        <w:rPr>
          <w:rFonts w:eastAsia="Times New Roman"/>
          <w:iCs/>
          <w:color w:val="000000"/>
          <w:lang w:val="en-GB" w:eastAsia="en-GB"/>
        </w:rPr>
        <w:t>Possibly</w:t>
      </w:r>
      <w:r w:rsidR="005A477A">
        <w:rPr>
          <w:rFonts w:eastAsia="Times New Roman"/>
          <w:iCs/>
          <w:color w:val="000000"/>
          <w:lang w:val="en-GB" w:eastAsia="en-GB"/>
        </w:rPr>
        <w:t xml:space="preserve">, </w:t>
      </w:r>
      <w:r>
        <w:rPr>
          <w:rFonts w:eastAsia="Times New Roman"/>
          <w:iCs/>
          <w:color w:val="000000"/>
          <w:lang w:val="en-GB" w:eastAsia="en-GB"/>
        </w:rPr>
        <w:t xml:space="preserve">differential </w:t>
      </w:r>
      <w:r w:rsidR="005A477A">
        <w:rPr>
          <w:rFonts w:eastAsia="Times New Roman"/>
          <w:color w:val="000000"/>
          <w:lang w:eastAsia="en-GB"/>
        </w:rPr>
        <w:t xml:space="preserve">sampling from the bell or the proximal or distal regions of the oral arms could produce an artifact of variability in symbiont dominance. One symbiont may dominate different anatomical regions of the medusa. For some samples, the abundance of </w:t>
      </w:r>
      <w:r w:rsidR="005A477A" w:rsidRPr="003D7A61">
        <w:rPr>
          <w:rFonts w:eastAsia="Times New Roman"/>
          <w:i/>
          <w:color w:val="000000"/>
          <w:lang w:eastAsia="en-GB"/>
        </w:rPr>
        <w:t xml:space="preserve">P. medusarum </w:t>
      </w:r>
      <w:r w:rsidR="005A477A">
        <w:rPr>
          <w:rFonts w:eastAsia="Times New Roman"/>
          <w:color w:val="000000"/>
          <w:lang w:eastAsia="en-GB"/>
        </w:rPr>
        <w:t xml:space="preserve">differed between sub-samples obtained from different parts of the same animal (Fig </w:t>
      </w:r>
      <w:r>
        <w:rPr>
          <w:rFonts w:eastAsia="Times New Roman"/>
          <w:color w:val="000000"/>
          <w:lang w:eastAsia="en-GB"/>
        </w:rPr>
        <w:t xml:space="preserve">1D </w:t>
      </w:r>
      <w:r w:rsidR="005A477A">
        <w:rPr>
          <w:rFonts w:eastAsia="Times New Roman"/>
          <w:color w:val="000000"/>
          <w:lang w:eastAsia="en-GB"/>
        </w:rPr>
        <w:t xml:space="preserve">vs. Fig </w:t>
      </w:r>
      <w:r>
        <w:rPr>
          <w:rFonts w:eastAsia="Times New Roman"/>
          <w:color w:val="000000"/>
          <w:lang w:eastAsia="en-GB"/>
        </w:rPr>
        <w:t>2B</w:t>
      </w:r>
      <w:r w:rsidR="005A477A">
        <w:rPr>
          <w:rFonts w:eastAsia="Times New Roman"/>
          <w:color w:val="000000"/>
          <w:lang w:eastAsia="en-GB"/>
        </w:rPr>
        <w:t xml:space="preserve">). Thus, the complex medusoid morphology may partially explain the </w:t>
      </w:r>
      <w:r w:rsidR="00F851DE">
        <w:rPr>
          <w:rFonts w:eastAsia="Times New Roman"/>
          <w:color w:val="000000"/>
          <w:lang w:eastAsia="en-GB"/>
        </w:rPr>
        <w:t xml:space="preserve">frequent </w:t>
      </w:r>
      <w:r w:rsidR="005A477A">
        <w:rPr>
          <w:rFonts w:eastAsia="Times New Roman"/>
          <w:color w:val="000000"/>
          <w:lang w:eastAsia="en-GB"/>
        </w:rPr>
        <w:t xml:space="preserve">coexistence of two symbionts in </w:t>
      </w:r>
      <w:r w:rsidR="00F851DE">
        <w:rPr>
          <w:rFonts w:eastAsia="Times New Roman"/>
          <w:color w:val="000000"/>
          <w:lang w:eastAsia="en-GB"/>
        </w:rPr>
        <w:t>specimens (Fig. 2B)</w:t>
      </w:r>
      <w:r w:rsidR="005A477A">
        <w:rPr>
          <w:rFonts w:eastAsia="Times New Roman"/>
          <w:color w:val="000000"/>
          <w:lang w:eastAsia="en-GB"/>
        </w:rPr>
        <w:t xml:space="preserve">. </w:t>
      </w:r>
    </w:p>
    <w:p w14:paraId="567AA544" w14:textId="4B55EDAF" w:rsidR="00D77F1F" w:rsidRPr="00EC4D08" w:rsidRDefault="00571013" w:rsidP="00D77F1F">
      <w:pPr>
        <w:spacing w:line="480" w:lineRule="auto"/>
        <w:ind w:firstLine="720"/>
        <w:rPr>
          <w:rFonts w:eastAsia="Times New Roman"/>
          <w:iCs/>
          <w:color w:val="000000"/>
          <w:lang w:val="en-GB" w:eastAsia="en-GB"/>
        </w:rPr>
      </w:pPr>
      <w:r>
        <w:rPr>
          <w:rFonts w:eastAsia="Times New Roman"/>
          <w:color w:val="000000"/>
          <w:lang w:eastAsia="en-GB"/>
        </w:rPr>
        <w:t xml:space="preserve">The </w:t>
      </w:r>
      <w:r w:rsidR="00037872">
        <w:rPr>
          <w:rFonts w:eastAsia="Times New Roman"/>
          <w:color w:val="000000"/>
          <w:lang w:eastAsia="en-GB"/>
        </w:rPr>
        <w:t xml:space="preserve">continued </w:t>
      </w:r>
      <w:r w:rsidRPr="00782320">
        <w:rPr>
          <w:rFonts w:eastAsia="Times New Roman"/>
          <w:color w:val="000000"/>
          <w:lang w:eastAsia="en-GB"/>
        </w:rPr>
        <w:t>study</w:t>
      </w:r>
      <w:r>
        <w:rPr>
          <w:rFonts w:eastAsia="Times New Roman"/>
          <w:color w:val="000000"/>
          <w:lang w:eastAsia="en-GB"/>
        </w:rPr>
        <w:t xml:space="preserve"> of these and other temperate animal-dinoflagellate mutualisms </w:t>
      </w:r>
      <w:r w:rsidR="00037872">
        <w:rPr>
          <w:rFonts w:eastAsia="Times New Roman"/>
          <w:color w:val="000000"/>
          <w:lang w:eastAsia="en-GB"/>
        </w:rPr>
        <w:t xml:space="preserve">is likely to </w:t>
      </w:r>
      <w:r w:rsidR="00004A8E">
        <w:rPr>
          <w:rFonts w:eastAsia="Times New Roman"/>
          <w:color w:val="000000"/>
          <w:lang w:eastAsia="en-GB"/>
        </w:rPr>
        <w:t xml:space="preserve">provide </w:t>
      </w:r>
      <w:r w:rsidRPr="003D7A61">
        <w:rPr>
          <w:rFonts w:eastAsia="Times New Roman"/>
          <w:color w:val="000000"/>
          <w:lang w:eastAsia="en-GB"/>
        </w:rPr>
        <w:t>valuable</w:t>
      </w:r>
      <w:r>
        <w:rPr>
          <w:rFonts w:eastAsia="Times New Roman"/>
          <w:color w:val="000000"/>
          <w:lang w:eastAsia="en-GB"/>
        </w:rPr>
        <w:t xml:space="preserve"> information about the ecological dynamics of animal-dinoflagellate mutualisms</w:t>
      </w:r>
      <w:r w:rsidR="00037872">
        <w:rPr>
          <w:rFonts w:eastAsia="Times New Roman"/>
          <w:color w:val="000000"/>
          <w:lang w:eastAsia="en-GB"/>
        </w:rPr>
        <w:t xml:space="preserve"> </w:t>
      </w:r>
      <w:r w:rsidR="00004A8E">
        <w:rPr>
          <w:rFonts w:eastAsia="Times New Roman"/>
          <w:color w:val="000000"/>
          <w:lang w:eastAsia="en-GB"/>
        </w:rPr>
        <w:t>in response to</w:t>
      </w:r>
      <w:r>
        <w:rPr>
          <w:rFonts w:eastAsia="Times New Roman"/>
          <w:color w:val="000000"/>
          <w:lang w:eastAsia="en-GB"/>
        </w:rPr>
        <w:t xml:space="preserve"> large </w:t>
      </w:r>
      <w:r w:rsidR="00004A8E">
        <w:rPr>
          <w:rFonts w:eastAsia="Times New Roman"/>
          <w:color w:val="000000"/>
          <w:lang w:eastAsia="en-GB"/>
        </w:rPr>
        <w:t xml:space="preserve">seasonal </w:t>
      </w:r>
      <w:r>
        <w:rPr>
          <w:rFonts w:eastAsia="Times New Roman"/>
          <w:color w:val="000000"/>
          <w:lang w:eastAsia="en-GB"/>
        </w:rPr>
        <w:t>oscillations</w:t>
      </w:r>
      <w:r w:rsidR="00F851DE">
        <w:rPr>
          <w:rFonts w:eastAsia="Times New Roman"/>
          <w:color w:val="000000"/>
          <w:lang w:eastAsia="en-GB"/>
        </w:rPr>
        <w:t xml:space="preserve"> and </w:t>
      </w:r>
      <w:r w:rsidR="00004A8E">
        <w:rPr>
          <w:rFonts w:eastAsia="Times New Roman"/>
          <w:color w:val="000000"/>
          <w:lang w:eastAsia="en-GB"/>
        </w:rPr>
        <w:t xml:space="preserve">environmental </w:t>
      </w:r>
      <w:r w:rsidR="00F851DE">
        <w:rPr>
          <w:rFonts w:eastAsia="Times New Roman"/>
          <w:color w:val="000000"/>
          <w:lang w:eastAsia="en-GB"/>
        </w:rPr>
        <w:t>gradients</w:t>
      </w:r>
      <w:r>
        <w:rPr>
          <w:rFonts w:eastAsia="Times New Roman"/>
          <w:color w:val="000000"/>
          <w:lang w:eastAsia="en-GB"/>
        </w:rPr>
        <w:t xml:space="preserve">. </w:t>
      </w:r>
      <w:r w:rsidR="00037872" w:rsidRPr="00037872">
        <w:t>Further</w:t>
      </w:r>
      <w:r>
        <w:t xml:space="preserve"> comprehensive </w:t>
      </w:r>
      <w:r w:rsidR="00814B02">
        <w:t xml:space="preserve">spatial and temporal </w:t>
      </w:r>
      <w:r>
        <w:t xml:space="preserve">sampling of </w:t>
      </w:r>
      <w:r w:rsidRPr="00B03F4D">
        <w:rPr>
          <w:rFonts w:eastAsia="Times New Roman"/>
          <w:i/>
          <w:iCs/>
          <w:color w:val="000000"/>
          <w:lang w:eastAsia="en-GB"/>
        </w:rPr>
        <w:t>C. tuberculata</w:t>
      </w:r>
      <w:r w:rsidR="00583489">
        <w:rPr>
          <w:rFonts w:eastAsia="Times New Roman"/>
          <w:iCs/>
          <w:color w:val="000000"/>
          <w:lang w:eastAsia="en-GB"/>
        </w:rPr>
        <w:t>, including</w:t>
      </w:r>
      <w:r>
        <w:rPr>
          <w:rFonts w:eastAsia="Times New Roman"/>
          <w:i/>
          <w:iCs/>
          <w:color w:val="000000"/>
          <w:lang w:eastAsia="en-GB"/>
        </w:rPr>
        <w:t xml:space="preserve"> </w:t>
      </w:r>
      <w:r w:rsidR="00583489" w:rsidRPr="004666DC">
        <w:t>the polyp stage</w:t>
      </w:r>
      <w:r w:rsidR="00583489">
        <w:t>,</w:t>
      </w:r>
      <w:r w:rsidR="00583489" w:rsidRPr="004666DC">
        <w:t xml:space="preserve"> </w:t>
      </w:r>
      <w:r>
        <w:t xml:space="preserve">throughout </w:t>
      </w:r>
      <w:r w:rsidR="00405CD6">
        <w:t xml:space="preserve">the </w:t>
      </w:r>
      <w:r w:rsidR="00405CD6" w:rsidRPr="004666DC">
        <w:t>Mediterranean</w:t>
      </w:r>
      <w:r w:rsidR="00583489">
        <w:t xml:space="preserve"> </w:t>
      </w:r>
      <w:r w:rsidR="00405CD6" w:rsidRPr="004666DC">
        <w:t>would provide additional biogeographic and ecological insight.</w:t>
      </w:r>
      <w:r w:rsidR="006E26ED">
        <w:rPr>
          <w:rFonts w:eastAsia="Times New Roman"/>
          <w:color w:val="000000"/>
          <w:lang w:eastAsia="en-GB"/>
        </w:rPr>
        <w:t xml:space="preserve"> </w:t>
      </w:r>
      <w:r>
        <w:rPr>
          <w:rFonts w:eastAsia="Times New Roman"/>
          <w:color w:val="000000"/>
          <w:lang w:eastAsia="en-GB"/>
        </w:rPr>
        <w:t xml:space="preserve">Moreover, the </w:t>
      </w:r>
      <w:r>
        <w:rPr>
          <w:rFonts w:eastAsia="Times New Roman"/>
          <w:color w:val="000000"/>
          <w:lang w:val="en-GB" w:eastAsia="en-GB"/>
        </w:rPr>
        <w:t xml:space="preserve">quantification of mixed symbiont populations would benefit from using low or single-copy genetic markers. </w:t>
      </w:r>
      <w:r w:rsidR="00BE7F22">
        <w:rPr>
          <w:rFonts w:eastAsia="Times New Roman"/>
          <w:color w:val="000000"/>
          <w:lang w:val="en-GB" w:eastAsia="en-GB"/>
        </w:rPr>
        <w:t>As mentioned above, s</w:t>
      </w:r>
      <w:r>
        <w:rPr>
          <w:rFonts w:eastAsia="Times New Roman"/>
          <w:color w:val="000000"/>
          <w:lang w:val="en-GB" w:eastAsia="en-GB"/>
        </w:rPr>
        <w:t xml:space="preserve">pecies </w:t>
      </w:r>
      <w:r w:rsidR="00D77F1F">
        <w:rPr>
          <w:rFonts w:eastAsia="Times New Roman"/>
          <w:color w:val="000000"/>
          <w:lang w:val="en-GB" w:eastAsia="en-GB"/>
        </w:rPr>
        <w:t xml:space="preserve">differences in </w:t>
      </w:r>
      <w:r>
        <w:rPr>
          <w:rFonts w:eastAsia="Times New Roman"/>
          <w:color w:val="000000"/>
          <w:lang w:val="en-GB" w:eastAsia="en-GB"/>
        </w:rPr>
        <w:t xml:space="preserve">rDNA </w:t>
      </w:r>
      <w:r w:rsidR="00D77F1F">
        <w:rPr>
          <w:rFonts w:eastAsia="Times New Roman"/>
          <w:color w:val="000000"/>
          <w:lang w:val="en-GB" w:eastAsia="en-GB"/>
        </w:rPr>
        <w:t xml:space="preserve">copy number </w:t>
      </w:r>
      <w:r w:rsidR="00BE7F22">
        <w:rPr>
          <w:rFonts w:eastAsia="Times New Roman"/>
          <w:color w:val="000000"/>
          <w:lang w:val="en-GB" w:eastAsia="en-GB"/>
        </w:rPr>
        <w:t xml:space="preserve">will effect calculations </w:t>
      </w:r>
      <w:r w:rsidR="001976EC">
        <w:rPr>
          <w:rFonts w:eastAsia="Times New Roman"/>
          <w:color w:val="000000"/>
          <w:lang w:val="en-GB" w:eastAsia="en-GB"/>
        </w:rPr>
        <w:t>of</w:t>
      </w:r>
      <w:r w:rsidR="00D77F1F">
        <w:rPr>
          <w:rFonts w:eastAsia="Times New Roman"/>
          <w:color w:val="000000"/>
          <w:lang w:val="en-GB" w:eastAsia="en-GB"/>
        </w:rPr>
        <w:t xml:space="preserve"> </w:t>
      </w:r>
      <w:r w:rsidR="00BE7F22">
        <w:rPr>
          <w:rFonts w:eastAsia="Times New Roman"/>
          <w:color w:val="000000"/>
          <w:lang w:val="en-GB" w:eastAsia="en-GB"/>
        </w:rPr>
        <w:t xml:space="preserve">the </w:t>
      </w:r>
      <w:r w:rsidR="00D77F1F">
        <w:rPr>
          <w:rFonts w:eastAsia="Times New Roman"/>
          <w:color w:val="000000"/>
          <w:lang w:val="en-GB" w:eastAsia="en-GB"/>
        </w:rPr>
        <w:t>relative abundances of co-occurring symbiont</w:t>
      </w:r>
      <w:r w:rsidR="00BE7F22">
        <w:rPr>
          <w:rFonts w:eastAsia="Times New Roman"/>
          <w:color w:val="000000"/>
          <w:lang w:val="en-GB" w:eastAsia="en-GB"/>
        </w:rPr>
        <w:t>s</w:t>
      </w:r>
      <w:r w:rsidR="00796D71">
        <w:rPr>
          <w:rFonts w:eastAsia="Times New Roman"/>
          <w:color w:val="000000"/>
          <w:lang w:val="en-GB" w:eastAsia="en-GB"/>
        </w:rPr>
        <w:t>. W</w:t>
      </w:r>
      <w:r w:rsidR="00D77F1F">
        <w:rPr>
          <w:rFonts w:eastAsia="Times New Roman"/>
          <w:color w:val="000000"/>
          <w:lang w:val="en-GB" w:eastAsia="en-GB"/>
        </w:rPr>
        <w:t>ithout use of a correction factor, our analysis likely over estimated</w:t>
      </w:r>
      <w:r w:rsidR="00583489">
        <w:rPr>
          <w:rFonts w:eastAsia="Times New Roman"/>
          <w:color w:val="000000"/>
          <w:lang w:val="en-GB" w:eastAsia="en-GB"/>
        </w:rPr>
        <w:t>, albeit</w:t>
      </w:r>
      <w:r w:rsidR="00D77F1F">
        <w:rPr>
          <w:rFonts w:eastAsia="Times New Roman"/>
          <w:color w:val="000000"/>
          <w:lang w:val="en-GB" w:eastAsia="en-GB"/>
        </w:rPr>
        <w:t xml:space="preserve"> </w:t>
      </w:r>
      <w:r w:rsidR="00583489">
        <w:rPr>
          <w:rFonts w:eastAsia="Times New Roman"/>
          <w:color w:val="000000"/>
          <w:lang w:val="en-GB" w:eastAsia="en-GB"/>
        </w:rPr>
        <w:t xml:space="preserve">consistently, </w:t>
      </w:r>
      <w:r w:rsidR="00D77F1F">
        <w:rPr>
          <w:rFonts w:eastAsia="Times New Roman"/>
          <w:color w:val="000000"/>
          <w:lang w:val="en-GB" w:eastAsia="en-GB"/>
        </w:rPr>
        <w:t xml:space="preserve">the dominance of </w:t>
      </w:r>
      <w:r w:rsidR="00D77F1F" w:rsidRPr="009672E7">
        <w:rPr>
          <w:rFonts w:eastAsia="Times New Roman"/>
          <w:i/>
          <w:color w:val="000000"/>
          <w:lang w:val="en-GB" w:eastAsia="en-GB"/>
        </w:rPr>
        <w:t>B</w:t>
      </w:r>
      <w:r w:rsidR="00BB64FD">
        <w:rPr>
          <w:rFonts w:eastAsia="Times New Roman"/>
          <w:i/>
          <w:color w:val="000000"/>
          <w:lang w:val="en-GB" w:eastAsia="en-GB"/>
        </w:rPr>
        <w:t>reviolum</w:t>
      </w:r>
      <w:r w:rsidR="00D77F1F">
        <w:rPr>
          <w:rFonts w:eastAsia="Times New Roman"/>
          <w:color w:val="000000"/>
          <w:lang w:val="en-GB" w:eastAsia="en-GB"/>
        </w:rPr>
        <w:t xml:space="preserve"> </w:t>
      </w:r>
      <w:r w:rsidR="00583489">
        <w:rPr>
          <w:rFonts w:eastAsia="Times New Roman"/>
          <w:color w:val="000000"/>
          <w:lang w:val="en-GB" w:eastAsia="en-GB"/>
        </w:rPr>
        <w:t xml:space="preserve">relative to </w:t>
      </w:r>
      <w:r w:rsidR="00583489" w:rsidRPr="00583489">
        <w:rPr>
          <w:rFonts w:eastAsia="Times New Roman"/>
          <w:i/>
          <w:color w:val="000000"/>
          <w:lang w:val="en-GB" w:eastAsia="en-GB"/>
        </w:rPr>
        <w:t>Philozoon</w:t>
      </w:r>
      <w:r w:rsidR="00583489">
        <w:rPr>
          <w:rFonts w:eastAsia="Times New Roman"/>
          <w:color w:val="000000"/>
          <w:lang w:val="en-GB" w:eastAsia="en-GB"/>
        </w:rPr>
        <w:t>.</w:t>
      </w:r>
    </w:p>
    <w:p w14:paraId="337E95B9" w14:textId="07E74CF6" w:rsidR="00A7160E" w:rsidRDefault="00A7160E" w:rsidP="00880716">
      <w:pPr>
        <w:spacing w:line="480" w:lineRule="auto"/>
        <w:rPr>
          <w:rFonts w:eastAsia="Times New Roman"/>
          <w:color w:val="000000"/>
          <w:lang w:eastAsia="en-GB"/>
        </w:rPr>
      </w:pPr>
    </w:p>
    <w:p w14:paraId="63A7BD28" w14:textId="6032BC33" w:rsidR="00A7160E" w:rsidRPr="00A7160E" w:rsidRDefault="00A7160E" w:rsidP="00A7160E">
      <w:pPr>
        <w:spacing w:line="480" w:lineRule="auto"/>
        <w:rPr>
          <w:rFonts w:eastAsia="Times New Roman"/>
          <w:b/>
          <w:color w:val="000000"/>
          <w:lang w:val="en-GB" w:eastAsia="en-GB"/>
        </w:rPr>
      </w:pPr>
      <w:r w:rsidRPr="00A7160E">
        <w:rPr>
          <w:rFonts w:eastAsia="Times New Roman"/>
          <w:b/>
          <w:color w:val="000000"/>
          <w:lang w:val="en-GB" w:eastAsia="en-GB"/>
        </w:rPr>
        <w:t xml:space="preserve">Use of rDNA sequence variants for </w:t>
      </w:r>
      <w:r w:rsidR="00D608A2">
        <w:rPr>
          <w:rFonts w:eastAsia="Times New Roman"/>
          <w:b/>
          <w:color w:val="000000"/>
          <w:lang w:val="en-GB" w:eastAsia="en-GB"/>
        </w:rPr>
        <w:t>symbiont</w:t>
      </w:r>
      <w:r w:rsidR="00D608A2" w:rsidRPr="00A7160E">
        <w:rPr>
          <w:rFonts w:eastAsia="Times New Roman"/>
          <w:b/>
          <w:color w:val="000000"/>
          <w:lang w:val="en-GB" w:eastAsia="en-GB"/>
        </w:rPr>
        <w:t xml:space="preserve"> </w:t>
      </w:r>
      <w:r w:rsidRPr="00A7160E">
        <w:rPr>
          <w:rFonts w:eastAsia="Times New Roman"/>
          <w:b/>
          <w:color w:val="000000"/>
          <w:lang w:val="en-GB" w:eastAsia="en-GB"/>
        </w:rPr>
        <w:t>characterization and identification</w:t>
      </w:r>
    </w:p>
    <w:p w14:paraId="5E972996" w14:textId="4FA62574" w:rsidR="004D38BA" w:rsidRPr="00A4696E" w:rsidRDefault="0082777D" w:rsidP="002C5122">
      <w:pPr>
        <w:spacing w:line="480" w:lineRule="auto"/>
        <w:rPr>
          <w:rFonts w:eastAsia="Times New Roman"/>
          <w:color w:val="000000"/>
          <w:lang w:val="en-GB" w:eastAsia="en-GB"/>
        </w:rPr>
      </w:pPr>
      <w:r>
        <w:rPr>
          <w:rFonts w:eastAsia="Times New Roman"/>
          <w:color w:val="000000"/>
          <w:lang w:val="en-GB" w:eastAsia="en-GB"/>
        </w:rPr>
        <w:t xml:space="preserve">Characteristic of eukaryote genomes, </w:t>
      </w:r>
      <w:r w:rsidR="00531426">
        <w:rPr>
          <w:rFonts w:eastAsia="Times New Roman"/>
          <w:color w:val="000000"/>
          <w:lang w:val="en-GB" w:eastAsia="en-GB"/>
        </w:rPr>
        <w:t xml:space="preserve">numerically dominant </w:t>
      </w:r>
      <w:r w:rsidR="007E425C">
        <w:rPr>
          <w:rFonts w:eastAsia="Times New Roman"/>
          <w:color w:val="000000"/>
          <w:lang w:val="en-GB" w:eastAsia="en-GB"/>
        </w:rPr>
        <w:t xml:space="preserve">ribosome gene </w:t>
      </w:r>
      <w:r>
        <w:rPr>
          <w:rFonts w:eastAsia="Times New Roman"/>
          <w:color w:val="000000"/>
          <w:lang w:val="en-GB" w:eastAsia="en-GB"/>
        </w:rPr>
        <w:t>sequence variants</w:t>
      </w:r>
      <w:r w:rsidRPr="002D2E6B">
        <w:rPr>
          <w:rFonts w:eastAsia="Times New Roman"/>
          <w:color w:val="000000"/>
          <w:lang w:val="en-GB" w:eastAsia="en-GB"/>
        </w:rPr>
        <w:t xml:space="preserve"> </w:t>
      </w:r>
      <w:r>
        <w:rPr>
          <w:rFonts w:eastAsia="Times New Roman"/>
          <w:color w:val="000000"/>
          <w:lang w:val="en-GB" w:eastAsia="en-GB"/>
        </w:rPr>
        <w:t xml:space="preserve">can provide useful proxies for species diagnoses </w:t>
      </w:r>
      <w:r>
        <w:rPr>
          <w:rFonts w:eastAsia="Times New Roman"/>
          <w:color w:val="000000"/>
          <w:lang w:val="en-GB" w:eastAsia="en-GB"/>
        </w:rPr>
        <w:fldChar w:fldCharType="begin"/>
      </w:r>
      <w:r>
        <w:rPr>
          <w:rFonts w:eastAsia="Times New Roman"/>
          <w:color w:val="000000"/>
          <w:lang w:val="en-GB" w:eastAsia="en-GB"/>
        </w:rPr>
        <w:instrText xml:space="preserve"> ADDIN EN.CITE &lt;EndNote&gt;&lt;Cite&gt;&lt;Author&gt;Sampayo&lt;/Author&gt;&lt;Year&gt;2009&lt;/Year&gt;&lt;RecNum&gt;33&lt;/RecNum&gt;&lt;DisplayText&gt;(Sampayo&lt;style face="italic"&gt; et al.&lt;/style&gt; 2009)&lt;/DisplayText&gt;&lt;record&gt;&lt;rec-number&gt;33&lt;/rec-number&gt;&lt;foreign-keys&gt;&lt;key app="EN" db-id="0ewser9znswsdvedxw7x2fzye00wp50205rs" timestamp="1571021614"&gt;33&lt;/key&gt;&lt;/foreign-keys&gt;&lt;ref-type name="Journal Article"&gt;17&lt;/ref-type&gt;&lt;contributors&gt;&lt;authors&gt;&lt;author&gt;Sampayo, E. M.&lt;/author&gt;&lt;author&gt;Dove, S.&lt;/author&gt;&lt;author&gt;LaJeunesse, T. C.&lt;/author&gt;&lt;/authors&gt;&lt;/contributors&gt;&lt;auth-address&gt;Centre for Marine Studies, University of Queensland, St. Lucia, Qld 4072, Australia. emn13@psu.edu&lt;/auth-address&gt;&lt;titles&gt;&lt;title&gt;Cohesive molecular genetic data delineate species diversity in the dinoflagellate genus Symbiodinium&lt;/title&gt;&lt;secondary-title&gt;Mol Ecol&lt;/secondary-title&gt;&lt;/titles&gt;&lt;periodical&gt;&lt;full-title&gt;Molecular Ecology&lt;/full-title&gt;&lt;abbr-1&gt;Mol. Ecol.&lt;/abbr-1&gt;&lt;abbr-2&gt;Mol Ecol&lt;/abbr-2&gt;&lt;/periodical&gt;&lt;pages&gt;500-19&lt;/pages&gt;&lt;volume&gt;18&lt;/volume&gt;&lt;number&gt;3&lt;/number&gt;&lt;keywords&gt;&lt;keyword&gt;Animals&lt;/keyword&gt;&lt;keyword&gt;Anthozoa/*microbiology&lt;/keyword&gt;&lt;keyword&gt;DNA Primers&lt;/keyword&gt;&lt;keyword&gt;DNA, Ribosomal/analysis&lt;/keyword&gt;&lt;keyword&gt;DNA, Ribosomal Spacer/analysis&lt;/keyword&gt;&lt;keyword&gt;Dinoflagellida/*classification/*genetics&lt;/keyword&gt;&lt;keyword&gt;*Genetic Variation&lt;/keyword&gt;&lt;keyword&gt;*Phylogeny&lt;/keyword&gt;&lt;keyword&gt;Polymorphism, Restriction Fragment Length&lt;/keyword&gt;&lt;keyword&gt;Polymorphism, Single-Stranded Conformational&lt;/keyword&gt;&lt;keyword&gt;Sequence Analysis, DNA&lt;/keyword&gt;&lt;keyword&gt;Species Specificity&lt;/keyword&gt;&lt;keyword&gt;*Symbiosis&lt;/keyword&gt;&lt;/keywords&gt;&lt;dates&gt;&lt;year&gt;2009&lt;/year&gt;&lt;pub-dates&gt;&lt;date&gt;Feb&lt;/date&gt;&lt;/pub-dates&gt;&lt;/dates&gt;&lt;isbn&gt;1365-294X (Electronic)&amp;#xD;0962-1083 (Linking)&lt;/isbn&gt;&lt;accession-num&gt;19161470&lt;/accession-num&gt;&lt;urls&gt;&lt;related-urls&gt;&lt;url&gt;http://www.ncbi.nlm.nih.gov/pubmed/19161470&lt;/url&gt;&lt;/related-urls&gt;&lt;/urls&gt;&lt;electronic-resource-num&gt;10.1111/j.1365-294X.2008.04037.x&lt;/electronic-resource-num&gt;&lt;/record&gt;&lt;/Cite&gt;&lt;/EndNote&gt;</w:instrText>
      </w:r>
      <w:r>
        <w:rPr>
          <w:rFonts w:eastAsia="Times New Roman"/>
          <w:color w:val="000000"/>
          <w:lang w:val="en-GB" w:eastAsia="en-GB"/>
        </w:rPr>
        <w:fldChar w:fldCharType="separate"/>
      </w:r>
      <w:r>
        <w:rPr>
          <w:rFonts w:eastAsia="Times New Roman"/>
          <w:noProof/>
          <w:color w:val="000000"/>
          <w:lang w:val="en-GB" w:eastAsia="en-GB"/>
        </w:rPr>
        <w:t>(Sampayo</w:t>
      </w:r>
      <w:r w:rsidRPr="0034101D">
        <w:rPr>
          <w:rFonts w:eastAsia="Times New Roman"/>
          <w:i/>
          <w:noProof/>
          <w:color w:val="000000"/>
          <w:lang w:val="en-GB" w:eastAsia="en-GB"/>
        </w:rPr>
        <w:t xml:space="preserve"> et al.</w:t>
      </w:r>
      <w:r>
        <w:rPr>
          <w:rFonts w:eastAsia="Times New Roman"/>
          <w:noProof/>
          <w:color w:val="000000"/>
          <w:lang w:val="en-GB" w:eastAsia="en-GB"/>
        </w:rPr>
        <w:t xml:space="preserve"> 2009)</w:t>
      </w:r>
      <w:r>
        <w:rPr>
          <w:rFonts w:eastAsia="Times New Roman"/>
          <w:color w:val="000000"/>
          <w:lang w:val="en-GB" w:eastAsia="en-GB"/>
        </w:rPr>
        <w:fldChar w:fldCharType="end"/>
      </w:r>
      <w:r>
        <w:rPr>
          <w:rFonts w:eastAsia="Times New Roman"/>
          <w:color w:val="000000"/>
          <w:lang w:val="en-GB" w:eastAsia="en-GB"/>
        </w:rPr>
        <w:t xml:space="preserve">. </w:t>
      </w:r>
      <w:r w:rsidR="007E425C">
        <w:rPr>
          <w:rFonts w:eastAsia="Times New Roman"/>
          <w:color w:val="000000"/>
          <w:lang w:val="en-GB" w:eastAsia="en-GB"/>
        </w:rPr>
        <w:t>These</w:t>
      </w:r>
      <w:r w:rsidR="0065218D">
        <w:rPr>
          <w:rFonts w:eastAsia="Times New Roman"/>
          <w:color w:val="000000"/>
          <w:lang w:val="en-GB" w:eastAsia="en-GB"/>
        </w:rPr>
        <w:t xml:space="preserve">, </w:t>
      </w:r>
      <w:r w:rsidR="00A67D49">
        <w:rPr>
          <w:rFonts w:eastAsia="Times New Roman"/>
          <w:color w:val="000000"/>
          <w:lang w:val="en-GB" w:eastAsia="en-GB"/>
        </w:rPr>
        <w:t>abundant</w:t>
      </w:r>
      <w:r w:rsidR="003E2926">
        <w:rPr>
          <w:rFonts w:eastAsia="Times New Roman"/>
          <w:color w:val="000000"/>
          <w:lang w:val="en-GB" w:eastAsia="en-GB"/>
        </w:rPr>
        <w:t xml:space="preserve"> </w:t>
      </w:r>
      <w:r w:rsidR="00CA1F45">
        <w:rPr>
          <w:rFonts w:eastAsia="Times New Roman"/>
          <w:color w:val="000000"/>
          <w:lang w:val="en-GB" w:eastAsia="en-GB"/>
        </w:rPr>
        <w:t xml:space="preserve">sequence variants </w:t>
      </w:r>
      <w:r w:rsidR="0034101D">
        <w:rPr>
          <w:rFonts w:eastAsia="Times New Roman"/>
          <w:color w:val="000000"/>
          <w:lang w:val="en-GB" w:eastAsia="en-GB"/>
        </w:rPr>
        <w:t>are</w:t>
      </w:r>
      <w:r w:rsidR="00CA1F45">
        <w:rPr>
          <w:rFonts w:eastAsia="Times New Roman"/>
          <w:color w:val="000000"/>
          <w:lang w:val="en-GB" w:eastAsia="en-GB"/>
        </w:rPr>
        <w:t xml:space="preserve"> surprisingly stable </w:t>
      </w:r>
      <w:r w:rsidR="002D2E6B">
        <w:rPr>
          <w:rFonts w:eastAsia="Times New Roman"/>
          <w:color w:val="000000"/>
          <w:lang w:val="en-GB" w:eastAsia="en-GB"/>
        </w:rPr>
        <w:t>in</w:t>
      </w:r>
      <w:r w:rsidR="00A67D49">
        <w:rPr>
          <w:rFonts w:eastAsia="Times New Roman"/>
          <w:color w:val="000000"/>
          <w:lang w:val="en-GB" w:eastAsia="en-GB"/>
        </w:rPr>
        <w:t xml:space="preserve"> the genomes of</w:t>
      </w:r>
      <w:r w:rsidR="00302A29">
        <w:rPr>
          <w:rFonts w:eastAsia="Times New Roman"/>
          <w:color w:val="000000"/>
          <w:lang w:val="en-GB" w:eastAsia="en-GB"/>
        </w:rPr>
        <w:t xml:space="preserve"> species </w:t>
      </w:r>
      <w:r w:rsidR="00CA1F45">
        <w:rPr>
          <w:rFonts w:eastAsia="Times New Roman"/>
          <w:color w:val="000000"/>
          <w:lang w:val="en-GB" w:eastAsia="en-GB"/>
        </w:rPr>
        <w:t xml:space="preserve">distributed over large geographic </w:t>
      </w:r>
      <w:r w:rsidR="00302A29">
        <w:rPr>
          <w:rFonts w:eastAsia="Times New Roman"/>
          <w:color w:val="000000"/>
          <w:lang w:val="en-GB" w:eastAsia="en-GB"/>
        </w:rPr>
        <w:t>scales</w:t>
      </w:r>
      <w:r w:rsidR="00CA1F45">
        <w:rPr>
          <w:rFonts w:eastAsia="Times New Roman"/>
          <w:color w:val="000000"/>
          <w:lang w:val="en-GB" w:eastAsia="en-GB"/>
        </w:rPr>
        <w:t xml:space="preserve"> </w:t>
      </w:r>
      <w:r w:rsidR="000C476D">
        <w:rPr>
          <w:rFonts w:eastAsia="Times New Roman"/>
          <w:color w:val="000000"/>
          <w:lang w:val="en-GB" w:eastAsia="en-GB"/>
        </w:rPr>
        <w:fldChar w:fldCharType="begin">
          <w:fldData xml:space="preserve">PEVuZE5vdGU+PENpdGU+PEF1dGhvcj5MYUpldW5lc3NlPC9BdXRob3I+PFllYXI+MjAxNDwvWWVh
cj48UmVjTnVtPjQ0PC9SZWNOdW0+PFByZWZpeD5GaWcuIDN4YDsgPC9QcmVmaXg+PERpc3BsYXlU
ZXh0PihGaWcuIDN4OyBMYUpldW5lc3NlPHN0eWxlIGZhY2U9Iml0YWxpYyI+IGV0IGFsLjwvc3R5
bGU+IDIwMTQsIFR1cm5oYW08c3R5bGUgZmFjZT0iaXRhbGljIj4gZXQgYWwuPC9zdHlsZT4gMjAy
MSk8L0Rpc3BsYXlUZXh0PjxyZWNvcmQ+PHJlYy1udW1iZXI+NDQ8L3JlYy1udW1iZXI+PGZvcmVp
Z24ta2V5cz48a2V5IGFwcD0iRU4iIGRiLWlkPSIwZXdzZXI5em5zd3NkdmVkeHc3eDJmenllMDB3
cDUwMjA1cnMiIHRpbWVzdGFtcD0iMTU3MTAyMTYxNCI+NDQ8L2tleT48L2ZvcmVpZ24ta2V5cz48
cmVmLXR5cGUgbmFtZT0iSm91cm5hbCBBcnRpY2xlIj4xNzwvcmVmLXR5cGU+PGNvbnRyaWJ1dG9y
cz48YXV0aG9ycz48YXV0aG9yPkxhSmV1bmVzc2UsIFRvZGQgQy48L2F1dGhvcj48YXV0aG9yPldo
YW0sIERyZXcgQy48L2F1dGhvcj48YXV0aG9yPlBldHRheSwgRC4gVHllPC9hdXRob3I+PGF1dGhv
cj5QYXJraW5zb24sIEpvaG4gRXZlcmV0dDwvYXV0aG9yPjxhdXRob3I+S2VzaGF2bXVydGh5LCBT
aGFzaGFuazwvYXV0aG9yPjxhdXRob3I+Q2hlbiwgQ2hhb2x1biBBbGxlbjwvYXV0aG9yPjwvYXV0
aG9ycz48L2NvbnRyaWJ1dG9ycz48YXV0aC1hZGRyZXNzPnRjbDNAcHN1LmVkdSYjeEQ7UGVubiBT
dGF0ZSBVbml2LCBEZXB0IEJpb2wsIFVuaXZlcnNpdHkgUGssIFBBIDE2ODAyIFVTQTwvYXV0aC1h
ZGRyZXNzPjx0aXRsZXM+PHRpdGxlPkVjb2xvZ2ljYWxseSBkaWZmZXJlbnRpYXRlZCBzdHJlc3Mt
dG9sZXJhbnQgZW5kb3N5bWJpb250cyBpbiB0aGUgZGlub2ZsYWdlbGxhdGUgZ2VudXMgU3ltYmlv
ZGluaXVtIChEaW5vcGh5Y2VhZSkgQ2xhZGUgRCBhcmUgZGlmZmVyZW50IHNwZWNpZXM8L3RpdGxl
PjxzZWNvbmRhcnktdGl0bGU+UGh5Y29sb2dpYTwvc2Vjb25kYXJ5LXRpdGxlPjwvdGl0bGVzPjxw
ZXJpb2RpY2FsPjxmdWxsLXRpdGxlPlBoeWNvbG9naWE8L2Z1bGwtdGl0bGU+PGFiYnItMT5QaHlj
b2xvZ2lhPC9hYmJyLTE+PGFiYnItMj5QaHljb2xvZ2lhPC9hYmJyLTI+PC9wZXJpb2RpY2FsPjxw
YWdlcz4zMDUtMzE5PC9wYWdlcz48dm9sdW1lPjUzPC92b2x1bWU+PG51bWJlcj40PC9udW1iZXI+
PGtleXdvcmRzPjxrZXl3b3JkPkNuaWRhcmlhIFs0MTAwMF08L2tleXdvcmQ+PGtleXdvcmQ+UHly
cm9waHl0YSBbMTQ1MDAtTmV3XTwva2V5d29yZD48a2V5d29yZD5Qb3B1bGF0aW9uIFN0dWRpZXM8
L2tleXdvcmQ+PGtleXdvcmQ+RWNvbG9neSwgRW52aXJvbm1lbnRhbCBTY2llbmNlczwva2V5d29y
ZD48a2V5d29yZD5Qb3B1bGF0aW9uIFN0dWRpZXM8L2tleXdvcmQ+PGtleXdvcmQ+QmlvZ2VvZ3Jh
cGh5PC9rZXl3b3JkPjxrZXl3b3JkPkVzdHVhcmluZSBFY29sb2d5PC9rZXl3b3JkPjxrZXl3b3Jk
PlBvcHVsYXRpb24gR2VuZXRpY3M8L2tleXdvcmQ+PGtleXdvcmQ+U3lzdGVtYXRpY3MgYW5kIFRh
eG9ub215PC9rZXl3b3JkPjxrZXl3b3JkPmxhcmdlIHN1YnVuaXQgckROQTwva2V5d29yZD48a2V5
d29yZD5zaW5nbGUtY29weSBtaWNyb3NhdGVsbGl0ZSBudWNsZWFyIEROQTwva2V5d29yZD48a2V5
d29yZD5jaGxvcm9wbGFzdC1lbmNvZGVkIDIzUyByRE5BPC9rZXl3b3JkPjxrZXl3b3JkPkludmVy
dGVicmF0YTwva2V5d29yZD48a2V5d29yZD5BbmltYWxpYTwva2V5d29yZD48a2V5d29yZD5BbGdh
ZTwva2V5d29yZD48a2V5d29yZD5QbGFudGFlPC9rZXl3b3JkPjxrZXl3b3JkPjAwNTA0LCBHZW5l
cmFsIGJpb2xvZ3kgLSBUYXhvbm9teSwgbm9tZW5jbGF0dXJlIGFuZCB0ZXJtaW5vbG9neTwva2V5
d29yZD48a2V5d29yZD4wMzUwNCwgR2VuZXRpY3MgLSBQbGFudDwva2V5d29yZD48a2V5d29yZD4w
MzUwNiwgR2VuZXRpY3MgLSBBbmltYWw8L2tleXdvcmQ+PGtleXdvcmQ+MDM1MDksIEdlbmV0aWNz
IC0gUG9wdWxhdGlvbiBnZW5ldGljczwva2V5d29yZD48a2V5d29yZD4wNzUwMiwgRWNvbG9neTog
ZW52aXJvbm1lbnRhbCBiaW9sb2d5IC0gR2VuZXJhbCBhbmQgbWV0aG9kczwva2V5d29yZD48a2V5
d29yZD4wNzUwNiwgRWNvbG9neTogZW52aXJvbm1lbnRhbCBiaW9sb2d5IC0gUGw8L2tleXdvcmQ+
PC9rZXl3b3Jkcz48ZGF0ZXM+PHllYXI+MjAxNDwveWVhcj48L2RhdGVzPjxpc2JuPjAwMzEtODg4
NDwvaXNibj48YWNjZXNzaW9uLW51bT5CaW9hYnM6YmFjZDIwMTQwMDU5MTkwMDwvYWNjZXNzaW9u
LW51bT48dXJscz48cmVsYXRlZC11cmxzPjx1cmw+Jmx0O0dvIHRvIElTSSZndDs6Ly9CSU9BQlM6
QkFDRDIwMTQwMDU5MTkwMDwvdXJsPjwvcmVsYXRlZC11cmxzPjwvdXJscz48bGFuZ3VhZ2U+RW5n
bGlzaDwvbGFuZ3VhZ2U+PC9yZWNvcmQ+PC9DaXRlPjxDaXRlPjxBdXRob3I+VHVybmhhbTwvQXV0
aG9yPjxZZWFyPjIwMjE8L1llYXI+PFJlY051bT4xMTMxPC9SZWNOdW0+PHJlY29yZD48cmVjLW51
bWJlcj4xMTMxPC9yZWMtbnVtYmVyPjxmb3JlaWduLWtleXM+PGtleSBhcHA9IkVOIiBkYi1pZD0i
MGV3c2VyOXpuc3dzZHZlZHh3N3gyZnp5ZTAwd3A1MDIwNXJzIiB0aW1lc3RhbXA9IjE2MjUxNTU3
ODciPjExMzE8L2tleT48L2ZvcmVpZ24ta2V5cz48cmVmLXR5cGUgbmFtZT0iSm91cm5hbCBBcnRp
Y2xlIj4xNzwvcmVmLXR5cGU+PGNvbnRyaWJ1dG9ycz48YXV0aG9ycz48YXV0aG9yPlR1cm5oYW0s
IEsuIEUuPC9hdXRob3I+PGF1dGhvcj5XaGFtLCBELiBDLjwvYXV0aG9yPjxhdXRob3I+U2FtcGF5
bywgRS48L2F1dGhvcj48YXV0aG9yPkxhSmV1bmVzc2UsIFQuIEMuPC9hdXRob3I+PC9hdXRob3Jz
PjwvY29udHJpYnV0b3JzPjxhdXRoLWFkZHJlc3M+UGVubiBTdGF0ZSBVbml2ZXJzaXR5LCBVbml2
ZXJzaXR5IFBhcmssIFBBLCBVU0EuIGtldHVybmhhbUBnbWFpbC5jb20uJiN4RDtQZW5uIFN0YXRl
IFVuaXZlcnNpdHksIFVuaXZlcnNpdHkgUGFyaywgUEEsIFVTQS4mI3hEO1RoZSBVbml2ZXJzaXR5
IG9mIFF1ZWVuc2xhbmQsIFN0LiBMdWNpYSwgUUxELCBBdXN0cmFsaWEuJiN4RDtQZW5uIFN0YXRl
IFVuaXZlcnNpdHksIFVuaXZlcnNpdHkgUGFyaywgUEEsIFVTQS4gdGNsM0Bwc3UuZWR1LiYjeEQ7
UGVubiBTdGF0ZSBJbnN0aXR1dGVzIG9mIEVuZXJneSBhbmQgdGhlIEVudmlyb25tZW50LCBVbml2
ZXJzaXR5IFBhcmssIFBBLCBVU0EuIHRjbDNAcHN1LmVkdS48L2F1dGgtYWRkcmVzcz48dGl0bGVz
Pjx0aXRsZT5NdXR1YWxpc3RpYyBtaWNyb2FsZ2FlIGNvLWRpdmVyc2lmeSB3aXRoIHJlZWYgY29y
YWxzIHRoYXQgYWNxdWlyZSBzeW1iaW9udHMgZHVyaW5nIGVnZyBkZXZlbG9wbWVudDwvdGl0bGU+
PHNlY29uZGFyeS10aXRsZT5JU01FIEo8L3NlY29uZGFyeS10aXRsZT48L3RpdGxlcz48cGVyaW9k
aWNhbD48ZnVsbC10aXRsZT5JU01FIEo8L2Z1bGwtdGl0bGU+PC9wZXJpb2RpY2FsPjxlZGl0aW9u
PjIwMjEvMDUvMjE8L2VkaXRpb24+PGRhdGVzPjx5ZWFyPjIwMjE8L3llYXI+PHB1Yi1kYXRlcz48
ZGF0ZT5NYXkgMTk8L2RhdGU+PC9wdWItZGF0ZXM+PC9kYXRlcz48aXNibj4xNzUxLTczNzAgKEVs
ZWN0cm9uaWMpJiN4RDsxNzUxLTczNjIgKExpbmtpbmcpPC9pc2JuPjxhY2Nlc3Npb24tbnVtPjM0
MDEyMTA0PC9hY2Nlc3Npb24tbnVtPjx1cmxzPjxyZWxhdGVkLXVybHM+PHVybD5odHRwczovL3d3
dy5uY2JpLm5sbS5uaWguZ292L3B1Ym1lZC8zNDAxMjEwNDwvdXJsPjwvcmVsYXRlZC11cmxzPjwv
dXJscz48ZWxlY3Ryb25pYy1yZXNvdXJjZS1udW0+MTAuMTAzOC9zNDEzOTYtMDIxLTAxMDA3LTg8
L2VsZWN0cm9uaWMtcmVzb3VyY2UtbnVtPjwvcmVjb3JkPjwvQ2l0ZT48L0VuZE5vdGU+
</w:fldData>
        </w:fldChar>
      </w:r>
      <w:r w:rsidR="00576AE9">
        <w:rPr>
          <w:rFonts w:eastAsia="Times New Roman"/>
          <w:color w:val="000000"/>
          <w:lang w:val="en-GB" w:eastAsia="en-GB"/>
        </w:rPr>
        <w:instrText xml:space="preserve"> ADDIN EN.CITE </w:instrText>
      </w:r>
      <w:r w:rsidR="00576AE9">
        <w:rPr>
          <w:rFonts w:eastAsia="Times New Roman"/>
          <w:color w:val="000000"/>
          <w:lang w:val="en-GB" w:eastAsia="en-GB"/>
        </w:rPr>
        <w:fldChar w:fldCharType="begin">
          <w:fldData xml:space="preserve">PEVuZE5vdGU+PENpdGU+PEF1dGhvcj5MYUpldW5lc3NlPC9BdXRob3I+PFllYXI+MjAxNDwvWWVh
cj48UmVjTnVtPjQ0PC9SZWNOdW0+PFByZWZpeD5GaWcuIDN4YDsgPC9QcmVmaXg+PERpc3BsYXlU
ZXh0PihGaWcuIDN4OyBMYUpldW5lc3NlPHN0eWxlIGZhY2U9Iml0YWxpYyI+IGV0IGFsLjwvc3R5
bGU+IDIwMTQsIFR1cm5oYW08c3R5bGUgZmFjZT0iaXRhbGljIj4gZXQgYWwuPC9zdHlsZT4gMjAy
MSk8L0Rpc3BsYXlUZXh0PjxyZWNvcmQ+PHJlYy1udW1iZXI+NDQ8L3JlYy1udW1iZXI+PGZvcmVp
Z24ta2V5cz48a2V5IGFwcD0iRU4iIGRiLWlkPSIwZXdzZXI5em5zd3NkdmVkeHc3eDJmenllMDB3
cDUwMjA1cnMiIHRpbWVzdGFtcD0iMTU3MTAyMTYxNCI+NDQ8L2tleT48L2ZvcmVpZ24ta2V5cz48
cmVmLXR5cGUgbmFtZT0iSm91cm5hbCBBcnRpY2xlIj4xNzwvcmVmLXR5cGU+PGNvbnRyaWJ1dG9y
cz48YXV0aG9ycz48YXV0aG9yPkxhSmV1bmVzc2UsIFRvZGQgQy48L2F1dGhvcj48YXV0aG9yPldo
YW0sIERyZXcgQy48L2F1dGhvcj48YXV0aG9yPlBldHRheSwgRC4gVHllPC9hdXRob3I+PGF1dGhv
cj5QYXJraW5zb24sIEpvaG4gRXZlcmV0dDwvYXV0aG9yPjxhdXRob3I+S2VzaGF2bXVydGh5LCBT
aGFzaGFuazwvYXV0aG9yPjxhdXRob3I+Q2hlbiwgQ2hhb2x1biBBbGxlbjwvYXV0aG9yPjwvYXV0
aG9ycz48L2NvbnRyaWJ1dG9ycz48YXV0aC1hZGRyZXNzPnRjbDNAcHN1LmVkdSYjeEQ7UGVubiBT
dGF0ZSBVbml2LCBEZXB0IEJpb2wsIFVuaXZlcnNpdHkgUGssIFBBIDE2ODAyIFVTQTwvYXV0aC1h
ZGRyZXNzPjx0aXRsZXM+PHRpdGxlPkVjb2xvZ2ljYWxseSBkaWZmZXJlbnRpYXRlZCBzdHJlc3Mt
dG9sZXJhbnQgZW5kb3N5bWJpb250cyBpbiB0aGUgZGlub2ZsYWdlbGxhdGUgZ2VudXMgU3ltYmlv
ZGluaXVtIChEaW5vcGh5Y2VhZSkgQ2xhZGUgRCBhcmUgZGlmZmVyZW50IHNwZWNpZXM8L3RpdGxl
PjxzZWNvbmRhcnktdGl0bGU+UGh5Y29sb2dpYTwvc2Vjb25kYXJ5LXRpdGxlPjwvdGl0bGVzPjxw
ZXJpb2RpY2FsPjxmdWxsLXRpdGxlPlBoeWNvbG9naWE8L2Z1bGwtdGl0bGU+PGFiYnItMT5QaHlj
b2xvZ2lhPC9hYmJyLTE+PGFiYnItMj5QaHljb2xvZ2lhPC9hYmJyLTI+PC9wZXJpb2RpY2FsPjxw
YWdlcz4zMDUtMzE5PC9wYWdlcz48dm9sdW1lPjUzPC92b2x1bWU+PG51bWJlcj40PC9udW1iZXI+
PGtleXdvcmRzPjxrZXl3b3JkPkNuaWRhcmlhIFs0MTAwMF08L2tleXdvcmQ+PGtleXdvcmQ+UHly
cm9waHl0YSBbMTQ1MDAtTmV3XTwva2V5d29yZD48a2V5d29yZD5Qb3B1bGF0aW9uIFN0dWRpZXM8
L2tleXdvcmQ+PGtleXdvcmQ+RWNvbG9neSwgRW52aXJvbm1lbnRhbCBTY2llbmNlczwva2V5d29y
ZD48a2V5d29yZD5Qb3B1bGF0aW9uIFN0dWRpZXM8L2tleXdvcmQ+PGtleXdvcmQ+QmlvZ2VvZ3Jh
cGh5PC9rZXl3b3JkPjxrZXl3b3JkPkVzdHVhcmluZSBFY29sb2d5PC9rZXl3b3JkPjxrZXl3b3Jk
PlBvcHVsYXRpb24gR2VuZXRpY3M8L2tleXdvcmQ+PGtleXdvcmQ+U3lzdGVtYXRpY3MgYW5kIFRh
eG9ub215PC9rZXl3b3JkPjxrZXl3b3JkPmxhcmdlIHN1YnVuaXQgckROQTwva2V5d29yZD48a2V5
d29yZD5zaW5nbGUtY29weSBtaWNyb3NhdGVsbGl0ZSBudWNsZWFyIEROQTwva2V5d29yZD48a2V5
d29yZD5jaGxvcm9wbGFzdC1lbmNvZGVkIDIzUyByRE5BPC9rZXl3b3JkPjxrZXl3b3JkPkludmVy
dGVicmF0YTwva2V5d29yZD48a2V5d29yZD5BbmltYWxpYTwva2V5d29yZD48a2V5d29yZD5BbGdh
ZTwva2V5d29yZD48a2V5d29yZD5QbGFudGFlPC9rZXl3b3JkPjxrZXl3b3JkPjAwNTA0LCBHZW5l
cmFsIGJpb2xvZ3kgLSBUYXhvbm9teSwgbm9tZW5jbGF0dXJlIGFuZCB0ZXJtaW5vbG9neTwva2V5
d29yZD48a2V5d29yZD4wMzUwNCwgR2VuZXRpY3MgLSBQbGFudDwva2V5d29yZD48a2V5d29yZD4w
MzUwNiwgR2VuZXRpY3MgLSBBbmltYWw8L2tleXdvcmQ+PGtleXdvcmQ+MDM1MDksIEdlbmV0aWNz
IC0gUG9wdWxhdGlvbiBnZW5ldGljczwva2V5d29yZD48a2V5d29yZD4wNzUwMiwgRWNvbG9neTog
ZW52aXJvbm1lbnRhbCBiaW9sb2d5IC0gR2VuZXJhbCBhbmQgbWV0aG9kczwva2V5d29yZD48a2V5
d29yZD4wNzUwNiwgRWNvbG9neTogZW52aXJvbm1lbnRhbCBiaW9sb2d5IC0gUGw8L2tleXdvcmQ+
PC9rZXl3b3Jkcz48ZGF0ZXM+PHllYXI+MjAxNDwveWVhcj48L2RhdGVzPjxpc2JuPjAwMzEtODg4
NDwvaXNibj48YWNjZXNzaW9uLW51bT5CaW9hYnM6YmFjZDIwMTQwMDU5MTkwMDwvYWNjZXNzaW9u
LW51bT48dXJscz48cmVsYXRlZC11cmxzPjx1cmw+Jmx0O0dvIHRvIElTSSZndDs6Ly9CSU9BQlM6
QkFDRDIwMTQwMDU5MTkwMDwvdXJsPjwvcmVsYXRlZC11cmxzPjwvdXJscz48bGFuZ3VhZ2U+RW5n
bGlzaDwvbGFuZ3VhZ2U+PC9yZWNvcmQ+PC9DaXRlPjxDaXRlPjxBdXRob3I+VHVybmhhbTwvQXV0
aG9yPjxZZWFyPjIwMjE8L1llYXI+PFJlY051bT4xMTMxPC9SZWNOdW0+PHJlY29yZD48cmVjLW51
bWJlcj4xMTMxPC9yZWMtbnVtYmVyPjxmb3JlaWduLWtleXM+PGtleSBhcHA9IkVOIiBkYi1pZD0i
MGV3c2VyOXpuc3dzZHZlZHh3N3gyZnp5ZTAwd3A1MDIwNXJzIiB0aW1lc3RhbXA9IjE2MjUxNTU3
ODciPjExMzE8L2tleT48L2ZvcmVpZ24ta2V5cz48cmVmLXR5cGUgbmFtZT0iSm91cm5hbCBBcnRp
Y2xlIj4xNzwvcmVmLXR5cGU+PGNvbnRyaWJ1dG9ycz48YXV0aG9ycz48YXV0aG9yPlR1cm5oYW0s
IEsuIEUuPC9hdXRob3I+PGF1dGhvcj5XaGFtLCBELiBDLjwvYXV0aG9yPjxhdXRob3I+U2FtcGF5
bywgRS48L2F1dGhvcj48YXV0aG9yPkxhSmV1bmVzc2UsIFQuIEMuPC9hdXRob3I+PC9hdXRob3Jz
PjwvY29udHJpYnV0b3JzPjxhdXRoLWFkZHJlc3M+UGVubiBTdGF0ZSBVbml2ZXJzaXR5LCBVbml2
ZXJzaXR5IFBhcmssIFBBLCBVU0EuIGtldHVybmhhbUBnbWFpbC5jb20uJiN4RDtQZW5uIFN0YXRl
IFVuaXZlcnNpdHksIFVuaXZlcnNpdHkgUGFyaywgUEEsIFVTQS4mI3hEO1RoZSBVbml2ZXJzaXR5
IG9mIFF1ZWVuc2xhbmQsIFN0LiBMdWNpYSwgUUxELCBBdXN0cmFsaWEuJiN4RDtQZW5uIFN0YXRl
IFVuaXZlcnNpdHksIFVuaXZlcnNpdHkgUGFyaywgUEEsIFVTQS4gdGNsM0Bwc3UuZWR1LiYjeEQ7
UGVubiBTdGF0ZSBJbnN0aXR1dGVzIG9mIEVuZXJneSBhbmQgdGhlIEVudmlyb25tZW50LCBVbml2
ZXJzaXR5IFBhcmssIFBBLCBVU0EuIHRjbDNAcHN1LmVkdS48L2F1dGgtYWRkcmVzcz48dGl0bGVz
Pjx0aXRsZT5NdXR1YWxpc3RpYyBtaWNyb2FsZ2FlIGNvLWRpdmVyc2lmeSB3aXRoIHJlZWYgY29y
YWxzIHRoYXQgYWNxdWlyZSBzeW1iaW9udHMgZHVyaW5nIGVnZyBkZXZlbG9wbWVudDwvdGl0bGU+
PHNlY29uZGFyeS10aXRsZT5JU01FIEo8L3NlY29uZGFyeS10aXRsZT48L3RpdGxlcz48cGVyaW9k
aWNhbD48ZnVsbC10aXRsZT5JU01FIEo8L2Z1bGwtdGl0bGU+PC9wZXJpb2RpY2FsPjxlZGl0aW9u
PjIwMjEvMDUvMjE8L2VkaXRpb24+PGRhdGVzPjx5ZWFyPjIwMjE8L3llYXI+PHB1Yi1kYXRlcz48
ZGF0ZT5NYXkgMTk8L2RhdGU+PC9wdWItZGF0ZXM+PC9kYXRlcz48aXNibj4xNzUxLTczNzAgKEVs
ZWN0cm9uaWMpJiN4RDsxNzUxLTczNjIgKExpbmtpbmcpPC9pc2JuPjxhY2Nlc3Npb24tbnVtPjM0
MDEyMTA0PC9hY2Nlc3Npb24tbnVtPjx1cmxzPjxyZWxhdGVkLXVybHM+PHVybD5odHRwczovL3d3
dy5uY2JpLm5sbS5uaWguZ292L3B1Ym1lZC8zNDAxMjEwNDwvdXJsPjwvcmVsYXRlZC11cmxzPjwv
dXJscz48ZWxlY3Ryb25pYy1yZXNvdXJjZS1udW0+MTAuMTAzOC9zNDEzOTYtMDIxLTAxMDA3LTg8
L2VsZWN0cm9uaWMtcmVzb3VyY2UtbnVtPjwvcmVjb3JkPjwvQ2l0ZT48L0VuZE5vdGU+
</w:fldData>
        </w:fldChar>
      </w:r>
      <w:r w:rsidR="00576AE9">
        <w:rPr>
          <w:rFonts w:eastAsia="Times New Roman"/>
          <w:color w:val="000000"/>
          <w:lang w:val="en-GB" w:eastAsia="en-GB"/>
        </w:rPr>
        <w:instrText xml:space="preserve"> ADDIN EN.CITE.DATA </w:instrText>
      </w:r>
      <w:r w:rsidR="00576AE9">
        <w:rPr>
          <w:rFonts w:eastAsia="Times New Roman"/>
          <w:color w:val="000000"/>
          <w:lang w:val="en-GB" w:eastAsia="en-GB"/>
        </w:rPr>
      </w:r>
      <w:r w:rsidR="00576AE9">
        <w:rPr>
          <w:rFonts w:eastAsia="Times New Roman"/>
          <w:color w:val="000000"/>
          <w:lang w:val="en-GB" w:eastAsia="en-GB"/>
        </w:rPr>
        <w:fldChar w:fldCharType="end"/>
      </w:r>
      <w:r w:rsidR="000C476D">
        <w:rPr>
          <w:rFonts w:eastAsia="Times New Roman"/>
          <w:color w:val="000000"/>
          <w:lang w:val="en-GB" w:eastAsia="en-GB"/>
        </w:rPr>
      </w:r>
      <w:r w:rsidR="000C476D">
        <w:rPr>
          <w:rFonts w:eastAsia="Times New Roman"/>
          <w:color w:val="000000"/>
          <w:lang w:val="en-GB" w:eastAsia="en-GB"/>
        </w:rPr>
        <w:fldChar w:fldCharType="separate"/>
      </w:r>
      <w:r w:rsidR="00576AE9">
        <w:rPr>
          <w:rFonts w:eastAsia="Times New Roman"/>
          <w:noProof/>
          <w:color w:val="000000"/>
          <w:lang w:val="en-GB" w:eastAsia="en-GB"/>
        </w:rPr>
        <w:t>(Fig. 3x; LaJeunesse</w:t>
      </w:r>
      <w:r w:rsidR="00576AE9" w:rsidRPr="00576AE9">
        <w:rPr>
          <w:rFonts w:eastAsia="Times New Roman"/>
          <w:i/>
          <w:noProof/>
          <w:color w:val="000000"/>
          <w:lang w:val="en-GB" w:eastAsia="en-GB"/>
        </w:rPr>
        <w:t xml:space="preserve"> et al.</w:t>
      </w:r>
      <w:r w:rsidR="00576AE9">
        <w:rPr>
          <w:rFonts w:eastAsia="Times New Roman"/>
          <w:noProof/>
          <w:color w:val="000000"/>
          <w:lang w:val="en-GB" w:eastAsia="en-GB"/>
        </w:rPr>
        <w:t xml:space="preserve"> 2014, Turnham</w:t>
      </w:r>
      <w:r w:rsidR="00576AE9" w:rsidRPr="00576AE9">
        <w:rPr>
          <w:rFonts w:eastAsia="Times New Roman"/>
          <w:i/>
          <w:noProof/>
          <w:color w:val="000000"/>
          <w:lang w:val="en-GB" w:eastAsia="en-GB"/>
        </w:rPr>
        <w:t xml:space="preserve"> et al.</w:t>
      </w:r>
      <w:r w:rsidR="00576AE9">
        <w:rPr>
          <w:rFonts w:eastAsia="Times New Roman"/>
          <w:noProof/>
          <w:color w:val="000000"/>
          <w:lang w:val="en-GB" w:eastAsia="en-GB"/>
        </w:rPr>
        <w:t xml:space="preserve"> 2021)</w:t>
      </w:r>
      <w:r w:rsidR="000C476D">
        <w:rPr>
          <w:rFonts w:eastAsia="Times New Roman"/>
          <w:color w:val="000000"/>
          <w:lang w:val="en-GB" w:eastAsia="en-GB"/>
        </w:rPr>
        <w:fldChar w:fldCharType="end"/>
      </w:r>
      <w:r w:rsidR="00022C97">
        <w:rPr>
          <w:rFonts w:eastAsia="Times New Roman"/>
          <w:color w:val="000000"/>
          <w:lang w:val="en-GB" w:eastAsia="en-GB"/>
        </w:rPr>
        <w:t xml:space="preserve">. </w:t>
      </w:r>
      <w:r w:rsidR="00EA34E6">
        <w:rPr>
          <w:rFonts w:eastAsia="Times New Roman"/>
          <w:color w:val="000000"/>
          <w:lang w:val="en-GB" w:eastAsia="en-GB"/>
        </w:rPr>
        <w:t xml:space="preserve">Once linked to formal </w:t>
      </w:r>
      <w:r w:rsidR="003C51B1">
        <w:rPr>
          <w:rFonts w:eastAsia="Times New Roman"/>
          <w:color w:val="000000"/>
          <w:lang w:val="en-GB" w:eastAsia="en-GB"/>
        </w:rPr>
        <w:t xml:space="preserve">taxonomic </w:t>
      </w:r>
      <w:r w:rsidR="00EA34E6">
        <w:rPr>
          <w:rFonts w:eastAsia="Times New Roman"/>
          <w:color w:val="000000"/>
          <w:lang w:val="en-GB" w:eastAsia="en-GB"/>
        </w:rPr>
        <w:t>descriptions</w:t>
      </w:r>
      <w:r w:rsidR="00317A10">
        <w:rPr>
          <w:rFonts w:eastAsia="Times New Roman"/>
          <w:color w:val="000000"/>
          <w:lang w:val="en-GB" w:eastAsia="en-GB"/>
        </w:rPr>
        <w:t xml:space="preserve">, specific combinations </w:t>
      </w:r>
      <w:r w:rsidR="00EA34E6">
        <w:rPr>
          <w:rFonts w:eastAsia="Times New Roman"/>
          <w:color w:val="000000"/>
          <w:lang w:val="en-GB" w:eastAsia="en-GB"/>
        </w:rPr>
        <w:t xml:space="preserve">of </w:t>
      </w:r>
      <w:r w:rsidR="003C51B1">
        <w:rPr>
          <w:rFonts w:eastAsia="Times New Roman"/>
          <w:color w:val="000000"/>
          <w:lang w:val="en-GB" w:eastAsia="en-GB"/>
        </w:rPr>
        <w:t xml:space="preserve">ITS2 </w:t>
      </w:r>
      <w:r w:rsidR="00EA34E6">
        <w:rPr>
          <w:rFonts w:eastAsia="Times New Roman"/>
          <w:color w:val="000000"/>
          <w:lang w:val="en-GB" w:eastAsia="en-GB"/>
        </w:rPr>
        <w:t xml:space="preserve">sequence variants </w:t>
      </w:r>
      <w:r w:rsidR="00317A10">
        <w:rPr>
          <w:rFonts w:eastAsia="Times New Roman"/>
          <w:color w:val="000000"/>
          <w:lang w:val="en-GB" w:eastAsia="en-GB"/>
        </w:rPr>
        <w:t xml:space="preserve">are </w:t>
      </w:r>
      <w:r w:rsidR="0019256B">
        <w:rPr>
          <w:rFonts w:eastAsia="Times New Roman"/>
          <w:color w:val="000000"/>
          <w:lang w:val="en-GB" w:eastAsia="en-GB"/>
        </w:rPr>
        <w:t xml:space="preserve">potentially </w:t>
      </w:r>
      <w:r w:rsidR="00F82B13" w:rsidRPr="00F82B13">
        <w:rPr>
          <w:rFonts w:eastAsia="Times New Roman"/>
          <w:color w:val="000000"/>
          <w:lang w:val="en-GB" w:eastAsia="en-GB"/>
        </w:rPr>
        <w:t>valuable</w:t>
      </w:r>
      <w:r w:rsidR="0019256B">
        <w:rPr>
          <w:rFonts w:eastAsia="Times New Roman"/>
          <w:color w:val="000000"/>
          <w:lang w:val="en-GB" w:eastAsia="en-GB"/>
        </w:rPr>
        <w:t xml:space="preserve"> for the rapid diagnosis of</w:t>
      </w:r>
      <w:r w:rsidR="00317A10">
        <w:rPr>
          <w:rFonts w:eastAsia="Times New Roman"/>
          <w:color w:val="000000"/>
          <w:lang w:val="en-GB" w:eastAsia="en-GB"/>
        </w:rPr>
        <w:t xml:space="preserve"> </w:t>
      </w:r>
      <w:r w:rsidR="0019256B">
        <w:rPr>
          <w:rFonts w:eastAsia="Times New Roman"/>
          <w:color w:val="000000"/>
          <w:lang w:val="en-GB" w:eastAsia="en-GB"/>
        </w:rPr>
        <w:t xml:space="preserve">distinct </w:t>
      </w:r>
      <w:r w:rsidR="00317A10">
        <w:rPr>
          <w:rFonts w:eastAsia="Times New Roman"/>
          <w:color w:val="000000"/>
          <w:lang w:val="en-GB" w:eastAsia="en-GB"/>
        </w:rPr>
        <w:t>species</w:t>
      </w:r>
      <w:r w:rsidR="00024FA6">
        <w:rPr>
          <w:rFonts w:eastAsia="Times New Roman"/>
          <w:color w:val="000000"/>
          <w:lang w:val="en-GB" w:eastAsia="en-GB"/>
        </w:rPr>
        <w:t xml:space="preserve"> </w:t>
      </w:r>
      <w:r w:rsidR="00EC5C82">
        <w:rPr>
          <w:rFonts w:eastAsia="Times New Roman"/>
          <w:color w:val="000000"/>
          <w:lang w:val="en-GB" w:eastAsia="en-GB"/>
        </w:rPr>
        <w:fldChar w:fldCharType="begin"/>
      </w:r>
      <w:r w:rsidR="00EC5C82">
        <w:rPr>
          <w:rFonts w:eastAsia="Times New Roman"/>
          <w:color w:val="000000"/>
          <w:lang w:val="en-GB" w:eastAsia="en-GB"/>
        </w:rPr>
        <w:instrText xml:space="preserve"> ADDIN EN.CITE &lt;EndNote&gt;&lt;Cite&gt;&lt;Author&gt;Saad&lt;/Author&gt;&lt;Year&gt;2021&lt;/Year&gt;&lt;RecNum&gt;1343&lt;/RecNum&gt;&lt;Prefix&gt;e.g. &lt;/Prefix&gt;&lt;DisplayText&gt;(e.g. Saad&lt;style face="italic"&gt; et al.&lt;/style&gt; 2021)&lt;/DisplayText&gt;&lt;record&gt;&lt;rec-number&gt;1343&lt;/rec-number&gt;&lt;foreign-keys&gt;&lt;key app="EN" db-id="0ewser9znswsdvedxw7x2fzye00wp50205rs" timestamp="1652282122"&gt;1343&lt;/key&gt;&lt;/foreign-keys&gt;&lt;ref-type name="Journal Article"&gt;17&lt;/ref-type&gt;&lt;contributors&gt;&lt;authors&gt;&lt;author&gt;Saad, Osama S.&lt;/author&gt;&lt;author&gt;Lin, Xin&lt;/author&gt;&lt;author&gt;Ng, Tsz Yan&lt;/author&gt;&lt;author&gt;Li, Ling&lt;/author&gt;&lt;author&gt;Ang, Put&lt;/author&gt;&lt;author&gt;Lin, Senjie&lt;/author&gt;&lt;/authors&gt;&lt;/contributors&gt;&lt;titles&gt;&lt;title&gt;Species richness and generalists–specialists mosaicism of symbiodiniacean symbionts in corals from Hong Kong revealed by high-throughput ITS sequencing&lt;/title&gt;&lt;secondary-title&gt;Coral Reefs&lt;/secondary-title&gt;&lt;/titles&gt;&lt;periodical&gt;&lt;full-title&gt;Coral Reefs&lt;/full-title&gt;&lt;abbr-1&gt;Coral Reefs&lt;/abbr-1&gt;&lt;abbr-2&gt;Coral Reefs&lt;/abbr-2&gt;&lt;/periodical&gt;&lt;pages&gt;1-12&lt;/pages&gt;&lt;volume&gt;41&lt;/volume&gt;&lt;number&gt;1&lt;/number&gt;&lt;section&gt;1&lt;/section&gt;&lt;dates&gt;&lt;year&gt;2021&lt;/year&gt;&lt;/dates&gt;&lt;isbn&gt;0722-4028&amp;#xD;1432-0975&lt;/isbn&gt;&lt;urls&gt;&lt;/urls&gt;&lt;electronic-resource-num&gt;10.1007/s00338-021-02196-6&lt;/electronic-resource-num&gt;&lt;/record&gt;&lt;/Cite&gt;&lt;/EndNote&gt;</w:instrText>
      </w:r>
      <w:r w:rsidR="00EC5C82">
        <w:rPr>
          <w:rFonts w:eastAsia="Times New Roman"/>
          <w:color w:val="000000"/>
          <w:lang w:val="en-GB" w:eastAsia="en-GB"/>
        </w:rPr>
        <w:fldChar w:fldCharType="separate"/>
      </w:r>
      <w:r w:rsidR="00EC5C82">
        <w:rPr>
          <w:rFonts w:eastAsia="Times New Roman"/>
          <w:noProof/>
          <w:color w:val="000000"/>
          <w:lang w:val="en-GB" w:eastAsia="en-GB"/>
        </w:rPr>
        <w:t>(e.g. Saad</w:t>
      </w:r>
      <w:r w:rsidR="00EC5C82" w:rsidRPr="00EC5C82">
        <w:rPr>
          <w:rFonts w:eastAsia="Times New Roman"/>
          <w:i/>
          <w:noProof/>
          <w:color w:val="000000"/>
          <w:lang w:val="en-GB" w:eastAsia="en-GB"/>
        </w:rPr>
        <w:t xml:space="preserve"> et al.</w:t>
      </w:r>
      <w:r w:rsidR="00EC5C82">
        <w:rPr>
          <w:rFonts w:eastAsia="Times New Roman"/>
          <w:noProof/>
          <w:color w:val="000000"/>
          <w:lang w:val="en-GB" w:eastAsia="en-GB"/>
        </w:rPr>
        <w:t xml:space="preserve"> 2021)</w:t>
      </w:r>
      <w:r w:rsidR="00EC5C82">
        <w:rPr>
          <w:rFonts w:eastAsia="Times New Roman"/>
          <w:color w:val="000000"/>
          <w:lang w:val="en-GB" w:eastAsia="en-GB"/>
        </w:rPr>
        <w:fldChar w:fldCharType="end"/>
      </w:r>
      <w:r w:rsidR="00092E68">
        <w:rPr>
          <w:rFonts w:eastAsia="Times New Roman"/>
          <w:color w:val="000000"/>
          <w:lang w:val="en-GB" w:eastAsia="en-GB"/>
        </w:rPr>
        <w:t>.</w:t>
      </w:r>
      <w:r w:rsidR="00B13E67">
        <w:rPr>
          <w:rFonts w:eastAsia="Times New Roman"/>
          <w:color w:val="000000"/>
          <w:lang w:val="en-GB" w:eastAsia="en-GB"/>
        </w:rPr>
        <w:t xml:space="preserve"> The presence or absence of rarer variants m</w:t>
      </w:r>
      <w:r w:rsidR="00576AE9">
        <w:rPr>
          <w:rFonts w:eastAsia="Times New Roman"/>
          <w:color w:val="000000"/>
          <w:lang w:val="en-GB" w:eastAsia="en-GB"/>
        </w:rPr>
        <w:t>ay differentiate different genotypes within a species (Fig. 2C).</w:t>
      </w:r>
      <w:r w:rsidR="005E52E5">
        <w:rPr>
          <w:rFonts w:eastAsia="Times New Roman"/>
          <w:color w:val="000000"/>
          <w:lang w:val="en-GB" w:eastAsia="en-GB"/>
        </w:rPr>
        <w:t xml:space="preserve"> In summary,</w:t>
      </w:r>
      <w:r w:rsidR="00092E68">
        <w:rPr>
          <w:rFonts w:eastAsia="Times New Roman"/>
          <w:color w:val="000000"/>
          <w:lang w:val="en-GB" w:eastAsia="en-GB"/>
        </w:rPr>
        <w:t xml:space="preserve"> </w:t>
      </w:r>
      <w:r w:rsidR="005E52E5">
        <w:rPr>
          <w:rFonts w:eastAsia="Times New Roman"/>
          <w:color w:val="000000"/>
          <w:lang w:val="en-GB" w:eastAsia="en-GB"/>
        </w:rPr>
        <w:t>n</w:t>
      </w:r>
      <w:r w:rsidR="00BD5BF3">
        <w:rPr>
          <w:rFonts w:eastAsia="Times New Roman"/>
          <w:color w:val="000000"/>
          <w:lang w:val="en-GB" w:eastAsia="en-GB"/>
        </w:rPr>
        <w:t xml:space="preserve">ext </w:t>
      </w:r>
      <w:r w:rsidR="00092E68">
        <w:rPr>
          <w:rFonts w:eastAsia="Times New Roman"/>
          <w:color w:val="000000"/>
          <w:lang w:val="en-GB" w:eastAsia="en-GB"/>
        </w:rPr>
        <w:t>generation sequencing of ITS2 rDNA</w:t>
      </w:r>
      <w:r w:rsidR="00A67D49" w:rsidRPr="00A67D49">
        <w:rPr>
          <w:rFonts w:eastAsia="Times New Roman"/>
          <w:color w:val="000000"/>
          <w:lang w:val="en-GB" w:eastAsia="en-GB"/>
        </w:rPr>
        <w:t xml:space="preserve"> </w:t>
      </w:r>
      <w:r w:rsidR="00A67D49">
        <w:rPr>
          <w:rFonts w:eastAsia="Times New Roman"/>
          <w:color w:val="000000"/>
          <w:lang w:val="en-GB" w:eastAsia="en-GB"/>
        </w:rPr>
        <w:t xml:space="preserve">provides a </w:t>
      </w:r>
      <w:r w:rsidR="00A67D49" w:rsidRPr="004D38BA">
        <w:rPr>
          <w:rFonts w:eastAsia="Times New Roman"/>
          <w:color w:val="000000"/>
          <w:lang w:val="en-GB" w:eastAsia="en-GB"/>
        </w:rPr>
        <w:t>reliable</w:t>
      </w:r>
      <w:r w:rsidR="00A67D49">
        <w:rPr>
          <w:rFonts w:eastAsia="Times New Roman"/>
          <w:color w:val="000000"/>
          <w:lang w:val="en-GB" w:eastAsia="en-GB"/>
        </w:rPr>
        <w:t xml:space="preserve"> high-resolution assessment of intragenomic rDNA variation</w:t>
      </w:r>
      <w:r w:rsidR="00A67D49" w:rsidRPr="00A67D49">
        <w:rPr>
          <w:rFonts w:eastAsia="Times New Roman"/>
          <w:color w:val="000000"/>
          <w:lang w:val="en-GB" w:eastAsia="en-GB"/>
        </w:rPr>
        <w:t xml:space="preserve"> </w:t>
      </w:r>
      <w:r w:rsidR="00BD5BF3">
        <w:rPr>
          <w:rFonts w:eastAsia="Times New Roman"/>
          <w:color w:val="000000"/>
          <w:lang w:val="en-GB" w:eastAsia="en-GB"/>
        </w:rPr>
        <w:t xml:space="preserve">that </w:t>
      </w:r>
      <w:r w:rsidR="00D47A5A">
        <w:rPr>
          <w:rFonts w:eastAsia="Times New Roman"/>
          <w:color w:val="000000"/>
          <w:lang w:val="en-GB" w:eastAsia="en-GB"/>
        </w:rPr>
        <w:t xml:space="preserve">improves upon </w:t>
      </w:r>
      <w:r w:rsidR="00A67D49">
        <w:rPr>
          <w:rFonts w:eastAsia="Times New Roman"/>
          <w:color w:val="000000"/>
          <w:lang w:val="en-GB" w:eastAsia="en-GB"/>
        </w:rPr>
        <w:t>previous characterizations</w:t>
      </w:r>
      <w:r w:rsidR="0011127C">
        <w:rPr>
          <w:rFonts w:eastAsia="Times New Roman"/>
          <w:color w:val="000000"/>
          <w:lang w:val="en-GB" w:eastAsia="en-GB"/>
        </w:rPr>
        <w:t xml:space="preserve"> </w:t>
      </w:r>
      <w:r w:rsidR="00D47A5A">
        <w:rPr>
          <w:rFonts w:eastAsia="Times New Roman"/>
          <w:color w:val="000000"/>
          <w:lang w:val="en-GB" w:eastAsia="en-GB"/>
        </w:rPr>
        <w:t xml:space="preserve">of rDNA </w:t>
      </w:r>
      <w:r w:rsidR="00A67D49">
        <w:rPr>
          <w:rFonts w:eastAsia="Times New Roman"/>
          <w:color w:val="000000"/>
          <w:lang w:val="en-GB" w:eastAsia="en-GB"/>
        </w:rPr>
        <w:t xml:space="preserve">using DGGE </w:t>
      </w:r>
      <w:r w:rsidR="00BD5BF3">
        <w:rPr>
          <w:rFonts w:eastAsia="Times New Roman"/>
          <w:color w:val="000000"/>
          <w:lang w:val="en-GB" w:eastAsia="en-GB"/>
        </w:rPr>
        <w:fldChar w:fldCharType="begin">
          <w:fldData xml:space="preserve">PEVuZE5vdGU+PENpdGU+PEF1dGhvcj5TYW1wYXlvPC9BdXRob3I+PFllYXI+MjAwOTwvWWVhcj48
UmVjTnVtPjMzPC9SZWNOdW0+PERpc3BsYXlUZXh0PihTYW1wYXlvPHN0eWxlIGZhY2U9Iml0YWxp
YyI+IGV0IGFsLjwvc3R5bGU+IDIwMDksIExhSmV1bmVzc2UgMjAwMik8L0Rpc3BsYXlUZXh0Pjxy
ZWNvcmQ+PHJlYy1udW1iZXI+MzM8L3JlYy1udW1iZXI+PGZvcmVpZ24ta2V5cz48a2V5IGFwcD0i
RU4iIGRiLWlkPSIwZXdzZXI5em5zd3NkdmVkeHc3eDJmenllMDB3cDUwMjA1cnMiIHRpbWVzdGFt
cD0iMTU3MTAyMTYxNCI+MzM8L2tleT48L2ZvcmVpZ24ta2V5cz48cmVmLXR5cGUgbmFtZT0iSm91
cm5hbCBBcnRpY2xlIj4xNzwvcmVmLXR5cGU+PGNvbnRyaWJ1dG9ycz48YXV0aG9ycz48YXV0aG9y
PlNhbXBheW8sIEUuIE0uPC9hdXRob3I+PGF1dGhvcj5Eb3ZlLCBTLjwvYXV0aG9yPjxhdXRob3I+
TGFKZXVuZXNzZSwgVC4gQy48L2F1dGhvcj48L2F1dGhvcnM+PC9jb250cmlidXRvcnM+PGF1dGgt
YWRkcmVzcz5DZW50cmUgZm9yIE1hcmluZSBTdHVkaWVzLCBVbml2ZXJzaXR5IG9mIFF1ZWVuc2xh
bmQsIFN0LiBMdWNpYSwgUWxkIDQwNzIsIEF1c3RyYWxpYS4gZW1uMTNAcHN1LmVkdTwvYXV0aC1h
ZGRyZXNzPjx0aXRsZXM+PHRpdGxlPkNvaGVzaXZlIG1vbGVjdWxhciBnZW5ldGljIGRhdGEgZGVs
aW5lYXRlIHNwZWNpZXMgZGl2ZXJzaXR5IGluIHRoZSBkaW5vZmxhZ2VsbGF0ZSBnZW51cyBTeW1i
aW9kaW5pdW08L3RpdGxlPjxzZWNvbmRhcnktdGl0bGU+TW9sIEVjb2w8L3NlY29uZGFyeS10aXRs
ZT48L3RpdGxlcz48cGVyaW9kaWNhbD48ZnVsbC10aXRsZT5Nb2xlY3VsYXIgRWNvbG9neTwvZnVs
bC10aXRsZT48YWJici0xPk1vbC4gRWNvbC48L2FiYnItMT48YWJici0yPk1vbCBFY29sPC9hYmJy
LTI+PC9wZXJpb2RpY2FsPjxwYWdlcz41MDAtMTk8L3BhZ2VzPjx2b2x1bWU+MTg8L3ZvbHVtZT48
bnVtYmVyPjM8L251bWJlcj48a2V5d29yZHM+PGtleXdvcmQ+QW5pbWFsczwva2V5d29yZD48a2V5
d29yZD5BbnRob3pvYS8qbWljcm9iaW9sb2d5PC9rZXl3b3JkPjxrZXl3b3JkPkROQSBQcmltZXJz
PC9rZXl3b3JkPjxrZXl3b3JkPkROQSwgUmlib3NvbWFsL2FuYWx5c2lzPC9rZXl3b3JkPjxrZXl3
b3JkPkROQSwgUmlib3NvbWFsIFNwYWNlci9hbmFseXNpczwva2V5d29yZD48a2V5d29yZD5EaW5v
ZmxhZ2VsbGlkYS8qY2xhc3NpZmljYXRpb24vKmdlbmV0aWNzPC9rZXl3b3JkPjxrZXl3b3JkPipH
ZW5ldGljIFZhcmlhdGlvbjwva2V5d29yZD48a2V5d29yZD4qUGh5bG9nZW55PC9rZXl3b3JkPjxr
ZXl3b3JkPlBvbHltb3JwaGlzbSwgUmVzdHJpY3Rpb24gRnJhZ21lbnQgTGVuZ3RoPC9rZXl3b3Jk
PjxrZXl3b3JkPlBvbHltb3JwaGlzbSwgU2luZ2xlLVN0cmFuZGVkIENvbmZvcm1hdGlvbmFsPC9r
ZXl3b3JkPjxrZXl3b3JkPlNlcXVlbmNlIEFuYWx5c2lzLCBETkE8L2tleXdvcmQ+PGtleXdvcmQ+
U3BlY2llcyBTcGVjaWZpY2l0eTwva2V5d29yZD48a2V5d29yZD4qU3ltYmlvc2lzPC9rZXl3b3Jk
Pjwva2V5d29yZHM+PGRhdGVzPjx5ZWFyPjIwMDk8L3llYXI+PHB1Yi1kYXRlcz48ZGF0ZT5GZWI8
L2RhdGU+PC9wdWItZGF0ZXM+PC9kYXRlcz48aXNibj4xMzY1LTI5NFggKEVsZWN0cm9uaWMpJiN4
RDswOTYyLTEwODMgKExpbmtpbmcpPC9pc2JuPjxhY2Nlc3Npb24tbnVtPjE5MTYxNDcwPC9hY2Nl
c3Npb24tbnVtPjx1cmxzPjxyZWxhdGVkLXVybHM+PHVybD5odHRwOi8vd3d3Lm5jYmkubmxtLm5p
aC5nb3YvcHVibWVkLzE5MTYxNDcwPC91cmw+PC9yZWxhdGVkLXVybHM+PC91cmxzPjxlbGVjdHJv
bmljLXJlc291cmNlLW51bT4xMC4xMTExL2ouMTM2NS0yOTRYLjIwMDguMDQwMzcueDwvZWxlY3Ry
b25pYy1yZXNvdXJjZS1udW0+PC9yZWNvcmQ+PC9DaXRlPjxDaXRlPjxBdXRob3I+TGFKZXVuZXNz
ZTwvQXV0aG9yPjxZZWFyPjIwMDI8L1llYXI+PFJlY051bT4xODI8L1JlY051bT48cmVjb3JkPjxy
ZWMtbnVtYmVyPjE4MjwvcmVjLW51bWJlcj48Zm9yZWlnbi1rZXlzPjxrZXkgYXBwPSJFTiIgZGIt
aWQ9IjBld3Nlcjl6bnN3c2R2ZWR4dzd4MmZ6eWUwMHdwNTAyMDVycyIgdGltZXN0YW1wPSIxNTcx
MDIxNjE1Ij4xODI8L2tleT48L2ZvcmVpZ24ta2V5cz48cmVmLXR5cGUgbmFtZT0iSm91cm5hbCBB
cnRpY2xlIj4xNzwvcmVmLXR5cGU+PGNvbnRyaWJ1dG9ycz48YXV0aG9ycz48YXV0aG9yPkxhSmV1
bmVzc2UsIFQuIEMuPC9hdXRob3I+PC9hdXRob3JzPjwvY29udHJpYnV0b3JzPjx0aXRsZXM+PHRp
dGxlPkRpdmVyc2l0eSBhbmQgY29tbXVuaXR5IHN0cnVjdHVyZSBvZiBzeW1iaW90aWMgZGlub2Zs
YWdlbGxhdGVzIGZyb20gQ2FyaWJiZWFuIGNvcmFsIHJlZWZzPC90aXRsZT48c2Vjb25kYXJ5LXRp
dGxlPk1hcmluZSBCaW9sb2d5PC9zZWNvbmRhcnktdGl0bGU+PC90aXRsZXM+PHBlcmlvZGljYWw+
PGZ1bGwtdGl0bGU+TWFyaW5lIEJpb2xvZ3k8L2Z1bGwtdGl0bGU+PGFiYnItMT5NYXIuIEJpb2wu
PC9hYmJyLTE+PGFiYnItMj5NYXIgQmlvbDwvYWJici0yPjwvcGVyaW9kaWNhbD48cGFnZXM+Mzg3
LTQwMDwvcGFnZXM+PHZvbHVtZT4xNDE8L3ZvbHVtZT48bnVtYmVyPjI8L251bWJlcj48ZGF0ZXM+
PHllYXI+MjAwMjwveWVhcj48L2RhdGVzPjxpc2JuPjAwMjUtMzE2MiYjeEQ7MTQzMi0xNzkzPC9p
c2JuPjx1cmxzPjwvdXJscz48ZWxlY3Ryb25pYy1yZXNvdXJjZS1udW0+MTAuMTAwNy9zMDAyMjct
MDAyLTA4MjktMjwvZWxlY3Ryb25pYy1yZXNvdXJjZS1udW0+PC9yZWNvcmQ+PC9DaXRlPjwvRW5k
Tm90ZT5=
</w:fldData>
        </w:fldChar>
      </w:r>
      <w:r w:rsidR="00D47A5A">
        <w:rPr>
          <w:rFonts w:eastAsia="Times New Roman"/>
          <w:color w:val="000000"/>
          <w:lang w:val="en-GB" w:eastAsia="en-GB"/>
        </w:rPr>
        <w:instrText xml:space="preserve"> ADDIN EN.CITE </w:instrText>
      </w:r>
      <w:r w:rsidR="00D47A5A">
        <w:rPr>
          <w:rFonts w:eastAsia="Times New Roman"/>
          <w:color w:val="000000"/>
          <w:lang w:val="en-GB" w:eastAsia="en-GB"/>
        </w:rPr>
        <w:fldChar w:fldCharType="begin">
          <w:fldData xml:space="preserve">PEVuZE5vdGU+PENpdGU+PEF1dGhvcj5TYW1wYXlvPC9BdXRob3I+PFllYXI+MjAwOTwvWWVhcj48
UmVjTnVtPjMzPC9SZWNOdW0+PERpc3BsYXlUZXh0PihTYW1wYXlvPHN0eWxlIGZhY2U9Iml0YWxp
YyI+IGV0IGFsLjwvc3R5bGU+IDIwMDksIExhSmV1bmVzc2UgMjAwMik8L0Rpc3BsYXlUZXh0Pjxy
ZWNvcmQ+PHJlYy1udW1iZXI+MzM8L3JlYy1udW1iZXI+PGZvcmVpZ24ta2V5cz48a2V5IGFwcD0i
RU4iIGRiLWlkPSIwZXdzZXI5em5zd3NkdmVkeHc3eDJmenllMDB3cDUwMjA1cnMiIHRpbWVzdGFt
cD0iMTU3MTAyMTYxNCI+MzM8L2tleT48L2ZvcmVpZ24ta2V5cz48cmVmLXR5cGUgbmFtZT0iSm91
cm5hbCBBcnRpY2xlIj4xNzwvcmVmLXR5cGU+PGNvbnRyaWJ1dG9ycz48YXV0aG9ycz48YXV0aG9y
PlNhbXBheW8sIEUuIE0uPC9hdXRob3I+PGF1dGhvcj5Eb3ZlLCBTLjwvYXV0aG9yPjxhdXRob3I+
TGFKZXVuZXNzZSwgVC4gQy48L2F1dGhvcj48L2F1dGhvcnM+PC9jb250cmlidXRvcnM+PGF1dGgt
YWRkcmVzcz5DZW50cmUgZm9yIE1hcmluZSBTdHVkaWVzLCBVbml2ZXJzaXR5IG9mIFF1ZWVuc2xh
bmQsIFN0LiBMdWNpYSwgUWxkIDQwNzIsIEF1c3RyYWxpYS4gZW1uMTNAcHN1LmVkdTwvYXV0aC1h
ZGRyZXNzPjx0aXRsZXM+PHRpdGxlPkNvaGVzaXZlIG1vbGVjdWxhciBnZW5ldGljIGRhdGEgZGVs
aW5lYXRlIHNwZWNpZXMgZGl2ZXJzaXR5IGluIHRoZSBkaW5vZmxhZ2VsbGF0ZSBnZW51cyBTeW1i
aW9kaW5pdW08L3RpdGxlPjxzZWNvbmRhcnktdGl0bGU+TW9sIEVjb2w8L3NlY29uZGFyeS10aXRs
ZT48L3RpdGxlcz48cGVyaW9kaWNhbD48ZnVsbC10aXRsZT5Nb2xlY3VsYXIgRWNvbG9neTwvZnVs
bC10aXRsZT48YWJici0xPk1vbC4gRWNvbC48L2FiYnItMT48YWJici0yPk1vbCBFY29sPC9hYmJy
LTI+PC9wZXJpb2RpY2FsPjxwYWdlcz41MDAtMTk8L3BhZ2VzPjx2b2x1bWU+MTg8L3ZvbHVtZT48
bnVtYmVyPjM8L251bWJlcj48a2V5d29yZHM+PGtleXdvcmQ+QW5pbWFsczwva2V5d29yZD48a2V5
d29yZD5BbnRob3pvYS8qbWljcm9iaW9sb2d5PC9rZXl3b3JkPjxrZXl3b3JkPkROQSBQcmltZXJz
PC9rZXl3b3JkPjxrZXl3b3JkPkROQSwgUmlib3NvbWFsL2FuYWx5c2lzPC9rZXl3b3JkPjxrZXl3
b3JkPkROQSwgUmlib3NvbWFsIFNwYWNlci9hbmFseXNpczwva2V5d29yZD48a2V5d29yZD5EaW5v
ZmxhZ2VsbGlkYS8qY2xhc3NpZmljYXRpb24vKmdlbmV0aWNzPC9rZXl3b3JkPjxrZXl3b3JkPipH
ZW5ldGljIFZhcmlhdGlvbjwva2V5d29yZD48a2V5d29yZD4qUGh5bG9nZW55PC9rZXl3b3JkPjxr
ZXl3b3JkPlBvbHltb3JwaGlzbSwgUmVzdHJpY3Rpb24gRnJhZ21lbnQgTGVuZ3RoPC9rZXl3b3Jk
PjxrZXl3b3JkPlBvbHltb3JwaGlzbSwgU2luZ2xlLVN0cmFuZGVkIENvbmZvcm1hdGlvbmFsPC9r
ZXl3b3JkPjxrZXl3b3JkPlNlcXVlbmNlIEFuYWx5c2lzLCBETkE8L2tleXdvcmQ+PGtleXdvcmQ+
U3BlY2llcyBTcGVjaWZpY2l0eTwva2V5d29yZD48a2V5d29yZD4qU3ltYmlvc2lzPC9rZXl3b3Jk
Pjwva2V5d29yZHM+PGRhdGVzPjx5ZWFyPjIwMDk8L3llYXI+PHB1Yi1kYXRlcz48ZGF0ZT5GZWI8
L2RhdGU+PC9wdWItZGF0ZXM+PC9kYXRlcz48aXNibj4xMzY1LTI5NFggKEVsZWN0cm9uaWMpJiN4
RDswOTYyLTEwODMgKExpbmtpbmcpPC9pc2JuPjxhY2Nlc3Npb24tbnVtPjE5MTYxNDcwPC9hY2Nl
c3Npb24tbnVtPjx1cmxzPjxyZWxhdGVkLXVybHM+PHVybD5odHRwOi8vd3d3Lm5jYmkubmxtLm5p
aC5nb3YvcHVibWVkLzE5MTYxNDcwPC91cmw+PC9yZWxhdGVkLXVybHM+PC91cmxzPjxlbGVjdHJv
bmljLXJlc291cmNlLW51bT4xMC4xMTExL2ouMTM2NS0yOTRYLjIwMDguMDQwMzcueDwvZWxlY3Ry
b25pYy1yZXNvdXJjZS1udW0+PC9yZWNvcmQ+PC9DaXRlPjxDaXRlPjxBdXRob3I+TGFKZXVuZXNz
ZTwvQXV0aG9yPjxZZWFyPjIwMDI8L1llYXI+PFJlY051bT4xODI8L1JlY051bT48cmVjb3JkPjxy
ZWMtbnVtYmVyPjE4MjwvcmVjLW51bWJlcj48Zm9yZWlnbi1rZXlzPjxrZXkgYXBwPSJFTiIgZGIt
aWQ9IjBld3Nlcjl6bnN3c2R2ZWR4dzd4MmZ6eWUwMHdwNTAyMDVycyIgdGltZXN0YW1wPSIxNTcx
MDIxNjE1Ij4xODI8L2tleT48L2ZvcmVpZ24ta2V5cz48cmVmLXR5cGUgbmFtZT0iSm91cm5hbCBB
cnRpY2xlIj4xNzwvcmVmLXR5cGU+PGNvbnRyaWJ1dG9ycz48YXV0aG9ycz48YXV0aG9yPkxhSmV1
bmVzc2UsIFQuIEMuPC9hdXRob3I+PC9hdXRob3JzPjwvY29udHJpYnV0b3JzPjx0aXRsZXM+PHRp
dGxlPkRpdmVyc2l0eSBhbmQgY29tbXVuaXR5IHN0cnVjdHVyZSBvZiBzeW1iaW90aWMgZGlub2Zs
YWdlbGxhdGVzIGZyb20gQ2FyaWJiZWFuIGNvcmFsIHJlZWZzPC90aXRsZT48c2Vjb25kYXJ5LXRp
dGxlPk1hcmluZSBCaW9sb2d5PC9zZWNvbmRhcnktdGl0bGU+PC90aXRsZXM+PHBlcmlvZGljYWw+
PGZ1bGwtdGl0bGU+TWFyaW5lIEJpb2xvZ3k8L2Z1bGwtdGl0bGU+PGFiYnItMT5NYXIuIEJpb2wu
PC9hYmJyLTE+PGFiYnItMj5NYXIgQmlvbDwvYWJici0yPjwvcGVyaW9kaWNhbD48cGFnZXM+Mzg3
LTQwMDwvcGFnZXM+PHZvbHVtZT4xNDE8L3ZvbHVtZT48bnVtYmVyPjI8L251bWJlcj48ZGF0ZXM+
PHllYXI+MjAwMjwveWVhcj48L2RhdGVzPjxpc2JuPjAwMjUtMzE2MiYjeEQ7MTQzMi0xNzkzPC9p
c2JuPjx1cmxzPjwvdXJscz48ZWxlY3Ryb25pYy1yZXNvdXJjZS1udW0+MTAuMTAwNy9zMDAyMjct
MDAyLTA4MjktMjwvZWxlY3Ryb25pYy1yZXNvdXJjZS1udW0+PC9yZWNvcmQ+PC9DaXRlPjwvRW5k
Tm90ZT5=
</w:fldData>
        </w:fldChar>
      </w:r>
      <w:r w:rsidR="00D47A5A">
        <w:rPr>
          <w:rFonts w:eastAsia="Times New Roman"/>
          <w:color w:val="000000"/>
          <w:lang w:val="en-GB" w:eastAsia="en-GB"/>
        </w:rPr>
        <w:instrText xml:space="preserve"> ADDIN EN.CITE.DATA </w:instrText>
      </w:r>
      <w:r w:rsidR="00D47A5A">
        <w:rPr>
          <w:rFonts w:eastAsia="Times New Roman"/>
          <w:color w:val="000000"/>
          <w:lang w:val="en-GB" w:eastAsia="en-GB"/>
        </w:rPr>
      </w:r>
      <w:r w:rsidR="00D47A5A">
        <w:rPr>
          <w:rFonts w:eastAsia="Times New Roman"/>
          <w:color w:val="000000"/>
          <w:lang w:val="en-GB" w:eastAsia="en-GB"/>
        </w:rPr>
        <w:fldChar w:fldCharType="end"/>
      </w:r>
      <w:r w:rsidR="00BD5BF3">
        <w:rPr>
          <w:rFonts w:eastAsia="Times New Roman"/>
          <w:color w:val="000000"/>
          <w:lang w:val="en-GB" w:eastAsia="en-GB"/>
        </w:rPr>
      </w:r>
      <w:r w:rsidR="00BD5BF3">
        <w:rPr>
          <w:rFonts w:eastAsia="Times New Roman"/>
          <w:color w:val="000000"/>
          <w:lang w:val="en-GB" w:eastAsia="en-GB"/>
        </w:rPr>
        <w:fldChar w:fldCharType="separate"/>
      </w:r>
      <w:r w:rsidR="00D47A5A">
        <w:rPr>
          <w:rFonts w:eastAsia="Times New Roman"/>
          <w:noProof/>
          <w:color w:val="000000"/>
          <w:lang w:val="en-GB" w:eastAsia="en-GB"/>
        </w:rPr>
        <w:t>(Sampayo</w:t>
      </w:r>
      <w:r w:rsidR="00D47A5A" w:rsidRPr="00D47A5A">
        <w:rPr>
          <w:rFonts w:eastAsia="Times New Roman"/>
          <w:i/>
          <w:noProof/>
          <w:color w:val="000000"/>
          <w:lang w:val="en-GB" w:eastAsia="en-GB"/>
        </w:rPr>
        <w:t xml:space="preserve"> et al.</w:t>
      </w:r>
      <w:r w:rsidR="00D47A5A">
        <w:rPr>
          <w:rFonts w:eastAsia="Times New Roman"/>
          <w:noProof/>
          <w:color w:val="000000"/>
          <w:lang w:val="en-GB" w:eastAsia="en-GB"/>
        </w:rPr>
        <w:t xml:space="preserve"> 2009, LaJeunesse 2002)</w:t>
      </w:r>
      <w:r w:rsidR="00BD5BF3">
        <w:rPr>
          <w:rFonts w:eastAsia="Times New Roman"/>
          <w:color w:val="000000"/>
          <w:lang w:val="en-GB" w:eastAsia="en-GB"/>
        </w:rPr>
        <w:fldChar w:fldCharType="end"/>
      </w:r>
      <w:r w:rsidR="00BD5BF3">
        <w:rPr>
          <w:rFonts w:eastAsia="Times New Roman"/>
          <w:color w:val="000000"/>
          <w:lang w:val="en-GB" w:eastAsia="en-GB"/>
        </w:rPr>
        <w:t>.</w:t>
      </w:r>
      <w:r w:rsidR="00A21FBD">
        <w:rPr>
          <w:rFonts w:eastAsia="Times New Roman"/>
          <w:color w:val="000000"/>
          <w:lang w:val="en-GB" w:eastAsia="en-GB"/>
        </w:rPr>
        <w:t xml:space="preserve"> </w:t>
      </w:r>
      <w:r w:rsidR="00BD5BF3">
        <w:rPr>
          <w:rFonts w:eastAsia="Times New Roman"/>
          <w:color w:val="000000"/>
          <w:lang w:val="en-GB" w:eastAsia="en-GB"/>
        </w:rPr>
        <w:t>W</w:t>
      </w:r>
      <w:r w:rsidR="00A21FBD">
        <w:rPr>
          <w:rFonts w:eastAsia="Times New Roman"/>
          <w:color w:val="000000"/>
          <w:lang w:val="en-GB" w:eastAsia="en-GB"/>
        </w:rPr>
        <w:t xml:space="preserve">hen </w:t>
      </w:r>
      <w:r w:rsidR="0011127C">
        <w:rPr>
          <w:rFonts w:eastAsia="Times New Roman"/>
          <w:color w:val="000000"/>
          <w:lang w:val="en-GB" w:eastAsia="en-GB"/>
        </w:rPr>
        <w:t xml:space="preserve">paired with independent genetic, </w:t>
      </w:r>
      <w:r w:rsidR="00DD5695">
        <w:rPr>
          <w:rFonts w:eastAsia="Times New Roman"/>
          <w:color w:val="000000"/>
          <w:lang w:val="en-GB" w:eastAsia="en-GB"/>
        </w:rPr>
        <w:t xml:space="preserve">and available </w:t>
      </w:r>
      <w:r w:rsidR="0011127C">
        <w:rPr>
          <w:rFonts w:eastAsia="Times New Roman"/>
          <w:color w:val="000000"/>
          <w:lang w:val="en-GB" w:eastAsia="en-GB"/>
        </w:rPr>
        <w:t xml:space="preserve">ecological, biogeographic and morphological </w:t>
      </w:r>
      <w:r w:rsidR="00A21FBD">
        <w:rPr>
          <w:rFonts w:eastAsia="Times New Roman"/>
          <w:color w:val="000000"/>
          <w:lang w:val="en-GB" w:eastAsia="en-GB"/>
        </w:rPr>
        <w:t>evidence,</w:t>
      </w:r>
      <w:r w:rsidR="00092E68">
        <w:rPr>
          <w:rFonts w:eastAsia="Times New Roman"/>
          <w:color w:val="000000"/>
          <w:lang w:val="en-GB" w:eastAsia="en-GB"/>
        </w:rPr>
        <w:t xml:space="preserve"> </w:t>
      </w:r>
      <w:r w:rsidR="008949D0">
        <w:rPr>
          <w:rFonts w:eastAsia="Times New Roman"/>
          <w:color w:val="000000"/>
          <w:lang w:val="en-GB" w:eastAsia="en-GB"/>
        </w:rPr>
        <w:t xml:space="preserve">these data are </w:t>
      </w:r>
      <w:r w:rsidR="00092E68">
        <w:rPr>
          <w:rFonts w:eastAsia="Times New Roman"/>
          <w:color w:val="000000"/>
          <w:lang w:val="en-GB" w:eastAsia="en-GB"/>
        </w:rPr>
        <w:t xml:space="preserve">highly useful in characterizing and assessing ‘zooxanthellae’ </w:t>
      </w:r>
      <w:r w:rsidR="00A67D49">
        <w:rPr>
          <w:rFonts w:eastAsia="Times New Roman"/>
          <w:color w:val="000000"/>
          <w:lang w:val="en-GB" w:eastAsia="en-GB"/>
        </w:rPr>
        <w:t xml:space="preserve">species </w:t>
      </w:r>
      <w:r w:rsidR="00092E68">
        <w:rPr>
          <w:rFonts w:eastAsia="Times New Roman"/>
          <w:color w:val="000000"/>
          <w:lang w:val="en-GB" w:eastAsia="en-GB"/>
        </w:rPr>
        <w:t xml:space="preserve">diversity </w:t>
      </w:r>
      <w:r w:rsidR="00092E68" w:rsidRPr="00A4696E">
        <w:rPr>
          <w:rFonts w:eastAsia="Times New Roman"/>
          <w:color w:val="000000"/>
          <w:lang w:val="en-GB" w:eastAsia="en-GB"/>
        </w:rPr>
        <w:fldChar w:fldCharType="begin">
          <w:fldData xml:space="preserve">PEVuZE5vdGU+PENpdGU+PEF1dGhvcj5TbWl0aDwvQXV0aG9yPjxZZWFyPjIwMTc8L1llYXI+PFJl
Y051bT4xMjcyPC9SZWNOdW0+PERpc3BsYXlUZXh0PihTbWl0aDxzdHlsZSBmYWNlPSJpdGFsaWMi
PiBldCBhbC48L3N0eWxlPiAyMDE3LCBXaGFtPHN0eWxlIGZhY2U9Iml0YWxpYyI+IGV0IGFsLjwv
c3R5bGU+IDIwMTcpPC9EaXNwbGF5VGV4dD48cmVjb3JkPjxyZWMtbnVtYmVyPjEyNzI8L3JlYy1u
dW1iZXI+PGZvcmVpZ24ta2V5cz48a2V5IGFwcD0iRU4iIGRiLWlkPSIwZXdzZXI5em5zd3NkdmVk
eHc3eDJmenllMDB3cDUwMjA1cnMiIHRpbWVzdGFtcD0iMTY0NDQxNjM4OSI+MTI3Mjwva2V5Pjwv
Zm9yZWlnbi1rZXlzPjxyZWYtdHlwZSBuYW1lPSJKb3VybmFsIEFydGljbGUiPjE3PC9yZWYtdHlw
ZT48Y29udHJpYnV0b3JzPjxhdXRob3JzPjxhdXRob3I+U21pdGgsIEUuIEcuPC9hdXRob3I+PGF1
dGhvcj5LZXRjaHVtLCBSLiBOLjwvYXV0aG9yPjxhdXRob3I+QnVydCwgSi4gQS48L2F1dGhvcj48
L2F1dGhvcnM+PC9jb250cmlidXRvcnM+PGF1dGgtYWRkcmVzcz5DZW50ZXIgZm9yIEdlbm9taWNz
IGFuZCBTeXN0ZW1zIEJpb2xvZ3ksIE5ldyBZb3JrIFVuaXZlcnNpdHkgQWJ1IERoYWJpLCBBYnUg
RGhhYmksIFVBRS48L2F1dGgtYWRkcmVzcz48dGl0bGVzPjx0aXRsZT5Ib3N0IHNwZWNpZmljaXR5
IG9mIFN5bWJpb2Rpbml1bSB2YXJpYW50cyByZXZlYWxlZCBieSBhbiBJVFMyIG1ldGFoYXBsb3R5
cGUgYXBwcm9hY2g8L3RpdGxlPjxzZWNvbmRhcnktdGl0bGU+SVNNRSBKPC9zZWNvbmRhcnktdGl0
bGU+PC90aXRsZXM+PHBlcmlvZGljYWw+PGZ1bGwtdGl0bGU+SVNNRSBKPC9mdWxsLXRpdGxlPjwv
cGVyaW9kaWNhbD48cGFnZXM+MTUwMC0xNTAzPC9wYWdlcz48dm9sdW1lPjExPC92b2x1bWU+PG51
bWJlcj42PC9udW1iZXI+PGVkaXRpb24+MjAxNy8wMi8xODwvZWRpdGlvbj48a2V5d29yZHM+PGtl
eXdvcmQ+QW5pbWFsczwva2V5d29yZD48a2V5d29yZD5BbnRob3pvYS8qcGh5c2lvbG9neTwva2V5
d29yZD48a2V5d29yZD5Db3JhbCBSZWVmczwva2V5d29yZD48a2V5d29yZD5ETkEsIFJpYm9zb21h
bCBTcGFjZXIvZ2VuZXRpY3M8L2tleXdvcmQ+PGtleXdvcmQ+RGlub2ZsYWdlbGxpZGEvZ2VuZXRp
Y3MvKnBoeXNpb2xvZ3k8L2tleXdvcmQ+PGtleXdvcmQ+SGFwbG90eXBlczwva2V5d29yZD48a2V5
d29yZD5IaWdoLVRocm91Z2hwdXQgTnVjbGVvdGlkZSBTZXF1ZW5jaW5nPC9rZXl3b3JkPjxrZXl3
b3JkPipIb3N0IFNwZWNpZmljaXR5PC9rZXl3b3JkPjxrZXl3b3JkPlNwZWNpZXMgU3BlY2lmaWNp
dHk8L2tleXdvcmQ+PGtleXdvcmQ+KlN5bWJpb3Npczwva2V5d29yZD48L2tleXdvcmRzPjxkYXRl
cz48eWVhcj4yMDE3PC95ZWFyPjxwdWItZGF0ZXM+PGRhdGU+SnVuPC9kYXRlPjwvcHViLWRhdGVz
PjwvZGF0ZXM+PGlzYm4+MTc1MS03MzcwIChFbGVjdHJvbmljKSYjeEQ7MTc1MS03MzYyIChMaW5r
aW5nKTwvaXNibj48YWNjZXNzaW9uLW51bT4yODIxMTg0ODwvYWNjZXNzaW9uLW51bT48dXJscz48
cmVsYXRlZC11cmxzPjx1cmw+aHR0cHM6Ly93d3cubmNiaS5ubG0ubmloLmdvdi9wdWJtZWQvMjgy
MTE4NDg8L3VybD48L3JlbGF0ZWQtdXJscz48L3VybHM+PGN1c3RvbTI+UE1DNTQzNzM0NDwvY3Vz
dG9tMj48ZWxlY3Ryb25pYy1yZXNvdXJjZS1udW0+MTAuMTAzOC9pc21lai4yMDE2LjIwNjwvZWxl
Y3Ryb25pYy1yZXNvdXJjZS1udW0+PC9yZWNvcmQ+PC9DaXRlPjxDaXRlPjxBdXRob3I+V2hhbTwv
QXV0aG9yPjxZZWFyPjIwMTc8L1llYXI+PFJlY051bT43NTE8L1JlY051bT48cmVjb3JkPjxyZWMt
bnVtYmVyPjc1MTwvcmVjLW51bWJlcj48Zm9yZWlnbi1rZXlzPjxrZXkgYXBwPSJFTiIgZGItaWQ9
IjBld3Nlcjl6bnN3c2R2ZWR4dzd4MmZ6eWUwMHdwNTAyMDVycyIgdGltZXN0YW1wPSIxNTcxMDIx
NjE4Ij43NTE8L2tleT48L2ZvcmVpZ24ta2V5cz48cmVmLXR5cGUgbmFtZT0iSm91cm5hbCBBcnRp
Y2xlIj4xNzwvcmVmLXR5cGU+PGNvbnRyaWJ1dG9ycz48YXV0aG9ycz48YXV0aG9yPldoYW0sIERy
ZXcgQy48L2F1dGhvcj48YXV0aG9yPk5pbmcsIEdhbmc8L2F1dGhvcj48YXV0aG9yPkxhSmV1bmVz
c2UsIFRvZGQgQy48L2F1dGhvcj48L2F1dGhvcnM+PC9jb250cmlidXRvcnM+PHRpdGxlcz48dGl0
bGU+U3ltYmlvZGluaXVtIGdseW5uaWkgc3AuIG5vdi4sIGEgc3BlY2llcyBvZiBzdHJlc3MtdG9s
ZXJhbnQgc3ltYmlvdGljIGRpbm9mbGFnZWxsYXRlcyBmcm9tIHBvY2lsbG9wb3JpZCBhbmQgbW9u
dGlwb3JpZCBjb3JhbHMgaW4gdGhlIFBhY2lmaWMgT2NlYW48L3RpdGxlPjxzZWNvbmRhcnktdGl0
bGU+UGh5Y29sb2dpYTwvc2Vjb25kYXJ5LXRpdGxlPjwvdGl0bGVzPjxwZXJpb2RpY2FsPjxmdWxs
LXRpdGxlPlBoeWNvbG9naWE8L2Z1bGwtdGl0bGU+PGFiYnItMT5QaHljb2xvZ2lhPC9hYmJyLTE+
PGFiYnItMj5QaHljb2xvZ2lhPC9hYmJyLTI+PC9wZXJpb2RpY2FsPjxwYWdlcz4zOTYtNDA5PC9w
YWdlcz48dm9sdW1lPjU2PC92b2x1bWU+PG51bWJlcj40PC9udW1iZXI+PGRhdGVzPjx5ZWFyPjIw
MTc8L3llYXI+PC9kYXRlcz48aXNibj4wMDMxLTg4ODQ8L2lzYm4+PHVybHM+PC91cmxzPjxlbGVj
dHJvbmljLXJlc291cmNlLW51bT4xMC4yMjE2LzE2LTg2LjE8L2VsZWN0cm9uaWMtcmVzb3VyY2Ut
bnVtPjwvcmVjb3JkPjwvQ2l0ZT48L0VuZE5vdGU+AG==
</w:fldData>
        </w:fldChar>
      </w:r>
      <w:r w:rsidR="00EA684B">
        <w:rPr>
          <w:rFonts w:eastAsia="Times New Roman"/>
          <w:color w:val="000000"/>
          <w:lang w:val="en-GB" w:eastAsia="en-GB"/>
        </w:rPr>
        <w:instrText xml:space="preserve"> ADDIN EN.CITE </w:instrText>
      </w:r>
      <w:r w:rsidR="00EA684B">
        <w:rPr>
          <w:rFonts w:eastAsia="Times New Roman"/>
          <w:color w:val="000000"/>
          <w:lang w:val="en-GB" w:eastAsia="en-GB"/>
        </w:rPr>
        <w:fldChar w:fldCharType="begin">
          <w:fldData xml:space="preserve">PEVuZE5vdGU+PENpdGU+PEF1dGhvcj5TbWl0aDwvQXV0aG9yPjxZZWFyPjIwMTc8L1llYXI+PFJl
Y051bT4xMjcyPC9SZWNOdW0+PERpc3BsYXlUZXh0PihTbWl0aDxzdHlsZSBmYWNlPSJpdGFsaWMi
PiBldCBhbC48L3N0eWxlPiAyMDE3LCBXaGFtPHN0eWxlIGZhY2U9Iml0YWxpYyI+IGV0IGFsLjwv
c3R5bGU+IDIwMTcpPC9EaXNwbGF5VGV4dD48cmVjb3JkPjxyZWMtbnVtYmVyPjEyNzI8L3JlYy1u
dW1iZXI+PGZvcmVpZ24ta2V5cz48a2V5IGFwcD0iRU4iIGRiLWlkPSIwZXdzZXI5em5zd3NkdmVk
eHc3eDJmenllMDB3cDUwMjA1cnMiIHRpbWVzdGFtcD0iMTY0NDQxNjM4OSI+MTI3Mjwva2V5Pjwv
Zm9yZWlnbi1rZXlzPjxyZWYtdHlwZSBuYW1lPSJKb3VybmFsIEFydGljbGUiPjE3PC9yZWYtdHlw
ZT48Y29udHJpYnV0b3JzPjxhdXRob3JzPjxhdXRob3I+U21pdGgsIEUuIEcuPC9hdXRob3I+PGF1
dGhvcj5LZXRjaHVtLCBSLiBOLjwvYXV0aG9yPjxhdXRob3I+QnVydCwgSi4gQS48L2F1dGhvcj48
L2F1dGhvcnM+PC9jb250cmlidXRvcnM+PGF1dGgtYWRkcmVzcz5DZW50ZXIgZm9yIEdlbm9taWNz
IGFuZCBTeXN0ZW1zIEJpb2xvZ3ksIE5ldyBZb3JrIFVuaXZlcnNpdHkgQWJ1IERoYWJpLCBBYnUg
RGhhYmksIFVBRS48L2F1dGgtYWRkcmVzcz48dGl0bGVzPjx0aXRsZT5Ib3N0IHNwZWNpZmljaXR5
IG9mIFN5bWJpb2Rpbml1bSB2YXJpYW50cyByZXZlYWxlZCBieSBhbiBJVFMyIG1ldGFoYXBsb3R5
cGUgYXBwcm9hY2g8L3RpdGxlPjxzZWNvbmRhcnktdGl0bGU+SVNNRSBKPC9zZWNvbmRhcnktdGl0
bGU+PC90aXRsZXM+PHBlcmlvZGljYWw+PGZ1bGwtdGl0bGU+SVNNRSBKPC9mdWxsLXRpdGxlPjwv
cGVyaW9kaWNhbD48cGFnZXM+MTUwMC0xNTAzPC9wYWdlcz48dm9sdW1lPjExPC92b2x1bWU+PG51
bWJlcj42PC9udW1iZXI+PGVkaXRpb24+MjAxNy8wMi8xODwvZWRpdGlvbj48a2V5d29yZHM+PGtl
eXdvcmQ+QW5pbWFsczwva2V5d29yZD48a2V5d29yZD5BbnRob3pvYS8qcGh5c2lvbG9neTwva2V5
d29yZD48a2V5d29yZD5Db3JhbCBSZWVmczwva2V5d29yZD48a2V5d29yZD5ETkEsIFJpYm9zb21h
bCBTcGFjZXIvZ2VuZXRpY3M8L2tleXdvcmQ+PGtleXdvcmQ+RGlub2ZsYWdlbGxpZGEvZ2VuZXRp
Y3MvKnBoeXNpb2xvZ3k8L2tleXdvcmQ+PGtleXdvcmQ+SGFwbG90eXBlczwva2V5d29yZD48a2V5
d29yZD5IaWdoLVRocm91Z2hwdXQgTnVjbGVvdGlkZSBTZXF1ZW5jaW5nPC9rZXl3b3JkPjxrZXl3
b3JkPipIb3N0IFNwZWNpZmljaXR5PC9rZXl3b3JkPjxrZXl3b3JkPlNwZWNpZXMgU3BlY2lmaWNp
dHk8L2tleXdvcmQ+PGtleXdvcmQ+KlN5bWJpb3Npczwva2V5d29yZD48L2tleXdvcmRzPjxkYXRl
cz48eWVhcj4yMDE3PC95ZWFyPjxwdWItZGF0ZXM+PGRhdGU+SnVuPC9kYXRlPjwvcHViLWRhdGVz
PjwvZGF0ZXM+PGlzYm4+MTc1MS03MzcwIChFbGVjdHJvbmljKSYjeEQ7MTc1MS03MzYyIChMaW5r
aW5nKTwvaXNibj48YWNjZXNzaW9uLW51bT4yODIxMTg0ODwvYWNjZXNzaW9uLW51bT48dXJscz48
cmVsYXRlZC11cmxzPjx1cmw+aHR0cHM6Ly93d3cubmNiaS5ubG0ubmloLmdvdi9wdWJtZWQvMjgy
MTE4NDg8L3VybD48L3JlbGF0ZWQtdXJscz48L3VybHM+PGN1c3RvbTI+UE1DNTQzNzM0NDwvY3Vz
dG9tMj48ZWxlY3Ryb25pYy1yZXNvdXJjZS1udW0+MTAuMTAzOC9pc21lai4yMDE2LjIwNjwvZWxl
Y3Ryb25pYy1yZXNvdXJjZS1udW0+PC9yZWNvcmQ+PC9DaXRlPjxDaXRlPjxBdXRob3I+V2hhbTwv
QXV0aG9yPjxZZWFyPjIwMTc8L1llYXI+PFJlY051bT43NTE8L1JlY051bT48cmVjb3JkPjxyZWMt
bnVtYmVyPjc1MTwvcmVjLW51bWJlcj48Zm9yZWlnbi1rZXlzPjxrZXkgYXBwPSJFTiIgZGItaWQ9
IjBld3Nlcjl6bnN3c2R2ZWR4dzd4MmZ6eWUwMHdwNTAyMDVycyIgdGltZXN0YW1wPSIxNTcxMDIx
NjE4Ij43NTE8L2tleT48L2ZvcmVpZ24ta2V5cz48cmVmLXR5cGUgbmFtZT0iSm91cm5hbCBBcnRp
Y2xlIj4xNzwvcmVmLXR5cGU+PGNvbnRyaWJ1dG9ycz48YXV0aG9ycz48YXV0aG9yPldoYW0sIERy
ZXcgQy48L2F1dGhvcj48YXV0aG9yPk5pbmcsIEdhbmc8L2F1dGhvcj48YXV0aG9yPkxhSmV1bmVz
c2UsIFRvZGQgQy48L2F1dGhvcj48L2F1dGhvcnM+PC9jb250cmlidXRvcnM+PHRpdGxlcz48dGl0
bGU+U3ltYmlvZGluaXVtIGdseW5uaWkgc3AuIG5vdi4sIGEgc3BlY2llcyBvZiBzdHJlc3MtdG9s
ZXJhbnQgc3ltYmlvdGljIGRpbm9mbGFnZWxsYXRlcyBmcm9tIHBvY2lsbG9wb3JpZCBhbmQgbW9u
dGlwb3JpZCBjb3JhbHMgaW4gdGhlIFBhY2lmaWMgT2NlYW48L3RpdGxlPjxzZWNvbmRhcnktdGl0
bGU+UGh5Y29sb2dpYTwvc2Vjb25kYXJ5LXRpdGxlPjwvdGl0bGVzPjxwZXJpb2RpY2FsPjxmdWxs
LXRpdGxlPlBoeWNvbG9naWE8L2Z1bGwtdGl0bGU+PGFiYnItMT5QaHljb2xvZ2lhPC9hYmJyLTE+
PGFiYnItMj5QaHljb2xvZ2lhPC9hYmJyLTI+PC9wZXJpb2RpY2FsPjxwYWdlcz4zOTYtNDA5PC9w
YWdlcz48dm9sdW1lPjU2PC92b2x1bWU+PG51bWJlcj40PC9udW1iZXI+PGRhdGVzPjx5ZWFyPjIw
MTc8L3llYXI+PC9kYXRlcz48aXNibj4wMDMxLTg4ODQ8L2lzYm4+PHVybHM+PC91cmxzPjxlbGVj
dHJvbmljLXJlc291cmNlLW51bT4xMC4yMjE2LzE2LTg2LjE8L2VsZWN0cm9uaWMtcmVzb3VyY2Ut
bnVtPjwvcmVjb3JkPjwvQ2l0ZT48L0VuZE5vdGU+AG==
</w:fldData>
        </w:fldChar>
      </w:r>
      <w:r w:rsidR="00EA684B">
        <w:rPr>
          <w:rFonts w:eastAsia="Times New Roman"/>
          <w:color w:val="000000"/>
          <w:lang w:val="en-GB" w:eastAsia="en-GB"/>
        </w:rPr>
        <w:instrText xml:space="preserve"> ADDIN EN.CITE.DATA </w:instrText>
      </w:r>
      <w:r w:rsidR="00EA684B">
        <w:rPr>
          <w:rFonts w:eastAsia="Times New Roman"/>
          <w:color w:val="000000"/>
          <w:lang w:val="en-GB" w:eastAsia="en-GB"/>
        </w:rPr>
      </w:r>
      <w:r w:rsidR="00EA684B">
        <w:rPr>
          <w:rFonts w:eastAsia="Times New Roman"/>
          <w:color w:val="000000"/>
          <w:lang w:val="en-GB" w:eastAsia="en-GB"/>
        </w:rPr>
        <w:fldChar w:fldCharType="end"/>
      </w:r>
      <w:r w:rsidR="00092E68" w:rsidRPr="00A4696E">
        <w:rPr>
          <w:rFonts w:eastAsia="Times New Roman"/>
          <w:color w:val="000000"/>
          <w:lang w:val="en-GB" w:eastAsia="en-GB"/>
        </w:rPr>
      </w:r>
      <w:r w:rsidR="00092E68" w:rsidRPr="00A4696E">
        <w:rPr>
          <w:rFonts w:eastAsia="Times New Roman"/>
          <w:color w:val="000000"/>
          <w:lang w:val="en-GB" w:eastAsia="en-GB"/>
        </w:rPr>
        <w:fldChar w:fldCharType="separate"/>
      </w:r>
      <w:r w:rsidR="00EA684B">
        <w:rPr>
          <w:rFonts w:eastAsia="Times New Roman"/>
          <w:noProof/>
          <w:color w:val="000000"/>
          <w:lang w:val="en-GB" w:eastAsia="en-GB"/>
        </w:rPr>
        <w:t>(Smith</w:t>
      </w:r>
      <w:r w:rsidR="00EA684B" w:rsidRPr="00EA684B">
        <w:rPr>
          <w:rFonts w:eastAsia="Times New Roman"/>
          <w:i/>
          <w:noProof/>
          <w:color w:val="000000"/>
          <w:lang w:val="en-GB" w:eastAsia="en-GB"/>
        </w:rPr>
        <w:t xml:space="preserve"> et al.</w:t>
      </w:r>
      <w:r w:rsidR="00EA684B">
        <w:rPr>
          <w:rFonts w:eastAsia="Times New Roman"/>
          <w:noProof/>
          <w:color w:val="000000"/>
          <w:lang w:val="en-GB" w:eastAsia="en-GB"/>
        </w:rPr>
        <w:t xml:space="preserve"> 2017, Wham</w:t>
      </w:r>
      <w:r w:rsidR="00EA684B" w:rsidRPr="00EA684B">
        <w:rPr>
          <w:rFonts w:eastAsia="Times New Roman"/>
          <w:i/>
          <w:noProof/>
          <w:color w:val="000000"/>
          <w:lang w:val="en-GB" w:eastAsia="en-GB"/>
        </w:rPr>
        <w:t xml:space="preserve"> et al.</w:t>
      </w:r>
      <w:r w:rsidR="00EA684B">
        <w:rPr>
          <w:rFonts w:eastAsia="Times New Roman"/>
          <w:noProof/>
          <w:color w:val="000000"/>
          <w:lang w:val="en-GB" w:eastAsia="en-GB"/>
        </w:rPr>
        <w:t xml:space="preserve"> 2017)</w:t>
      </w:r>
      <w:r w:rsidR="00092E68" w:rsidRPr="00A4696E">
        <w:rPr>
          <w:rFonts w:eastAsia="Times New Roman"/>
          <w:color w:val="000000"/>
          <w:lang w:val="en-GB" w:eastAsia="en-GB"/>
        </w:rPr>
        <w:fldChar w:fldCharType="end"/>
      </w:r>
      <w:r w:rsidR="00092E68" w:rsidRPr="00A4696E">
        <w:rPr>
          <w:rFonts w:eastAsia="Times New Roman"/>
          <w:color w:val="000000"/>
          <w:lang w:val="en-GB" w:eastAsia="en-GB"/>
        </w:rPr>
        <w:t xml:space="preserve">. </w:t>
      </w:r>
    </w:p>
    <w:p w14:paraId="7000459E" w14:textId="5A314E57" w:rsidR="005E2CF4" w:rsidRPr="006207A1" w:rsidRDefault="005E2CF4" w:rsidP="00971474">
      <w:pPr>
        <w:spacing w:before="720"/>
        <w:rPr>
          <w:b/>
          <w:bCs/>
        </w:rPr>
      </w:pPr>
      <w:r w:rsidRPr="006207A1">
        <w:rPr>
          <w:b/>
          <w:bCs/>
        </w:rPr>
        <w:t>Acknowledgements</w:t>
      </w:r>
    </w:p>
    <w:p w14:paraId="557BA44D" w14:textId="77777777" w:rsidR="005E2CF4" w:rsidRPr="00782320" w:rsidRDefault="005E2CF4" w:rsidP="00971474">
      <w:pPr>
        <w:spacing w:line="480" w:lineRule="auto"/>
        <w:rPr>
          <w:bCs/>
        </w:rPr>
      </w:pPr>
    </w:p>
    <w:p w14:paraId="48A74A9B" w14:textId="6A23B68D" w:rsidR="00382083" w:rsidRPr="00663CD6" w:rsidRDefault="005E2CF4" w:rsidP="00971474">
      <w:pPr>
        <w:spacing w:line="480" w:lineRule="auto"/>
        <w:rPr>
          <w:rFonts w:eastAsia="Times New Roman"/>
        </w:rPr>
      </w:pPr>
      <w:r w:rsidRPr="00782320">
        <w:rPr>
          <w:bCs/>
        </w:rPr>
        <w:t xml:space="preserve">We are very grateful to R. Casotti, L. Brunet, Lorenzo and Leonardo Auciello for collecting the scyphomedusae in Palinuro and to F. Margiotta, M. Cannavacciuolo, A. Passarelli, G. Zazo, C. Vestito, R. Gallia, V. Rando, F. Terlizzi and F. Tramontano for collecting the scyphomedusa in Pozzuoli. We also thank </w:t>
      </w:r>
      <w:r>
        <w:rPr>
          <w:bCs/>
        </w:rPr>
        <w:t>L. Merquiol for her help in tissue sample collection</w:t>
      </w:r>
      <w:r w:rsidR="00712368">
        <w:rPr>
          <w:bCs/>
        </w:rPr>
        <w:t>s</w:t>
      </w:r>
      <w:r>
        <w:rPr>
          <w:bCs/>
        </w:rPr>
        <w:t xml:space="preserve">; as well as </w:t>
      </w:r>
      <w:r w:rsidRPr="00782320">
        <w:rPr>
          <w:bCs/>
        </w:rPr>
        <w:t>E. Mauriello and M.T. Russo at the Molecular Service of SZN and the BMR (Padova, Italy) for their support running the molecular analyses.</w:t>
      </w:r>
      <w:r w:rsidR="00382083">
        <w:rPr>
          <w:bCs/>
        </w:rPr>
        <w:t xml:space="preserve"> </w:t>
      </w:r>
      <w:r w:rsidR="00083B12">
        <w:rPr>
          <w:bCs/>
        </w:rPr>
        <w:t>We are also very grateful to JA Fayos, J. Fenollar, F. López Campos, M. Llopis, and A. Requena</w:t>
      </w:r>
      <w:r w:rsidR="00540EA4">
        <w:rPr>
          <w:bCs/>
        </w:rPr>
        <w:t xml:space="preserve"> and E. Bonfill</w:t>
      </w:r>
      <w:r w:rsidR="00083B12">
        <w:rPr>
          <w:bCs/>
        </w:rPr>
        <w:t xml:space="preserve"> (Pl</w:t>
      </w:r>
      <w:r w:rsidR="00540EA4">
        <w:rPr>
          <w:bCs/>
        </w:rPr>
        <w:t>à</w:t>
      </w:r>
      <w:r w:rsidR="00083B12">
        <w:rPr>
          <w:bCs/>
        </w:rPr>
        <w:t xml:space="preserve">ncton Diving) for collecting samples at the Balearic Sea; E. María Dolores (Fisheries and Aquaculture Department, Murcia Region) for coordinating samples collection at the Algerian Basin; M. Candelas and M. Roche for providing of samples from the Oceanogràfic Aquarium in Valencia. </w:t>
      </w:r>
      <w:r w:rsidR="002C5AC5">
        <w:rPr>
          <w:bCs/>
        </w:rPr>
        <w:t>W</w:t>
      </w:r>
      <w:r w:rsidR="00083B12">
        <w:rPr>
          <w:bCs/>
        </w:rPr>
        <w:t xml:space="preserve">e </w:t>
      </w:r>
      <w:r w:rsidR="002C5AC5">
        <w:rPr>
          <w:bCs/>
        </w:rPr>
        <w:t>also</w:t>
      </w:r>
      <w:r w:rsidR="00083B12">
        <w:rPr>
          <w:bCs/>
        </w:rPr>
        <w:t xml:space="preserve"> to J. Martínez Ródenas and M. Bermúdez for </w:t>
      </w:r>
      <w:r w:rsidR="009C51A2">
        <w:rPr>
          <w:bCs/>
        </w:rPr>
        <w:t xml:space="preserve">further </w:t>
      </w:r>
      <w:r w:rsidR="00083B12">
        <w:rPr>
          <w:bCs/>
        </w:rPr>
        <w:t xml:space="preserve">help with jellyfish tissue sampling and </w:t>
      </w:r>
      <w:r w:rsidR="002C5AC5">
        <w:rPr>
          <w:bCs/>
        </w:rPr>
        <w:t>preservation</w:t>
      </w:r>
      <w:r w:rsidR="00083B12">
        <w:rPr>
          <w:bCs/>
        </w:rPr>
        <w:t xml:space="preserve">. </w:t>
      </w:r>
      <w:r w:rsidR="002C5AC5" w:rsidRPr="00782320">
        <w:rPr>
          <w:bCs/>
        </w:rPr>
        <w:t>Funding for this study was provided by SZN</w:t>
      </w:r>
      <w:r w:rsidR="002C5AC5">
        <w:rPr>
          <w:bCs/>
        </w:rPr>
        <w:t>,</w:t>
      </w:r>
      <w:r w:rsidR="002C5AC5" w:rsidRPr="00782320">
        <w:rPr>
          <w:bCs/>
        </w:rPr>
        <w:t xml:space="preserve"> the Ministry of Italian Research through the ABBaCo project (Restauro Ambientale e Balneabilità del SIN Bagnoli-Coroglio)</w:t>
      </w:r>
      <w:r w:rsidR="002C5AC5">
        <w:rPr>
          <w:bCs/>
        </w:rPr>
        <w:t>,</w:t>
      </w:r>
      <w:r w:rsidR="002C5AC5" w:rsidRPr="00586265">
        <w:rPr>
          <w:bCs/>
        </w:rPr>
        <w:t xml:space="preserve"> </w:t>
      </w:r>
      <w:r w:rsidR="002C5AC5">
        <w:rPr>
          <w:bCs/>
        </w:rPr>
        <w:t>and the Regione Campania through the FEAMP program</w:t>
      </w:r>
      <w:r w:rsidR="002C5AC5" w:rsidRPr="00782320">
        <w:rPr>
          <w:bCs/>
        </w:rPr>
        <w:t>. Mordret was supported by SZN through a postdoctoral fellowship.</w:t>
      </w:r>
      <w:r w:rsidR="00EA32D6">
        <w:rPr>
          <w:bCs/>
        </w:rPr>
        <w:t xml:space="preserve"> Hume was supported by Christian R. Voolstra, U. of Konstanz, Germany.</w:t>
      </w:r>
      <w:r w:rsidR="002C5AC5" w:rsidRPr="00782320">
        <w:rPr>
          <w:bCs/>
        </w:rPr>
        <w:t xml:space="preserve"> </w:t>
      </w:r>
      <w:r w:rsidR="00510293">
        <w:rPr>
          <w:color w:val="000000" w:themeColor="text1"/>
        </w:rPr>
        <w:t>Wiedenmann was funded by the Natural Environment Research Council NERC (</w:t>
      </w:r>
      <w:r w:rsidR="00510293">
        <w:rPr>
          <w:color w:val="000000"/>
          <w:shd w:val="clear" w:color="auto" w:fill="FFFFFF"/>
        </w:rPr>
        <w:t xml:space="preserve">NE/T001364/1). </w:t>
      </w:r>
      <w:r w:rsidR="007A1DD4">
        <w:rPr>
          <w:color w:val="000000" w:themeColor="text1"/>
        </w:rPr>
        <w:t>LaJeunesse</w:t>
      </w:r>
      <w:r w:rsidR="00382083">
        <w:rPr>
          <w:color w:val="000000" w:themeColor="text1"/>
        </w:rPr>
        <w:t xml:space="preserve"> was </w:t>
      </w:r>
      <w:r w:rsidR="00382083">
        <w:t>funded</w:t>
      </w:r>
      <w:r w:rsidR="00382083" w:rsidRPr="001E13E7">
        <w:t xml:space="preserve"> </w:t>
      </w:r>
      <w:r w:rsidR="00382083">
        <w:t>by</w:t>
      </w:r>
      <w:r w:rsidR="00382083" w:rsidRPr="001E13E7">
        <w:t xml:space="preserve"> the USA National Science Foundation (grant OCE-1636022).</w:t>
      </w:r>
      <w:r w:rsidR="00382083" w:rsidRPr="001E13E7">
        <w:rPr>
          <w:color w:val="000000" w:themeColor="text1"/>
        </w:rPr>
        <w:t xml:space="preserve"> </w:t>
      </w:r>
    </w:p>
    <w:p w14:paraId="035AF904" w14:textId="40C7B63E" w:rsidR="005E2CF4" w:rsidRDefault="005E2CF4" w:rsidP="00971474">
      <w:pPr>
        <w:spacing w:line="480" w:lineRule="auto"/>
        <w:rPr>
          <w:bCs/>
        </w:rPr>
      </w:pPr>
    </w:p>
    <w:p w14:paraId="540FB62A" w14:textId="77777777" w:rsidR="005E2CF4" w:rsidRDefault="005E2CF4" w:rsidP="00971474">
      <w:pPr>
        <w:rPr>
          <w:bCs/>
        </w:rPr>
      </w:pPr>
    </w:p>
    <w:p w14:paraId="79CC4D6F" w14:textId="77777777" w:rsidR="005E2CF4" w:rsidRDefault="005E2CF4" w:rsidP="00971474">
      <w:pPr>
        <w:rPr>
          <w:bCs/>
        </w:rPr>
      </w:pPr>
    </w:p>
    <w:p w14:paraId="39567243" w14:textId="77777777" w:rsidR="00715C8D" w:rsidRDefault="00715C8D" w:rsidP="00971474">
      <w:pPr>
        <w:rPr>
          <w:bCs/>
        </w:rPr>
      </w:pPr>
      <w:r>
        <w:rPr>
          <w:bCs/>
        </w:rPr>
        <w:br w:type="page"/>
      </w:r>
    </w:p>
    <w:p w14:paraId="2DC395E9" w14:textId="6CE8DEE6" w:rsidR="005E2CF4" w:rsidRDefault="00715C8D" w:rsidP="00971474">
      <w:pPr>
        <w:rPr>
          <w:bCs/>
        </w:rPr>
      </w:pPr>
      <w:r>
        <w:rPr>
          <w:bCs/>
        </w:rPr>
        <w:t>Figure 1</w:t>
      </w:r>
    </w:p>
    <w:p w14:paraId="435AC56A" w14:textId="32010019" w:rsidR="005E2CF4" w:rsidRDefault="00052DD3" w:rsidP="003C227E">
      <w:pPr>
        <w:jc w:val="center"/>
        <w:rPr>
          <w:bCs/>
        </w:rPr>
      </w:pPr>
      <w:r>
        <w:rPr>
          <w:bCs/>
          <w:noProof/>
          <w:lang w:eastAsia="en-US"/>
        </w:rPr>
        <w:drawing>
          <wp:inline distT="0" distB="0" distL="0" distR="0" wp14:anchorId="7EA70A25" wp14:editId="6B71803C">
            <wp:extent cx="2545080" cy="650138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Cotylorhiza_Italy_v2.png"/>
                    <pic:cNvPicPr/>
                  </pic:nvPicPr>
                  <pic:blipFill>
                    <a:blip r:embed="rId11">
                      <a:extLst>
                        <a:ext uri="{28A0092B-C50C-407E-A947-70E740481C1C}">
                          <a14:useLocalDpi xmlns:a14="http://schemas.microsoft.com/office/drawing/2010/main" val="0"/>
                        </a:ext>
                      </a:extLst>
                    </a:blip>
                    <a:stretch>
                      <a:fillRect/>
                    </a:stretch>
                  </pic:blipFill>
                  <pic:spPr>
                    <a:xfrm>
                      <a:off x="0" y="0"/>
                      <a:ext cx="2545080" cy="6501384"/>
                    </a:xfrm>
                    <a:prstGeom prst="rect">
                      <a:avLst/>
                    </a:prstGeom>
                  </pic:spPr>
                </pic:pic>
              </a:graphicData>
            </a:graphic>
          </wp:inline>
        </w:drawing>
      </w:r>
    </w:p>
    <w:p w14:paraId="72C228BA" w14:textId="77777777" w:rsidR="00E34CFB" w:rsidRDefault="00E34CFB" w:rsidP="00971474">
      <w:pPr>
        <w:rPr>
          <w:bCs/>
        </w:rPr>
      </w:pPr>
    </w:p>
    <w:p w14:paraId="3F28AB39" w14:textId="41215C20" w:rsidR="003C227E" w:rsidRPr="00250636" w:rsidRDefault="003C227E" w:rsidP="003C227E">
      <w:r w:rsidRPr="00250636">
        <w:t xml:space="preserve">Figure </w:t>
      </w:r>
      <w:r>
        <w:t>1</w:t>
      </w:r>
      <w:r w:rsidRPr="00250636">
        <w:t xml:space="preserve">. </w:t>
      </w:r>
      <w:r>
        <w:rPr>
          <w:bCs/>
        </w:rPr>
        <w:t xml:space="preserve">Symbiosis ecology of </w:t>
      </w:r>
      <w:r w:rsidRPr="00046F0F">
        <w:rPr>
          <w:bCs/>
          <w:i/>
        </w:rPr>
        <w:t>Cotylorhiza tuberculata</w:t>
      </w:r>
      <w:r>
        <w:rPr>
          <w:bCs/>
          <w:i/>
        </w:rPr>
        <w:t>.</w:t>
      </w:r>
      <w:r>
        <w:rPr>
          <w:bCs/>
        </w:rPr>
        <w:t xml:space="preserve"> A) Medusa stage of </w:t>
      </w:r>
      <w:r w:rsidRPr="00046F0F">
        <w:rPr>
          <w:bCs/>
          <w:i/>
        </w:rPr>
        <w:t>Cotylorhiza tuberculata</w:t>
      </w:r>
      <w:r>
        <w:rPr>
          <w:bCs/>
        </w:rPr>
        <w:t xml:space="preserve"> in water column. </w:t>
      </w:r>
      <w:r>
        <w:t xml:space="preserve">B) Collection locations in 3 different years of four </w:t>
      </w:r>
      <w:r w:rsidRPr="007C69F2">
        <w:rPr>
          <w:i/>
        </w:rPr>
        <w:t>Cotylorhiza tuberculata</w:t>
      </w:r>
      <w:r>
        <w:t xml:space="preserve"> specimens from coastal waters in southwestern Italy. C) Deep sequencing (&gt;</w:t>
      </w:r>
      <w:r w:rsidRPr="003C227E">
        <w:t>20,000</w:t>
      </w:r>
      <w:r>
        <w:t xml:space="preserve"> reads per sample) and sorting of rDNA sequence variants found in each sample by relative abundances using SymPortal. The red box signifies recovery of rare sequence variants, and pseudogenes as well as the large numbers of technical artifacts created by the sequencing platform</w:t>
      </w:r>
      <w:r w:rsidRPr="00A75B78">
        <w:t xml:space="preserve"> </w:t>
      </w:r>
      <w:r>
        <w:t xml:space="preserve">present in raw datasets. D) Determination of symbiont composition by sequence proportion estimated by SymPortal. </w:t>
      </w:r>
      <w:r w:rsidR="004F4939">
        <w:rPr>
          <w:bCs/>
        </w:rPr>
        <w:t>(Photo credits: M. Cannavacciuolo)</w:t>
      </w:r>
    </w:p>
    <w:p w14:paraId="66FECE7D" w14:textId="77777777" w:rsidR="003C227E" w:rsidRDefault="003C227E" w:rsidP="00971474">
      <w:pPr>
        <w:rPr>
          <w:bCs/>
        </w:rPr>
      </w:pPr>
    </w:p>
    <w:p w14:paraId="7CDFE90D" w14:textId="77777777" w:rsidR="003C227E" w:rsidRDefault="003C227E" w:rsidP="00971474">
      <w:pPr>
        <w:rPr>
          <w:bCs/>
        </w:rPr>
      </w:pPr>
    </w:p>
    <w:p w14:paraId="74ED92DD" w14:textId="77777777" w:rsidR="00925BB6" w:rsidRDefault="00925BB6" w:rsidP="00971474">
      <w:pPr>
        <w:rPr>
          <w:bCs/>
        </w:rPr>
      </w:pPr>
    </w:p>
    <w:p w14:paraId="3749E3BD" w14:textId="0FE7519E" w:rsidR="00925BB6" w:rsidRDefault="00052DD3" w:rsidP="00052DD3">
      <w:pPr>
        <w:jc w:val="center"/>
        <w:rPr>
          <w:bCs/>
        </w:rPr>
      </w:pPr>
      <w:r>
        <w:rPr>
          <w:bCs/>
          <w:noProof/>
          <w:lang w:eastAsia="en-US"/>
        </w:rPr>
        <w:drawing>
          <wp:inline distT="0" distB="0" distL="0" distR="0" wp14:anchorId="25FF50E4" wp14:editId="338B139A">
            <wp:extent cx="4565325" cy="6339997"/>
            <wp:effectExtent l="0" t="0" r="698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_Western_med_Cotylorhiza_v3.png"/>
                    <pic:cNvPicPr/>
                  </pic:nvPicPr>
                  <pic:blipFill>
                    <a:blip r:embed="rId12">
                      <a:extLst>
                        <a:ext uri="{28A0092B-C50C-407E-A947-70E740481C1C}">
                          <a14:useLocalDpi xmlns:a14="http://schemas.microsoft.com/office/drawing/2010/main" val="0"/>
                        </a:ext>
                      </a:extLst>
                    </a:blip>
                    <a:stretch>
                      <a:fillRect/>
                    </a:stretch>
                  </pic:blipFill>
                  <pic:spPr>
                    <a:xfrm>
                      <a:off x="0" y="0"/>
                      <a:ext cx="4566326" cy="6341387"/>
                    </a:xfrm>
                    <a:prstGeom prst="rect">
                      <a:avLst/>
                    </a:prstGeom>
                  </pic:spPr>
                </pic:pic>
              </a:graphicData>
            </a:graphic>
          </wp:inline>
        </w:drawing>
      </w:r>
    </w:p>
    <w:p w14:paraId="78D8104F" w14:textId="77777777" w:rsidR="00925BB6" w:rsidRDefault="00925BB6" w:rsidP="00971474">
      <w:pPr>
        <w:rPr>
          <w:bCs/>
        </w:rPr>
      </w:pPr>
    </w:p>
    <w:p w14:paraId="400C8D69" w14:textId="77777777" w:rsidR="00925BB6" w:rsidRDefault="00925BB6" w:rsidP="00971474">
      <w:pPr>
        <w:rPr>
          <w:bCs/>
        </w:rPr>
      </w:pPr>
    </w:p>
    <w:p w14:paraId="6CA52C76" w14:textId="54AC4BFA" w:rsidR="00925BB6" w:rsidRDefault="00277E98" w:rsidP="00971474">
      <w:pPr>
        <w:rPr>
          <w:bCs/>
        </w:rPr>
      </w:pPr>
      <w:r>
        <w:rPr>
          <w:bCs/>
        </w:rPr>
        <w:t xml:space="preserve">Figure </w:t>
      </w:r>
      <w:r w:rsidR="00925BB6">
        <w:rPr>
          <w:bCs/>
        </w:rPr>
        <w:t>2</w:t>
      </w:r>
      <w:r>
        <w:rPr>
          <w:bCs/>
        </w:rPr>
        <w:t xml:space="preserve">. </w:t>
      </w:r>
      <w:r w:rsidR="0012691C">
        <w:rPr>
          <w:bCs/>
        </w:rPr>
        <w:t>The genetic a</w:t>
      </w:r>
      <w:r w:rsidR="00925BB6">
        <w:rPr>
          <w:bCs/>
        </w:rPr>
        <w:t xml:space="preserve">nalysis of dinoflagellate symbionts in </w:t>
      </w:r>
      <w:r w:rsidR="00925BB6" w:rsidRPr="005C2B36">
        <w:rPr>
          <w:bCs/>
          <w:i/>
        </w:rPr>
        <w:t>C.</w:t>
      </w:r>
      <w:r w:rsidR="00925BB6">
        <w:rPr>
          <w:bCs/>
        </w:rPr>
        <w:t xml:space="preserve"> </w:t>
      </w:r>
      <w:r w:rsidR="00925BB6" w:rsidRPr="007C69F2">
        <w:rPr>
          <w:i/>
        </w:rPr>
        <w:t>tuberculata</w:t>
      </w:r>
      <w:r w:rsidR="00925BB6">
        <w:rPr>
          <w:bCs/>
        </w:rPr>
        <w:t xml:space="preserve"> </w:t>
      </w:r>
      <w:r w:rsidR="00046F0F">
        <w:rPr>
          <w:bCs/>
        </w:rPr>
        <w:t xml:space="preserve">across </w:t>
      </w:r>
      <w:r w:rsidR="00717D7A">
        <w:rPr>
          <w:bCs/>
        </w:rPr>
        <w:t xml:space="preserve">a 1500 Km expanse of the </w:t>
      </w:r>
      <w:r w:rsidR="00046F0F">
        <w:rPr>
          <w:bCs/>
        </w:rPr>
        <w:t xml:space="preserve">western Mediterranean. </w:t>
      </w:r>
      <w:r w:rsidR="00717D7A">
        <w:rPr>
          <w:bCs/>
        </w:rPr>
        <w:t>A</w:t>
      </w:r>
      <w:r w:rsidR="00B55E94">
        <w:rPr>
          <w:bCs/>
        </w:rPr>
        <w:t xml:space="preserve">) Sampling locations </w:t>
      </w:r>
      <w:r w:rsidR="004C5612">
        <w:rPr>
          <w:bCs/>
        </w:rPr>
        <w:t xml:space="preserve">including the putative source of aquarium specimens </w:t>
      </w:r>
      <w:r w:rsidR="003D7335">
        <w:rPr>
          <w:bCs/>
        </w:rPr>
        <w:t>(</w:t>
      </w:r>
      <w:r w:rsidR="004C5612">
        <w:rPr>
          <w:bCs/>
        </w:rPr>
        <w:t xml:space="preserve">red circle; </w:t>
      </w:r>
      <w:r w:rsidR="003D7335">
        <w:rPr>
          <w:bCs/>
        </w:rPr>
        <w:t>see Supplemental Table S1)</w:t>
      </w:r>
      <w:r w:rsidR="00F6322D">
        <w:rPr>
          <w:bCs/>
        </w:rPr>
        <w:t xml:space="preserve">. </w:t>
      </w:r>
      <w:r w:rsidR="00717D7A">
        <w:rPr>
          <w:bCs/>
        </w:rPr>
        <w:t>B</w:t>
      </w:r>
      <w:r w:rsidR="00F6322D">
        <w:rPr>
          <w:bCs/>
        </w:rPr>
        <w:t xml:space="preserve">) </w:t>
      </w:r>
      <w:r w:rsidR="00283F94">
        <w:rPr>
          <w:bCs/>
        </w:rPr>
        <w:t xml:space="preserve">Proportion of </w:t>
      </w:r>
      <w:r w:rsidR="004B39E3">
        <w:rPr>
          <w:bCs/>
        </w:rPr>
        <w:t xml:space="preserve">each </w:t>
      </w:r>
      <w:r w:rsidR="00283F94">
        <w:rPr>
          <w:bCs/>
        </w:rPr>
        <w:t xml:space="preserve">sample dominated by </w:t>
      </w:r>
      <w:r w:rsidR="00283F94" w:rsidRPr="00283F94">
        <w:rPr>
          <w:bCs/>
          <w:i/>
        </w:rPr>
        <w:t>P</w:t>
      </w:r>
      <w:r w:rsidR="00717D7A">
        <w:rPr>
          <w:bCs/>
          <w:i/>
        </w:rPr>
        <w:t xml:space="preserve">hilozoon </w:t>
      </w:r>
      <w:r w:rsidR="00717D7A" w:rsidRPr="00717D7A">
        <w:rPr>
          <w:bCs/>
        </w:rPr>
        <w:t>based</w:t>
      </w:r>
      <w:r w:rsidR="00717D7A">
        <w:rPr>
          <w:bCs/>
        </w:rPr>
        <w:t xml:space="preserve"> on </w:t>
      </w:r>
      <w:r w:rsidR="0012691C">
        <w:rPr>
          <w:bCs/>
        </w:rPr>
        <w:t xml:space="preserve">relative </w:t>
      </w:r>
      <w:r w:rsidR="00717D7A">
        <w:rPr>
          <w:bCs/>
        </w:rPr>
        <w:t xml:space="preserve">sequence </w:t>
      </w:r>
      <w:r w:rsidR="00680B52">
        <w:rPr>
          <w:bCs/>
        </w:rPr>
        <w:t>abundances</w:t>
      </w:r>
      <w:r w:rsidR="004717D7">
        <w:rPr>
          <w:bCs/>
        </w:rPr>
        <w:t>, which</w:t>
      </w:r>
      <w:r w:rsidR="0016509A">
        <w:rPr>
          <w:bCs/>
        </w:rPr>
        <w:t xml:space="preserve"> assumes similar rDNA copy numbers in the genomes of each symbiont taxon.</w:t>
      </w:r>
      <w:r w:rsidR="00283F94">
        <w:rPr>
          <w:bCs/>
        </w:rPr>
        <w:t xml:space="preserve"> </w:t>
      </w:r>
      <w:r w:rsidR="004202CE">
        <w:rPr>
          <w:bCs/>
        </w:rPr>
        <w:t xml:space="preserve">C) </w:t>
      </w:r>
      <w:r w:rsidR="00031500">
        <w:rPr>
          <w:bCs/>
        </w:rPr>
        <w:t xml:space="preserve">The complex yet consistent </w:t>
      </w:r>
      <w:r w:rsidR="000D7236">
        <w:rPr>
          <w:bCs/>
        </w:rPr>
        <w:t xml:space="preserve">ITS2 </w:t>
      </w:r>
      <w:r w:rsidR="00031500">
        <w:rPr>
          <w:bCs/>
        </w:rPr>
        <w:t>profile</w:t>
      </w:r>
      <w:r w:rsidR="000D7236">
        <w:rPr>
          <w:bCs/>
        </w:rPr>
        <w:t xml:space="preserve">s involving </w:t>
      </w:r>
      <w:r w:rsidR="006A425C">
        <w:rPr>
          <w:bCs/>
        </w:rPr>
        <w:t xml:space="preserve">up to </w:t>
      </w:r>
      <w:r w:rsidR="000D7236">
        <w:rPr>
          <w:bCs/>
        </w:rPr>
        <w:t>15</w:t>
      </w:r>
      <w:r w:rsidR="00031500">
        <w:rPr>
          <w:bCs/>
        </w:rPr>
        <w:t xml:space="preserve"> sequence v</w:t>
      </w:r>
      <w:r w:rsidR="000D7236">
        <w:rPr>
          <w:bCs/>
        </w:rPr>
        <w:t>ariants arranged by mean abundances</w:t>
      </w:r>
      <w:r w:rsidR="00031500">
        <w:rPr>
          <w:bCs/>
        </w:rPr>
        <w:t xml:space="preserve"> </w:t>
      </w:r>
      <w:r w:rsidR="000D7236">
        <w:rPr>
          <w:bCs/>
        </w:rPr>
        <w:t xml:space="preserve">diagnostic of </w:t>
      </w:r>
      <w:r w:rsidR="000D7236" w:rsidRPr="000D7236">
        <w:rPr>
          <w:bCs/>
          <w:i/>
        </w:rPr>
        <w:t>Breviolum</w:t>
      </w:r>
      <w:r w:rsidR="00256ECE">
        <w:rPr>
          <w:bCs/>
        </w:rPr>
        <w:t>.</w:t>
      </w:r>
      <w:r w:rsidR="008E04BE">
        <w:rPr>
          <w:bCs/>
        </w:rPr>
        <w:t xml:space="preserve"> </w:t>
      </w:r>
      <w:r w:rsidR="00C816AB">
        <w:rPr>
          <w:bCs/>
        </w:rPr>
        <w:t>D) Graphical representation showing the proportion</w:t>
      </w:r>
      <w:r w:rsidR="008E04BE">
        <w:rPr>
          <w:bCs/>
        </w:rPr>
        <w:t>s</w:t>
      </w:r>
      <w:r w:rsidR="00C816AB">
        <w:rPr>
          <w:bCs/>
        </w:rPr>
        <w:t xml:space="preserve"> of individual sequence variants corresponding to </w:t>
      </w:r>
      <w:r w:rsidR="00C816AB" w:rsidRPr="008E04BE">
        <w:rPr>
          <w:bCs/>
          <w:i/>
        </w:rPr>
        <w:t>Breviolum</w:t>
      </w:r>
      <w:r w:rsidR="008E04BE">
        <w:rPr>
          <w:bCs/>
        </w:rPr>
        <w:t xml:space="preserve"> found in a sample</w:t>
      </w:r>
      <w:r w:rsidR="004F4939">
        <w:rPr>
          <w:bCs/>
        </w:rPr>
        <w:t>. Sequence variant ‘B2’ is the most common across the dataset followed by ‘B19K’ and so on. Each variant is</w:t>
      </w:r>
      <w:r w:rsidR="004F4939" w:rsidRPr="004F4939">
        <w:rPr>
          <w:bCs/>
        </w:rPr>
        <w:t xml:space="preserve"> </w:t>
      </w:r>
      <w:r w:rsidR="004F4939">
        <w:rPr>
          <w:bCs/>
        </w:rPr>
        <w:t>color coded</w:t>
      </w:r>
      <w:r w:rsidR="00C816AB">
        <w:rPr>
          <w:bCs/>
        </w:rPr>
        <w:t xml:space="preserve">. </w:t>
      </w:r>
      <w:r w:rsidR="00A14325">
        <w:rPr>
          <w:bCs/>
        </w:rPr>
        <w:t xml:space="preserve">Asterisks correspond to sequence variants not always detected in a sample. </w:t>
      </w:r>
      <w:r w:rsidR="00C816AB">
        <w:rPr>
          <w:bCs/>
        </w:rPr>
        <w:t xml:space="preserve">Inset shows </w:t>
      </w:r>
      <w:r w:rsidR="00760F1F">
        <w:rPr>
          <w:bCs/>
        </w:rPr>
        <w:t xml:space="preserve">relative abundances of four </w:t>
      </w:r>
      <w:r w:rsidR="009B6009">
        <w:rPr>
          <w:bCs/>
        </w:rPr>
        <w:t xml:space="preserve">commonest </w:t>
      </w:r>
      <w:r w:rsidR="004D18B0">
        <w:rPr>
          <w:bCs/>
        </w:rPr>
        <w:t xml:space="preserve">sequence variants </w:t>
      </w:r>
      <w:r w:rsidR="006A425C">
        <w:rPr>
          <w:bCs/>
        </w:rPr>
        <w:t xml:space="preserve">and their phylogenetic relationships </w:t>
      </w:r>
      <w:r w:rsidR="004D18B0">
        <w:rPr>
          <w:bCs/>
        </w:rPr>
        <w:t xml:space="preserve">corresponding to </w:t>
      </w:r>
      <w:r w:rsidR="004D18B0" w:rsidRPr="004D18B0">
        <w:rPr>
          <w:bCs/>
          <w:i/>
        </w:rPr>
        <w:t>Philozoon</w:t>
      </w:r>
      <w:r w:rsidR="00256ECE">
        <w:rPr>
          <w:bCs/>
        </w:rPr>
        <w:t xml:space="preserve"> </w:t>
      </w:r>
      <w:r w:rsidR="00C816AB">
        <w:rPr>
          <w:bCs/>
        </w:rPr>
        <w:t>E</w:t>
      </w:r>
      <w:r w:rsidR="008C7A1E">
        <w:rPr>
          <w:bCs/>
        </w:rPr>
        <w:t>) An u</w:t>
      </w:r>
      <w:r w:rsidR="00256ECE">
        <w:rPr>
          <w:bCs/>
        </w:rPr>
        <w:t xml:space="preserve">nrooted phylogeny of the 15 most common variants showing their </w:t>
      </w:r>
      <w:r w:rsidR="00D479F4">
        <w:rPr>
          <w:bCs/>
        </w:rPr>
        <w:t xml:space="preserve">similar </w:t>
      </w:r>
      <w:r w:rsidR="003E3B1E">
        <w:rPr>
          <w:bCs/>
        </w:rPr>
        <w:t xml:space="preserve">sequence </w:t>
      </w:r>
      <w:r w:rsidR="00256ECE">
        <w:rPr>
          <w:bCs/>
        </w:rPr>
        <w:t xml:space="preserve">relatedness. </w:t>
      </w:r>
      <w:r w:rsidR="00024D70">
        <w:rPr>
          <w:bCs/>
        </w:rPr>
        <w:t xml:space="preserve">F) </w:t>
      </w:r>
      <w:r w:rsidR="00925BB6">
        <w:t xml:space="preserve">Mitochondrial cytochrome b (cob) gene and LSU gene phylogenies relating the </w:t>
      </w:r>
      <w:r w:rsidR="00925BB6" w:rsidRPr="005E2AA6">
        <w:rPr>
          <w:i/>
        </w:rPr>
        <w:t>B. psygmophilum</w:t>
      </w:r>
      <w:r w:rsidR="00925BB6">
        <w:t xml:space="preserve"> found in </w:t>
      </w:r>
      <w:r w:rsidR="00925BB6" w:rsidRPr="007C69F2">
        <w:rPr>
          <w:i/>
        </w:rPr>
        <w:t xml:space="preserve">Cotylorhiza </w:t>
      </w:r>
      <w:r w:rsidR="00925BB6">
        <w:t xml:space="preserve">to other members in the genus </w:t>
      </w:r>
      <w:r w:rsidR="00925BB6" w:rsidRPr="007B6B8A">
        <w:rPr>
          <w:i/>
        </w:rPr>
        <w:t>Breviolum</w:t>
      </w:r>
      <w:r w:rsidR="00925BB6">
        <w:t xml:space="preserve"> and this species’ evolutionary divergence from </w:t>
      </w:r>
      <w:r w:rsidR="00925BB6" w:rsidRPr="005E2AA6">
        <w:rPr>
          <w:i/>
        </w:rPr>
        <w:t>Philozoon medusarum</w:t>
      </w:r>
      <w:r w:rsidR="00925BB6">
        <w:rPr>
          <w:i/>
        </w:rPr>
        <w:t xml:space="preserve">. </w:t>
      </w:r>
      <w:r w:rsidR="00925BB6">
        <w:t xml:space="preserve">Bootstrap values, based on 1000 replicates, are shown. </w:t>
      </w:r>
    </w:p>
    <w:p w14:paraId="0C1A84C7" w14:textId="77777777" w:rsidR="00820F98" w:rsidRPr="00820F98" w:rsidRDefault="00820F98" w:rsidP="00971474"/>
    <w:p w14:paraId="69D2E9EB" w14:textId="66C5832D" w:rsidR="00754FB7" w:rsidRDefault="00754FB7" w:rsidP="00971474">
      <w:pPr>
        <w:rPr>
          <w:b/>
        </w:rPr>
      </w:pPr>
      <w:r>
        <w:rPr>
          <w:b/>
        </w:rPr>
        <w:br w:type="page"/>
      </w:r>
    </w:p>
    <w:p w14:paraId="5EA1E384" w14:textId="77777777" w:rsidR="000E08E2" w:rsidRDefault="000E08E2" w:rsidP="00971474">
      <w:pPr>
        <w:rPr>
          <w:rFonts w:ascii="Calibri" w:eastAsia="Times New Roman" w:hAnsi="Calibri"/>
          <w:b/>
          <w:bCs/>
          <w:color w:val="000000"/>
          <w:lang w:eastAsia="en-US"/>
        </w:rPr>
        <w:sectPr w:rsidR="000E08E2" w:rsidSect="000426CE">
          <w:footerReference w:type="even" r:id="rId13"/>
          <w:footerReference w:type="default" r:id="rId14"/>
          <w:pgSz w:w="11894" w:h="16819"/>
          <w:pgMar w:top="1440" w:right="1440" w:bottom="1440" w:left="1440" w:header="720" w:footer="720" w:gutter="0"/>
          <w:lnNumType w:countBy="1" w:restart="continuous"/>
          <w:pgNumType w:start="1"/>
          <w:cols w:space="720"/>
          <w:docGrid w:linePitch="299"/>
        </w:sectPr>
      </w:pPr>
    </w:p>
    <w:tbl>
      <w:tblPr>
        <w:tblW w:w="12804" w:type="dxa"/>
        <w:tblInd w:w="93" w:type="dxa"/>
        <w:tblLook w:val="04A0" w:firstRow="1" w:lastRow="0" w:firstColumn="1" w:lastColumn="0" w:noHBand="0" w:noVBand="1"/>
      </w:tblPr>
      <w:tblGrid>
        <w:gridCol w:w="1390"/>
        <w:gridCol w:w="1667"/>
        <w:gridCol w:w="1623"/>
        <w:gridCol w:w="2579"/>
        <w:gridCol w:w="2201"/>
        <w:gridCol w:w="3379"/>
        <w:gridCol w:w="9"/>
      </w:tblGrid>
      <w:tr w:rsidR="00D86493" w:rsidRPr="00366E9C" w14:paraId="04A12A5B" w14:textId="77777777" w:rsidTr="008B223A">
        <w:trPr>
          <w:gridAfter w:val="1"/>
          <w:wAfter w:w="9" w:type="dxa"/>
          <w:trHeight w:val="580"/>
        </w:trPr>
        <w:tc>
          <w:tcPr>
            <w:tcW w:w="12795" w:type="dxa"/>
            <w:gridSpan w:val="6"/>
            <w:tcBorders>
              <w:top w:val="nil"/>
              <w:left w:val="nil"/>
              <w:bottom w:val="nil"/>
              <w:right w:val="nil"/>
            </w:tcBorders>
            <w:shd w:val="clear" w:color="auto" w:fill="auto"/>
            <w:hideMark/>
          </w:tcPr>
          <w:p w14:paraId="031CD843" w14:textId="3DD66E35" w:rsidR="00366E9C" w:rsidRPr="000E08E2" w:rsidRDefault="00366E9C" w:rsidP="00971474">
            <w:pPr>
              <w:rPr>
                <w:rFonts w:eastAsia="Times New Roman"/>
                <w:color w:val="000000"/>
                <w:lang w:eastAsia="en-US"/>
              </w:rPr>
            </w:pPr>
            <w:r w:rsidRPr="000E08E2">
              <w:rPr>
                <w:rFonts w:eastAsia="Times New Roman"/>
                <w:b/>
                <w:bCs/>
                <w:color w:val="000000"/>
                <w:lang w:eastAsia="en-US"/>
              </w:rPr>
              <w:t>Table S1.</w:t>
            </w:r>
            <w:r w:rsidRPr="000E08E2">
              <w:rPr>
                <w:rFonts w:eastAsia="Times New Roman"/>
                <w:color w:val="000000"/>
                <w:lang w:eastAsia="en-US"/>
              </w:rPr>
              <w:t xml:space="preserve"> Collected samples of Cotylorhiza tuberculata from locations in the central and western Mediterranean Sea</w:t>
            </w:r>
            <w:r w:rsidR="0041343E">
              <w:rPr>
                <w:rFonts w:eastAsia="Times New Roman"/>
                <w:color w:val="000000"/>
                <w:lang w:eastAsia="en-US"/>
              </w:rPr>
              <w:t xml:space="preserve"> and public aquaria</w:t>
            </w:r>
            <w:r w:rsidRPr="000E08E2">
              <w:rPr>
                <w:rFonts w:eastAsia="Times New Roman"/>
                <w:color w:val="000000"/>
                <w:lang w:eastAsia="en-US"/>
              </w:rPr>
              <w:t>.</w:t>
            </w:r>
          </w:p>
        </w:tc>
      </w:tr>
      <w:tr w:rsidR="00D86493" w:rsidRPr="00366E9C" w14:paraId="06FFE078" w14:textId="77777777" w:rsidTr="008B223A">
        <w:trPr>
          <w:trHeight w:val="300"/>
        </w:trPr>
        <w:tc>
          <w:tcPr>
            <w:tcW w:w="1346" w:type="dxa"/>
            <w:tcBorders>
              <w:top w:val="nil"/>
              <w:left w:val="nil"/>
              <w:bottom w:val="nil"/>
              <w:right w:val="nil"/>
            </w:tcBorders>
            <w:shd w:val="clear" w:color="auto" w:fill="auto"/>
            <w:noWrap/>
            <w:vAlign w:val="bottom"/>
            <w:hideMark/>
          </w:tcPr>
          <w:p w14:paraId="35E29863" w14:textId="77777777" w:rsidR="00366E9C" w:rsidRPr="00366E9C" w:rsidRDefault="00366E9C" w:rsidP="00741BC7">
            <w:pPr>
              <w:rPr>
                <w:rFonts w:ascii="Arial" w:eastAsia="Times New Roman" w:hAnsi="Arial" w:cs="Arial"/>
                <w:b/>
                <w:bCs/>
                <w:lang w:eastAsia="en-US"/>
              </w:rPr>
            </w:pPr>
            <w:r w:rsidRPr="00366E9C">
              <w:rPr>
                <w:rFonts w:ascii="Arial" w:eastAsia="Times New Roman" w:hAnsi="Arial" w:cs="Arial"/>
                <w:b/>
                <w:bCs/>
                <w:lang w:eastAsia="en-US"/>
              </w:rPr>
              <w:t>Sample</w:t>
            </w:r>
          </w:p>
        </w:tc>
        <w:tc>
          <w:tcPr>
            <w:tcW w:w="1667" w:type="dxa"/>
            <w:tcBorders>
              <w:top w:val="nil"/>
              <w:left w:val="nil"/>
              <w:bottom w:val="nil"/>
              <w:right w:val="nil"/>
            </w:tcBorders>
            <w:shd w:val="clear" w:color="auto" w:fill="auto"/>
            <w:noWrap/>
            <w:vAlign w:val="bottom"/>
            <w:hideMark/>
          </w:tcPr>
          <w:p w14:paraId="50FCE8B1" w14:textId="77777777" w:rsidR="00366E9C" w:rsidRPr="00366E9C" w:rsidRDefault="00366E9C" w:rsidP="00741BC7">
            <w:pPr>
              <w:rPr>
                <w:rFonts w:ascii="Arial" w:eastAsia="Times New Roman" w:hAnsi="Arial" w:cs="Arial"/>
                <w:b/>
                <w:bCs/>
                <w:lang w:eastAsia="en-US"/>
              </w:rPr>
            </w:pPr>
            <w:r w:rsidRPr="00366E9C">
              <w:rPr>
                <w:rFonts w:ascii="Arial" w:eastAsia="Times New Roman" w:hAnsi="Arial" w:cs="Arial"/>
                <w:b/>
                <w:bCs/>
                <w:lang w:eastAsia="en-US"/>
              </w:rPr>
              <w:t>Host species</w:t>
            </w:r>
          </w:p>
        </w:tc>
        <w:tc>
          <w:tcPr>
            <w:tcW w:w="1623" w:type="dxa"/>
            <w:tcBorders>
              <w:top w:val="nil"/>
              <w:left w:val="nil"/>
              <w:bottom w:val="nil"/>
              <w:right w:val="nil"/>
            </w:tcBorders>
            <w:shd w:val="clear" w:color="auto" w:fill="auto"/>
            <w:noWrap/>
            <w:vAlign w:val="bottom"/>
            <w:hideMark/>
          </w:tcPr>
          <w:p w14:paraId="1177BDF2" w14:textId="77777777" w:rsidR="00366E9C" w:rsidRPr="00366E9C" w:rsidRDefault="00366E9C" w:rsidP="00741BC7">
            <w:pPr>
              <w:rPr>
                <w:rFonts w:ascii="Arial" w:eastAsia="Times New Roman" w:hAnsi="Arial" w:cs="Arial"/>
                <w:b/>
                <w:bCs/>
                <w:lang w:eastAsia="en-US"/>
              </w:rPr>
            </w:pPr>
            <w:r w:rsidRPr="00366E9C">
              <w:rPr>
                <w:rFonts w:ascii="Arial" w:eastAsia="Times New Roman" w:hAnsi="Arial" w:cs="Arial"/>
                <w:b/>
                <w:bCs/>
                <w:lang w:eastAsia="en-US"/>
              </w:rPr>
              <w:t>Region</w:t>
            </w:r>
          </w:p>
        </w:tc>
        <w:tc>
          <w:tcPr>
            <w:tcW w:w="2579" w:type="dxa"/>
            <w:tcBorders>
              <w:top w:val="nil"/>
              <w:left w:val="nil"/>
              <w:bottom w:val="nil"/>
              <w:right w:val="nil"/>
            </w:tcBorders>
            <w:shd w:val="clear" w:color="auto" w:fill="auto"/>
            <w:noWrap/>
            <w:vAlign w:val="bottom"/>
            <w:hideMark/>
          </w:tcPr>
          <w:p w14:paraId="39BEB91E" w14:textId="77777777" w:rsidR="00366E9C" w:rsidRPr="00366E9C" w:rsidRDefault="00366E9C" w:rsidP="00741BC7">
            <w:pPr>
              <w:rPr>
                <w:rFonts w:ascii="Arial" w:eastAsia="Times New Roman" w:hAnsi="Arial" w:cs="Arial"/>
                <w:b/>
                <w:bCs/>
                <w:lang w:eastAsia="en-US"/>
              </w:rPr>
            </w:pPr>
            <w:r w:rsidRPr="00366E9C">
              <w:rPr>
                <w:rFonts w:ascii="Arial" w:eastAsia="Times New Roman" w:hAnsi="Arial" w:cs="Arial"/>
                <w:b/>
                <w:bCs/>
                <w:lang w:eastAsia="en-US"/>
              </w:rPr>
              <w:t>Locality</w:t>
            </w:r>
          </w:p>
        </w:tc>
        <w:tc>
          <w:tcPr>
            <w:tcW w:w="2201" w:type="dxa"/>
            <w:tcBorders>
              <w:top w:val="nil"/>
              <w:left w:val="nil"/>
              <w:bottom w:val="nil"/>
              <w:right w:val="nil"/>
            </w:tcBorders>
            <w:shd w:val="clear" w:color="auto" w:fill="auto"/>
            <w:noWrap/>
            <w:vAlign w:val="bottom"/>
            <w:hideMark/>
          </w:tcPr>
          <w:p w14:paraId="64D08352" w14:textId="77777777" w:rsidR="00366E9C" w:rsidRPr="00366E9C" w:rsidRDefault="00366E9C" w:rsidP="00741BC7">
            <w:pPr>
              <w:rPr>
                <w:rFonts w:ascii="Arial" w:eastAsia="Times New Roman" w:hAnsi="Arial" w:cs="Arial"/>
                <w:b/>
                <w:bCs/>
                <w:lang w:eastAsia="en-US"/>
              </w:rPr>
            </w:pPr>
            <w:r w:rsidRPr="00366E9C">
              <w:rPr>
                <w:rFonts w:ascii="Arial" w:eastAsia="Times New Roman" w:hAnsi="Arial" w:cs="Arial"/>
                <w:b/>
                <w:bCs/>
                <w:lang w:eastAsia="en-US"/>
              </w:rPr>
              <w:t>Coordinates</w:t>
            </w:r>
          </w:p>
        </w:tc>
        <w:tc>
          <w:tcPr>
            <w:tcW w:w="3388" w:type="dxa"/>
            <w:gridSpan w:val="2"/>
            <w:tcBorders>
              <w:top w:val="nil"/>
              <w:left w:val="nil"/>
              <w:bottom w:val="nil"/>
              <w:right w:val="nil"/>
            </w:tcBorders>
            <w:shd w:val="clear" w:color="auto" w:fill="auto"/>
            <w:noWrap/>
            <w:vAlign w:val="bottom"/>
            <w:hideMark/>
          </w:tcPr>
          <w:p w14:paraId="2E4ACF4F" w14:textId="77777777" w:rsidR="00366E9C" w:rsidRPr="00366E9C" w:rsidRDefault="00366E9C" w:rsidP="00741BC7">
            <w:pPr>
              <w:rPr>
                <w:rFonts w:ascii="Arial" w:eastAsia="Times New Roman" w:hAnsi="Arial" w:cs="Arial"/>
                <w:b/>
                <w:bCs/>
                <w:lang w:eastAsia="en-US"/>
              </w:rPr>
            </w:pPr>
            <w:r w:rsidRPr="00366E9C">
              <w:rPr>
                <w:rFonts w:ascii="Arial" w:eastAsia="Times New Roman" w:hAnsi="Arial" w:cs="Arial"/>
                <w:b/>
                <w:bCs/>
                <w:lang w:eastAsia="en-US"/>
              </w:rPr>
              <w:t>Date</w:t>
            </w:r>
          </w:p>
        </w:tc>
      </w:tr>
      <w:tr w:rsidR="00D86493" w:rsidRPr="00366E9C" w14:paraId="3DA2BBE1" w14:textId="77777777" w:rsidTr="008B223A">
        <w:trPr>
          <w:trHeight w:val="300"/>
        </w:trPr>
        <w:tc>
          <w:tcPr>
            <w:tcW w:w="1346" w:type="dxa"/>
            <w:tcBorders>
              <w:top w:val="nil"/>
              <w:left w:val="nil"/>
              <w:bottom w:val="nil"/>
              <w:right w:val="nil"/>
            </w:tcBorders>
            <w:shd w:val="clear" w:color="auto" w:fill="auto"/>
            <w:noWrap/>
            <w:vAlign w:val="bottom"/>
            <w:hideMark/>
          </w:tcPr>
          <w:p w14:paraId="21531C1C"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01</w:t>
            </w:r>
          </w:p>
        </w:tc>
        <w:tc>
          <w:tcPr>
            <w:tcW w:w="1667" w:type="dxa"/>
            <w:tcBorders>
              <w:top w:val="nil"/>
              <w:left w:val="nil"/>
              <w:bottom w:val="nil"/>
              <w:right w:val="nil"/>
            </w:tcBorders>
            <w:shd w:val="clear" w:color="auto" w:fill="auto"/>
            <w:noWrap/>
            <w:vAlign w:val="bottom"/>
            <w:hideMark/>
          </w:tcPr>
          <w:p w14:paraId="0C6A20B6"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otylorhiza tuberculata</w:t>
            </w:r>
          </w:p>
        </w:tc>
        <w:tc>
          <w:tcPr>
            <w:tcW w:w="1623" w:type="dxa"/>
            <w:vMerge w:val="restart"/>
            <w:tcBorders>
              <w:top w:val="nil"/>
              <w:left w:val="nil"/>
              <w:bottom w:val="nil"/>
              <w:right w:val="nil"/>
            </w:tcBorders>
            <w:shd w:val="clear" w:color="auto" w:fill="auto"/>
            <w:noWrap/>
            <w:vAlign w:val="center"/>
            <w:hideMark/>
          </w:tcPr>
          <w:p w14:paraId="5E75A4FB"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Site 5: Tyrrhenian Sea</w:t>
            </w:r>
          </w:p>
        </w:tc>
        <w:tc>
          <w:tcPr>
            <w:tcW w:w="2579" w:type="dxa"/>
            <w:tcBorders>
              <w:top w:val="nil"/>
              <w:left w:val="nil"/>
              <w:bottom w:val="nil"/>
              <w:right w:val="nil"/>
            </w:tcBorders>
            <w:shd w:val="clear" w:color="auto" w:fill="auto"/>
            <w:noWrap/>
            <w:vAlign w:val="bottom"/>
            <w:hideMark/>
          </w:tcPr>
          <w:p w14:paraId="62471A3B"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Capo Carbonara, Sardinia, Italy</w:t>
            </w:r>
          </w:p>
        </w:tc>
        <w:tc>
          <w:tcPr>
            <w:tcW w:w="2201" w:type="dxa"/>
            <w:tcBorders>
              <w:top w:val="nil"/>
              <w:left w:val="nil"/>
              <w:bottom w:val="nil"/>
              <w:right w:val="nil"/>
            </w:tcBorders>
            <w:shd w:val="clear" w:color="auto" w:fill="auto"/>
            <w:noWrap/>
            <w:vAlign w:val="bottom"/>
            <w:hideMark/>
          </w:tcPr>
          <w:p w14:paraId="5CC63C99"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39°05'35.5"N; 9°29'08.5"E</w:t>
            </w:r>
          </w:p>
        </w:tc>
        <w:tc>
          <w:tcPr>
            <w:tcW w:w="3388" w:type="dxa"/>
            <w:gridSpan w:val="2"/>
            <w:tcBorders>
              <w:top w:val="nil"/>
              <w:left w:val="nil"/>
              <w:bottom w:val="nil"/>
              <w:right w:val="nil"/>
            </w:tcBorders>
            <w:shd w:val="clear" w:color="auto" w:fill="auto"/>
            <w:noWrap/>
            <w:vAlign w:val="bottom"/>
            <w:hideMark/>
          </w:tcPr>
          <w:p w14:paraId="3C0F9A64"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July 2020</w:t>
            </w:r>
          </w:p>
        </w:tc>
      </w:tr>
      <w:tr w:rsidR="00D86493" w:rsidRPr="00366E9C" w14:paraId="0685168C" w14:textId="77777777" w:rsidTr="008B223A">
        <w:trPr>
          <w:trHeight w:val="300"/>
        </w:trPr>
        <w:tc>
          <w:tcPr>
            <w:tcW w:w="1346" w:type="dxa"/>
            <w:tcBorders>
              <w:top w:val="nil"/>
              <w:left w:val="nil"/>
              <w:bottom w:val="nil"/>
              <w:right w:val="nil"/>
            </w:tcBorders>
            <w:shd w:val="clear" w:color="auto" w:fill="auto"/>
            <w:noWrap/>
            <w:vAlign w:val="bottom"/>
            <w:hideMark/>
          </w:tcPr>
          <w:p w14:paraId="270E8081"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02</w:t>
            </w:r>
          </w:p>
        </w:tc>
        <w:tc>
          <w:tcPr>
            <w:tcW w:w="1667" w:type="dxa"/>
            <w:tcBorders>
              <w:top w:val="nil"/>
              <w:left w:val="nil"/>
              <w:bottom w:val="nil"/>
              <w:right w:val="nil"/>
            </w:tcBorders>
            <w:shd w:val="clear" w:color="auto" w:fill="auto"/>
            <w:noWrap/>
            <w:vAlign w:val="bottom"/>
            <w:hideMark/>
          </w:tcPr>
          <w:p w14:paraId="72649F90"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194A5B30"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54990E49"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Capo Carbonara, Sardinia, Italy</w:t>
            </w:r>
          </w:p>
        </w:tc>
        <w:tc>
          <w:tcPr>
            <w:tcW w:w="2201" w:type="dxa"/>
            <w:tcBorders>
              <w:top w:val="nil"/>
              <w:left w:val="nil"/>
              <w:bottom w:val="nil"/>
              <w:right w:val="nil"/>
            </w:tcBorders>
            <w:shd w:val="clear" w:color="auto" w:fill="auto"/>
            <w:noWrap/>
            <w:vAlign w:val="bottom"/>
            <w:hideMark/>
          </w:tcPr>
          <w:p w14:paraId="0EC5FC29"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39°05'53.0"N; 9°33'08.4"E</w:t>
            </w:r>
          </w:p>
        </w:tc>
        <w:tc>
          <w:tcPr>
            <w:tcW w:w="3388" w:type="dxa"/>
            <w:gridSpan w:val="2"/>
            <w:tcBorders>
              <w:top w:val="nil"/>
              <w:left w:val="nil"/>
              <w:bottom w:val="nil"/>
              <w:right w:val="nil"/>
            </w:tcBorders>
            <w:shd w:val="clear" w:color="auto" w:fill="auto"/>
            <w:noWrap/>
            <w:vAlign w:val="bottom"/>
            <w:hideMark/>
          </w:tcPr>
          <w:p w14:paraId="5C676B1D"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July 2020</w:t>
            </w:r>
          </w:p>
        </w:tc>
      </w:tr>
      <w:tr w:rsidR="00D86493" w:rsidRPr="00366E9C" w14:paraId="3E70D5FA" w14:textId="77777777" w:rsidTr="008B223A">
        <w:trPr>
          <w:trHeight w:val="300"/>
        </w:trPr>
        <w:tc>
          <w:tcPr>
            <w:tcW w:w="1346" w:type="dxa"/>
            <w:tcBorders>
              <w:top w:val="nil"/>
              <w:left w:val="nil"/>
              <w:bottom w:val="nil"/>
              <w:right w:val="nil"/>
            </w:tcBorders>
            <w:shd w:val="clear" w:color="auto" w:fill="auto"/>
            <w:noWrap/>
            <w:vAlign w:val="bottom"/>
            <w:hideMark/>
          </w:tcPr>
          <w:p w14:paraId="3ABEB8A0"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03</w:t>
            </w:r>
          </w:p>
        </w:tc>
        <w:tc>
          <w:tcPr>
            <w:tcW w:w="1667" w:type="dxa"/>
            <w:tcBorders>
              <w:top w:val="nil"/>
              <w:left w:val="nil"/>
              <w:bottom w:val="nil"/>
              <w:right w:val="nil"/>
            </w:tcBorders>
            <w:shd w:val="clear" w:color="auto" w:fill="auto"/>
            <w:noWrap/>
            <w:vAlign w:val="bottom"/>
            <w:hideMark/>
          </w:tcPr>
          <w:p w14:paraId="41BD9BB4"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tcBorders>
              <w:top w:val="nil"/>
              <w:left w:val="nil"/>
              <w:bottom w:val="nil"/>
              <w:right w:val="nil"/>
            </w:tcBorders>
            <w:shd w:val="clear" w:color="auto" w:fill="auto"/>
            <w:noWrap/>
            <w:vAlign w:val="center"/>
            <w:hideMark/>
          </w:tcPr>
          <w:p w14:paraId="220B3078"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Site 4: Balearic Sea</w:t>
            </w:r>
          </w:p>
        </w:tc>
        <w:tc>
          <w:tcPr>
            <w:tcW w:w="2579" w:type="dxa"/>
            <w:tcBorders>
              <w:top w:val="nil"/>
              <w:left w:val="nil"/>
              <w:bottom w:val="nil"/>
              <w:right w:val="nil"/>
            </w:tcBorders>
            <w:shd w:val="clear" w:color="auto" w:fill="auto"/>
            <w:noWrap/>
            <w:vAlign w:val="bottom"/>
            <w:hideMark/>
          </w:tcPr>
          <w:p w14:paraId="224F2A89"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Castellón, Spain</w:t>
            </w:r>
          </w:p>
        </w:tc>
        <w:tc>
          <w:tcPr>
            <w:tcW w:w="2201" w:type="dxa"/>
            <w:tcBorders>
              <w:top w:val="nil"/>
              <w:left w:val="nil"/>
              <w:bottom w:val="nil"/>
              <w:right w:val="nil"/>
            </w:tcBorders>
            <w:shd w:val="clear" w:color="auto" w:fill="auto"/>
            <w:noWrap/>
            <w:vAlign w:val="bottom"/>
            <w:hideMark/>
          </w:tcPr>
          <w:p w14:paraId="521F936C"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40º12’07’’N; 0º17’07.44’’E</w:t>
            </w:r>
          </w:p>
        </w:tc>
        <w:tc>
          <w:tcPr>
            <w:tcW w:w="3388" w:type="dxa"/>
            <w:gridSpan w:val="2"/>
            <w:tcBorders>
              <w:top w:val="nil"/>
              <w:left w:val="nil"/>
              <w:bottom w:val="nil"/>
              <w:right w:val="nil"/>
            </w:tcBorders>
            <w:shd w:val="clear" w:color="auto" w:fill="auto"/>
            <w:noWrap/>
            <w:vAlign w:val="bottom"/>
            <w:hideMark/>
          </w:tcPr>
          <w:p w14:paraId="20678548"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47F55129" w14:textId="77777777" w:rsidTr="008B223A">
        <w:trPr>
          <w:trHeight w:val="300"/>
        </w:trPr>
        <w:tc>
          <w:tcPr>
            <w:tcW w:w="1346" w:type="dxa"/>
            <w:tcBorders>
              <w:top w:val="nil"/>
              <w:left w:val="nil"/>
              <w:bottom w:val="nil"/>
              <w:right w:val="nil"/>
            </w:tcBorders>
            <w:shd w:val="clear" w:color="auto" w:fill="auto"/>
            <w:noWrap/>
            <w:vAlign w:val="bottom"/>
            <w:hideMark/>
          </w:tcPr>
          <w:p w14:paraId="09CDA1DA"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04</w:t>
            </w:r>
          </w:p>
        </w:tc>
        <w:tc>
          <w:tcPr>
            <w:tcW w:w="1667" w:type="dxa"/>
            <w:tcBorders>
              <w:top w:val="nil"/>
              <w:left w:val="nil"/>
              <w:bottom w:val="nil"/>
              <w:right w:val="nil"/>
            </w:tcBorders>
            <w:shd w:val="clear" w:color="auto" w:fill="auto"/>
            <w:noWrap/>
            <w:vAlign w:val="bottom"/>
            <w:hideMark/>
          </w:tcPr>
          <w:p w14:paraId="30C6ED5B"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val="restart"/>
            <w:tcBorders>
              <w:top w:val="nil"/>
              <w:left w:val="nil"/>
              <w:bottom w:val="nil"/>
              <w:right w:val="nil"/>
            </w:tcBorders>
            <w:shd w:val="clear" w:color="auto" w:fill="auto"/>
            <w:noWrap/>
            <w:vAlign w:val="center"/>
            <w:hideMark/>
          </w:tcPr>
          <w:p w14:paraId="5A8C88A2"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Site 3: Balearic Sea</w:t>
            </w:r>
          </w:p>
        </w:tc>
        <w:tc>
          <w:tcPr>
            <w:tcW w:w="2579" w:type="dxa"/>
            <w:tcBorders>
              <w:top w:val="nil"/>
              <w:left w:val="nil"/>
              <w:bottom w:val="nil"/>
              <w:right w:val="nil"/>
            </w:tcBorders>
            <w:shd w:val="clear" w:color="auto" w:fill="auto"/>
            <w:noWrap/>
            <w:vAlign w:val="bottom"/>
            <w:hideMark/>
          </w:tcPr>
          <w:p w14:paraId="5C62A11E"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Valencia, Spain</w:t>
            </w:r>
          </w:p>
        </w:tc>
        <w:tc>
          <w:tcPr>
            <w:tcW w:w="2201" w:type="dxa"/>
            <w:tcBorders>
              <w:top w:val="nil"/>
              <w:left w:val="nil"/>
              <w:bottom w:val="nil"/>
              <w:right w:val="nil"/>
            </w:tcBorders>
            <w:shd w:val="clear" w:color="auto" w:fill="auto"/>
            <w:noWrap/>
            <w:vAlign w:val="bottom"/>
            <w:hideMark/>
          </w:tcPr>
          <w:p w14:paraId="4ECBD5D0" w14:textId="44605FB9" w:rsidR="00366E9C" w:rsidRPr="00366E9C" w:rsidRDefault="00366E9C" w:rsidP="00741BC7">
            <w:pPr>
              <w:ind w:right="-247"/>
              <w:rPr>
                <w:rFonts w:ascii="Arial" w:eastAsia="Times New Roman" w:hAnsi="Arial" w:cs="Arial"/>
                <w:sz w:val="16"/>
                <w:szCs w:val="16"/>
                <w:lang w:eastAsia="en-US"/>
              </w:rPr>
            </w:pPr>
            <w:r w:rsidRPr="00366E9C">
              <w:rPr>
                <w:rFonts w:ascii="Arial" w:eastAsia="Times New Roman" w:hAnsi="Arial" w:cs="Arial"/>
                <w:sz w:val="16"/>
                <w:szCs w:val="16"/>
                <w:lang w:eastAsia="en-US"/>
              </w:rPr>
              <w:t>39º10’39.76’’N;</w:t>
            </w:r>
            <w:r w:rsidR="00D86493">
              <w:rPr>
                <w:rFonts w:ascii="Arial" w:eastAsia="Times New Roman" w:hAnsi="Arial" w:cs="Arial"/>
                <w:sz w:val="16"/>
                <w:szCs w:val="16"/>
                <w:lang w:eastAsia="en-US"/>
              </w:rPr>
              <w:t xml:space="preserve"> </w:t>
            </w:r>
            <w:r w:rsidRPr="00366E9C">
              <w:rPr>
                <w:rFonts w:ascii="Arial" w:eastAsia="Times New Roman" w:hAnsi="Arial" w:cs="Arial"/>
                <w:sz w:val="16"/>
                <w:szCs w:val="16"/>
                <w:lang w:eastAsia="en-US"/>
              </w:rPr>
              <w:t>0º12’17.12’’W</w:t>
            </w:r>
          </w:p>
        </w:tc>
        <w:tc>
          <w:tcPr>
            <w:tcW w:w="3388" w:type="dxa"/>
            <w:gridSpan w:val="2"/>
            <w:tcBorders>
              <w:top w:val="nil"/>
              <w:left w:val="nil"/>
              <w:bottom w:val="nil"/>
              <w:right w:val="nil"/>
            </w:tcBorders>
            <w:shd w:val="clear" w:color="auto" w:fill="auto"/>
            <w:noWrap/>
            <w:vAlign w:val="bottom"/>
            <w:hideMark/>
          </w:tcPr>
          <w:p w14:paraId="7CD66533"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5A7236BE" w14:textId="77777777" w:rsidTr="008B223A">
        <w:trPr>
          <w:trHeight w:val="300"/>
        </w:trPr>
        <w:tc>
          <w:tcPr>
            <w:tcW w:w="1346" w:type="dxa"/>
            <w:tcBorders>
              <w:top w:val="nil"/>
              <w:left w:val="nil"/>
              <w:bottom w:val="nil"/>
              <w:right w:val="nil"/>
            </w:tcBorders>
            <w:shd w:val="clear" w:color="auto" w:fill="auto"/>
            <w:noWrap/>
            <w:vAlign w:val="bottom"/>
            <w:hideMark/>
          </w:tcPr>
          <w:p w14:paraId="293760A5"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05</w:t>
            </w:r>
          </w:p>
        </w:tc>
        <w:tc>
          <w:tcPr>
            <w:tcW w:w="1667" w:type="dxa"/>
            <w:tcBorders>
              <w:top w:val="nil"/>
              <w:left w:val="nil"/>
              <w:bottom w:val="nil"/>
              <w:right w:val="nil"/>
            </w:tcBorders>
            <w:shd w:val="clear" w:color="auto" w:fill="auto"/>
            <w:noWrap/>
            <w:vAlign w:val="bottom"/>
            <w:hideMark/>
          </w:tcPr>
          <w:p w14:paraId="4C83701C"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6970B7AA"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2442D844"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Valencia, Spain</w:t>
            </w:r>
          </w:p>
        </w:tc>
        <w:tc>
          <w:tcPr>
            <w:tcW w:w="2201" w:type="dxa"/>
            <w:tcBorders>
              <w:top w:val="nil"/>
              <w:left w:val="nil"/>
              <w:bottom w:val="nil"/>
              <w:right w:val="nil"/>
            </w:tcBorders>
            <w:shd w:val="clear" w:color="auto" w:fill="auto"/>
            <w:noWrap/>
            <w:vAlign w:val="bottom"/>
            <w:hideMark/>
          </w:tcPr>
          <w:p w14:paraId="336F6492" w14:textId="4045044A"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39º10’39.76’’N;</w:t>
            </w:r>
            <w:r w:rsidR="00D86493">
              <w:rPr>
                <w:rFonts w:ascii="Arial" w:eastAsia="Times New Roman" w:hAnsi="Arial" w:cs="Arial"/>
                <w:sz w:val="16"/>
                <w:szCs w:val="16"/>
                <w:lang w:eastAsia="en-US"/>
              </w:rPr>
              <w:t xml:space="preserve"> </w:t>
            </w:r>
            <w:r w:rsidRPr="00366E9C">
              <w:rPr>
                <w:rFonts w:ascii="Arial" w:eastAsia="Times New Roman" w:hAnsi="Arial" w:cs="Arial"/>
                <w:sz w:val="16"/>
                <w:szCs w:val="16"/>
                <w:lang w:eastAsia="en-US"/>
              </w:rPr>
              <w:t>0º12’17.12’’W</w:t>
            </w:r>
          </w:p>
        </w:tc>
        <w:tc>
          <w:tcPr>
            <w:tcW w:w="3388" w:type="dxa"/>
            <w:gridSpan w:val="2"/>
            <w:tcBorders>
              <w:top w:val="nil"/>
              <w:left w:val="nil"/>
              <w:bottom w:val="nil"/>
              <w:right w:val="nil"/>
            </w:tcBorders>
            <w:shd w:val="clear" w:color="auto" w:fill="auto"/>
            <w:noWrap/>
            <w:vAlign w:val="bottom"/>
            <w:hideMark/>
          </w:tcPr>
          <w:p w14:paraId="537213E6"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70DD1C61" w14:textId="77777777" w:rsidTr="008B223A">
        <w:trPr>
          <w:trHeight w:val="300"/>
        </w:trPr>
        <w:tc>
          <w:tcPr>
            <w:tcW w:w="1346" w:type="dxa"/>
            <w:tcBorders>
              <w:top w:val="nil"/>
              <w:left w:val="nil"/>
              <w:bottom w:val="nil"/>
              <w:right w:val="nil"/>
            </w:tcBorders>
            <w:shd w:val="clear" w:color="auto" w:fill="auto"/>
            <w:noWrap/>
            <w:vAlign w:val="bottom"/>
            <w:hideMark/>
          </w:tcPr>
          <w:p w14:paraId="6AAB0F35"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06</w:t>
            </w:r>
          </w:p>
        </w:tc>
        <w:tc>
          <w:tcPr>
            <w:tcW w:w="1667" w:type="dxa"/>
            <w:tcBorders>
              <w:top w:val="nil"/>
              <w:left w:val="nil"/>
              <w:bottom w:val="nil"/>
              <w:right w:val="nil"/>
            </w:tcBorders>
            <w:shd w:val="clear" w:color="auto" w:fill="auto"/>
            <w:noWrap/>
            <w:vAlign w:val="bottom"/>
            <w:hideMark/>
          </w:tcPr>
          <w:p w14:paraId="3F734B95"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4527591D"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11927A0A"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Minorca, Spain</w:t>
            </w:r>
          </w:p>
        </w:tc>
        <w:tc>
          <w:tcPr>
            <w:tcW w:w="2201" w:type="dxa"/>
            <w:tcBorders>
              <w:top w:val="nil"/>
              <w:left w:val="nil"/>
              <w:bottom w:val="nil"/>
              <w:right w:val="nil"/>
            </w:tcBorders>
            <w:shd w:val="clear" w:color="auto" w:fill="auto"/>
            <w:noWrap/>
            <w:vAlign w:val="bottom"/>
            <w:hideMark/>
          </w:tcPr>
          <w:p w14:paraId="3B609691" w14:textId="651DB035" w:rsidR="00366E9C" w:rsidRPr="00366E9C" w:rsidRDefault="00366E9C" w:rsidP="00741BC7">
            <w:pPr>
              <w:ind w:right="-247"/>
              <w:rPr>
                <w:rFonts w:ascii="Arial" w:eastAsia="Times New Roman" w:hAnsi="Arial" w:cs="Arial"/>
                <w:sz w:val="16"/>
                <w:szCs w:val="16"/>
                <w:lang w:eastAsia="en-US"/>
              </w:rPr>
            </w:pPr>
            <w:r w:rsidRPr="00366E9C">
              <w:rPr>
                <w:rFonts w:ascii="Arial" w:eastAsia="Times New Roman" w:hAnsi="Arial" w:cs="Arial"/>
                <w:sz w:val="16"/>
                <w:szCs w:val="16"/>
                <w:lang w:eastAsia="en-US"/>
              </w:rPr>
              <w:t>39°55'23.88"N;</w:t>
            </w:r>
            <w:r w:rsidR="00D86493">
              <w:rPr>
                <w:rFonts w:ascii="Arial" w:eastAsia="Times New Roman" w:hAnsi="Arial" w:cs="Arial"/>
                <w:sz w:val="16"/>
                <w:szCs w:val="16"/>
                <w:lang w:eastAsia="en-US"/>
              </w:rPr>
              <w:t xml:space="preserve"> </w:t>
            </w:r>
            <w:r w:rsidRPr="00366E9C">
              <w:rPr>
                <w:rFonts w:ascii="Arial" w:eastAsia="Times New Roman" w:hAnsi="Arial" w:cs="Arial"/>
                <w:sz w:val="16"/>
                <w:szCs w:val="16"/>
                <w:lang w:eastAsia="en-US"/>
              </w:rPr>
              <w:t>3°56'39.56"E</w:t>
            </w:r>
          </w:p>
        </w:tc>
        <w:tc>
          <w:tcPr>
            <w:tcW w:w="3388" w:type="dxa"/>
            <w:gridSpan w:val="2"/>
            <w:tcBorders>
              <w:top w:val="nil"/>
              <w:left w:val="nil"/>
              <w:bottom w:val="nil"/>
              <w:right w:val="nil"/>
            </w:tcBorders>
            <w:shd w:val="clear" w:color="auto" w:fill="auto"/>
            <w:noWrap/>
            <w:vAlign w:val="bottom"/>
            <w:hideMark/>
          </w:tcPr>
          <w:p w14:paraId="037D16B7"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36902865" w14:textId="77777777" w:rsidTr="008B223A">
        <w:trPr>
          <w:trHeight w:val="300"/>
        </w:trPr>
        <w:tc>
          <w:tcPr>
            <w:tcW w:w="1346" w:type="dxa"/>
            <w:tcBorders>
              <w:top w:val="nil"/>
              <w:left w:val="nil"/>
              <w:bottom w:val="nil"/>
              <w:right w:val="nil"/>
            </w:tcBorders>
            <w:shd w:val="clear" w:color="auto" w:fill="auto"/>
            <w:noWrap/>
            <w:vAlign w:val="bottom"/>
            <w:hideMark/>
          </w:tcPr>
          <w:p w14:paraId="6D96B464"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07</w:t>
            </w:r>
          </w:p>
        </w:tc>
        <w:tc>
          <w:tcPr>
            <w:tcW w:w="1667" w:type="dxa"/>
            <w:tcBorders>
              <w:top w:val="nil"/>
              <w:left w:val="nil"/>
              <w:bottom w:val="nil"/>
              <w:right w:val="nil"/>
            </w:tcBorders>
            <w:shd w:val="clear" w:color="auto" w:fill="auto"/>
            <w:noWrap/>
            <w:vAlign w:val="bottom"/>
            <w:hideMark/>
          </w:tcPr>
          <w:p w14:paraId="4993439C"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31958513"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501EF5BB"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Minorca, Spain</w:t>
            </w:r>
          </w:p>
        </w:tc>
        <w:tc>
          <w:tcPr>
            <w:tcW w:w="2201" w:type="dxa"/>
            <w:tcBorders>
              <w:top w:val="nil"/>
              <w:left w:val="nil"/>
              <w:bottom w:val="nil"/>
              <w:right w:val="nil"/>
            </w:tcBorders>
            <w:shd w:val="clear" w:color="auto" w:fill="auto"/>
            <w:noWrap/>
            <w:vAlign w:val="bottom"/>
            <w:hideMark/>
          </w:tcPr>
          <w:p w14:paraId="4EC5D9E1"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 xml:space="preserve"> 39°55'23.88"N; 3°56'39.56"E</w:t>
            </w:r>
          </w:p>
        </w:tc>
        <w:tc>
          <w:tcPr>
            <w:tcW w:w="3388" w:type="dxa"/>
            <w:gridSpan w:val="2"/>
            <w:tcBorders>
              <w:top w:val="nil"/>
              <w:left w:val="nil"/>
              <w:bottom w:val="nil"/>
              <w:right w:val="nil"/>
            </w:tcBorders>
            <w:shd w:val="clear" w:color="auto" w:fill="auto"/>
            <w:noWrap/>
            <w:vAlign w:val="bottom"/>
            <w:hideMark/>
          </w:tcPr>
          <w:p w14:paraId="17446981"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123729B2" w14:textId="77777777" w:rsidTr="008B223A">
        <w:trPr>
          <w:trHeight w:val="300"/>
        </w:trPr>
        <w:tc>
          <w:tcPr>
            <w:tcW w:w="1346" w:type="dxa"/>
            <w:tcBorders>
              <w:top w:val="nil"/>
              <w:left w:val="nil"/>
              <w:bottom w:val="nil"/>
              <w:right w:val="nil"/>
            </w:tcBorders>
            <w:shd w:val="clear" w:color="auto" w:fill="auto"/>
            <w:noWrap/>
            <w:vAlign w:val="bottom"/>
            <w:hideMark/>
          </w:tcPr>
          <w:p w14:paraId="536A7CD0"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08</w:t>
            </w:r>
          </w:p>
        </w:tc>
        <w:tc>
          <w:tcPr>
            <w:tcW w:w="1667" w:type="dxa"/>
            <w:tcBorders>
              <w:top w:val="nil"/>
              <w:left w:val="nil"/>
              <w:bottom w:val="nil"/>
              <w:right w:val="nil"/>
            </w:tcBorders>
            <w:shd w:val="clear" w:color="auto" w:fill="auto"/>
            <w:noWrap/>
            <w:vAlign w:val="bottom"/>
            <w:hideMark/>
          </w:tcPr>
          <w:p w14:paraId="37431466"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tcBorders>
              <w:top w:val="nil"/>
              <w:left w:val="nil"/>
              <w:bottom w:val="nil"/>
              <w:right w:val="nil"/>
            </w:tcBorders>
            <w:shd w:val="clear" w:color="auto" w:fill="auto"/>
            <w:noWrap/>
            <w:vAlign w:val="center"/>
            <w:hideMark/>
          </w:tcPr>
          <w:p w14:paraId="237268EB"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Site 3: Balearic Sea</w:t>
            </w:r>
          </w:p>
        </w:tc>
        <w:tc>
          <w:tcPr>
            <w:tcW w:w="2579" w:type="dxa"/>
            <w:tcBorders>
              <w:top w:val="nil"/>
              <w:left w:val="nil"/>
              <w:bottom w:val="nil"/>
              <w:right w:val="nil"/>
            </w:tcBorders>
            <w:shd w:val="clear" w:color="auto" w:fill="auto"/>
            <w:noWrap/>
            <w:vAlign w:val="bottom"/>
            <w:hideMark/>
          </w:tcPr>
          <w:p w14:paraId="772FCD5E"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Castellón, Spain</w:t>
            </w:r>
          </w:p>
        </w:tc>
        <w:tc>
          <w:tcPr>
            <w:tcW w:w="2201" w:type="dxa"/>
            <w:tcBorders>
              <w:top w:val="nil"/>
              <w:left w:val="nil"/>
              <w:bottom w:val="nil"/>
              <w:right w:val="nil"/>
            </w:tcBorders>
            <w:shd w:val="clear" w:color="auto" w:fill="auto"/>
            <w:noWrap/>
            <w:vAlign w:val="bottom"/>
            <w:hideMark/>
          </w:tcPr>
          <w:p w14:paraId="6B8BED70" w14:textId="77777777" w:rsidR="000E08E2"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 xml:space="preserve">39°57'59.96"N; </w:t>
            </w:r>
          </w:p>
          <w:p w14:paraId="7FE692B8" w14:textId="7220D573"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0° 1'3.10"E</w:t>
            </w:r>
          </w:p>
        </w:tc>
        <w:tc>
          <w:tcPr>
            <w:tcW w:w="3388" w:type="dxa"/>
            <w:gridSpan w:val="2"/>
            <w:tcBorders>
              <w:top w:val="nil"/>
              <w:left w:val="nil"/>
              <w:bottom w:val="nil"/>
              <w:right w:val="nil"/>
            </w:tcBorders>
            <w:shd w:val="clear" w:color="auto" w:fill="auto"/>
            <w:noWrap/>
            <w:vAlign w:val="bottom"/>
            <w:hideMark/>
          </w:tcPr>
          <w:p w14:paraId="4B979B8C"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55E061F0" w14:textId="77777777" w:rsidTr="008B223A">
        <w:trPr>
          <w:trHeight w:val="300"/>
        </w:trPr>
        <w:tc>
          <w:tcPr>
            <w:tcW w:w="1346" w:type="dxa"/>
            <w:tcBorders>
              <w:top w:val="nil"/>
              <w:left w:val="nil"/>
              <w:bottom w:val="nil"/>
              <w:right w:val="nil"/>
            </w:tcBorders>
            <w:shd w:val="clear" w:color="auto" w:fill="auto"/>
            <w:noWrap/>
            <w:vAlign w:val="bottom"/>
            <w:hideMark/>
          </w:tcPr>
          <w:p w14:paraId="6947515A"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10</w:t>
            </w:r>
          </w:p>
        </w:tc>
        <w:tc>
          <w:tcPr>
            <w:tcW w:w="1667" w:type="dxa"/>
            <w:tcBorders>
              <w:top w:val="nil"/>
              <w:left w:val="nil"/>
              <w:bottom w:val="nil"/>
              <w:right w:val="nil"/>
            </w:tcBorders>
            <w:shd w:val="clear" w:color="auto" w:fill="auto"/>
            <w:noWrap/>
            <w:vAlign w:val="bottom"/>
            <w:hideMark/>
          </w:tcPr>
          <w:p w14:paraId="7008D2AB"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val="restart"/>
            <w:tcBorders>
              <w:top w:val="nil"/>
              <w:left w:val="nil"/>
              <w:bottom w:val="nil"/>
              <w:right w:val="nil"/>
            </w:tcBorders>
            <w:shd w:val="clear" w:color="auto" w:fill="auto"/>
            <w:noWrap/>
            <w:vAlign w:val="center"/>
            <w:hideMark/>
          </w:tcPr>
          <w:p w14:paraId="1D86D652" w14:textId="38E35715"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Site</w:t>
            </w:r>
            <w:r w:rsidR="000E08E2">
              <w:rPr>
                <w:rFonts w:ascii="Arial" w:eastAsia="Times New Roman" w:hAnsi="Arial" w:cs="Arial"/>
                <w:sz w:val="16"/>
                <w:szCs w:val="16"/>
                <w:lang w:eastAsia="en-US"/>
              </w:rPr>
              <w:t xml:space="preserve"> </w:t>
            </w:r>
            <w:r w:rsidRPr="00366E9C">
              <w:rPr>
                <w:rFonts w:ascii="Arial" w:eastAsia="Times New Roman" w:hAnsi="Arial" w:cs="Arial"/>
                <w:sz w:val="16"/>
                <w:szCs w:val="16"/>
                <w:lang w:eastAsia="en-US"/>
              </w:rPr>
              <w:t>1: Algerian Basin</w:t>
            </w:r>
          </w:p>
        </w:tc>
        <w:tc>
          <w:tcPr>
            <w:tcW w:w="2579" w:type="dxa"/>
            <w:tcBorders>
              <w:top w:val="nil"/>
              <w:left w:val="nil"/>
              <w:bottom w:val="nil"/>
              <w:right w:val="nil"/>
            </w:tcBorders>
            <w:shd w:val="clear" w:color="auto" w:fill="auto"/>
            <w:noWrap/>
            <w:vAlign w:val="bottom"/>
            <w:hideMark/>
          </w:tcPr>
          <w:p w14:paraId="58D8C65A"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Murcia, Spain</w:t>
            </w:r>
          </w:p>
        </w:tc>
        <w:tc>
          <w:tcPr>
            <w:tcW w:w="2201" w:type="dxa"/>
            <w:tcBorders>
              <w:top w:val="nil"/>
              <w:left w:val="nil"/>
              <w:bottom w:val="nil"/>
              <w:right w:val="nil"/>
            </w:tcBorders>
            <w:shd w:val="clear" w:color="auto" w:fill="auto"/>
            <w:noWrap/>
            <w:vAlign w:val="bottom"/>
            <w:hideMark/>
          </w:tcPr>
          <w:p w14:paraId="2DFF9D89" w14:textId="77777777" w:rsidR="000E08E2"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 xml:space="preserve"> 37°33'41.05"N;   </w:t>
            </w:r>
          </w:p>
          <w:p w14:paraId="0F3E5E3D" w14:textId="424B575A"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1° 0'48.69"W</w:t>
            </w:r>
          </w:p>
        </w:tc>
        <w:tc>
          <w:tcPr>
            <w:tcW w:w="3388" w:type="dxa"/>
            <w:gridSpan w:val="2"/>
            <w:tcBorders>
              <w:top w:val="nil"/>
              <w:left w:val="nil"/>
              <w:bottom w:val="nil"/>
              <w:right w:val="nil"/>
            </w:tcBorders>
            <w:shd w:val="clear" w:color="auto" w:fill="auto"/>
            <w:noWrap/>
            <w:vAlign w:val="bottom"/>
            <w:hideMark/>
          </w:tcPr>
          <w:p w14:paraId="66B20115"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7D5BFA81" w14:textId="77777777" w:rsidTr="008B223A">
        <w:trPr>
          <w:trHeight w:val="300"/>
        </w:trPr>
        <w:tc>
          <w:tcPr>
            <w:tcW w:w="1346" w:type="dxa"/>
            <w:tcBorders>
              <w:top w:val="nil"/>
              <w:left w:val="nil"/>
              <w:bottom w:val="nil"/>
              <w:right w:val="nil"/>
            </w:tcBorders>
            <w:shd w:val="clear" w:color="auto" w:fill="auto"/>
            <w:noWrap/>
            <w:vAlign w:val="bottom"/>
            <w:hideMark/>
          </w:tcPr>
          <w:p w14:paraId="1C1A0FD4"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11</w:t>
            </w:r>
          </w:p>
        </w:tc>
        <w:tc>
          <w:tcPr>
            <w:tcW w:w="1667" w:type="dxa"/>
            <w:tcBorders>
              <w:top w:val="nil"/>
              <w:left w:val="nil"/>
              <w:bottom w:val="nil"/>
              <w:right w:val="nil"/>
            </w:tcBorders>
            <w:shd w:val="clear" w:color="auto" w:fill="auto"/>
            <w:noWrap/>
            <w:vAlign w:val="bottom"/>
            <w:hideMark/>
          </w:tcPr>
          <w:p w14:paraId="2EDDF11D"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1377A8C0"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70917E9A"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Murcia, Spain</w:t>
            </w:r>
          </w:p>
        </w:tc>
        <w:tc>
          <w:tcPr>
            <w:tcW w:w="2201" w:type="dxa"/>
            <w:tcBorders>
              <w:top w:val="nil"/>
              <w:left w:val="nil"/>
              <w:bottom w:val="nil"/>
              <w:right w:val="nil"/>
            </w:tcBorders>
            <w:shd w:val="clear" w:color="auto" w:fill="auto"/>
            <w:noWrap/>
            <w:vAlign w:val="bottom"/>
            <w:hideMark/>
          </w:tcPr>
          <w:p w14:paraId="6BE7AC89" w14:textId="77777777" w:rsidR="000E08E2"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 xml:space="preserve"> 37°33'41.05"N;   </w:t>
            </w:r>
          </w:p>
          <w:p w14:paraId="18B2C445" w14:textId="31D2E64D"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1° 0'48.69"W</w:t>
            </w:r>
          </w:p>
        </w:tc>
        <w:tc>
          <w:tcPr>
            <w:tcW w:w="3388" w:type="dxa"/>
            <w:gridSpan w:val="2"/>
            <w:tcBorders>
              <w:top w:val="nil"/>
              <w:left w:val="nil"/>
              <w:bottom w:val="nil"/>
              <w:right w:val="nil"/>
            </w:tcBorders>
            <w:shd w:val="clear" w:color="auto" w:fill="auto"/>
            <w:noWrap/>
            <w:vAlign w:val="bottom"/>
            <w:hideMark/>
          </w:tcPr>
          <w:p w14:paraId="1D205B51"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496FC101" w14:textId="77777777" w:rsidTr="008B223A">
        <w:trPr>
          <w:trHeight w:val="300"/>
        </w:trPr>
        <w:tc>
          <w:tcPr>
            <w:tcW w:w="1346" w:type="dxa"/>
            <w:tcBorders>
              <w:top w:val="nil"/>
              <w:left w:val="nil"/>
              <w:bottom w:val="nil"/>
              <w:right w:val="nil"/>
            </w:tcBorders>
            <w:shd w:val="clear" w:color="auto" w:fill="auto"/>
            <w:noWrap/>
            <w:vAlign w:val="bottom"/>
            <w:hideMark/>
          </w:tcPr>
          <w:p w14:paraId="4CA61D06"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12</w:t>
            </w:r>
          </w:p>
        </w:tc>
        <w:tc>
          <w:tcPr>
            <w:tcW w:w="1667" w:type="dxa"/>
            <w:tcBorders>
              <w:top w:val="nil"/>
              <w:left w:val="nil"/>
              <w:bottom w:val="nil"/>
              <w:right w:val="nil"/>
            </w:tcBorders>
            <w:shd w:val="clear" w:color="auto" w:fill="auto"/>
            <w:noWrap/>
            <w:vAlign w:val="bottom"/>
            <w:hideMark/>
          </w:tcPr>
          <w:p w14:paraId="1BB45A41"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70F738BE"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5748B5A7"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Murcia, Spain</w:t>
            </w:r>
          </w:p>
        </w:tc>
        <w:tc>
          <w:tcPr>
            <w:tcW w:w="2201" w:type="dxa"/>
            <w:tcBorders>
              <w:top w:val="nil"/>
              <w:left w:val="nil"/>
              <w:bottom w:val="nil"/>
              <w:right w:val="nil"/>
            </w:tcBorders>
            <w:shd w:val="clear" w:color="auto" w:fill="auto"/>
            <w:noWrap/>
            <w:vAlign w:val="bottom"/>
            <w:hideMark/>
          </w:tcPr>
          <w:p w14:paraId="70DC310F" w14:textId="77777777" w:rsidR="000E08E2"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 xml:space="preserve"> 37°33'41.05"N;   </w:t>
            </w:r>
          </w:p>
          <w:p w14:paraId="1B6D9F69" w14:textId="4A52FD11"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1° 0'48.69"W</w:t>
            </w:r>
          </w:p>
        </w:tc>
        <w:tc>
          <w:tcPr>
            <w:tcW w:w="3388" w:type="dxa"/>
            <w:gridSpan w:val="2"/>
            <w:tcBorders>
              <w:top w:val="nil"/>
              <w:left w:val="nil"/>
              <w:bottom w:val="nil"/>
              <w:right w:val="nil"/>
            </w:tcBorders>
            <w:shd w:val="clear" w:color="auto" w:fill="auto"/>
            <w:noWrap/>
            <w:vAlign w:val="bottom"/>
            <w:hideMark/>
          </w:tcPr>
          <w:p w14:paraId="57894D85"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429703D7" w14:textId="77777777" w:rsidTr="008B223A">
        <w:trPr>
          <w:trHeight w:val="300"/>
        </w:trPr>
        <w:tc>
          <w:tcPr>
            <w:tcW w:w="1346" w:type="dxa"/>
            <w:tcBorders>
              <w:top w:val="nil"/>
              <w:left w:val="nil"/>
              <w:bottom w:val="nil"/>
              <w:right w:val="nil"/>
            </w:tcBorders>
            <w:shd w:val="clear" w:color="auto" w:fill="auto"/>
            <w:noWrap/>
            <w:vAlign w:val="bottom"/>
            <w:hideMark/>
          </w:tcPr>
          <w:p w14:paraId="5F4C2D76"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13</w:t>
            </w:r>
          </w:p>
        </w:tc>
        <w:tc>
          <w:tcPr>
            <w:tcW w:w="1667" w:type="dxa"/>
            <w:tcBorders>
              <w:top w:val="nil"/>
              <w:left w:val="nil"/>
              <w:bottom w:val="nil"/>
              <w:right w:val="nil"/>
            </w:tcBorders>
            <w:shd w:val="clear" w:color="auto" w:fill="auto"/>
            <w:noWrap/>
            <w:vAlign w:val="bottom"/>
            <w:hideMark/>
          </w:tcPr>
          <w:p w14:paraId="0878E981"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21A2A0FA"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7706699D"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Murcia, Spain</w:t>
            </w:r>
          </w:p>
        </w:tc>
        <w:tc>
          <w:tcPr>
            <w:tcW w:w="2201" w:type="dxa"/>
            <w:tcBorders>
              <w:top w:val="nil"/>
              <w:left w:val="nil"/>
              <w:bottom w:val="nil"/>
              <w:right w:val="nil"/>
            </w:tcBorders>
            <w:shd w:val="clear" w:color="auto" w:fill="auto"/>
            <w:noWrap/>
            <w:vAlign w:val="bottom"/>
            <w:hideMark/>
          </w:tcPr>
          <w:p w14:paraId="2D9932BA" w14:textId="77777777" w:rsidR="000E08E2"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 xml:space="preserve"> 37°33'41.05"N;   </w:t>
            </w:r>
          </w:p>
          <w:p w14:paraId="4C0EA139" w14:textId="693BE73A"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1° 0'48.69"W</w:t>
            </w:r>
          </w:p>
        </w:tc>
        <w:tc>
          <w:tcPr>
            <w:tcW w:w="3388" w:type="dxa"/>
            <w:gridSpan w:val="2"/>
            <w:tcBorders>
              <w:top w:val="nil"/>
              <w:left w:val="nil"/>
              <w:bottom w:val="nil"/>
              <w:right w:val="nil"/>
            </w:tcBorders>
            <w:shd w:val="clear" w:color="auto" w:fill="auto"/>
            <w:noWrap/>
            <w:vAlign w:val="bottom"/>
            <w:hideMark/>
          </w:tcPr>
          <w:p w14:paraId="684BE4D7"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19B81C73" w14:textId="77777777" w:rsidTr="008B223A">
        <w:trPr>
          <w:trHeight w:val="300"/>
        </w:trPr>
        <w:tc>
          <w:tcPr>
            <w:tcW w:w="1346" w:type="dxa"/>
            <w:tcBorders>
              <w:top w:val="nil"/>
              <w:left w:val="nil"/>
              <w:bottom w:val="nil"/>
              <w:right w:val="nil"/>
            </w:tcBorders>
            <w:shd w:val="clear" w:color="auto" w:fill="auto"/>
            <w:noWrap/>
            <w:vAlign w:val="bottom"/>
            <w:hideMark/>
          </w:tcPr>
          <w:p w14:paraId="367B32FC"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14</w:t>
            </w:r>
          </w:p>
        </w:tc>
        <w:tc>
          <w:tcPr>
            <w:tcW w:w="1667" w:type="dxa"/>
            <w:tcBorders>
              <w:top w:val="nil"/>
              <w:left w:val="nil"/>
              <w:bottom w:val="nil"/>
              <w:right w:val="nil"/>
            </w:tcBorders>
            <w:shd w:val="clear" w:color="auto" w:fill="auto"/>
            <w:noWrap/>
            <w:vAlign w:val="bottom"/>
            <w:hideMark/>
          </w:tcPr>
          <w:p w14:paraId="2F5FCC42"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val="restart"/>
            <w:tcBorders>
              <w:top w:val="nil"/>
              <w:left w:val="nil"/>
              <w:bottom w:val="nil"/>
              <w:right w:val="nil"/>
            </w:tcBorders>
            <w:shd w:val="clear" w:color="auto" w:fill="auto"/>
            <w:noWrap/>
            <w:vAlign w:val="center"/>
            <w:hideMark/>
          </w:tcPr>
          <w:p w14:paraId="092BCA3C"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Site 4: Balearic Sea</w:t>
            </w:r>
          </w:p>
        </w:tc>
        <w:tc>
          <w:tcPr>
            <w:tcW w:w="2579" w:type="dxa"/>
            <w:tcBorders>
              <w:top w:val="nil"/>
              <w:left w:val="nil"/>
              <w:bottom w:val="nil"/>
              <w:right w:val="nil"/>
            </w:tcBorders>
            <w:shd w:val="clear" w:color="auto" w:fill="auto"/>
            <w:noWrap/>
            <w:vAlign w:val="bottom"/>
            <w:hideMark/>
          </w:tcPr>
          <w:p w14:paraId="6FFA137F"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Minorca, Spain</w:t>
            </w:r>
          </w:p>
        </w:tc>
        <w:tc>
          <w:tcPr>
            <w:tcW w:w="2201" w:type="dxa"/>
            <w:tcBorders>
              <w:top w:val="nil"/>
              <w:left w:val="nil"/>
              <w:bottom w:val="nil"/>
              <w:right w:val="nil"/>
            </w:tcBorders>
            <w:shd w:val="clear" w:color="auto" w:fill="auto"/>
            <w:noWrap/>
            <w:vAlign w:val="bottom"/>
            <w:hideMark/>
          </w:tcPr>
          <w:p w14:paraId="67CAD5B6"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 xml:space="preserve"> 39°55'23.88"N; 3°56'39.56"E</w:t>
            </w:r>
          </w:p>
        </w:tc>
        <w:tc>
          <w:tcPr>
            <w:tcW w:w="3388" w:type="dxa"/>
            <w:gridSpan w:val="2"/>
            <w:tcBorders>
              <w:top w:val="nil"/>
              <w:left w:val="nil"/>
              <w:bottom w:val="nil"/>
              <w:right w:val="nil"/>
            </w:tcBorders>
            <w:shd w:val="clear" w:color="auto" w:fill="auto"/>
            <w:noWrap/>
            <w:vAlign w:val="bottom"/>
            <w:hideMark/>
          </w:tcPr>
          <w:p w14:paraId="6B759A94"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3407955D" w14:textId="77777777" w:rsidTr="008B223A">
        <w:trPr>
          <w:trHeight w:val="300"/>
        </w:trPr>
        <w:tc>
          <w:tcPr>
            <w:tcW w:w="1346" w:type="dxa"/>
            <w:tcBorders>
              <w:top w:val="nil"/>
              <w:left w:val="nil"/>
              <w:bottom w:val="nil"/>
              <w:right w:val="nil"/>
            </w:tcBorders>
            <w:shd w:val="clear" w:color="auto" w:fill="auto"/>
            <w:noWrap/>
            <w:vAlign w:val="bottom"/>
            <w:hideMark/>
          </w:tcPr>
          <w:p w14:paraId="472824D8"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15</w:t>
            </w:r>
          </w:p>
        </w:tc>
        <w:tc>
          <w:tcPr>
            <w:tcW w:w="1667" w:type="dxa"/>
            <w:tcBorders>
              <w:top w:val="nil"/>
              <w:left w:val="nil"/>
              <w:bottom w:val="nil"/>
              <w:right w:val="nil"/>
            </w:tcBorders>
            <w:shd w:val="clear" w:color="auto" w:fill="auto"/>
            <w:noWrap/>
            <w:vAlign w:val="bottom"/>
            <w:hideMark/>
          </w:tcPr>
          <w:p w14:paraId="6A1A4DBB"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0E24E1EB"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37FBA5D3"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Minorca, Spain</w:t>
            </w:r>
          </w:p>
        </w:tc>
        <w:tc>
          <w:tcPr>
            <w:tcW w:w="2201" w:type="dxa"/>
            <w:tcBorders>
              <w:top w:val="nil"/>
              <w:left w:val="nil"/>
              <w:bottom w:val="nil"/>
              <w:right w:val="nil"/>
            </w:tcBorders>
            <w:shd w:val="clear" w:color="auto" w:fill="auto"/>
            <w:noWrap/>
            <w:vAlign w:val="bottom"/>
            <w:hideMark/>
          </w:tcPr>
          <w:p w14:paraId="4C1564FF" w14:textId="2932C00B"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39°55'23.88"N</w:t>
            </w:r>
            <w:r w:rsidR="008B223A">
              <w:rPr>
                <w:rFonts w:ascii="Arial" w:eastAsia="Times New Roman" w:hAnsi="Arial" w:cs="Arial"/>
                <w:sz w:val="16"/>
                <w:szCs w:val="16"/>
                <w:lang w:eastAsia="en-US"/>
              </w:rPr>
              <w:t xml:space="preserve">; </w:t>
            </w:r>
            <w:r w:rsidRPr="00366E9C">
              <w:rPr>
                <w:rFonts w:ascii="Arial" w:eastAsia="Times New Roman" w:hAnsi="Arial" w:cs="Arial"/>
                <w:sz w:val="16"/>
                <w:szCs w:val="16"/>
                <w:lang w:eastAsia="en-US"/>
              </w:rPr>
              <w:t>3°56'39.56"E</w:t>
            </w:r>
          </w:p>
        </w:tc>
        <w:tc>
          <w:tcPr>
            <w:tcW w:w="3388" w:type="dxa"/>
            <w:gridSpan w:val="2"/>
            <w:tcBorders>
              <w:top w:val="nil"/>
              <w:left w:val="nil"/>
              <w:bottom w:val="nil"/>
              <w:right w:val="nil"/>
            </w:tcBorders>
            <w:shd w:val="clear" w:color="auto" w:fill="auto"/>
            <w:noWrap/>
            <w:vAlign w:val="bottom"/>
            <w:hideMark/>
          </w:tcPr>
          <w:p w14:paraId="6BD06034"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20</w:t>
            </w:r>
          </w:p>
        </w:tc>
      </w:tr>
      <w:tr w:rsidR="00D86493" w:rsidRPr="00366E9C" w14:paraId="53B07AD4" w14:textId="77777777" w:rsidTr="008B223A">
        <w:trPr>
          <w:trHeight w:val="300"/>
        </w:trPr>
        <w:tc>
          <w:tcPr>
            <w:tcW w:w="1346" w:type="dxa"/>
            <w:tcBorders>
              <w:top w:val="nil"/>
              <w:left w:val="nil"/>
              <w:bottom w:val="nil"/>
              <w:right w:val="nil"/>
            </w:tcBorders>
            <w:shd w:val="clear" w:color="auto" w:fill="auto"/>
            <w:noWrap/>
            <w:vAlign w:val="bottom"/>
            <w:hideMark/>
          </w:tcPr>
          <w:p w14:paraId="21F9EEF9"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20_16</w:t>
            </w:r>
          </w:p>
        </w:tc>
        <w:tc>
          <w:tcPr>
            <w:tcW w:w="1667" w:type="dxa"/>
            <w:tcBorders>
              <w:top w:val="nil"/>
              <w:left w:val="nil"/>
              <w:bottom w:val="nil"/>
              <w:right w:val="nil"/>
            </w:tcBorders>
            <w:shd w:val="clear" w:color="auto" w:fill="auto"/>
            <w:noWrap/>
            <w:vAlign w:val="bottom"/>
            <w:hideMark/>
          </w:tcPr>
          <w:p w14:paraId="0C51864D"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tcBorders>
              <w:top w:val="nil"/>
              <w:left w:val="nil"/>
              <w:bottom w:val="nil"/>
              <w:right w:val="nil"/>
            </w:tcBorders>
            <w:shd w:val="clear" w:color="auto" w:fill="auto"/>
            <w:noWrap/>
            <w:vAlign w:val="center"/>
            <w:hideMark/>
          </w:tcPr>
          <w:p w14:paraId="2E99E229"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Public aquarium</w:t>
            </w:r>
          </w:p>
        </w:tc>
        <w:tc>
          <w:tcPr>
            <w:tcW w:w="2579" w:type="dxa"/>
            <w:tcBorders>
              <w:top w:val="nil"/>
              <w:left w:val="nil"/>
              <w:bottom w:val="nil"/>
              <w:right w:val="nil"/>
            </w:tcBorders>
            <w:shd w:val="clear" w:color="auto" w:fill="auto"/>
            <w:noWrap/>
            <w:vAlign w:val="bottom"/>
            <w:hideMark/>
          </w:tcPr>
          <w:p w14:paraId="6085FC7C" w14:textId="77777777" w:rsidR="00366E9C" w:rsidRPr="00366E9C" w:rsidRDefault="00366E9C" w:rsidP="00741BC7">
            <w:pPr>
              <w:rPr>
                <w:rFonts w:eastAsia="Times New Roman"/>
                <w:color w:val="000000"/>
                <w:sz w:val="16"/>
                <w:szCs w:val="16"/>
                <w:lang w:eastAsia="en-US"/>
              </w:rPr>
            </w:pPr>
            <w:r w:rsidRPr="00366E9C">
              <w:rPr>
                <w:rFonts w:eastAsia="Times New Roman"/>
                <w:color w:val="000000"/>
                <w:sz w:val="16"/>
                <w:szCs w:val="16"/>
                <w:lang w:eastAsia="en-US"/>
              </w:rPr>
              <w:t xml:space="preserve">Oceanogràfic </w:t>
            </w:r>
          </w:p>
        </w:tc>
        <w:tc>
          <w:tcPr>
            <w:tcW w:w="2201" w:type="dxa"/>
            <w:tcBorders>
              <w:top w:val="nil"/>
              <w:left w:val="nil"/>
              <w:bottom w:val="nil"/>
              <w:right w:val="nil"/>
            </w:tcBorders>
            <w:shd w:val="clear" w:color="auto" w:fill="auto"/>
            <w:noWrap/>
            <w:vAlign w:val="bottom"/>
            <w:hideMark/>
          </w:tcPr>
          <w:p w14:paraId="0F3406BA"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N/A</w:t>
            </w:r>
          </w:p>
        </w:tc>
        <w:tc>
          <w:tcPr>
            <w:tcW w:w="3388" w:type="dxa"/>
            <w:gridSpan w:val="2"/>
            <w:tcBorders>
              <w:top w:val="nil"/>
              <w:left w:val="nil"/>
              <w:bottom w:val="nil"/>
              <w:right w:val="nil"/>
            </w:tcBorders>
            <w:shd w:val="clear" w:color="auto" w:fill="auto"/>
            <w:noWrap/>
            <w:vAlign w:val="bottom"/>
            <w:hideMark/>
          </w:tcPr>
          <w:p w14:paraId="59F2D3B4"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N/A</w:t>
            </w:r>
          </w:p>
        </w:tc>
      </w:tr>
      <w:tr w:rsidR="00D86493" w:rsidRPr="00366E9C" w14:paraId="04663A86" w14:textId="77777777" w:rsidTr="008B223A">
        <w:trPr>
          <w:trHeight w:val="300"/>
        </w:trPr>
        <w:tc>
          <w:tcPr>
            <w:tcW w:w="1346" w:type="dxa"/>
            <w:tcBorders>
              <w:top w:val="nil"/>
              <w:left w:val="nil"/>
              <w:bottom w:val="nil"/>
              <w:right w:val="nil"/>
            </w:tcBorders>
            <w:shd w:val="clear" w:color="auto" w:fill="auto"/>
            <w:noWrap/>
            <w:vAlign w:val="bottom"/>
            <w:hideMark/>
          </w:tcPr>
          <w:p w14:paraId="3464FA12"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W1</w:t>
            </w:r>
          </w:p>
        </w:tc>
        <w:tc>
          <w:tcPr>
            <w:tcW w:w="1667" w:type="dxa"/>
            <w:tcBorders>
              <w:top w:val="nil"/>
              <w:left w:val="nil"/>
              <w:bottom w:val="nil"/>
              <w:right w:val="nil"/>
            </w:tcBorders>
            <w:shd w:val="clear" w:color="auto" w:fill="auto"/>
            <w:noWrap/>
            <w:vAlign w:val="bottom"/>
            <w:hideMark/>
          </w:tcPr>
          <w:p w14:paraId="20DA6353"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val="restart"/>
            <w:tcBorders>
              <w:top w:val="nil"/>
              <w:left w:val="nil"/>
              <w:bottom w:val="nil"/>
              <w:right w:val="nil"/>
            </w:tcBorders>
            <w:shd w:val="clear" w:color="auto" w:fill="auto"/>
            <w:noWrap/>
            <w:vAlign w:val="center"/>
            <w:hideMark/>
          </w:tcPr>
          <w:p w14:paraId="7521385F"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Public aquarium</w:t>
            </w:r>
          </w:p>
        </w:tc>
        <w:tc>
          <w:tcPr>
            <w:tcW w:w="2579" w:type="dxa"/>
            <w:tcBorders>
              <w:top w:val="nil"/>
              <w:left w:val="nil"/>
              <w:bottom w:val="nil"/>
              <w:right w:val="nil"/>
            </w:tcBorders>
            <w:shd w:val="clear" w:color="auto" w:fill="auto"/>
            <w:noWrap/>
            <w:vAlign w:val="bottom"/>
            <w:hideMark/>
          </w:tcPr>
          <w:p w14:paraId="167C90D2" w14:textId="77777777" w:rsidR="00366E9C" w:rsidRPr="00366E9C" w:rsidRDefault="00366E9C" w:rsidP="00741BC7">
            <w:pPr>
              <w:rPr>
                <w:rFonts w:eastAsia="Times New Roman"/>
                <w:color w:val="000000"/>
                <w:sz w:val="16"/>
                <w:szCs w:val="16"/>
                <w:lang w:eastAsia="en-US"/>
              </w:rPr>
            </w:pPr>
            <w:r w:rsidRPr="00366E9C">
              <w:rPr>
                <w:rFonts w:eastAsia="Times New Roman"/>
                <w:color w:val="000000"/>
                <w:sz w:val="16"/>
                <w:szCs w:val="16"/>
                <w:lang w:eastAsia="en-US"/>
              </w:rPr>
              <w:t>Honriman Museum London England</w:t>
            </w:r>
          </w:p>
        </w:tc>
        <w:tc>
          <w:tcPr>
            <w:tcW w:w="2201" w:type="dxa"/>
            <w:tcBorders>
              <w:top w:val="nil"/>
              <w:left w:val="nil"/>
              <w:bottom w:val="nil"/>
              <w:right w:val="nil"/>
            </w:tcBorders>
            <w:shd w:val="clear" w:color="auto" w:fill="auto"/>
            <w:noWrap/>
            <w:vAlign w:val="bottom"/>
            <w:hideMark/>
          </w:tcPr>
          <w:p w14:paraId="43CC88F4"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N/A</w:t>
            </w:r>
          </w:p>
        </w:tc>
        <w:tc>
          <w:tcPr>
            <w:tcW w:w="3388" w:type="dxa"/>
            <w:gridSpan w:val="2"/>
            <w:tcBorders>
              <w:top w:val="nil"/>
              <w:left w:val="nil"/>
              <w:bottom w:val="nil"/>
              <w:right w:val="nil"/>
            </w:tcBorders>
            <w:shd w:val="clear" w:color="auto" w:fill="auto"/>
            <w:noWrap/>
            <w:vAlign w:val="bottom"/>
            <w:hideMark/>
          </w:tcPr>
          <w:p w14:paraId="18AEC91E"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N/A</w:t>
            </w:r>
          </w:p>
        </w:tc>
      </w:tr>
      <w:tr w:rsidR="00D86493" w:rsidRPr="00366E9C" w14:paraId="104220F2" w14:textId="77777777" w:rsidTr="008B223A">
        <w:trPr>
          <w:trHeight w:val="300"/>
        </w:trPr>
        <w:tc>
          <w:tcPr>
            <w:tcW w:w="1346" w:type="dxa"/>
            <w:tcBorders>
              <w:top w:val="nil"/>
              <w:left w:val="nil"/>
              <w:bottom w:val="nil"/>
              <w:right w:val="nil"/>
            </w:tcBorders>
            <w:shd w:val="clear" w:color="auto" w:fill="auto"/>
            <w:noWrap/>
            <w:vAlign w:val="bottom"/>
            <w:hideMark/>
          </w:tcPr>
          <w:p w14:paraId="60DFEA1D" w14:textId="77777777" w:rsidR="00366E9C" w:rsidRPr="00366E9C" w:rsidRDefault="00366E9C" w:rsidP="00741BC7">
            <w:pPr>
              <w:rPr>
                <w:rFonts w:ascii="Arial" w:eastAsia="Times New Roman" w:hAnsi="Arial" w:cs="Arial"/>
                <w:b/>
                <w:bCs/>
                <w:sz w:val="16"/>
                <w:szCs w:val="16"/>
                <w:lang w:eastAsia="en-US"/>
              </w:rPr>
            </w:pPr>
            <w:r w:rsidRPr="00366E9C">
              <w:rPr>
                <w:rFonts w:ascii="Arial" w:eastAsia="Times New Roman" w:hAnsi="Arial" w:cs="Arial"/>
                <w:b/>
                <w:bCs/>
                <w:sz w:val="16"/>
                <w:szCs w:val="16"/>
                <w:lang w:eastAsia="en-US"/>
              </w:rPr>
              <w:t>COTW2</w:t>
            </w:r>
          </w:p>
        </w:tc>
        <w:tc>
          <w:tcPr>
            <w:tcW w:w="1667" w:type="dxa"/>
            <w:tcBorders>
              <w:top w:val="nil"/>
              <w:left w:val="nil"/>
              <w:bottom w:val="nil"/>
              <w:right w:val="nil"/>
            </w:tcBorders>
            <w:shd w:val="clear" w:color="auto" w:fill="auto"/>
            <w:noWrap/>
            <w:vAlign w:val="bottom"/>
            <w:hideMark/>
          </w:tcPr>
          <w:p w14:paraId="092546A9"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761478FD" w14:textId="77777777" w:rsidR="00366E9C" w:rsidRPr="00366E9C" w:rsidRDefault="00366E9C" w:rsidP="00741BC7">
            <w:pPr>
              <w:rPr>
                <w:rFonts w:ascii="Arial" w:eastAsia="Times New Roman" w:hAnsi="Arial" w:cs="Arial"/>
                <w:sz w:val="16"/>
                <w:szCs w:val="16"/>
                <w:lang w:eastAsia="en-US"/>
              </w:rPr>
            </w:pPr>
          </w:p>
        </w:tc>
        <w:tc>
          <w:tcPr>
            <w:tcW w:w="2579" w:type="dxa"/>
            <w:tcBorders>
              <w:top w:val="nil"/>
              <w:left w:val="nil"/>
              <w:bottom w:val="nil"/>
              <w:right w:val="nil"/>
            </w:tcBorders>
            <w:shd w:val="clear" w:color="auto" w:fill="auto"/>
            <w:noWrap/>
            <w:vAlign w:val="bottom"/>
            <w:hideMark/>
          </w:tcPr>
          <w:p w14:paraId="0A727993" w14:textId="77777777" w:rsidR="00366E9C" w:rsidRPr="00366E9C" w:rsidRDefault="00366E9C" w:rsidP="00741BC7">
            <w:pPr>
              <w:rPr>
                <w:rFonts w:eastAsia="Times New Roman"/>
                <w:color w:val="000000"/>
                <w:sz w:val="16"/>
                <w:szCs w:val="16"/>
                <w:lang w:eastAsia="en-US"/>
              </w:rPr>
            </w:pPr>
            <w:r w:rsidRPr="00366E9C">
              <w:rPr>
                <w:rFonts w:eastAsia="Times New Roman"/>
                <w:color w:val="000000"/>
                <w:sz w:val="16"/>
                <w:szCs w:val="16"/>
                <w:lang w:eastAsia="en-US"/>
              </w:rPr>
              <w:t>Honriman Museum London England</w:t>
            </w:r>
          </w:p>
        </w:tc>
        <w:tc>
          <w:tcPr>
            <w:tcW w:w="2201" w:type="dxa"/>
            <w:tcBorders>
              <w:top w:val="nil"/>
              <w:left w:val="nil"/>
              <w:bottom w:val="nil"/>
              <w:right w:val="nil"/>
            </w:tcBorders>
            <w:shd w:val="clear" w:color="auto" w:fill="auto"/>
            <w:noWrap/>
            <w:vAlign w:val="bottom"/>
            <w:hideMark/>
          </w:tcPr>
          <w:p w14:paraId="64AEB306"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N/A</w:t>
            </w:r>
          </w:p>
        </w:tc>
        <w:tc>
          <w:tcPr>
            <w:tcW w:w="3388" w:type="dxa"/>
            <w:gridSpan w:val="2"/>
            <w:tcBorders>
              <w:top w:val="nil"/>
              <w:left w:val="nil"/>
              <w:bottom w:val="nil"/>
              <w:right w:val="nil"/>
            </w:tcBorders>
            <w:shd w:val="clear" w:color="auto" w:fill="auto"/>
            <w:noWrap/>
            <w:vAlign w:val="bottom"/>
            <w:hideMark/>
          </w:tcPr>
          <w:p w14:paraId="1D16D6FB" w14:textId="77777777" w:rsidR="00366E9C" w:rsidRPr="00366E9C" w:rsidRDefault="00366E9C" w:rsidP="00741BC7">
            <w:pPr>
              <w:rPr>
                <w:rFonts w:ascii="Arial" w:eastAsia="Times New Roman" w:hAnsi="Arial" w:cs="Arial"/>
                <w:sz w:val="16"/>
                <w:szCs w:val="16"/>
                <w:lang w:eastAsia="en-US"/>
              </w:rPr>
            </w:pPr>
            <w:r w:rsidRPr="00366E9C">
              <w:rPr>
                <w:rFonts w:ascii="Arial" w:eastAsia="Times New Roman" w:hAnsi="Arial" w:cs="Arial"/>
                <w:sz w:val="16"/>
                <w:szCs w:val="16"/>
                <w:lang w:eastAsia="en-US"/>
              </w:rPr>
              <w:t>N/A</w:t>
            </w:r>
          </w:p>
        </w:tc>
      </w:tr>
      <w:tr w:rsidR="00D86493" w:rsidRPr="00366E9C" w14:paraId="02525983" w14:textId="77777777" w:rsidTr="008B223A">
        <w:trPr>
          <w:trHeight w:val="300"/>
        </w:trPr>
        <w:tc>
          <w:tcPr>
            <w:tcW w:w="1346" w:type="dxa"/>
            <w:tcBorders>
              <w:top w:val="nil"/>
              <w:left w:val="nil"/>
              <w:bottom w:val="nil"/>
              <w:right w:val="nil"/>
            </w:tcBorders>
            <w:shd w:val="clear" w:color="auto" w:fill="auto"/>
            <w:noWrap/>
            <w:vAlign w:val="center"/>
            <w:hideMark/>
          </w:tcPr>
          <w:p w14:paraId="53F69B83" w14:textId="77777777" w:rsidR="00366E9C" w:rsidRPr="008B223A" w:rsidRDefault="00366E9C" w:rsidP="00741BC7">
            <w:pPr>
              <w:rPr>
                <w:rFonts w:ascii="Arial" w:eastAsia="Times New Roman" w:hAnsi="Arial" w:cs="Arial"/>
                <w:b/>
                <w:color w:val="000000"/>
                <w:sz w:val="16"/>
                <w:szCs w:val="16"/>
                <w:lang w:eastAsia="en-US"/>
              </w:rPr>
            </w:pPr>
            <w:r w:rsidRPr="008B223A">
              <w:rPr>
                <w:rFonts w:ascii="Arial" w:eastAsia="Times New Roman" w:hAnsi="Arial" w:cs="Arial"/>
                <w:b/>
                <w:color w:val="000000"/>
                <w:sz w:val="16"/>
                <w:szCs w:val="16"/>
                <w:lang w:eastAsia="en-US"/>
              </w:rPr>
              <w:t>ITALY17_Coty1</w:t>
            </w:r>
          </w:p>
        </w:tc>
        <w:tc>
          <w:tcPr>
            <w:tcW w:w="1667" w:type="dxa"/>
            <w:tcBorders>
              <w:top w:val="nil"/>
              <w:left w:val="nil"/>
              <w:bottom w:val="nil"/>
              <w:right w:val="nil"/>
            </w:tcBorders>
            <w:shd w:val="clear" w:color="auto" w:fill="auto"/>
            <w:noWrap/>
            <w:vAlign w:val="bottom"/>
            <w:hideMark/>
          </w:tcPr>
          <w:p w14:paraId="36B8C1E3"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val="restart"/>
            <w:tcBorders>
              <w:top w:val="nil"/>
              <w:left w:val="nil"/>
              <w:bottom w:val="nil"/>
              <w:right w:val="nil"/>
            </w:tcBorders>
            <w:shd w:val="clear" w:color="auto" w:fill="auto"/>
            <w:noWrap/>
            <w:vAlign w:val="center"/>
            <w:hideMark/>
          </w:tcPr>
          <w:p w14:paraId="68F2FE60" w14:textId="77777777" w:rsidR="00366E9C" w:rsidRPr="00366E9C" w:rsidRDefault="00366E9C" w:rsidP="00741BC7">
            <w:pPr>
              <w:rPr>
                <w:rFonts w:ascii="Arial" w:eastAsia="Times New Roman" w:hAnsi="Arial" w:cs="Arial"/>
                <w:color w:val="000000"/>
                <w:sz w:val="16"/>
                <w:szCs w:val="16"/>
                <w:lang w:eastAsia="en-US"/>
              </w:rPr>
            </w:pPr>
            <w:r w:rsidRPr="00366E9C">
              <w:rPr>
                <w:rFonts w:ascii="Arial" w:eastAsia="Times New Roman" w:hAnsi="Arial" w:cs="Arial"/>
                <w:color w:val="000000"/>
                <w:sz w:val="16"/>
                <w:szCs w:val="16"/>
                <w:lang w:eastAsia="en-US"/>
              </w:rPr>
              <w:t>Site 6: Central Italy</w:t>
            </w:r>
          </w:p>
        </w:tc>
        <w:tc>
          <w:tcPr>
            <w:tcW w:w="2579" w:type="dxa"/>
            <w:tcBorders>
              <w:top w:val="nil"/>
              <w:left w:val="nil"/>
              <w:bottom w:val="nil"/>
              <w:right w:val="nil"/>
            </w:tcBorders>
            <w:shd w:val="clear" w:color="auto" w:fill="auto"/>
            <w:noWrap/>
            <w:vAlign w:val="bottom"/>
            <w:hideMark/>
          </w:tcPr>
          <w:p w14:paraId="4D158BB4" w14:textId="77777777" w:rsidR="00366E9C" w:rsidRPr="00366E9C" w:rsidRDefault="00366E9C" w:rsidP="00741BC7">
            <w:pPr>
              <w:rPr>
                <w:rFonts w:ascii="Calibri" w:eastAsia="Times New Roman" w:hAnsi="Calibri"/>
                <w:color w:val="000000"/>
                <w:sz w:val="16"/>
                <w:szCs w:val="16"/>
                <w:lang w:eastAsia="en-US"/>
              </w:rPr>
            </w:pPr>
            <w:r w:rsidRPr="00366E9C">
              <w:rPr>
                <w:rFonts w:ascii="Calibri" w:eastAsia="Times New Roman" w:hAnsi="Calibri"/>
                <w:color w:val="000000"/>
                <w:sz w:val="16"/>
                <w:szCs w:val="16"/>
                <w:lang w:eastAsia="en-US"/>
              </w:rPr>
              <w:t>Palinuro, Italy</w:t>
            </w:r>
          </w:p>
        </w:tc>
        <w:tc>
          <w:tcPr>
            <w:tcW w:w="2201" w:type="dxa"/>
            <w:tcBorders>
              <w:top w:val="nil"/>
              <w:left w:val="nil"/>
              <w:bottom w:val="nil"/>
              <w:right w:val="nil"/>
            </w:tcBorders>
            <w:shd w:val="clear" w:color="auto" w:fill="auto"/>
            <w:noWrap/>
            <w:vAlign w:val="bottom"/>
            <w:hideMark/>
          </w:tcPr>
          <w:p w14:paraId="4E9D68A2" w14:textId="77777777" w:rsidR="00366E9C" w:rsidRPr="00366E9C" w:rsidRDefault="00366E9C" w:rsidP="00741BC7">
            <w:pPr>
              <w:rPr>
                <w:rFonts w:ascii="Calibri" w:eastAsia="Times New Roman" w:hAnsi="Calibri"/>
                <w:color w:val="000000"/>
                <w:sz w:val="16"/>
                <w:szCs w:val="16"/>
                <w:lang w:eastAsia="en-US"/>
              </w:rPr>
            </w:pPr>
            <w:r w:rsidRPr="00366E9C">
              <w:rPr>
                <w:rFonts w:ascii="Calibri" w:eastAsia="Times New Roman" w:hAnsi="Calibri"/>
                <w:color w:val="000000"/>
                <w:sz w:val="16"/>
                <w:szCs w:val="16"/>
                <w:lang w:eastAsia="en-US"/>
              </w:rPr>
              <w:t>40°01'25.3'' N;15°58'6'' E</w:t>
            </w:r>
          </w:p>
        </w:tc>
        <w:tc>
          <w:tcPr>
            <w:tcW w:w="3388" w:type="dxa"/>
            <w:gridSpan w:val="2"/>
            <w:tcBorders>
              <w:top w:val="nil"/>
              <w:left w:val="nil"/>
              <w:bottom w:val="nil"/>
              <w:right w:val="nil"/>
            </w:tcBorders>
            <w:shd w:val="clear" w:color="auto" w:fill="auto"/>
            <w:noWrap/>
            <w:vAlign w:val="bottom"/>
            <w:hideMark/>
          </w:tcPr>
          <w:p w14:paraId="07C3EC71" w14:textId="57BCC1A4" w:rsidR="00366E9C" w:rsidRPr="00366E9C" w:rsidRDefault="00366E9C" w:rsidP="006453D5">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1</w:t>
            </w:r>
            <w:r w:rsidR="006453D5">
              <w:rPr>
                <w:rFonts w:ascii="Arial" w:eastAsia="Times New Roman" w:hAnsi="Arial" w:cs="Arial"/>
                <w:sz w:val="16"/>
                <w:szCs w:val="16"/>
                <w:lang w:eastAsia="en-US"/>
              </w:rPr>
              <w:t>7</w:t>
            </w:r>
          </w:p>
        </w:tc>
      </w:tr>
      <w:tr w:rsidR="00D86493" w:rsidRPr="00366E9C" w14:paraId="26259BEA" w14:textId="77777777" w:rsidTr="008B223A">
        <w:trPr>
          <w:trHeight w:val="300"/>
        </w:trPr>
        <w:tc>
          <w:tcPr>
            <w:tcW w:w="1346" w:type="dxa"/>
            <w:tcBorders>
              <w:top w:val="nil"/>
              <w:left w:val="nil"/>
              <w:bottom w:val="nil"/>
              <w:right w:val="nil"/>
            </w:tcBorders>
            <w:shd w:val="clear" w:color="auto" w:fill="auto"/>
            <w:noWrap/>
            <w:vAlign w:val="center"/>
            <w:hideMark/>
          </w:tcPr>
          <w:p w14:paraId="2C409B62" w14:textId="77777777" w:rsidR="00366E9C" w:rsidRPr="008B223A" w:rsidRDefault="00366E9C" w:rsidP="00741BC7">
            <w:pPr>
              <w:rPr>
                <w:rFonts w:ascii="Arial" w:eastAsia="Times New Roman" w:hAnsi="Arial" w:cs="Arial"/>
                <w:b/>
                <w:color w:val="000000"/>
                <w:sz w:val="16"/>
                <w:szCs w:val="16"/>
                <w:lang w:eastAsia="en-US"/>
              </w:rPr>
            </w:pPr>
            <w:r w:rsidRPr="008B223A">
              <w:rPr>
                <w:rFonts w:ascii="Arial" w:eastAsia="Times New Roman" w:hAnsi="Arial" w:cs="Arial"/>
                <w:b/>
                <w:color w:val="000000"/>
                <w:sz w:val="16"/>
                <w:szCs w:val="16"/>
                <w:lang w:eastAsia="en-US"/>
              </w:rPr>
              <w:t>ITALY19_Coty2</w:t>
            </w:r>
          </w:p>
        </w:tc>
        <w:tc>
          <w:tcPr>
            <w:tcW w:w="1667" w:type="dxa"/>
            <w:tcBorders>
              <w:top w:val="nil"/>
              <w:left w:val="nil"/>
              <w:bottom w:val="nil"/>
              <w:right w:val="nil"/>
            </w:tcBorders>
            <w:shd w:val="clear" w:color="auto" w:fill="auto"/>
            <w:noWrap/>
            <w:vAlign w:val="bottom"/>
            <w:hideMark/>
          </w:tcPr>
          <w:p w14:paraId="4595B933"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1BEEA5A8" w14:textId="77777777" w:rsidR="00366E9C" w:rsidRPr="00366E9C" w:rsidRDefault="00366E9C" w:rsidP="00741BC7">
            <w:pPr>
              <w:rPr>
                <w:rFonts w:ascii="Arial" w:eastAsia="Times New Roman" w:hAnsi="Arial" w:cs="Arial"/>
                <w:color w:val="000000"/>
                <w:sz w:val="16"/>
                <w:szCs w:val="16"/>
                <w:lang w:eastAsia="en-US"/>
              </w:rPr>
            </w:pPr>
          </w:p>
        </w:tc>
        <w:tc>
          <w:tcPr>
            <w:tcW w:w="2579" w:type="dxa"/>
            <w:tcBorders>
              <w:top w:val="nil"/>
              <w:left w:val="nil"/>
              <w:bottom w:val="nil"/>
              <w:right w:val="nil"/>
            </w:tcBorders>
            <w:shd w:val="clear" w:color="auto" w:fill="auto"/>
            <w:noWrap/>
            <w:vAlign w:val="bottom"/>
            <w:hideMark/>
          </w:tcPr>
          <w:p w14:paraId="2D55E67D" w14:textId="77777777" w:rsidR="00366E9C" w:rsidRPr="00366E9C" w:rsidRDefault="00366E9C" w:rsidP="00741BC7">
            <w:pPr>
              <w:rPr>
                <w:rFonts w:eastAsia="Times New Roman"/>
                <w:color w:val="000000"/>
                <w:sz w:val="16"/>
                <w:szCs w:val="16"/>
                <w:lang w:eastAsia="en-US"/>
              </w:rPr>
            </w:pPr>
            <w:r w:rsidRPr="00366E9C">
              <w:rPr>
                <w:rFonts w:eastAsia="Times New Roman"/>
                <w:color w:val="000000"/>
                <w:sz w:val="16"/>
                <w:szCs w:val="16"/>
                <w:lang w:eastAsia="en-US"/>
              </w:rPr>
              <w:t>Pozzuoili, Italy</w:t>
            </w:r>
          </w:p>
        </w:tc>
        <w:tc>
          <w:tcPr>
            <w:tcW w:w="2201" w:type="dxa"/>
            <w:tcBorders>
              <w:top w:val="nil"/>
              <w:left w:val="nil"/>
              <w:bottom w:val="nil"/>
              <w:right w:val="nil"/>
            </w:tcBorders>
            <w:shd w:val="clear" w:color="auto" w:fill="auto"/>
            <w:noWrap/>
            <w:vAlign w:val="bottom"/>
            <w:hideMark/>
          </w:tcPr>
          <w:p w14:paraId="537815B0" w14:textId="77777777" w:rsidR="00366E9C" w:rsidRPr="00366E9C" w:rsidRDefault="00366E9C" w:rsidP="00741BC7">
            <w:pPr>
              <w:rPr>
                <w:rFonts w:ascii="Calibri" w:eastAsia="Times New Roman" w:hAnsi="Calibri"/>
                <w:color w:val="000000"/>
                <w:sz w:val="16"/>
                <w:szCs w:val="16"/>
                <w:lang w:eastAsia="en-US"/>
              </w:rPr>
            </w:pPr>
            <w:r w:rsidRPr="00366E9C">
              <w:rPr>
                <w:rFonts w:ascii="Calibri" w:eastAsia="Times New Roman" w:hAnsi="Calibri"/>
                <w:color w:val="000000"/>
                <w:sz w:val="16"/>
                <w:szCs w:val="16"/>
                <w:lang w:eastAsia="en-US"/>
              </w:rPr>
              <w:t>40°47'49.67'' N;14°07'18.83'' E</w:t>
            </w:r>
          </w:p>
        </w:tc>
        <w:tc>
          <w:tcPr>
            <w:tcW w:w="3388" w:type="dxa"/>
            <w:gridSpan w:val="2"/>
            <w:tcBorders>
              <w:top w:val="nil"/>
              <w:left w:val="nil"/>
              <w:bottom w:val="nil"/>
              <w:right w:val="nil"/>
            </w:tcBorders>
            <w:shd w:val="clear" w:color="auto" w:fill="auto"/>
            <w:noWrap/>
            <w:vAlign w:val="bottom"/>
            <w:hideMark/>
          </w:tcPr>
          <w:p w14:paraId="40E4D755" w14:textId="11B2E07B" w:rsidR="00366E9C" w:rsidRPr="00366E9C" w:rsidRDefault="00366E9C" w:rsidP="006453D5">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w:t>
            </w:r>
            <w:r w:rsidR="006453D5">
              <w:rPr>
                <w:rFonts w:ascii="Arial" w:eastAsia="Times New Roman" w:hAnsi="Arial" w:cs="Arial"/>
                <w:sz w:val="16"/>
                <w:szCs w:val="16"/>
                <w:lang w:eastAsia="en-US"/>
              </w:rPr>
              <w:t>19</w:t>
            </w:r>
          </w:p>
        </w:tc>
      </w:tr>
      <w:tr w:rsidR="00D86493" w:rsidRPr="00366E9C" w14:paraId="215A4915" w14:textId="77777777" w:rsidTr="008B223A">
        <w:trPr>
          <w:trHeight w:val="300"/>
        </w:trPr>
        <w:tc>
          <w:tcPr>
            <w:tcW w:w="1346" w:type="dxa"/>
            <w:tcBorders>
              <w:top w:val="nil"/>
              <w:left w:val="nil"/>
              <w:bottom w:val="nil"/>
              <w:right w:val="nil"/>
            </w:tcBorders>
            <w:shd w:val="clear" w:color="auto" w:fill="auto"/>
            <w:noWrap/>
            <w:vAlign w:val="center"/>
            <w:hideMark/>
          </w:tcPr>
          <w:p w14:paraId="0BDB3727" w14:textId="77777777" w:rsidR="00366E9C" w:rsidRPr="008B223A" w:rsidRDefault="00366E9C" w:rsidP="00741BC7">
            <w:pPr>
              <w:rPr>
                <w:rFonts w:ascii="Arial" w:eastAsia="Times New Roman" w:hAnsi="Arial" w:cs="Arial"/>
                <w:b/>
                <w:color w:val="000000"/>
                <w:sz w:val="16"/>
                <w:szCs w:val="16"/>
                <w:lang w:eastAsia="en-US"/>
              </w:rPr>
            </w:pPr>
            <w:r w:rsidRPr="008B223A">
              <w:rPr>
                <w:rFonts w:ascii="Arial" w:eastAsia="Times New Roman" w:hAnsi="Arial" w:cs="Arial"/>
                <w:b/>
                <w:color w:val="000000"/>
                <w:sz w:val="16"/>
                <w:szCs w:val="16"/>
                <w:lang w:eastAsia="en-US"/>
              </w:rPr>
              <w:t>ITALY18_Coty3</w:t>
            </w:r>
          </w:p>
        </w:tc>
        <w:tc>
          <w:tcPr>
            <w:tcW w:w="1667" w:type="dxa"/>
            <w:tcBorders>
              <w:top w:val="nil"/>
              <w:left w:val="nil"/>
              <w:bottom w:val="nil"/>
              <w:right w:val="nil"/>
            </w:tcBorders>
            <w:shd w:val="clear" w:color="auto" w:fill="auto"/>
            <w:noWrap/>
            <w:vAlign w:val="bottom"/>
            <w:hideMark/>
          </w:tcPr>
          <w:p w14:paraId="73DF9028"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62AA4930" w14:textId="77777777" w:rsidR="00366E9C" w:rsidRPr="00366E9C" w:rsidRDefault="00366E9C" w:rsidP="00741BC7">
            <w:pPr>
              <w:rPr>
                <w:rFonts w:ascii="Arial" w:eastAsia="Times New Roman" w:hAnsi="Arial" w:cs="Arial"/>
                <w:color w:val="000000"/>
                <w:sz w:val="16"/>
                <w:szCs w:val="16"/>
                <w:lang w:eastAsia="en-US"/>
              </w:rPr>
            </w:pPr>
          </w:p>
        </w:tc>
        <w:tc>
          <w:tcPr>
            <w:tcW w:w="2579" w:type="dxa"/>
            <w:tcBorders>
              <w:top w:val="nil"/>
              <w:left w:val="nil"/>
              <w:bottom w:val="nil"/>
              <w:right w:val="nil"/>
            </w:tcBorders>
            <w:shd w:val="clear" w:color="auto" w:fill="auto"/>
            <w:noWrap/>
            <w:vAlign w:val="bottom"/>
            <w:hideMark/>
          </w:tcPr>
          <w:p w14:paraId="39C69D9D" w14:textId="77777777" w:rsidR="00366E9C" w:rsidRPr="00366E9C" w:rsidRDefault="00366E9C" w:rsidP="00741BC7">
            <w:pPr>
              <w:rPr>
                <w:rFonts w:ascii="Calibri" w:eastAsia="Times New Roman" w:hAnsi="Calibri"/>
                <w:color w:val="000000"/>
                <w:sz w:val="16"/>
                <w:szCs w:val="16"/>
                <w:lang w:eastAsia="en-US"/>
              </w:rPr>
            </w:pPr>
            <w:r w:rsidRPr="00366E9C">
              <w:rPr>
                <w:rFonts w:ascii="Calibri" w:eastAsia="Times New Roman" w:hAnsi="Calibri"/>
                <w:color w:val="000000"/>
                <w:sz w:val="16"/>
                <w:szCs w:val="16"/>
                <w:lang w:eastAsia="en-US"/>
              </w:rPr>
              <w:t>Palinuro, Italy</w:t>
            </w:r>
          </w:p>
        </w:tc>
        <w:tc>
          <w:tcPr>
            <w:tcW w:w="2201" w:type="dxa"/>
            <w:tcBorders>
              <w:top w:val="nil"/>
              <w:left w:val="nil"/>
              <w:bottom w:val="nil"/>
              <w:right w:val="nil"/>
            </w:tcBorders>
            <w:shd w:val="clear" w:color="auto" w:fill="auto"/>
            <w:noWrap/>
            <w:vAlign w:val="bottom"/>
            <w:hideMark/>
          </w:tcPr>
          <w:p w14:paraId="13996E73" w14:textId="77777777" w:rsidR="00366E9C" w:rsidRPr="00366E9C" w:rsidRDefault="00366E9C" w:rsidP="00741BC7">
            <w:pPr>
              <w:rPr>
                <w:rFonts w:ascii="Calibri" w:eastAsia="Times New Roman" w:hAnsi="Calibri"/>
                <w:color w:val="000000"/>
                <w:sz w:val="16"/>
                <w:szCs w:val="16"/>
                <w:lang w:eastAsia="en-US"/>
              </w:rPr>
            </w:pPr>
            <w:r w:rsidRPr="00366E9C">
              <w:rPr>
                <w:rFonts w:ascii="Calibri" w:eastAsia="Times New Roman" w:hAnsi="Calibri"/>
                <w:color w:val="000000"/>
                <w:sz w:val="16"/>
                <w:szCs w:val="16"/>
                <w:lang w:eastAsia="en-US"/>
              </w:rPr>
              <w:t>40°01'25.3'' N;15°58'6'' E</w:t>
            </w:r>
          </w:p>
        </w:tc>
        <w:tc>
          <w:tcPr>
            <w:tcW w:w="3388" w:type="dxa"/>
            <w:gridSpan w:val="2"/>
            <w:tcBorders>
              <w:top w:val="nil"/>
              <w:left w:val="nil"/>
              <w:bottom w:val="nil"/>
              <w:right w:val="nil"/>
            </w:tcBorders>
            <w:shd w:val="clear" w:color="auto" w:fill="auto"/>
            <w:noWrap/>
            <w:vAlign w:val="bottom"/>
            <w:hideMark/>
          </w:tcPr>
          <w:p w14:paraId="002EE02A" w14:textId="103368E8" w:rsidR="00366E9C" w:rsidRPr="00366E9C" w:rsidRDefault="00366E9C" w:rsidP="006453D5">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w:t>
            </w:r>
            <w:r w:rsidR="006453D5">
              <w:rPr>
                <w:rFonts w:ascii="Arial" w:eastAsia="Times New Roman" w:hAnsi="Arial" w:cs="Arial"/>
                <w:sz w:val="16"/>
                <w:szCs w:val="16"/>
                <w:lang w:eastAsia="en-US"/>
              </w:rPr>
              <w:t>18</w:t>
            </w:r>
          </w:p>
        </w:tc>
      </w:tr>
      <w:tr w:rsidR="00D86493" w:rsidRPr="00366E9C" w14:paraId="0395EE17" w14:textId="77777777" w:rsidTr="008B223A">
        <w:trPr>
          <w:trHeight w:val="300"/>
        </w:trPr>
        <w:tc>
          <w:tcPr>
            <w:tcW w:w="1346" w:type="dxa"/>
            <w:tcBorders>
              <w:top w:val="nil"/>
              <w:left w:val="nil"/>
              <w:bottom w:val="nil"/>
              <w:right w:val="nil"/>
            </w:tcBorders>
            <w:shd w:val="clear" w:color="auto" w:fill="auto"/>
            <w:noWrap/>
            <w:vAlign w:val="center"/>
            <w:hideMark/>
          </w:tcPr>
          <w:p w14:paraId="1FB26959" w14:textId="77777777" w:rsidR="00366E9C" w:rsidRPr="008B223A" w:rsidRDefault="00366E9C" w:rsidP="00741BC7">
            <w:pPr>
              <w:rPr>
                <w:rFonts w:ascii="Arial" w:eastAsia="Times New Roman" w:hAnsi="Arial" w:cs="Arial"/>
                <w:b/>
                <w:color w:val="000000"/>
                <w:sz w:val="16"/>
                <w:szCs w:val="16"/>
                <w:lang w:eastAsia="en-US"/>
              </w:rPr>
            </w:pPr>
            <w:r w:rsidRPr="008B223A">
              <w:rPr>
                <w:rFonts w:ascii="Arial" w:eastAsia="Times New Roman" w:hAnsi="Arial" w:cs="Arial"/>
                <w:b/>
                <w:color w:val="000000"/>
                <w:sz w:val="16"/>
                <w:szCs w:val="16"/>
                <w:lang w:eastAsia="en-US"/>
              </w:rPr>
              <w:t>ITALY18_Coty4</w:t>
            </w:r>
          </w:p>
        </w:tc>
        <w:tc>
          <w:tcPr>
            <w:tcW w:w="1667" w:type="dxa"/>
            <w:tcBorders>
              <w:top w:val="nil"/>
              <w:left w:val="nil"/>
              <w:bottom w:val="nil"/>
              <w:right w:val="nil"/>
            </w:tcBorders>
            <w:shd w:val="clear" w:color="auto" w:fill="auto"/>
            <w:noWrap/>
            <w:vAlign w:val="bottom"/>
            <w:hideMark/>
          </w:tcPr>
          <w:p w14:paraId="1A803E78" w14:textId="77777777" w:rsidR="00366E9C" w:rsidRPr="00366E9C" w:rsidRDefault="00366E9C" w:rsidP="00741BC7">
            <w:pPr>
              <w:rPr>
                <w:rFonts w:ascii="Arial" w:eastAsia="Times New Roman" w:hAnsi="Arial" w:cs="Arial"/>
                <w:i/>
                <w:iCs/>
                <w:sz w:val="16"/>
                <w:szCs w:val="16"/>
                <w:lang w:eastAsia="en-US"/>
              </w:rPr>
            </w:pPr>
            <w:r w:rsidRPr="00366E9C">
              <w:rPr>
                <w:rFonts w:ascii="Arial" w:eastAsia="Times New Roman" w:hAnsi="Arial" w:cs="Arial"/>
                <w:i/>
                <w:iCs/>
                <w:sz w:val="16"/>
                <w:szCs w:val="16"/>
                <w:lang w:eastAsia="en-US"/>
              </w:rPr>
              <w:t>C. tuberculata</w:t>
            </w:r>
          </w:p>
        </w:tc>
        <w:tc>
          <w:tcPr>
            <w:tcW w:w="1623" w:type="dxa"/>
            <w:vMerge/>
            <w:tcBorders>
              <w:top w:val="nil"/>
              <w:left w:val="nil"/>
              <w:bottom w:val="nil"/>
              <w:right w:val="nil"/>
            </w:tcBorders>
            <w:vAlign w:val="center"/>
            <w:hideMark/>
          </w:tcPr>
          <w:p w14:paraId="44E951D8" w14:textId="77777777" w:rsidR="00366E9C" w:rsidRPr="00366E9C" w:rsidRDefault="00366E9C" w:rsidP="00741BC7">
            <w:pPr>
              <w:rPr>
                <w:rFonts w:ascii="Arial" w:eastAsia="Times New Roman" w:hAnsi="Arial" w:cs="Arial"/>
                <w:color w:val="000000"/>
                <w:sz w:val="16"/>
                <w:szCs w:val="16"/>
                <w:lang w:eastAsia="en-US"/>
              </w:rPr>
            </w:pPr>
          </w:p>
        </w:tc>
        <w:tc>
          <w:tcPr>
            <w:tcW w:w="2579" w:type="dxa"/>
            <w:tcBorders>
              <w:top w:val="nil"/>
              <w:left w:val="nil"/>
              <w:bottom w:val="nil"/>
              <w:right w:val="nil"/>
            </w:tcBorders>
            <w:shd w:val="clear" w:color="auto" w:fill="auto"/>
            <w:noWrap/>
            <w:vAlign w:val="bottom"/>
            <w:hideMark/>
          </w:tcPr>
          <w:p w14:paraId="45F5938D" w14:textId="77777777" w:rsidR="00366E9C" w:rsidRPr="00366E9C" w:rsidRDefault="00366E9C" w:rsidP="00741BC7">
            <w:pPr>
              <w:rPr>
                <w:rFonts w:ascii="Calibri" w:eastAsia="Times New Roman" w:hAnsi="Calibri"/>
                <w:color w:val="000000"/>
                <w:sz w:val="16"/>
                <w:szCs w:val="16"/>
                <w:lang w:eastAsia="en-US"/>
              </w:rPr>
            </w:pPr>
            <w:r w:rsidRPr="00366E9C">
              <w:rPr>
                <w:rFonts w:ascii="Calibri" w:eastAsia="Times New Roman" w:hAnsi="Calibri"/>
                <w:color w:val="000000"/>
                <w:sz w:val="16"/>
                <w:szCs w:val="16"/>
                <w:lang w:eastAsia="en-US"/>
              </w:rPr>
              <w:t>Palinuro, Italy</w:t>
            </w:r>
          </w:p>
        </w:tc>
        <w:tc>
          <w:tcPr>
            <w:tcW w:w="2201" w:type="dxa"/>
            <w:tcBorders>
              <w:top w:val="nil"/>
              <w:left w:val="nil"/>
              <w:bottom w:val="nil"/>
              <w:right w:val="nil"/>
            </w:tcBorders>
            <w:shd w:val="clear" w:color="auto" w:fill="auto"/>
            <w:noWrap/>
            <w:vAlign w:val="bottom"/>
            <w:hideMark/>
          </w:tcPr>
          <w:p w14:paraId="792A5805" w14:textId="77777777" w:rsidR="00366E9C" w:rsidRPr="00366E9C" w:rsidRDefault="00366E9C" w:rsidP="00741BC7">
            <w:pPr>
              <w:rPr>
                <w:rFonts w:ascii="Calibri" w:eastAsia="Times New Roman" w:hAnsi="Calibri"/>
                <w:color w:val="000000"/>
                <w:sz w:val="16"/>
                <w:szCs w:val="16"/>
                <w:lang w:eastAsia="en-US"/>
              </w:rPr>
            </w:pPr>
            <w:r w:rsidRPr="00366E9C">
              <w:rPr>
                <w:rFonts w:ascii="Calibri" w:eastAsia="Times New Roman" w:hAnsi="Calibri"/>
                <w:color w:val="000000"/>
                <w:sz w:val="16"/>
                <w:szCs w:val="16"/>
                <w:lang w:eastAsia="en-US"/>
              </w:rPr>
              <w:t>40°01'25.3'' N;15°58'6'' E</w:t>
            </w:r>
          </w:p>
        </w:tc>
        <w:tc>
          <w:tcPr>
            <w:tcW w:w="3388" w:type="dxa"/>
            <w:gridSpan w:val="2"/>
            <w:tcBorders>
              <w:top w:val="nil"/>
              <w:left w:val="nil"/>
              <w:bottom w:val="nil"/>
              <w:right w:val="nil"/>
            </w:tcBorders>
            <w:shd w:val="clear" w:color="auto" w:fill="auto"/>
            <w:noWrap/>
            <w:vAlign w:val="bottom"/>
            <w:hideMark/>
          </w:tcPr>
          <w:p w14:paraId="687FA2D0" w14:textId="1EE1917C" w:rsidR="00366E9C" w:rsidRPr="00366E9C" w:rsidRDefault="00366E9C" w:rsidP="006453D5">
            <w:pPr>
              <w:rPr>
                <w:rFonts w:ascii="Arial" w:eastAsia="Times New Roman" w:hAnsi="Arial" w:cs="Arial"/>
                <w:sz w:val="16"/>
                <w:szCs w:val="16"/>
                <w:lang w:eastAsia="en-US"/>
              </w:rPr>
            </w:pPr>
            <w:r w:rsidRPr="00366E9C">
              <w:rPr>
                <w:rFonts w:ascii="Arial" w:eastAsia="Times New Roman" w:hAnsi="Arial" w:cs="Arial"/>
                <w:sz w:val="16"/>
                <w:szCs w:val="16"/>
                <w:lang w:eastAsia="en-US"/>
              </w:rPr>
              <w:t>August 20</w:t>
            </w:r>
            <w:r w:rsidR="006453D5">
              <w:rPr>
                <w:rFonts w:ascii="Arial" w:eastAsia="Times New Roman" w:hAnsi="Arial" w:cs="Arial"/>
                <w:sz w:val="16"/>
                <w:szCs w:val="16"/>
                <w:lang w:eastAsia="en-US"/>
              </w:rPr>
              <w:t>18</w:t>
            </w:r>
          </w:p>
        </w:tc>
      </w:tr>
    </w:tbl>
    <w:p w14:paraId="1EC5E359" w14:textId="77777777" w:rsidR="00C44D6D" w:rsidRDefault="00C44D6D" w:rsidP="00741BC7">
      <w:pPr>
        <w:rPr>
          <w:b/>
        </w:rPr>
      </w:pPr>
      <w:r>
        <w:rPr>
          <w:b/>
        </w:rPr>
        <w:br w:type="page"/>
      </w:r>
    </w:p>
    <w:p w14:paraId="7E97DEA7" w14:textId="77777777" w:rsidR="000E08E2" w:rsidRDefault="000E08E2" w:rsidP="00D636DD">
      <w:pPr>
        <w:rPr>
          <w:b/>
        </w:rPr>
        <w:sectPr w:rsidR="000E08E2" w:rsidSect="000E08E2">
          <w:pgSz w:w="16834" w:h="11894" w:orient="landscape"/>
          <w:pgMar w:top="1440" w:right="1296" w:bottom="1440" w:left="1440" w:header="720" w:footer="720" w:gutter="0"/>
          <w:lnNumType w:countBy="1" w:restart="continuous"/>
          <w:pgNumType w:start="1"/>
          <w:cols w:space="720"/>
          <w:docGrid w:linePitch="299"/>
        </w:sectPr>
      </w:pPr>
    </w:p>
    <w:p w14:paraId="3B0A6362" w14:textId="03A225FC" w:rsidR="009450A7" w:rsidRPr="009450A7" w:rsidRDefault="009450A7" w:rsidP="00D636DD">
      <w:r w:rsidRPr="00366E9C">
        <w:rPr>
          <w:b/>
        </w:rPr>
        <w:t>Supplemental Figure 1</w:t>
      </w:r>
      <w:r>
        <w:t xml:space="preserve">.  </w:t>
      </w:r>
      <w:r w:rsidRPr="009450A7">
        <w:t xml:space="preserve">Light microscopy pictures of </w:t>
      </w:r>
      <w:r w:rsidRPr="00F554BA">
        <w:rPr>
          <w:i/>
        </w:rPr>
        <w:t>Cotylorhiza tuberculata</w:t>
      </w:r>
      <w:r w:rsidRPr="009450A7">
        <w:t xml:space="preserve"> developing polyps and planulae without endosymbiotic cells. Scale bar = 200 μm</w:t>
      </w:r>
    </w:p>
    <w:p w14:paraId="5B64D00F" w14:textId="77777777" w:rsidR="00820F98" w:rsidRDefault="00820F98" w:rsidP="00D636DD">
      <w:pPr>
        <w:rPr>
          <w:b/>
        </w:rPr>
      </w:pPr>
    </w:p>
    <w:p w14:paraId="3BFC7B72" w14:textId="3E4BA8B5" w:rsidR="009450A7" w:rsidRDefault="009450A7" w:rsidP="00052DD3">
      <w:pPr>
        <w:jc w:val="center"/>
        <w:rPr>
          <w:b/>
        </w:rPr>
      </w:pPr>
      <w:r>
        <w:rPr>
          <w:b/>
          <w:noProof/>
          <w:lang w:eastAsia="en-US"/>
        </w:rPr>
        <w:drawing>
          <wp:inline distT="0" distB="0" distL="0" distR="0" wp14:anchorId="7793F66D" wp14:editId="61B8AC11">
            <wp:extent cx="3086100" cy="23115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ure_S1.png"/>
                    <pic:cNvPicPr/>
                  </pic:nvPicPr>
                  <pic:blipFill>
                    <a:blip r:embed="rId15">
                      <a:extLst>
                        <a:ext uri="{28A0092B-C50C-407E-A947-70E740481C1C}">
                          <a14:useLocalDpi xmlns:a14="http://schemas.microsoft.com/office/drawing/2010/main" val="0"/>
                        </a:ext>
                      </a:extLst>
                    </a:blip>
                    <a:stretch>
                      <a:fillRect/>
                    </a:stretch>
                  </pic:blipFill>
                  <pic:spPr>
                    <a:xfrm>
                      <a:off x="0" y="0"/>
                      <a:ext cx="3086289" cy="2311738"/>
                    </a:xfrm>
                    <a:prstGeom prst="rect">
                      <a:avLst/>
                    </a:prstGeom>
                  </pic:spPr>
                </pic:pic>
              </a:graphicData>
            </a:graphic>
          </wp:inline>
        </w:drawing>
      </w:r>
    </w:p>
    <w:p w14:paraId="61C57FE2" w14:textId="77777777" w:rsidR="009450A7" w:rsidRDefault="009450A7" w:rsidP="00D636DD">
      <w:pPr>
        <w:rPr>
          <w:b/>
        </w:rPr>
      </w:pPr>
    </w:p>
    <w:p w14:paraId="6DB016D4" w14:textId="77777777" w:rsidR="009450A7" w:rsidRDefault="009450A7" w:rsidP="00D636DD">
      <w:pPr>
        <w:rPr>
          <w:b/>
        </w:rPr>
      </w:pPr>
    </w:p>
    <w:p w14:paraId="39F3444F" w14:textId="5963EEF4" w:rsidR="0000727A" w:rsidRPr="00715C8D" w:rsidRDefault="00820F98" w:rsidP="00D636DD">
      <w:pPr>
        <w:rPr>
          <w:b/>
        </w:rPr>
      </w:pPr>
      <w:r>
        <w:rPr>
          <w:b/>
        </w:rPr>
        <w:br w:type="column"/>
      </w:r>
      <w:r w:rsidR="00715C8D" w:rsidRPr="00715C8D">
        <w:rPr>
          <w:b/>
        </w:rPr>
        <w:t>References</w:t>
      </w:r>
    </w:p>
    <w:p w14:paraId="1AB54C60" w14:textId="77777777" w:rsidR="00576AE9" w:rsidRPr="00576AE9" w:rsidRDefault="0000727A" w:rsidP="00576AE9">
      <w:pPr>
        <w:pStyle w:val="EndNoteBibliography"/>
        <w:ind w:left="720" w:hanging="720"/>
      </w:pPr>
      <w:r>
        <w:fldChar w:fldCharType="begin"/>
      </w:r>
      <w:r>
        <w:instrText xml:space="preserve"> ADDIN EN.REFLIST </w:instrText>
      </w:r>
      <w:r>
        <w:fldChar w:fldCharType="separate"/>
      </w:r>
      <w:r w:rsidR="00576AE9" w:rsidRPr="00576AE9">
        <w:rPr>
          <w:smallCaps/>
        </w:rPr>
        <w:t>Apprill, A.M. &amp; Gates, R.D.</w:t>
      </w:r>
      <w:r w:rsidR="00576AE9" w:rsidRPr="00576AE9">
        <w:t xml:space="preserve"> 2007. Recognizing diversity in coral symbiotic dinoflagellate communities. </w:t>
      </w:r>
      <w:r w:rsidR="00576AE9" w:rsidRPr="00576AE9">
        <w:rPr>
          <w:i/>
        </w:rPr>
        <w:t>Mol Ecol</w:t>
      </w:r>
      <w:r w:rsidR="00576AE9" w:rsidRPr="00576AE9">
        <w:t xml:space="preserve"> </w:t>
      </w:r>
      <w:r w:rsidR="00576AE9" w:rsidRPr="00576AE9">
        <w:rPr>
          <w:b/>
        </w:rPr>
        <w:t>16:</w:t>
      </w:r>
      <w:r w:rsidR="00576AE9" w:rsidRPr="00576AE9">
        <w:t xml:space="preserve"> 1127-to 1134.</w:t>
      </w:r>
    </w:p>
    <w:p w14:paraId="3BAD4D4C" w14:textId="77777777" w:rsidR="00576AE9" w:rsidRPr="00576AE9" w:rsidRDefault="00576AE9" w:rsidP="00576AE9">
      <w:pPr>
        <w:pStyle w:val="EndNoteBibliography"/>
        <w:ind w:left="720" w:hanging="720"/>
      </w:pPr>
      <w:r w:rsidRPr="00576AE9">
        <w:rPr>
          <w:smallCaps/>
        </w:rPr>
        <w:t>Arif, C., Daniels, C., Bayer, T., Banguera-Hinestroza, E., Barbrook, A., Howe, C.J., LaJeunesse, T.C. &amp; Voolstra, C.R.</w:t>
      </w:r>
      <w:r w:rsidRPr="00576AE9">
        <w:t xml:space="preserve"> 2014. Assessing Symbiodinium diversity in scleractinian corals via next-generation sequencing-based genotyping of the ITS2 rDNA region. </w:t>
      </w:r>
      <w:r w:rsidRPr="00576AE9">
        <w:rPr>
          <w:i/>
        </w:rPr>
        <w:t>Molecular Ecology</w:t>
      </w:r>
      <w:r w:rsidRPr="00576AE9">
        <w:t xml:space="preserve"> </w:t>
      </w:r>
      <w:r w:rsidRPr="00576AE9">
        <w:rPr>
          <w:b/>
        </w:rPr>
        <w:t>23:</w:t>
      </w:r>
      <w:r w:rsidRPr="00576AE9">
        <w:t xml:space="preserve"> 4418-4433.</w:t>
      </w:r>
    </w:p>
    <w:p w14:paraId="2C10B016" w14:textId="77777777" w:rsidR="00576AE9" w:rsidRPr="00576AE9" w:rsidRDefault="00576AE9" w:rsidP="00576AE9">
      <w:pPr>
        <w:pStyle w:val="EndNoteBibliography"/>
        <w:ind w:left="720" w:hanging="720"/>
      </w:pPr>
      <w:r w:rsidRPr="00576AE9">
        <w:rPr>
          <w:smallCaps/>
        </w:rPr>
        <w:t>Astorga, D., Ruiz, J. &amp; Prieto, L.</w:t>
      </w:r>
      <w:r w:rsidRPr="00576AE9">
        <w:t xml:space="preserve"> 2012. Ecological aspects of early life stages of Cotylorhiza tuberculata (Scyphozoa: Rhizostomae) affecting its pelagic population success. </w:t>
      </w:r>
      <w:r w:rsidRPr="00576AE9">
        <w:rPr>
          <w:i/>
        </w:rPr>
        <w:t>Hydrobiologia</w:t>
      </w:r>
      <w:r w:rsidRPr="00576AE9">
        <w:t xml:space="preserve"> </w:t>
      </w:r>
      <w:r w:rsidRPr="00576AE9">
        <w:rPr>
          <w:b/>
        </w:rPr>
        <w:t>690:</w:t>
      </w:r>
      <w:r w:rsidRPr="00576AE9">
        <w:t xml:space="preserve"> 141-155.</w:t>
      </w:r>
    </w:p>
    <w:p w14:paraId="7F890264" w14:textId="77777777" w:rsidR="00576AE9" w:rsidRPr="00576AE9" w:rsidRDefault="00576AE9" w:rsidP="00576AE9">
      <w:pPr>
        <w:pStyle w:val="EndNoteBibliography"/>
        <w:ind w:left="720" w:hanging="720"/>
      </w:pPr>
      <w:r w:rsidRPr="00576AE9">
        <w:rPr>
          <w:smallCaps/>
        </w:rPr>
        <w:t>Baker, A.C., McClanahan, T.R., Starger, C.J. &amp; Boonstra, R.K.</w:t>
      </w:r>
      <w:r w:rsidRPr="00576AE9">
        <w:t xml:space="preserve"> 2013. Long-term monitoring of algal symbiont communities in corals reveals stability is taxon dependent and driven by site-specific thermal regime. </w:t>
      </w:r>
      <w:r w:rsidRPr="00576AE9">
        <w:rPr>
          <w:i/>
        </w:rPr>
        <w:t>Marine Ecology Progress Series</w:t>
      </w:r>
      <w:r w:rsidRPr="00576AE9">
        <w:t xml:space="preserve"> </w:t>
      </w:r>
      <w:r w:rsidRPr="00576AE9">
        <w:rPr>
          <w:b/>
        </w:rPr>
        <w:t>479:</w:t>
      </w:r>
      <w:r w:rsidRPr="00576AE9">
        <w:t xml:space="preserve"> 85-97.</w:t>
      </w:r>
    </w:p>
    <w:p w14:paraId="7D1939C1" w14:textId="77777777" w:rsidR="00576AE9" w:rsidRPr="00576AE9" w:rsidRDefault="00576AE9" w:rsidP="00576AE9">
      <w:pPr>
        <w:pStyle w:val="EndNoteBibliography"/>
        <w:ind w:left="720" w:hanging="720"/>
      </w:pPr>
      <w:r w:rsidRPr="00576AE9">
        <w:rPr>
          <w:smallCaps/>
        </w:rPr>
        <w:t>Barbrook, A.C., Visram, S., Douglas, A.E. &amp; Howe, C.J.</w:t>
      </w:r>
      <w:r w:rsidRPr="00576AE9">
        <w:t xml:space="preserve"> 2006. Molecular diversity of dinoflagellate symbionts of Cnidaria: the psbA minicircle of Symbiodinium. </w:t>
      </w:r>
      <w:r w:rsidRPr="00576AE9">
        <w:rPr>
          <w:i/>
        </w:rPr>
        <w:t>Protist</w:t>
      </w:r>
      <w:r w:rsidRPr="00576AE9">
        <w:t xml:space="preserve"> </w:t>
      </w:r>
      <w:r w:rsidRPr="00576AE9">
        <w:rPr>
          <w:b/>
        </w:rPr>
        <w:t>157:</w:t>
      </w:r>
      <w:r w:rsidRPr="00576AE9">
        <w:t xml:space="preserve"> 159-71.</w:t>
      </w:r>
    </w:p>
    <w:p w14:paraId="4B6C4B1E" w14:textId="77777777" w:rsidR="00576AE9" w:rsidRPr="00576AE9" w:rsidRDefault="00576AE9" w:rsidP="00576AE9">
      <w:pPr>
        <w:pStyle w:val="EndNoteBibliography"/>
        <w:ind w:left="720" w:hanging="720"/>
      </w:pPr>
      <w:r w:rsidRPr="00576AE9">
        <w:rPr>
          <w:smallCaps/>
        </w:rPr>
        <w:t>Baums, I.B., Devlin-Durante, M.K. &amp; LaJeunesse, T.C.</w:t>
      </w:r>
      <w:r w:rsidRPr="00576AE9">
        <w:t xml:space="preserve"> 2014. New insights into the dynamics between reef corals and their associated dinoflagellate endosymbionts from population genetic studies. </w:t>
      </w:r>
      <w:r w:rsidRPr="00576AE9">
        <w:rPr>
          <w:i/>
        </w:rPr>
        <w:t>Molecular Ecology</w:t>
      </w:r>
      <w:r w:rsidRPr="00576AE9">
        <w:t xml:space="preserve"> </w:t>
      </w:r>
      <w:r w:rsidRPr="00576AE9">
        <w:rPr>
          <w:b/>
        </w:rPr>
        <w:t>23:</w:t>
      </w:r>
      <w:r w:rsidRPr="00576AE9">
        <w:t xml:space="preserve"> 4203-4215.</w:t>
      </w:r>
    </w:p>
    <w:p w14:paraId="226510EC" w14:textId="77777777" w:rsidR="00576AE9" w:rsidRPr="00576AE9" w:rsidRDefault="00576AE9" w:rsidP="00576AE9">
      <w:pPr>
        <w:pStyle w:val="EndNoteBibliography"/>
        <w:ind w:left="720" w:hanging="720"/>
      </w:pPr>
      <w:r w:rsidRPr="00576AE9">
        <w:rPr>
          <w:smallCaps/>
        </w:rPr>
        <w:t>Boero, F.</w:t>
      </w:r>
      <w:r w:rsidRPr="00576AE9">
        <w:t xml:space="preserve"> 2013. Review of jellyfish blooms in the Mediterranean and Black Sea. </w:t>
      </w:r>
      <w:r w:rsidRPr="00576AE9">
        <w:rPr>
          <w:b/>
        </w:rPr>
        <w:t>92:</w:t>
      </w:r>
      <w:r w:rsidRPr="00576AE9">
        <w:t xml:space="preserve"> 53.</w:t>
      </w:r>
    </w:p>
    <w:p w14:paraId="3134D0D1" w14:textId="77777777" w:rsidR="00576AE9" w:rsidRPr="00576AE9" w:rsidRDefault="00576AE9" w:rsidP="00576AE9">
      <w:pPr>
        <w:pStyle w:val="EndNoteBibliography"/>
        <w:ind w:left="720" w:hanging="720"/>
      </w:pPr>
      <w:r w:rsidRPr="00576AE9">
        <w:rPr>
          <w:smallCaps/>
        </w:rPr>
        <w:t>Bongaerts, P., Riginos, C., Ridgway, T., Sampayo, E.M., van Oppen, M.J., Englebert, N., Vermeulen, F. &amp; Hoegh-Guldberg, O.</w:t>
      </w:r>
      <w:r w:rsidRPr="00576AE9">
        <w:t xml:space="preserve"> 2010. Genetic divergence across habitats in the widespread coral Seriatopora hystrix and its associated Symbiodinium. </w:t>
      </w:r>
      <w:r w:rsidRPr="00576AE9">
        <w:rPr>
          <w:i/>
        </w:rPr>
        <w:t>PLoS One</w:t>
      </w:r>
      <w:r w:rsidRPr="00576AE9">
        <w:t xml:space="preserve"> </w:t>
      </w:r>
      <w:r w:rsidRPr="00576AE9">
        <w:rPr>
          <w:b/>
        </w:rPr>
        <w:t>5:</w:t>
      </w:r>
      <w:r w:rsidRPr="00576AE9">
        <w:t xml:space="preserve"> e10871.</w:t>
      </w:r>
    </w:p>
    <w:p w14:paraId="114E155F" w14:textId="77777777" w:rsidR="00576AE9" w:rsidRPr="00576AE9" w:rsidRDefault="00576AE9" w:rsidP="00576AE9">
      <w:pPr>
        <w:pStyle w:val="EndNoteBibliography"/>
        <w:ind w:left="720" w:hanging="720"/>
      </w:pPr>
      <w:r w:rsidRPr="00576AE9">
        <w:rPr>
          <w:smallCaps/>
        </w:rPr>
        <w:t>Casado-Amezúa, P., Terrón-Sigler, A., Pinzón, J.H., Furla, P., Forcioli, D., Allemand, D., Ribes, M. &amp; Coma, R.</w:t>
      </w:r>
      <w:r w:rsidRPr="00576AE9">
        <w:t xml:space="preserve"> 2016. General Ecological Aspects of Anthozoan-Symbiodinium Interactions in the Mediterranean Sea. In </w:t>
      </w:r>
      <w:r w:rsidRPr="00576AE9">
        <w:rPr>
          <w:i/>
        </w:rPr>
        <w:t>The Cnidaria, Past, Present and Future.</w:t>
      </w:r>
      <w:r w:rsidRPr="00576AE9">
        <w:t xml:space="preserve"> pp. 375-386.</w:t>
      </w:r>
    </w:p>
    <w:p w14:paraId="757923A5" w14:textId="77777777" w:rsidR="00576AE9" w:rsidRPr="00576AE9" w:rsidRDefault="00576AE9" w:rsidP="00576AE9">
      <w:pPr>
        <w:pStyle w:val="EndNoteBibliography"/>
        <w:ind w:left="720" w:hanging="720"/>
      </w:pPr>
      <w:r w:rsidRPr="00576AE9">
        <w:rPr>
          <w:smallCaps/>
        </w:rPr>
        <w:t>Coll, M., Piroddi, C., Steenbeek, J., Kaschner, K., Ben Rais Lasram, F., Aguzzi, J., Ballesteros, E., Bianchi, C.N., Corbera, J., Dailianis, T., Danovaro, R., Estrada, M., Froglia, C., Galil, B.S., Gasol, J.M., Gertwagen, R., Gil, J., Guilhaumon, F., Kesner-Reyes, K., Kitsos, M.S., Koukouras, A., Lampadariou, N., Laxamana, E., Lopez-Fe de la Cuadra, C.M., Lotze, H.K., Martin, D., Mouillot, D., Oro, D., Raicevich, S., Rius-Barile, J., Saiz-Salinas, J.I., San Vicente, C., Somot, S., Templado, J., Turon, X., Vafidis, D., Villanueva, R. &amp; Voultsiadou, E.</w:t>
      </w:r>
      <w:r w:rsidRPr="00576AE9">
        <w:t xml:space="preserve"> 2010. The biodiversity of the Mediterranean Sea: estimates, patterns, and threats. </w:t>
      </w:r>
      <w:r w:rsidRPr="00576AE9">
        <w:rPr>
          <w:i/>
        </w:rPr>
        <w:t>PLoS One</w:t>
      </w:r>
      <w:r w:rsidRPr="00576AE9">
        <w:t xml:space="preserve"> </w:t>
      </w:r>
      <w:r w:rsidRPr="00576AE9">
        <w:rPr>
          <w:b/>
        </w:rPr>
        <w:t>5:</w:t>
      </w:r>
      <w:r w:rsidRPr="00576AE9">
        <w:t xml:space="preserve"> e11842.</w:t>
      </w:r>
    </w:p>
    <w:p w14:paraId="55377993" w14:textId="77777777" w:rsidR="00576AE9" w:rsidRPr="00576AE9" w:rsidRDefault="00576AE9" w:rsidP="00576AE9">
      <w:pPr>
        <w:pStyle w:val="EndNoteBibliography"/>
        <w:ind w:left="720" w:hanging="720"/>
      </w:pPr>
      <w:r w:rsidRPr="00576AE9">
        <w:rPr>
          <w:smallCaps/>
        </w:rPr>
        <w:t>D'Angelo, C., Hume, B.C., Burt, J., Smith, E.G., Achterberg, E.P. &amp; Wiedenmann, J.</w:t>
      </w:r>
      <w:r w:rsidRPr="00576AE9">
        <w:t xml:space="preserve"> 2015. Local adaptation constrains the distribution potential of heat-tolerant Symbiodinium from the Persian/Arabian Gulf. </w:t>
      </w:r>
      <w:r w:rsidRPr="00576AE9">
        <w:rPr>
          <w:i/>
        </w:rPr>
        <w:t>ISME J</w:t>
      </w:r>
      <w:r w:rsidRPr="00576AE9">
        <w:t xml:space="preserve"> </w:t>
      </w:r>
      <w:r w:rsidRPr="00576AE9">
        <w:rPr>
          <w:b/>
        </w:rPr>
        <w:t>9:</w:t>
      </w:r>
      <w:r w:rsidRPr="00576AE9">
        <w:t xml:space="preserve"> 2551-60.</w:t>
      </w:r>
    </w:p>
    <w:p w14:paraId="476AD07C" w14:textId="77777777" w:rsidR="00576AE9" w:rsidRPr="00576AE9" w:rsidRDefault="00576AE9" w:rsidP="00576AE9">
      <w:pPr>
        <w:pStyle w:val="EndNoteBibliography"/>
        <w:ind w:left="720" w:hanging="720"/>
      </w:pPr>
      <w:r w:rsidRPr="00576AE9">
        <w:rPr>
          <w:smallCaps/>
        </w:rPr>
        <w:t>Dall’Olio, L.R.</w:t>
      </w:r>
      <w:r w:rsidRPr="00576AE9">
        <w:t xml:space="preserve"> 2016. Symbiosis ecology of selected Scyphozoa. pp. 144. University of Nova Gorica.</w:t>
      </w:r>
    </w:p>
    <w:p w14:paraId="5E37F9A9" w14:textId="77777777" w:rsidR="00576AE9" w:rsidRPr="00576AE9" w:rsidRDefault="00576AE9" w:rsidP="00576AE9">
      <w:pPr>
        <w:pStyle w:val="EndNoteBibliography"/>
        <w:ind w:left="720" w:hanging="720"/>
      </w:pPr>
      <w:r w:rsidRPr="00576AE9">
        <w:rPr>
          <w:smallCaps/>
        </w:rPr>
        <w:t>Dall’Olio, L.R., Beran, A., Flander-Putrle, V., Malej, A. &amp; Ramšak, A.</w:t>
      </w:r>
      <w:r w:rsidRPr="00576AE9">
        <w:t xml:space="preserve"> 2022. Diversity of Dinoflagellate Symbionts in Scyphozoan Hosts From Shallow Environments: The Mediterranean Sea and Cabo Frio (Rio de Janeiro, Brazil). </w:t>
      </w:r>
      <w:r w:rsidRPr="00576AE9">
        <w:rPr>
          <w:i/>
        </w:rPr>
        <w:t>Frontiers in Marine Science</w:t>
      </w:r>
      <w:r w:rsidRPr="00576AE9">
        <w:t xml:space="preserve"> </w:t>
      </w:r>
      <w:r w:rsidRPr="00576AE9">
        <w:rPr>
          <w:b/>
        </w:rPr>
        <w:t>9</w:t>
      </w:r>
      <w:r w:rsidRPr="00576AE9">
        <w:t>.</w:t>
      </w:r>
    </w:p>
    <w:p w14:paraId="39356944" w14:textId="77777777" w:rsidR="00576AE9" w:rsidRPr="00576AE9" w:rsidRDefault="00576AE9" w:rsidP="00576AE9">
      <w:pPr>
        <w:pStyle w:val="EndNoteBibliography"/>
        <w:ind w:left="720" w:hanging="720"/>
      </w:pPr>
      <w:r w:rsidRPr="00576AE9">
        <w:rPr>
          <w:smallCaps/>
        </w:rPr>
        <w:t>Davy, S.K., Allemand, D. &amp; Weis, V.M.</w:t>
      </w:r>
      <w:r w:rsidRPr="00576AE9">
        <w:t xml:space="preserve"> 2012. Cell biology of cnidarian-dinoflagellate symbiosis. </w:t>
      </w:r>
      <w:r w:rsidRPr="00576AE9">
        <w:rPr>
          <w:i/>
        </w:rPr>
        <w:t>Microbiol Mol Biol Rev</w:t>
      </w:r>
      <w:r w:rsidRPr="00576AE9">
        <w:t xml:space="preserve"> </w:t>
      </w:r>
      <w:r w:rsidRPr="00576AE9">
        <w:rPr>
          <w:b/>
        </w:rPr>
        <w:t>76:</w:t>
      </w:r>
      <w:r w:rsidRPr="00576AE9">
        <w:t xml:space="preserve"> 229-61.</w:t>
      </w:r>
    </w:p>
    <w:p w14:paraId="11516091" w14:textId="77777777" w:rsidR="00576AE9" w:rsidRPr="00576AE9" w:rsidRDefault="00576AE9" w:rsidP="00576AE9">
      <w:pPr>
        <w:pStyle w:val="EndNoteBibliography"/>
        <w:ind w:left="720" w:hanging="720"/>
      </w:pPr>
      <w:r w:rsidRPr="00576AE9">
        <w:rPr>
          <w:smallCaps/>
        </w:rPr>
        <w:t>Djeghri, N., Pondaven, P., Stibor, H. &amp; Dawson, M.N.</w:t>
      </w:r>
      <w:r w:rsidRPr="00576AE9">
        <w:t xml:space="preserve"> 2019. Review of the diversity, traits, and ecology of zooxanthellate jellyfishes. </w:t>
      </w:r>
      <w:r w:rsidRPr="00576AE9">
        <w:rPr>
          <w:i/>
        </w:rPr>
        <w:t>Marine Biology</w:t>
      </w:r>
      <w:r w:rsidRPr="00576AE9">
        <w:t xml:space="preserve"> </w:t>
      </w:r>
      <w:r w:rsidRPr="00576AE9">
        <w:rPr>
          <w:b/>
        </w:rPr>
        <w:t>166</w:t>
      </w:r>
      <w:r w:rsidRPr="00576AE9">
        <w:t>.</w:t>
      </w:r>
    </w:p>
    <w:p w14:paraId="5F178690" w14:textId="77777777" w:rsidR="00576AE9" w:rsidRPr="00576AE9" w:rsidRDefault="00576AE9" w:rsidP="00576AE9">
      <w:pPr>
        <w:pStyle w:val="EndNoteBibliography"/>
        <w:ind w:left="720" w:hanging="720"/>
      </w:pPr>
      <w:r w:rsidRPr="00576AE9">
        <w:rPr>
          <w:smallCaps/>
        </w:rPr>
        <w:t>Douglas, A.E.</w:t>
      </w:r>
      <w:r w:rsidRPr="00576AE9">
        <w:t xml:space="preserve"> 1998. Host benefit and the evolution of specialization in symbiosis. </w:t>
      </w:r>
      <w:r w:rsidRPr="00576AE9">
        <w:rPr>
          <w:i/>
        </w:rPr>
        <w:t>Heredity</w:t>
      </w:r>
      <w:r w:rsidRPr="00576AE9">
        <w:t xml:space="preserve"> </w:t>
      </w:r>
      <w:r w:rsidRPr="00576AE9">
        <w:rPr>
          <w:b/>
        </w:rPr>
        <w:t>81:</w:t>
      </w:r>
      <w:r w:rsidRPr="00576AE9">
        <w:t xml:space="preserve"> 599-603.</w:t>
      </w:r>
    </w:p>
    <w:p w14:paraId="30D8E222" w14:textId="77777777" w:rsidR="00576AE9" w:rsidRPr="00576AE9" w:rsidRDefault="00576AE9" w:rsidP="00576AE9">
      <w:pPr>
        <w:pStyle w:val="EndNoteBibliography"/>
        <w:ind w:left="720" w:hanging="720"/>
      </w:pPr>
      <w:r w:rsidRPr="00576AE9">
        <w:rPr>
          <w:smallCaps/>
        </w:rPr>
        <w:t>Dover, G.</w:t>
      </w:r>
      <w:r w:rsidRPr="00576AE9">
        <w:t xml:space="preserve"> 1982. Molecular drive: a cohesive mode of species evolution. </w:t>
      </w:r>
      <w:r w:rsidRPr="00576AE9">
        <w:rPr>
          <w:i/>
        </w:rPr>
        <w:t>Nature</w:t>
      </w:r>
      <w:r w:rsidRPr="00576AE9">
        <w:t xml:space="preserve"> </w:t>
      </w:r>
      <w:r w:rsidRPr="00576AE9">
        <w:rPr>
          <w:b/>
        </w:rPr>
        <w:t>299:</w:t>
      </w:r>
      <w:r w:rsidRPr="00576AE9">
        <w:t xml:space="preserve"> 111-117.</w:t>
      </w:r>
    </w:p>
    <w:p w14:paraId="450C056B" w14:textId="77777777" w:rsidR="00576AE9" w:rsidRPr="00576AE9" w:rsidRDefault="00576AE9" w:rsidP="00576AE9">
      <w:pPr>
        <w:pStyle w:val="EndNoteBibliography"/>
        <w:ind w:left="720" w:hanging="720"/>
      </w:pPr>
      <w:r w:rsidRPr="00576AE9">
        <w:rPr>
          <w:smallCaps/>
        </w:rPr>
        <w:t>Finney, J.C., Pettay, D.T., Sampayo, E.M., Warner, M.E., Oxenford, H.A. &amp; LaJeunesse, T.C.</w:t>
      </w:r>
      <w:r w:rsidRPr="00576AE9">
        <w:t xml:space="preserve"> 2010. The relative significance of host-habitat, depth, and geography on the ecology, endemism, and speciation of coral endosymbionts in the genus Symbiodinium. </w:t>
      </w:r>
      <w:r w:rsidRPr="00576AE9">
        <w:rPr>
          <w:i/>
        </w:rPr>
        <w:t>Microb Ecol</w:t>
      </w:r>
      <w:r w:rsidRPr="00576AE9">
        <w:t xml:space="preserve"> </w:t>
      </w:r>
      <w:r w:rsidRPr="00576AE9">
        <w:rPr>
          <w:b/>
        </w:rPr>
        <w:t>60:</w:t>
      </w:r>
      <w:r w:rsidRPr="00576AE9">
        <w:t xml:space="preserve"> 250-63.</w:t>
      </w:r>
    </w:p>
    <w:p w14:paraId="0D3C76D9" w14:textId="77777777" w:rsidR="00576AE9" w:rsidRPr="00576AE9" w:rsidRDefault="00576AE9" w:rsidP="00576AE9">
      <w:pPr>
        <w:pStyle w:val="EndNoteBibliography"/>
        <w:ind w:left="720" w:hanging="720"/>
      </w:pPr>
      <w:r w:rsidRPr="00576AE9">
        <w:rPr>
          <w:smallCaps/>
        </w:rPr>
        <w:t>Gast, R.J. &amp; Caron, D.A.</w:t>
      </w:r>
      <w:r w:rsidRPr="00576AE9">
        <w:t xml:space="preserve"> 1996. Molecular phylogeny of symbiotic dinoflagellates from planktonic foraminifera and radiolaria. </w:t>
      </w:r>
      <w:r w:rsidRPr="00576AE9">
        <w:rPr>
          <w:i/>
        </w:rPr>
        <w:t>Molecular Biology and Evolution</w:t>
      </w:r>
      <w:r w:rsidRPr="00576AE9">
        <w:t xml:space="preserve"> </w:t>
      </w:r>
      <w:r w:rsidRPr="00576AE9">
        <w:rPr>
          <w:b/>
        </w:rPr>
        <w:t>13:</w:t>
      </w:r>
      <w:r w:rsidRPr="00576AE9">
        <w:t xml:space="preserve"> 1192-1197.</w:t>
      </w:r>
    </w:p>
    <w:p w14:paraId="78D0C5A6" w14:textId="77777777" w:rsidR="00576AE9" w:rsidRPr="00576AE9" w:rsidRDefault="00576AE9" w:rsidP="00576AE9">
      <w:pPr>
        <w:pStyle w:val="EndNoteBibliography"/>
        <w:ind w:left="720" w:hanging="720"/>
      </w:pPr>
      <w:r w:rsidRPr="00576AE9">
        <w:rPr>
          <w:smallCaps/>
        </w:rPr>
        <w:t>Geddes, P.</w:t>
      </w:r>
      <w:r w:rsidRPr="00576AE9">
        <w:t xml:space="preserve"> 1882. Further reserches on animals containing chlorophyll. </w:t>
      </w:r>
      <w:r w:rsidRPr="00576AE9">
        <w:rPr>
          <w:i/>
        </w:rPr>
        <w:t>Nature</w:t>
      </w:r>
      <w:r w:rsidRPr="00576AE9">
        <w:t xml:space="preserve"> </w:t>
      </w:r>
      <w:r w:rsidRPr="00576AE9">
        <w:rPr>
          <w:b/>
        </w:rPr>
        <w:t>25:</w:t>
      </w:r>
      <w:r w:rsidRPr="00576AE9">
        <w:t xml:space="preserve"> 303-305.</w:t>
      </w:r>
    </w:p>
    <w:p w14:paraId="42A871B7" w14:textId="77777777" w:rsidR="00576AE9" w:rsidRPr="00576AE9" w:rsidRDefault="00576AE9" w:rsidP="00576AE9">
      <w:pPr>
        <w:pStyle w:val="EndNoteBibliography"/>
        <w:ind w:left="720" w:hanging="720"/>
      </w:pPr>
      <w:r w:rsidRPr="00576AE9">
        <w:rPr>
          <w:smallCaps/>
        </w:rPr>
        <w:t>Grajales, A., Rodríguez, E. &amp; Thornhill, D.J.</w:t>
      </w:r>
      <w:r w:rsidRPr="00576AE9">
        <w:t xml:space="preserve"> 2016. Patterns of Symbiodinium spp. associations within the family Aiptasiidae, a monophyletic lineage of symbiotic of sea anemones (Cnidaria, Actiniaria). </w:t>
      </w:r>
      <w:r w:rsidRPr="00576AE9">
        <w:rPr>
          <w:i/>
        </w:rPr>
        <w:t>Coral Reefs</w:t>
      </w:r>
      <w:r w:rsidRPr="00576AE9">
        <w:t xml:space="preserve"> </w:t>
      </w:r>
      <w:r w:rsidRPr="00576AE9">
        <w:rPr>
          <w:b/>
        </w:rPr>
        <w:t>35:</w:t>
      </w:r>
      <w:r w:rsidRPr="00576AE9">
        <w:t xml:space="preserve"> 345-355.</w:t>
      </w:r>
    </w:p>
    <w:p w14:paraId="3D88678C" w14:textId="77777777" w:rsidR="00576AE9" w:rsidRPr="00576AE9" w:rsidRDefault="00576AE9" w:rsidP="00576AE9">
      <w:pPr>
        <w:pStyle w:val="EndNoteBibliography"/>
        <w:ind w:left="720" w:hanging="720"/>
      </w:pPr>
      <w:r w:rsidRPr="00576AE9">
        <w:rPr>
          <w:smallCaps/>
        </w:rPr>
        <w:t>Grupstra, C.G.B., Coma, R., Ribes, M., Leydet, K.P., Parkinson, J.E., McDonald, K., Catllà, M., Voolstra, C.R., Hellberg, M.E. &amp; Coffroth, M.A.</w:t>
      </w:r>
      <w:r w:rsidRPr="00576AE9">
        <w:t xml:space="preserve"> 2017. Evidence for coral range expansion accompanied by reduced diversity of Symbiodinium genotypes. </w:t>
      </w:r>
      <w:r w:rsidRPr="00576AE9">
        <w:rPr>
          <w:i/>
        </w:rPr>
        <w:t>Coral Reefs</w:t>
      </w:r>
      <w:r w:rsidRPr="00576AE9">
        <w:t xml:space="preserve"> </w:t>
      </w:r>
      <w:r w:rsidRPr="00576AE9">
        <w:rPr>
          <w:b/>
        </w:rPr>
        <w:t>36:</w:t>
      </w:r>
      <w:r w:rsidRPr="00576AE9">
        <w:t xml:space="preserve"> 981-985.</w:t>
      </w:r>
    </w:p>
    <w:p w14:paraId="56DA210C" w14:textId="77777777" w:rsidR="00576AE9" w:rsidRPr="00576AE9" w:rsidRDefault="00576AE9" w:rsidP="00576AE9">
      <w:pPr>
        <w:pStyle w:val="EndNoteBibliography"/>
        <w:ind w:left="720" w:hanging="720"/>
      </w:pPr>
      <w:r w:rsidRPr="00576AE9">
        <w:rPr>
          <w:smallCaps/>
        </w:rPr>
        <w:t>Hansen, G. &amp; Daugbjerg, N.</w:t>
      </w:r>
      <w:r w:rsidRPr="00576AE9">
        <w:t xml:space="preserve"> 2009. Symbiodinium natans sp. nov.: A "Free-Living" dinoflagellate from Tenerife (Northeast-Atlantic Ocean). </w:t>
      </w:r>
      <w:r w:rsidRPr="00576AE9">
        <w:rPr>
          <w:i/>
        </w:rPr>
        <w:t>Journal of Phycology</w:t>
      </w:r>
      <w:r w:rsidRPr="00576AE9">
        <w:t xml:space="preserve"> </w:t>
      </w:r>
      <w:r w:rsidRPr="00576AE9">
        <w:rPr>
          <w:b/>
        </w:rPr>
        <w:t>45:</w:t>
      </w:r>
      <w:r w:rsidRPr="00576AE9">
        <w:t xml:space="preserve"> 251-263.</w:t>
      </w:r>
    </w:p>
    <w:p w14:paraId="2D2D7083" w14:textId="77777777" w:rsidR="00576AE9" w:rsidRPr="00576AE9" w:rsidRDefault="00576AE9" w:rsidP="00576AE9">
      <w:pPr>
        <w:pStyle w:val="EndNoteBibliography"/>
        <w:ind w:left="720" w:hanging="720"/>
      </w:pPr>
      <w:r w:rsidRPr="00576AE9">
        <w:rPr>
          <w:smallCaps/>
        </w:rPr>
        <w:t>Harper, J.L., Clatworthy, J.N., McNaughton, I.H. &amp; Sagar, G.R.</w:t>
      </w:r>
      <w:r w:rsidRPr="00576AE9">
        <w:t xml:space="preserve"> 1961. The evolution and ecology of closely related species living in the same area. </w:t>
      </w:r>
      <w:r w:rsidRPr="00576AE9">
        <w:rPr>
          <w:i/>
        </w:rPr>
        <w:t>Evolution</w:t>
      </w:r>
      <w:r w:rsidRPr="00576AE9">
        <w:t xml:space="preserve"> </w:t>
      </w:r>
      <w:r w:rsidRPr="00576AE9">
        <w:rPr>
          <w:b/>
        </w:rPr>
        <w:t>15:</w:t>
      </w:r>
      <w:r w:rsidRPr="00576AE9">
        <w:t xml:space="preserve"> 209–227.</w:t>
      </w:r>
    </w:p>
    <w:p w14:paraId="17D0A90E" w14:textId="77777777" w:rsidR="00576AE9" w:rsidRPr="00576AE9" w:rsidRDefault="00576AE9" w:rsidP="00576AE9">
      <w:pPr>
        <w:pStyle w:val="EndNoteBibliography"/>
        <w:ind w:left="720" w:hanging="720"/>
      </w:pPr>
      <w:r w:rsidRPr="00576AE9">
        <w:rPr>
          <w:smallCaps/>
        </w:rPr>
        <w:t>Hoadley, K.D., Lewis, A.M., Wham, D.C., Pettay, D.T., Grasso, C., Smith, R., Kemp, D.W., LaJeunesse, T.C. &amp; Warner, M.E.</w:t>
      </w:r>
      <w:r w:rsidRPr="00576AE9">
        <w:t xml:space="preserve"> 2019. Host-symbiont combinations dictate the photo-physiological response of reef-building corals to thermal stress. </w:t>
      </w:r>
      <w:r w:rsidRPr="00576AE9">
        <w:rPr>
          <w:i/>
        </w:rPr>
        <w:t>Sci Rep</w:t>
      </w:r>
      <w:r w:rsidRPr="00576AE9">
        <w:t xml:space="preserve"> </w:t>
      </w:r>
      <w:r w:rsidRPr="00576AE9">
        <w:rPr>
          <w:b/>
        </w:rPr>
        <w:t>9:</w:t>
      </w:r>
      <w:r w:rsidRPr="00576AE9">
        <w:t xml:space="preserve"> 9985.</w:t>
      </w:r>
    </w:p>
    <w:p w14:paraId="3AB371F5" w14:textId="77777777" w:rsidR="00576AE9" w:rsidRPr="00576AE9" w:rsidRDefault="00576AE9" w:rsidP="00576AE9">
      <w:pPr>
        <w:pStyle w:val="EndNoteBibliography"/>
        <w:ind w:left="720" w:hanging="720"/>
      </w:pPr>
      <w:r w:rsidRPr="00576AE9">
        <w:rPr>
          <w:smallCaps/>
        </w:rPr>
        <w:t>Hovasse, R.</w:t>
      </w:r>
      <w:r w:rsidRPr="00576AE9">
        <w:t xml:space="preserve"> 1922. Endodinium chattoni (nov. gen. et sp.) Son cycle de multiplication endogene. Variation du nombre de ses chromosomes. . </w:t>
      </w:r>
      <w:r w:rsidRPr="00576AE9">
        <w:rPr>
          <w:i/>
        </w:rPr>
        <w:t>Compte Rendu. Hebdomadaire des Seances de l’Acedemie des Sciences. Paris</w:t>
      </w:r>
      <w:r w:rsidRPr="00576AE9">
        <w:t xml:space="preserve"> </w:t>
      </w:r>
      <w:r w:rsidRPr="00576AE9">
        <w:rPr>
          <w:b/>
        </w:rPr>
        <w:t>87:</w:t>
      </w:r>
      <w:r w:rsidRPr="00576AE9">
        <w:t xml:space="preserve"> 845-846.</w:t>
      </w:r>
    </w:p>
    <w:p w14:paraId="27203948" w14:textId="77777777" w:rsidR="00576AE9" w:rsidRPr="00576AE9" w:rsidRDefault="00576AE9" w:rsidP="00576AE9">
      <w:pPr>
        <w:pStyle w:val="EndNoteBibliography"/>
        <w:ind w:left="720" w:hanging="720"/>
      </w:pPr>
      <w:r w:rsidRPr="00576AE9">
        <w:rPr>
          <w:smallCaps/>
        </w:rPr>
        <w:t>Howe-Kerr, L.I., Bachelot, B., Wright, R.M., Kenkel, C.D., Bay, L.K. &amp; Correa, A.M.S.</w:t>
      </w:r>
      <w:r w:rsidRPr="00576AE9">
        <w:t xml:space="preserve"> 2020. Symbiont community diversity is more variable in corals that respond poorly to stress. </w:t>
      </w:r>
      <w:r w:rsidRPr="00576AE9">
        <w:rPr>
          <w:i/>
        </w:rPr>
        <w:t>Glob Chang Biol</w:t>
      </w:r>
      <w:r w:rsidRPr="00576AE9">
        <w:t>.</w:t>
      </w:r>
    </w:p>
    <w:p w14:paraId="1FC0F01B" w14:textId="77777777" w:rsidR="00576AE9" w:rsidRPr="00576AE9" w:rsidRDefault="00576AE9" w:rsidP="00576AE9">
      <w:pPr>
        <w:pStyle w:val="EndNoteBibliography"/>
        <w:ind w:left="720" w:hanging="720"/>
      </w:pPr>
      <w:r w:rsidRPr="00576AE9">
        <w:rPr>
          <w:smallCaps/>
        </w:rPr>
        <w:t>Huang, Y.Y., Carballo-Bolanos, R., Kuo, C.Y., Keshavmurthy, S. &amp; Chen, C.A.</w:t>
      </w:r>
      <w:r w:rsidRPr="00576AE9">
        <w:t xml:space="preserve"> 2020. Leptoria phrygia in Southern Taiwan shuffles and switches symbionts to resist thermal-induced bleaching. </w:t>
      </w:r>
      <w:r w:rsidRPr="00576AE9">
        <w:rPr>
          <w:i/>
        </w:rPr>
        <w:t>Sci Rep</w:t>
      </w:r>
      <w:r w:rsidRPr="00576AE9">
        <w:t xml:space="preserve"> </w:t>
      </w:r>
      <w:r w:rsidRPr="00576AE9">
        <w:rPr>
          <w:b/>
        </w:rPr>
        <w:t>10:</w:t>
      </w:r>
      <w:r w:rsidRPr="00576AE9">
        <w:t xml:space="preserve"> 7808.</w:t>
      </w:r>
    </w:p>
    <w:p w14:paraId="710A1101" w14:textId="77777777" w:rsidR="00576AE9" w:rsidRPr="00576AE9" w:rsidRDefault="00576AE9" w:rsidP="00576AE9">
      <w:pPr>
        <w:pStyle w:val="EndNoteBibliography"/>
        <w:ind w:left="720" w:hanging="720"/>
      </w:pPr>
      <w:r w:rsidRPr="00576AE9">
        <w:rPr>
          <w:smallCaps/>
        </w:rPr>
        <w:t>Hume, B., D'Angelo, C., Burt, J., Baker, A.C., Riegl, B. &amp; Wiedenmann, J.</w:t>
      </w:r>
      <w:r w:rsidRPr="00576AE9">
        <w:t xml:space="preserve"> 2013. Corals from the Persian/Arabian Gulf as models for thermotolerant reef-builders: prevalence of clade C3 Symbiodinium, host fluorescence and ex situ temperature tolerance. </w:t>
      </w:r>
      <w:r w:rsidRPr="00576AE9">
        <w:rPr>
          <w:i/>
        </w:rPr>
        <w:t>Mar Pollut Bull</w:t>
      </w:r>
      <w:r w:rsidRPr="00576AE9">
        <w:t xml:space="preserve"> </w:t>
      </w:r>
      <w:r w:rsidRPr="00576AE9">
        <w:rPr>
          <w:b/>
        </w:rPr>
        <w:t>72:</w:t>
      </w:r>
      <w:r w:rsidRPr="00576AE9">
        <w:t xml:space="preserve"> 313-22.</w:t>
      </w:r>
    </w:p>
    <w:p w14:paraId="135A0BBB" w14:textId="77777777" w:rsidR="00576AE9" w:rsidRPr="00576AE9" w:rsidRDefault="00576AE9" w:rsidP="00576AE9">
      <w:pPr>
        <w:pStyle w:val="EndNoteBibliography"/>
        <w:ind w:left="720" w:hanging="720"/>
      </w:pPr>
      <w:r w:rsidRPr="00576AE9">
        <w:rPr>
          <w:smallCaps/>
        </w:rPr>
        <w:t>Hume, B.C., D'Angelo, C., Smith, E.G., Stevens, J.R., Burt, J. &amp; Wiedenmann, J.</w:t>
      </w:r>
      <w:r w:rsidRPr="00576AE9">
        <w:t xml:space="preserve"> 2015. Symbiodinium thermophilum sp. nov., a thermotolerant symbiotic alga prevalent in corals of the world's hottest sea, the Persian/Arabian Gulf. </w:t>
      </w:r>
      <w:r w:rsidRPr="00576AE9">
        <w:rPr>
          <w:i/>
        </w:rPr>
        <w:t>Sci Rep</w:t>
      </w:r>
      <w:r w:rsidRPr="00576AE9">
        <w:t xml:space="preserve"> </w:t>
      </w:r>
      <w:r w:rsidRPr="00576AE9">
        <w:rPr>
          <w:b/>
        </w:rPr>
        <w:t>5:</w:t>
      </w:r>
      <w:r w:rsidRPr="00576AE9">
        <w:t xml:space="preserve"> 8562.</w:t>
      </w:r>
    </w:p>
    <w:p w14:paraId="4A8A405A" w14:textId="77777777" w:rsidR="00576AE9" w:rsidRPr="00576AE9" w:rsidRDefault="00576AE9" w:rsidP="00576AE9">
      <w:pPr>
        <w:pStyle w:val="EndNoteBibliography"/>
        <w:ind w:left="720" w:hanging="720"/>
      </w:pPr>
      <w:r w:rsidRPr="00576AE9">
        <w:rPr>
          <w:smallCaps/>
        </w:rPr>
        <w:t>Hume, B.C.C., Smith, E.G., Ziegler, M., Warrington, H.J.M., Burt, J.A., LaJeunesse, T.C., Wiedenmann, J. &amp; Voolstra, C.R.</w:t>
      </w:r>
      <w:r w:rsidRPr="00576AE9">
        <w:t xml:space="preserve"> 2019. SymPortal: A novel analytical framework and platform for coral algal symbiont next-generation sequencing ITS2 profiling. </w:t>
      </w:r>
      <w:r w:rsidRPr="00576AE9">
        <w:rPr>
          <w:i/>
        </w:rPr>
        <w:t>Mol Ecol Resour</w:t>
      </w:r>
      <w:r w:rsidRPr="00576AE9">
        <w:t xml:space="preserve"> </w:t>
      </w:r>
      <w:r w:rsidRPr="00576AE9">
        <w:rPr>
          <w:b/>
        </w:rPr>
        <w:t>19:</w:t>
      </w:r>
      <w:r w:rsidRPr="00576AE9">
        <w:t xml:space="preserve"> 1063-1080.</w:t>
      </w:r>
    </w:p>
    <w:p w14:paraId="0EB93BD4" w14:textId="77777777" w:rsidR="00576AE9" w:rsidRPr="00576AE9" w:rsidRDefault="00576AE9" w:rsidP="00576AE9">
      <w:pPr>
        <w:pStyle w:val="EndNoteBibliography"/>
        <w:ind w:left="720" w:hanging="720"/>
      </w:pPr>
      <w:r w:rsidRPr="00576AE9">
        <w:rPr>
          <w:smallCaps/>
        </w:rPr>
        <w:t>Hunter, R.L., LaJeunesse, T.C. &amp; Santos, S.R.</w:t>
      </w:r>
      <w:r w:rsidRPr="00576AE9">
        <w:t xml:space="preserve"> 2007. Structure and evolution of the rDNA internal transcribed spacer (ITS) region 2 in the symbiotic dinoflagellates (Symbiodinium, Dinophyta). </w:t>
      </w:r>
      <w:r w:rsidRPr="00576AE9">
        <w:rPr>
          <w:i/>
        </w:rPr>
        <w:t>Journal of Phycology</w:t>
      </w:r>
      <w:r w:rsidRPr="00576AE9">
        <w:t xml:space="preserve"> </w:t>
      </w:r>
      <w:r w:rsidRPr="00576AE9">
        <w:rPr>
          <w:b/>
        </w:rPr>
        <w:t>43:</w:t>
      </w:r>
      <w:r w:rsidRPr="00576AE9">
        <w:t xml:space="preserve"> 120-128.</w:t>
      </w:r>
    </w:p>
    <w:p w14:paraId="67F90B3F" w14:textId="77777777" w:rsidR="00576AE9" w:rsidRPr="00576AE9" w:rsidRDefault="00576AE9" w:rsidP="00576AE9">
      <w:pPr>
        <w:pStyle w:val="EndNoteBibliography"/>
        <w:ind w:left="720" w:hanging="720"/>
      </w:pPr>
      <w:r w:rsidRPr="00576AE9">
        <w:rPr>
          <w:smallCaps/>
        </w:rPr>
        <w:t>Kikinger, R.</w:t>
      </w:r>
      <w:r w:rsidRPr="00576AE9">
        <w:t xml:space="preserve"> 1992. Cotylorhiza tuberculara (Cnidaria: Scyphozoa)-Life history of a stationary population. </w:t>
      </w:r>
      <w:r w:rsidRPr="00576AE9">
        <w:rPr>
          <w:i/>
        </w:rPr>
        <w:t>Marine Ecology</w:t>
      </w:r>
      <w:r w:rsidRPr="00576AE9">
        <w:t xml:space="preserve"> </w:t>
      </w:r>
      <w:r w:rsidRPr="00576AE9">
        <w:rPr>
          <w:b/>
        </w:rPr>
        <w:t>13:</w:t>
      </w:r>
      <w:r w:rsidRPr="00576AE9">
        <w:t xml:space="preserve"> 333–362.</w:t>
      </w:r>
    </w:p>
    <w:p w14:paraId="73C01EEC" w14:textId="77777777" w:rsidR="00576AE9" w:rsidRPr="00576AE9" w:rsidRDefault="00576AE9" w:rsidP="00576AE9">
      <w:pPr>
        <w:pStyle w:val="EndNoteBibliography"/>
        <w:ind w:left="720" w:hanging="720"/>
      </w:pPr>
      <w:r w:rsidRPr="00576AE9">
        <w:rPr>
          <w:smallCaps/>
        </w:rPr>
        <w:t>Kramp, P.L.</w:t>
      </w:r>
      <w:r w:rsidRPr="00576AE9">
        <w:t xml:space="preserve"> 1961. Order Rhizostomeae. </w:t>
      </w:r>
      <w:r w:rsidRPr="00576AE9">
        <w:rPr>
          <w:i/>
        </w:rPr>
        <w:t>Journal of the Marine Biological Association of the United Kingdom</w:t>
      </w:r>
      <w:r w:rsidRPr="00576AE9">
        <w:t xml:space="preserve"> </w:t>
      </w:r>
      <w:r w:rsidRPr="00576AE9">
        <w:rPr>
          <w:b/>
        </w:rPr>
        <w:t>40:</w:t>
      </w:r>
      <w:r w:rsidRPr="00576AE9">
        <w:t xml:space="preserve"> 348-382.</w:t>
      </w:r>
    </w:p>
    <w:p w14:paraId="428B6B93" w14:textId="77777777" w:rsidR="00576AE9" w:rsidRPr="00576AE9" w:rsidRDefault="00576AE9" w:rsidP="00576AE9">
      <w:pPr>
        <w:pStyle w:val="EndNoteBibliography"/>
        <w:ind w:left="720" w:hanging="720"/>
      </w:pPr>
      <w:r w:rsidRPr="00576AE9">
        <w:rPr>
          <w:smallCaps/>
        </w:rPr>
        <w:t>Krueger, T.</w:t>
      </w:r>
      <w:r w:rsidRPr="00576AE9">
        <w:t xml:space="preserve"> 2017. Concerning the cohabitation of animals and algae – an English translation of K. Brandt’s 1881 presentation “Ueber das Zusammenleben von Thieren und Algen”. </w:t>
      </w:r>
      <w:r w:rsidRPr="00576AE9">
        <w:rPr>
          <w:i/>
        </w:rPr>
        <w:t>Symbiosis</w:t>
      </w:r>
      <w:r w:rsidRPr="00576AE9">
        <w:t xml:space="preserve"> </w:t>
      </w:r>
      <w:r w:rsidRPr="00576AE9">
        <w:rPr>
          <w:b/>
        </w:rPr>
        <w:t>71:</w:t>
      </w:r>
      <w:r w:rsidRPr="00576AE9">
        <w:t xml:space="preserve"> 167-174.</w:t>
      </w:r>
    </w:p>
    <w:p w14:paraId="5040EEB4" w14:textId="77777777" w:rsidR="00576AE9" w:rsidRPr="00576AE9" w:rsidRDefault="00576AE9" w:rsidP="00576AE9">
      <w:pPr>
        <w:pStyle w:val="EndNoteBibliography"/>
        <w:ind w:left="720" w:hanging="720"/>
      </w:pPr>
      <w:r w:rsidRPr="00576AE9">
        <w:rPr>
          <w:smallCaps/>
        </w:rPr>
        <w:t>LaJeunesse, T.C. &amp; Trench, R.K.</w:t>
      </w:r>
      <w:r w:rsidRPr="00576AE9">
        <w:t xml:space="preserve"> 2000. Biogeography of two species of Symbiodinium (Freudenthal) inhabiting the intertidal sea anemone Anthopleura elegantissima (Brandt). </w:t>
      </w:r>
      <w:r w:rsidRPr="00576AE9">
        <w:rPr>
          <w:i/>
        </w:rPr>
        <w:t>Biol Bull</w:t>
      </w:r>
      <w:r w:rsidRPr="00576AE9">
        <w:t xml:space="preserve"> </w:t>
      </w:r>
      <w:r w:rsidRPr="00576AE9">
        <w:rPr>
          <w:b/>
        </w:rPr>
        <w:t>199:</w:t>
      </w:r>
      <w:r w:rsidRPr="00576AE9">
        <w:t xml:space="preserve"> 126-34.</w:t>
      </w:r>
    </w:p>
    <w:p w14:paraId="57E6155F" w14:textId="77777777" w:rsidR="00576AE9" w:rsidRPr="00576AE9" w:rsidRDefault="00576AE9" w:rsidP="00576AE9">
      <w:pPr>
        <w:pStyle w:val="EndNoteBibliography"/>
        <w:ind w:left="720" w:hanging="720"/>
      </w:pPr>
      <w:r w:rsidRPr="00576AE9">
        <w:rPr>
          <w:smallCaps/>
        </w:rPr>
        <w:t>LaJeunesse, T.C.</w:t>
      </w:r>
      <w:r w:rsidRPr="00576AE9">
        <w:t xml:space="preserve"> 2002. Diversity and community structure of symbiotic dinoflagellates from Caribbean coral reefs. </w:t>
      </w:r>
      <w:r w:rsidRPr="00576AE9">
        <w:rPr>
          <w:i/>
        </w:rPr>
        <w:t>Marine Biology</w:t>
      </w:r>
      <w:r w:rsidRPr="00576AE9">
        <w:t xml:space="preserve"> </w:t>
      </w:r>
      <w:r w:rsidRPr="00576AE9">
        <w:rPr>
          <w:b/>
        </w:rPr>
        <w:t>141:</w:t>
      </w:r>
      <w:r w:rsidRPr="00576AE9">
        <w:t xml:space="preserve"> 387-400.</w:t>
      </w:r>
    </w:p>
    <w:p w14:paraId="71263A59" w14:textId="77777777" w:rsidR="00576AE9" w:rsidRPr="00576AE9" w:rsidRDefault="00576AE9" w:rsidP="00576AE9">
      <w:pPr>
        <w:pStyle w:val="EndNoteBibliography"/>
        <w:ind w:left="720" w:hanging="720"/>
      </w:pPr>
      <w:r w:rsidRPr="00576AE9">
        <w:rPr>
          <w:smallCaps/>
        </w:rPr>
        <w:t>LaJeunesse, T.C., Loh, W.K.W., van Woesik, R., Hoegh-Guldberg, O., Schmidt, G.W. &amp; Fitt, W.K.</w:t>
      </w:r>
      <w:r w:rsidRPr="00576AE9">
        <w:t xml:space="preserve"> 2003. Low symbiont diversity in southern Great Barrier Reef corals, relative to those of the Caribbean. </w:t>
      </w:r>
      <w:r w:rsidRPr="00576AE9">
        <w:rPr>
          <w:i/>
        </w:rPr>
        <w:t>Limnology and Oceanography</w:t>
      </w:r>
      <w:r w:rsidRPr="00576AE9">
        <w:t xml:space="preserve"> </w:t>
      </w:r>
      <w:r w:rsidRPr="00576AE9">
        <w:rPr>
          <w:b/>
        </w:rPr>
        <w:t>48:</w:t>
      </w:r>
      <w:r w:rsidRPr="00576AE9">
        <w:t xml:space="preserve"> 2046-2054.</w:t>
      </w:r>
    </w:p>
    <w:p w14:paraId="31AE088E" w14:textId="77777777" w:rsidR="00576AE9" w:rsidRPr="00576AE9" w:rsidRDefault="00576AE9" w:rsidP="00576AE9">
      <w:pPr>
        <w:pStyle w:val="EndNoteBibliography"/>
        <w:ind w:left="720" w:hanging="720"/>
      </w:pPr>
      <w:r w:rsidRPr="00576AE9">
        <w:rPr>
          <w:smallCaps/>
        </w:rPr>
        <w:t>LaJeunesse, T.C. &amp; Pinzon, J.H.</w:t>
      </w:r>
      <w:r w:rsidRPr="00576AE9">
        <w:t xml:space="preserve"> 2007. Screening intragenomic rDNA for dominant variants can provide a consistent retrieval of evolutionarily persistent ITS (rDNA) sequences. </w:t>
      </w:r>
      <w:r w:rsidRPr="00576AE9">
        <w:rPr>
          <w:i/>
        </w:rPr>
        <w:t>Mol Phylogenet Evol</w:t>
      </w:r>
      <w:r w:rsidRPr="00576AE9">
        <w:t xml:space="preserve"> </w:t>
      </w:r>
      <w:r w:rsidRPr="00576AE9">
        <w:rPr>
          <w:b/>
        </w:rPr>
        <w:t>45:</w:t>
      </w:r>
      <w:r w:rsidRPr="00576AE9">
        <w:t xml:space="preserve"> 417-22.</w:t>
      </w:r>
    </w:p>
    <w:p w14:paraId="164ED7EE" w14:textId="77777777" w:rsidR="00576AE9" w:rsidRPr="00576AE9" w:rsidRDefault="00576AE9" w:rsidP="00576AE9">
      <w:pPr>
        <w:pStyle w:val="EndNoteBibliography"/>
        <w:ind w:left="720" w:hanging="720"/>
      </w:pPr>
      <w:r w:rsidRPr="00576AE9">
        <w:rPr>
          <w:smallCaps/>
        </w:rPr>
        <w:t>LaJeunesse, T.C., Pettay, D.T., Sampayo, E.M., Phongsuwan, N., Brown, B., Obura, D.O., Hoegh-Guldberg, O. &amp; Fitt, W.K.</w:t>
      </w:r>
      <w:r w:rsidRPr="00576AE9">
        <w:t xml:space="preserve"> 2010. Long-standing environmental conditions, geographic isolation and host-symbiont specificity influence the relative ecological dominance and genetic diversification of coral endosymbionts in the genus Symbiodinium. </w:t>
      </w:r>
      <w:r w:rsidRPr="00576AE9">
        <w:rPr>
          <w:i/>
        </w:rPr>
        <w:t>Journal of Biogeography</w:t>
      </w:r>
      <w:r w:rsidRPr="00576AE9">
        <w:t xml:space="preserve"> </w:t>
      </w:r>
      <w:r w:rsidRPr="00576AE9">
        <w:rPr>
          <w:b/>
        </w:rPr>
        <w:t>37:</w:t>
      </w:r>
      <w:r w:rsidRPr="00576AE9">
        <w:t xml:space="preserve"> 785-800.</w:t>
      </w:r>
    </w:p>
    <w:p w14:paraId="1D51E347" w14:textId="77777777" w:rsidR="00576AE9" w:rsidRPr="00576AE9" w:rsidRDefault="00576AE9" w:rsidP="00576AE9">
      <w:pPr>
        <w:pStyle w:val="EndNoteBibliography"/>
        <w:ind w:left="720" w:hanging="720"/>
      </w:pPr>
      <w:r w:rsidRPr="00576AE9">
        <w:rPr>
          <w:smallCaps/>
        </w:rPr>
        <w:t>LaJeunesse, T.C. &amp; Thornhill, D.J.</w:t>
      </w:r>
      <w:r w:rsidRPr="00576AE9">
        <w:t xml:space="preserve"> 2011. Improved resolution of reef-coral endosymbiont (Symbiodinium) species diversity, ecology, and evolution through psbA non-coding region genotyping. </w:t>
      </w:r>
      <w:r w:rsidRPr="00576AE9">
        <w:rPr>
          <w:i/>
        </w:rPr>
        <w:t>PLoS One</w:t>
      </w:r>
      <w:r w:rsidRPr="00576AE9">
        <w:t xml:space="preserve"> </w:t>
      </w:r>
      <w:r w:rsidRPr="00576AE9">
        <w:rPr>
          <w:b/>
        </w:rPr>
        <w:t>6:</w:t>
      </w:r>
      <w:r w:rsidRPr="00576AE9">
        <w:t xml:space="preserve"> e29013.</w:t>
      </w:r>
    </w:p>
    <w:p w14:paraId="23ACBEC8" w14:textId="77777777" w:rsidR="00576AE9" w:rsidRPr="00576AE9" w:rsidRDefault="00576AE9" w:rsidP="00576AE9">
      <w:pPr>
        <w:pStyle w:val="EndNoteBibliography"/>
        <w:ind w:left="720" w:hanging="720"/>
      </w:pPr>
      <w:r w:rsidRPr="00576AE9">
        <w:rPr>
          <w:smallCaps/>
        </w:rPr>
        <w:t>LaJeunesse, T.C., Wham, D.C., Pettay, D.T., Parkinson, J.E., Keshavmurthy, S. &amp; Chen, C.A.</w:t>
      </w:r>
      <w:r w:rsidRPr="00576AE9">
        <w:t xml:space="preserve"> 2014. Ecologically differentiated stress-tolerant endosymbionts in the dinoflagellate genus Symbiodinium (Dinophyceae) Clade D are different species. </w:t>
      </w:r>
      <w:r w:rsidRPr="00576AE9">
        <w:rPr>
          <w:i/>
        </w:rPr>
        <w:t>Phycologia</w:t>
      </w:r>
      <w:r w:rsidRPr="00576AE9">
        <w:t xml:space="preserve"> </w:t>
      </w:r>
      <w:r w:rsidRPr="00576AE9">
        <w:rPr>
          <w:b/>
        </w:rPr>
        <w:t>53:</w:t>
      </w:r>
      <w:r w:rsidRPr="00576AE9">
        <w:t xml:space="preserve"> 305-319.</w:t>
      </w:r>
    </w:p>
    <w:p w14:paraId="22A25621" w14:textId="77777777" w:rsidR="00576AE9" w:rsidRPr="00576AE9" w:rsidRDefault="00576AE9" w:rsidP="00576AE9">
      <w:pPr>
        <w:pStyle w:val="EndNoteBibliography"/>
        <w:ind w:left="720" w:hanging="720"/>
      </w:pPr>
      <w:r w:rsidRPr="00576AE9">
        <w:rPr>
          <w:smallCaps/>
        </w:rPr>
        <w:t>LaJeunesse, T.C., Parkinson, J.E., Gabrielson, P.W., Jeong, H.J., Reimer, J.D., Voolstra, C.R. &amp; Santos, S.R.</w:t>
      </w:r>
      <w:r w:rsidRPr="00576AE9">
        <w:t xml:space="preserve"> 2018. Systematic Revision of Symbiodiniaceae Highlights the Antiquity and Diversity of Coral Endosymbionts. </w:t>
      </w:r>
      <w:r w:rsidRPr="00576AE9">
        <w:rPr>
          <w:i/>
        </w:rPr>
        <w:t>Curr Biol</w:t>
      </w:r>
      <w:r w:rsidRPr="00576AE9">
        <w:t xml:space="preserve"> </w:t>
      </w:r>
      <w:r w:rsidRPr="00576AE9">
        <w:rPr>
          <w:b/>
        </w:rPr>
        <w:t>28:</w:t>
      </w:r>
      <w:r w:rsidRPr="00576AE9">
        <w:t xml:space="preserve"> 2570-2580 e6.</w:t>
      </w:r>
    </w:p>
    <w:p w14:paraId="03E47000" w14:textId="77777777" w:rsidR="00576AE9" w:rsidRPr="00576AE9" w:rsidRDefault="00576AE9" w:rsidP="00576AE9">
      <w:pPr>
        <w:pStyle w:val="EndNoteBibliography"/>
        <w:ind w:left="720" w:hanging="720"/>
      </w:pPr>
      <w:r w:rsidRPr="00576AE9">
        <w:rPr>
          <w:smallCaps/>
        </w:rPr>
        <w:t>LaJeunesse, T.C., Wiedenmann, J., Casado-Amezúa, P., D’Ambra, I., Turnham, K.E., Nitschke, M.R., Oakley, C.A., Goffredo, S., Spano, C.A., Cubillos, V.M., Davy, S.K. &amp; Suggett, D.J.</w:t>
      </w:r>
      <w:r w:rsidRPr="00576AE9">
        <w:t xml:space="preserve"> 2021. Revival of Philozoon Geddes for host-specialized dinoflagellates, ‘zooxanthellae’, in animals from coastal temperate zones of northern and southern hemispheres. </w:t>
      </w:r>
      <w:r w:rsidRPr="00576AE9">
        <w:rPr>
          <w:i/>
        </w:rPr>
        <w:t>European Journal of Phycology</w:t>
      </w:r>
      <w:r w:rsidRPr="00576AE9">
        <w:rPr>
          <w:b/>
        </w:rPr>
        <w:t>:</w:t>
      </w:r>
      <w:r w:rsidRPr="00576AE9">
        <w:t xml:space="preserve"> 1-15.</w:t>
      </w:r>
    </w:p>
    <w:p w14:paraId="042DCB24" w14:textId="77777777" w:rsidR="00576AE9" w:rsidRPr="00576AE9" w:rsidRDefault="00576AE9" w:rsidP="00576AE9">
      <w:pPr>
        <w:pStyle w:val="EndNoteBibliography"/>
        <w:ind w:left="720" w:hanging="720"/>
      </w:pPr>
      <w:r w:rsidRPr="00576AE9">
        <w:rPr>
          <w:smallCaps/>
        </w:rPr>
        <w:t>Lee, M.J., Jeong, H.J., Jang, S.H., Lee, S.Y., Kang, N.S., Lee, K.H., Kim, H.S., Wham, D.C. &amp; LaJeunesse, T.C.</w:t>
      </w:r>
      <w:r w:rsidRPr="00576AE9">
        <w:t xml:space="preserve"> 2016. Most Low-Abundance "Background" Symbiodinium spp. Are Transitory and Have Minimal Functional Significance for Symbiotic Corals. </w:t>
      </w:r>
      <w:r w:rsidRPr="00576AE9">
        <w:rPr>
          <w:i/>
        </w:rPr>
        <w:t>Microb Ecol</w:t>
      </w:r>
      <w:r w:rsidRPr="00576AE9">
        <w:t>.</w:t>
      </w:r>
    </w:p>
    <w:p w14:paraId="0453C32E" w14:textId="77777777" w:rsidR="00576AE9" w:rsidRPr="00576AE9" w:rsidRDefault="00576AE9" w:rsidP="00576AE9">
      <w:pPr>
        <w:pStyle w:val="EndNoteBibliography"/>
        <w:ind w:left="720" w:hanging="720"/>
      </w:pPr>
      <w:r w:rsidRPr="00576AE9">
        <w:rPr>
          <w:smallCaps/>
        </w:rPr>
        <w:t>Miranda, L.N., Zhuang, Y., Zhang, H. &amp; Lin, S.</w:t>
      </w:r>
      <w:r w:rsidRPr="00576AE9">
        <w:t xml:space="preserve"> 2012. Phylogenetic analysis guided by intragenomic SSU rDNA polymorphism refines classification of “Alexandrium tamarense” species complex. </w:t>
      </w:r>
      <w:r w:rsidRPr="00576AE9">
        <w:rPr>
          <w:i/>
        </w:rPr>
        <w:t>Harmful Algae</w:t>
      </w:r>
      <w:r w:rsidRPr="00576AE9">
        <w:t xml:space="preserve"> </w:t>
      </w:r>
      <w:r w:rsidRPr="00576AE9">
        <w:rPr>
          <w:b/>
        </w:rPr>
        <w:t>16:</w:t>
      </w:r>
      <w:r w:rsidRPr="00576AE9">
        <w:t xml:space="preserve"> 35-48.</w:t>
      </w:r>
    </w:p>
    <w:p w14:paraId="14F24D06" w14:textId="77777777" w:rsidR="00576AE9" w:rsidRPr="00576AE9" w:rsidRDefault="00576AE9" w:rsidP="00576AE9">
      <w:pPr>
        <w:pStyle w:val="EndNoteBibliography"/>
        <w:ind w:left="720" w:hanging="720"/>
      </w:pPr>
      <w:r w:rsidRPr="00576AE9">
        <w:rPr>
          <w:smallCaps/>
        </w:rPr>
        <w:t>Nei, M. &amp; Rooney, A.P.</w:t>
      </w:r>
      <w:r w:rsidRPr="00576AE9">
        <w:t xml:space="preserve"> 2005. Concerted and birth-and-death evolution of multigene families. </w:t>
      </w:r>
      <w:r w:rsidRPr="00576AE9">
        <w:rPr>
          <w:i/>
        </w:rPr>
        <w:t>Annual Review of Genetics</w:t>
      </w:r>
      <w:r w:rsidRPr="00576AE9">
        <w:t xml:space="preserve"> </w:t>
      </w:r>
      <w:r w:rsidRPr="00576AE9">
        <w:rPr>
          <w:b/>
        </w:rPr>
        <w:t>39:</w:t>
      </w:r>
      <w:r w:rsidRPr="00576AE9">
        <w:t xml:space="preserve"> 121-152.</w:t>
      </w:r>
    </w:p>
    <w:p w14:paraId="59A1E6FF" w14:textId="77777777" w:rsidR="00576AE9" w:rsidRPr="00576AE9" w:rsidRDefault="00576AE9" w:rsidP="00576AE9">
      <w:pPr>
        <w:pStyle w:val="EndNoteBibliography"/>
        <w:ind w:left="720" w:hanging="720"/>
      </w:pPr>
      <w:r w:rsidRPr="00576AE9">
        <w:rPr>
          <w:smallCaps/>
        </w:rPr>
        <w:t>Nitschke, M.R., Craveiro, S.C., Brandao, C., Fidalgo, C., Serodio, J., Calado, A.J. &amp; Frommlet, J.C.</w:t>
      </w:r>
      <w:r w:rsidRPr="00576AE9">
        <w:t xml:space="preserve"> 2020. Description of Freudenthalidium gen. nov. and Halluxium gen. nov. to Formally Recognize Clades Fr3 and H as Genera in the Family Symbiodiniaceae (Dinophyceae)(1). </w:t>
      </w:r>
      <w:r w:rsidRPr="00576AE9">
        <w:rPr>
          <w:i/>
        </w:rPr>
        <w:t>J Phycol</w:t>
      </w:r>
      <w:r w:rsidRPr="00576AE9">
        <w:t xml:space="preserve"> </w:t>
      </w:r>
      <w:r w:rsidRPr="00576AE9">
        <w:rPr>
          <w:b/>
        </w:rPr>
        <w:t>56:</w:t>
      </w:r>
      <w:r w:rsidRPr="00576AE9">
        <w:t xml:space="preserve"> 923–940.</w:t>
      </w:r>
    </w:p>
    <w:p w14:paraId="15DCF31E" w14:textId="77777777" w:rsidR="00576AE9" w:rsidRPr="00576AE9" w:rsidRDefault="00576AE9" w:rsidP="00576AE9">
      <w:pPr>
        <w:pStyle w:val="EndNoteBibliography"/>
        <w:ind w:left="720" w:hanging="720"/>
      </w:pPr>
      <w:r w:rsidRPr="00576AE9">
        <w:rPr>
          <w:smallCaps/>
        </w:rPr>
        <w:t>Ong, J.H., Wainwright, B.J., Jain, S.S., Afiq-Rosli, L., Lee, J.N. &amp; Huang, D.</w:t>
      </w:r>
      <w:r w:rsidRPr="00576AE9">
        <w:t xml:space="preserve"> 2022. Species and spatio-environmental effects on coral endosymbiont communities in Southeast Asia. </w:t>
      </w:r>
      <w:r w:rsidRPr="00576AE9">
        <w:rPr>
          <w:i/>
        </w:rPr>
        <w:t>Coral Reefs</w:t>
      </w:r>
      <w:r w:rsidRPr="00576AE9">
        <w:t>.</w:t>
      </w:r>
    </w:p>
    <w:p w14:paraId="4CB3B357" w14:textId="77777777" w:rsidR="00576AE9" w:rsidRPr="00576AE9" w:rsidRDefault="00576AE9" w:rsidP="00576AE9">
      <w:pPr>
        <w:pStyle w:val="EndNoteBibliography"/>
        <w:ind w:left="720" w:hanging="720"/>
      </w:pPr>
      <w:r w:rsidRPr="00576AE9">
        <w:rPr>
          <w:smallCaps/>
        </w:rPr>
        <w:t>Pettay, D.T., Wham, D.C., Pinzón, J.H. &amp; LaJeunesse, T.C.</w:t>
      </w:r>
      <w:r w:rsidRPr="00576AE9">
        <w:t xml:space="preserve"> 2011. Genotypic diversity and spatial-temporal distribution of Symbiodinium clones in an abundant reef coral. </w:t>
      </w:r>
      <w:r w:rsidRPr="00576AE9">
        <w:rPr>
          <w:i/>
        </w:rPr>
        <w:t>Mol Ecol</w:t>
      </w:r>
      <w:r w:rsidRPr="00576AE9">
        <w:t xml:space="preserve"> </w:t>
      </w:r>
      <w:r w:rsidRPr="00576AE9">
        <w:rPr>
          <w:b/>
        </w:rPr>
        <w:t>20:</w:t>
      </w:r>
      <w:r w:rsidRPr="00576AE9">
        <w:t xml:space="preserve"> 5197-212.</w:t>
      </w:r>
    </w:p>
    <w:p w14:paraId="4B5737BB" w14:textId="77777777" w:rsidR="00576AE9" w:rsidRPr="00576AE9" w:rsidRDefault="00576AE9" w:rsidP="00576AE9">
      <w:pPr>
        <w:pStyle w:val="EndNoteBibliography"/>
        <w:ind w:left="720" w:hanging="720"/>
      </w:pPr>
      <w:r w:rsidRPr="00576AE9">
        <w:rPr>
          <w:smallCaps/>
        </w:rPr>
        <w:t>Pochon, X. &amp; LaJeunesse, T.C.</w:t>
      </w:r>
      <w:r w:rsidRPr="00576AE9">
        <w:t xml:space="preserve"> 2021. Miliolidium n. gen, a New Symbiodiniacean Genus Whose Members Associate with Soritid Foraminifera or Are Free-Living. </w:t>
      </w:r>
      <w:r w:rsidRPr="00576AE9">
        <w:rPr>
          <w:i/>
        </w:rPr>
        <w:t>J Eukaryot Microbiol</w:t>
      </w:r>
      <w:r w:rsidRPr="00576AE9">
        <w:rPr>
          <w:b/>
        </w:rPr>
        <w:t>:</w:t>
      </w:r>
      <w:r w:rsidRPr="00576AE9">
        <w:t xml:space="preserve"> e12856.</w:t>
      </w:r>
    </w:p>
    <w:p w14:paraId="645ABE14" w14:textId="77777777" w:rsidR="00576AE9" w:rsidRPr="00576AE9" w:rsidRDefault="00576AE9" w:rsidP="00576AE9">
      <w:pPr>
        <w:pStyle w:val="EndNoteBibliography"/>
        <w:ind w:left="720" w:hanging="720"/>
      </w:pPr>
      <w:r w:rsidRPr="00576AE9">
        <w:rPr>
          <w:smallCaps/>
        </w:rPr>
        <w:t>Probert, I., Siano, R., Poirier, C., Decelle, J., Biard, T., Tuji, A., Suzuki, N. &amp; Not, F.</w:t>
      </w:r>
      <w:r w:rsidRPr="00576AE9">
        <w:t xml:space="preserve"> 2014. Brandtodinium gen. nov. and B. nutricula comb. Nov. (Dinophyceae), a dinoflagellate commonly found in symbiosis with polycystine radiolarians. </w:t>
      </w:r>
      <w:r w:rsidRPr="00576AE9">
        <w:rPr>
          <w:i/>
        </w:rPr>
        <w:t>J Phycol</w:t>
      </w:r>
      <w:r w:rsidRPr="00576AE9">
        <w:t xml:space="preserve"> </w:t>
      </w:r>
      <w:r w:rsidRPr="00576AE9">
        <w:rPr>
          <w:b/>
        </w:rPr>
        <w:t>50:</w:t>
      </w:r>
      <w:r w:rsidRPr="00576AE9">
        <w:t xml:space="preserve"> 388-99.</w:t>
      </w:r>
    </w:p>
    <w:p w14:paraId="5AC68458" w14:textId="77777777" w:rsidR="00576AE9" w:rsidRPr="00576AE9" w:rsidRDefault="00576AE9" w:rsidP="00576AE9">
      <w:pPr>
        <w:pStyle w:val="EndNoteBibliography"/>
        <w:ind w:left="720" w:hanging="720"/>
      </w:pPr>
      <w:r w:rsidRPr="00576AE9">
        <w:rPr>
          <w:smallCaps/>
        </w:rPr>
        <w:t>Prokopowich, C.D., Gregory, T.R. &amp; Crease, T.J.</w:t>
      </w:r>
      <w:r w:rsidRPr="00576AE9">
        <w:t xml:space="preserve"> 2003. The correlation between rDNA copy number and genome size in eukaryotes. </w:t>
      </w:r>
      <w:r w:rsidRPr="00576AE9">
        <w:rPr>
          <w:i/>
        </w:rPr>
        <w:t>Genome</w:t>
      </w:r>
      <w:r w:rsidRPr="00576AE9">
        <w:t xml:space="preserve"> </w:t>
      </w:r>
      <w:r w:rsidRPr="00576AE9">
        <w:rPr>
          <w:b/>
        </w:rPr>
        <w:t>46:</w:t>
      </w:r>
      <w:r w:rsidRPr="00576AE9">
        <w:t xml:space="preserve"> 48-50.</w:t>
      </w:r>
    </w:p>
    <w:p w14:paraId="0B2F8354" w14:textId="77777777" w:rsidR="00576AE9" w:rsidRPr="00576AE9" w:rsidRDefault="00576AE9" w:rsidP="00576AE9">
      <w:pPr>
        <w:pStyle w:val="EndNoteBibliography"/>
        <w:ind w:left="720" w:hanging="720"/>
      </w:pPr>
      <w:r w:rsidRPr="00576AE9">
        <w:rPr>
          <w:smallCaps/>
        </w:rPr>
        <w:t>Quigley, K.M., Warner, P.A., Bay, L.K. &amp; Willis, B.L.</w:t>
      </w:r>
      <w:r w:rsidRPr="00576AE9">
        <w:t xml:space="preserve"> 2018. Unexpected mixed-mode transmission and moderate genetic regulation of Symbiodinium communities in a brooding coral. </w:t>
      </w:r>
      <w:r w:rsidRPr="00576AE9">
        <w:rPr>
          <w:i/>
        </w:rPr>
        <w:t>Heredity (Edinb)</w:t>
      </w:r>
      <w:r w:rsidRPr="00576AE9">
        <w:t xml:space="preserve"> </w:t>
      </w:r>
      <w:r w:rsidRPr="00576AE9">
        <w:rPr>
          <w:b/>
        </w:rPr>
        <w:t>121:</w:t>
      </w:r>
      <w:r w:rsidRPr="00576AE9">
        <w:t xml:space="preserve"> 524-536.</w:t>
      </w:r>
    </w:p>
    <w:p w14:paraId="6996E8DD" w14:textId="77777777" w:rsidR="00576AE9" w:rsidRPr="00576AE9" w:rsidRDefault="00576AE9" w:rsidP="00576AE9">
      <w:pPr>
        <w:pStyle w:val="EndNoteBibliography"/>
        <w:ind w:left="720" w:hanging="720"/>
      </w:pPr>
      <w:r w:rsidRPr="00576AE9">
        <w:rPr>
          <w:smallCaps/>
        </w:rPr>
        <w:t>Rowan, R. &amp; Powers, D.</w:t>
      </w:r>
      <w:r w:rsidRPr="00576AE9">
        <w:t xml:space="preserve"> 1991. A molecular genetic classification of zooxanthellae and the evolution of animal-algal symbioses. </w:t>
      </w:r>
      <w:r w:rsidRPr="00576AE9">
        <w:rPr>
          <w:i/>
        </w:rPr>
        <w:t>Science</w:t>
      </w:r>
      <w:r w:rsidRPr="00576AE9">
        <w:t xml:space="preserve"> </w:t>
      </w:r>
      <w:r w:rsidRPr="00576AE9">
        <w:rPr>
          <w:b/>
        </w:rPr>
        <w:t>251:</w:t>
      </w:r>
      <w:r w:rsidRPr="00576AE9">
        <w:t xml:space="preserve"> 1348-1351.</w:t>
      </w:r>
    </w:p>
    <w:p w14:paraId="17DC19C5" w14:textId="77777777" w:rsidR="00576AE9" w:rsidRPr="00576AE9" w:rsidRDefault="00576AE9" w:rsidP="00576AE9">
      <w:pPr>
        <w:pStyle w:val="EndNoteBibliography"/>
        <w:ind w:left="720" w:hanging="720"/>
      </w:pPr>
      <w:r w:rsidRPr="00576AE9">
        <w:rPr>
          <w:smallCaps/>
        </w:rPr>
        <w:t>Rowan, R. &amp; Knowlton, N.</w:t>
      </w:r>
      <w:r w:rsidRPr="00576AE9">
        <w:t xml:space="preserve"> 1995. Intraspecific diversity and ecological zonation in coral-algal symbiosis. </w:t>
      </w:r>
      <w:r w:rsidRPr="00576AE9">
        <w:rPr>
          <w:i/>
        </w:rPr>
        <w:t>Proceedings of the National Academy of Sciences of the United States of America</w:t>
      </w:r>
      <w:r w:rsidRPr="00576AE9">
        <w:t xml:space="preserve"> </w:t>
      </w:r>
      <w:r w:rsidRPr="00576AE9">
        <w:rPr>
          <w:b/>
        </w:rPr>
        <w:t>92:</w:t>
      </w:r>
      <w:r w:rsidRPr="00576AE9">
        <w:t xml:space="preserve"> 2850-2853.</w:t>
      </w:r>
    </w:p>
    <w:p w14:paraId="20957CDC" w14:textId="77777777" w:rsidR="00576AE9" w:rsidRPr="00576AE9" w:rsidRDefault="00576AE9" w:rsidP="00576AE9">
      <w:pPr>
        <w:pStyle w:val="EndNoteBibliography"/>
        <w:ind w:left="720" w:hanging="720"/>
      </w:pPr>
      <w:r w:rsidRPr="00576AE9">
        <w:rPr>
          <w:smallCaps/>
        </w:rPr>
        <w:t>Saad, O.S., Lin, X., Ng, T.Y., Li, L., Ang, P. &amp; Lin, S.</w:t>
      </w:r>
      <w:r w:rsidRPr="00576AE9">
        <w:t xml:space="preserve"> 2020. Genome Size, rDNA Copy, and qPCR Assays for Symbiodiniaceae. </w:t>
      </w:r>
      <w:r w:rsidRPr="00576AE9">
        <w:rPr>
          <w:i/>
        </w:rPr>
        <w:t>Front Microbiol</w:t>
      </w:r>
      <w:r w:rsidRPr="00576AE9">
        <w:t xml:space="preserve"> </w:t>
      </w:r>
      <w:r w:rsidRPr="00576AE9">
        <w:rPr>
          <w:b/>
        </w:rPr>
        <w:t>11:</w:t>
      </w:r>
      <w:r w:rsidRPr="00576AE9">
        <w:t xml:space="preserve"> 847.</w:t>
      </w:r>
    </w:p>
    <w:p w14:paraId="0E6CD0A7" w14:textId="77777777" w:rsidR="00576AE9" w:rsidRPr="00576AE9" w:rsidRDefault="00576AE9" w:rsidP="00576AE9">
      <w:pPr>
        <w:pStyle w:val="EndNoteBibliography"/>
        <w:ind w:left="720" w:hanging="720"/>
      </w:pPr>
      <w:r w:rsidRPr="00576AE9">
        <w:rPr>
          <w:smallCaps/>
        </w:rPr>
        <w:t>Saad, O.S., Lin, X., Ng, T.Y., Li, L., Ang, P. &amp; Lin, S.</w:t>
      </w:r>
      <w:r w:rsidRPr="00576AE9">
        <w:t xml:space="preserve"> 2021. Species richness and generalists–specialists mosaicism of symbiodiniacean symbionts in corals from Hong Kong revealed by high-throughput ITS sequencing. </w:t>
      </w:r>
      <w:r w:rsidRPr="00576AE9">
        <w:rPr>
          <w:i/>
        </w:rPr>
        <w:t>Coral Reefs</w:t>
      </w:r>
      <w:r w:rsidRPr="00576AE9">
        <w:t xml:space="preserve"> </w:t>
      </w:r>
      <w:r w:rsidRPr="00576AE9">
        <w:rPr>
          <w:b/>
        </w:rPr>
        <w:t>41:</w:t>
      </w:r>
      <w:r w:rsidRPr="00576AE9">
        <w:t xml:space="preserve"> 1-12.</w:t>
      </w:r>
    </w:p>
    <w:p w14:paraId="69FAC962" w14:textId="77777777" w:rsidR="00576AE9" w:rsidRPr="00576AE9" w:rsidRDefault="00576AE9" w:rsidP="00576AE9">
      <w:pPr>
        <w:pStyle w:val="EndNoteBibliography"/>
        <w:ind w:left="720" w:hanging="720"/>
      </w:pPr>
      <w:r w:rsidRPr="00576AE9">
        <w:rPr>
          <w:smallCaps/>
        </w:rPr>
        <w:t>Sampayo, E.M., Franceschinis, L., Hoegh-Guldberg, O. &amp; Dove, S.</w:t>
      </w:r>
      <w:r w:rsidRPr="00576AE9">
        <w:t xml:space="preserve"> 2007. Niche partitioning of closely related symbiotic dinoflagellates. </w:t>
      </w:r>
      <w:r w:rsidRPr="00576AE9">
        <w:rPr>
          <w:i/>
        </w:rPr>
        <w:t>Mol Ecol</w:t>
      </w:r>
      <w:r w:rsidRPr="00576AE9">
        <w:t xml:space="preserve"> </w:t>
      </w:r>
      <w:r w:rsidRPr="00576AE9">
        <w:rPr>
          <w:b/>
        </w:rPr>
        <w:t>16:</w:t>
      </w:r>
      <w:r w:rsidRPr="00576AE9">
        <w:t xml:space="preserve"> 3721-33.</w:t>
      </w:r>
    </w:p>
    <w:p w14:paraId="633937BD" w14:textId="77777777" w:rsidR="00576AE9" w:rsidRPr="00576AE9" w:rsidRDefault="00576AE9" w:rsidP="00576AE9">
      <w:pPr>
        <w:pStyle w:val="EndNoteBibliography"/>
        <w:ind w:left="720" w:hanging="720"/>
      </w:pPr>
      <w:r w:rsidRPr="00576AE9">
        <w:rPr>
          <w:smallCaps/>
        </w:rPr>
        <w:t>Sampayo, E.M., Dove, S. &amp; LaJeunesse, T.C.</w:t>
      </w:r>
      <w:r w:rsidRPr="00576AE9">
        <w:t xml:space="preserve"> 2009. Cohesive molecular genetic data delineate species diversity in the dinoflagellate genus Symbiodinium. </w:t>
      </w:r>
      <w:r w:rsidRPr="00576AE9">
        <w:rPr>
          <w:i/>
        </w:rPr>
        <w:t>Mol Ecol</w:t>
      </w:r>
      <w:r w:rsidRPr="00576AE9">
        <w:t xml:space="preserve"> </w:t>
      </w:r>
      <w:r w:rsidRPr="00576AE9">
        <w:rPr>
          <w:b/>
        </w:rPr>
        <w:t>18:</w:t>
      </w:r>
      <w:r w:rsidRPr="00576AE9">
        <w:t xml:space="preserve"> 500-19.</w:t>
      </w:r>
    </w:p>
    <w:p w14:paraId="0EEE170F" w14:textId="77777777" w:rsidR="00576AE9" w:rsidRPr="00576AE9" w:rsidRDefault="00576AE9" w:rsidP="00576AE9">
      <w:pPr>
        <w:pStyle w:val="EndNoteBibliography"/>
        <w:ind w:left="720" w:hanging="720"/>
      </w:pPr>
      <w:r w:rsidRPr="00576AE9">
        <w:rPr>
          <w:smallCaps/>
        </w:rPr>
        <w:t>Schloss, P.D., Westcott, S.L., Ryabin, T., Hall, J.R., Hartmann, M., Hollister, E.B., Lesniewski, R.A., Oakley, B.B., Parks, D.H., Robinson, C.J., Sahl, J.W., Stres, B., Thallinger, G.G., Van Horn, D.J. &amp; Weber, C.F.</w:t>
      </w:r>
      <w:r w:rsidRPr="00576AE9">
        <w:t xml:space="preserve"> 2009. Introducing mothur: open-source, platform-independent, community-supported software for describing and comparing microbial communities. </w:t>
      </w:r>
      <w:r w:rsidRPr="00576AE9">
        <w:rPr>
          <w:i/>
        </w:rPr>
        <w:t>Appl Environ Microbiol</w:t>
      </w:r>
      <w:r w:rsidRPr="00576AE9">
        <w:t xml:space="preserve"> </w:t>
      </w:r>
      <w:r w:rsidRPr="00576AE9">
        <w:rPr>
          <w:b/>
        </w:rPr>
        <w:t>75:</w:t>
      </w:r>
      <w:r w:rsidRPr="00576AE9">
        <w:t xml:space="preserve"> 7537-41.</w:t>
      </w:r>
    </w:p>
    <w:p w14:paraId="1021D909" w14:textId="77777777" w:rsidR="00576AE9" w:rsidRPr="00576AE9" w:rsidRDefault="00576AE9" w:rsidP="00576AE9">
      <w:pPr>
        <w:pStyle w:val="EndNoteBibliography"/>
        <w:ind w:left="720" w:hanging="720"/>
      </w:pPr>
      <w:r w:rsidRPr="00576AE9">
        <w:rPr>
          <w:smallCaps/>
        </w:rPr>
        <w:t>Siano, R., Montresor, M., Probert, I., Not, F. &amp; de Vargas, C.</w:t>
      </w:r>
      <w:r w:rsidRPr="00576AE9">
        <w:t xml:space="preserve"> 2010. Pelagodinium gen. nov. and P. beii comb. nov., a dinoflagellate symbiont of planktonic foraminifera. </w:t>
      </w:r>
      <w:r w:rsidRPr="00576AE9">
        <w:rPr>
          <w:i/>
        </w:rPr>
        <w:t>Protist</w:t>
      </w:r>
      <w:r w:rsidRPr="00576AE9">
        <w:t xml:space="preserve"> </w:t>
      </w:r>
      <w:r w:rsidRPr="00576AE9">
        <w:rPr>
          <w:b/>
        </w:rPr>
        <w:t>161:</w:t>
      </w:r>
      <w:r w:rsidRPr="00576AE9">
        <w:t xml:space="preserve"> 385-99.</w:t>
      </w:r>
    </w:p>
    <w:p w14:paraId="2A082E32" w14:textId="77777777" w:rsidR="00576AE9" w:rsidRPr="00576AE9" w:rsidRDefault="00576AE9" w:rsidP="00576AE9">
      <w:pPr>
        <w:pStyle w:val="EndNoteBibliography"/>
        <w:ind w:left="720" w:hanging="720"/>
      </w:pPr>
      <w:r w:rsidRPr="00576AE9">
        <w:rPr>
          <w:smallCaps/>
        </w:rPr>
        <w:t>Silverstein, R.N., Correa, A.M. &amp; Baker, A.C.</w:t>
      </w:r>
      <w:r w:rsidRPr="00576AE9">
        <w:t xml:space="preserve"> 2012. Specificity is rarely absolute in coral-algal symbiosis: implications for coral response to climate change. </w:t>
      </w:r>
      <w:r w:rsidRPr="00576AE9">
        <w:rPr>
          <w:i/>
        </w:rPr>
        <w:t>Proc Biol Sci</w:t>
      </w:r>
      <w:r w:rsidRPr="00576AE9">
        <w:t xml:space="preserve"> </w:t>
      </w:r>
      <w:r w:rsidRPr="00576AE9">
        <w:rPr>
          <w:b/>
        </w:rPr>
        <w:t>279:</w:t>
      </w:r>
      <w:r w:rsidRPr="00576AE9">
        <w:t xml:space="preserve"> 2609-18.</w:t>
      </w:r>
    </w:p>
    <w:p w14:paraId="4E9BDF4F" w14:textId="77777777" w:rsidR="00576AE9" w:rsidRPr="00576AE9" w:rsidRDefault="00576AE9" w:rsidP="00576AE9">
      <w:pPr>
        <w:pStyle w:val="EndNoteBibliography"/>
        <w:ind w:left="720" w:hanging="720"/>
      </w:pPr>
      <w:r w:rsidRPr="00576AE9">
        <w:rPr>
          <w:smallCaps/>
        </w:rPr>
        <w:t>Smith, E.G., Ketchum, R.N. &amp; Burt, J.A.</w:t>
      </w:r>
      <w:r w:rsidRPr="00576AE9">
        <w:t xml:space="preserve"> 2017. Host specificity of Symbiodinium variants revealed by an ITS2 metahaplotype approach. </w:t>
      </w:r>
      <w:r w:rsidRPr="00576AE9">
        <w:rPr>
          <w:i/>
        </w:rPr>
        <w:t>ISME J</w:t>
      </w:r>
      <w:r w:rsidRPr="00576AE9">
        <w:t xml:space="preserve"> </w:t>
      </w:r>
      <w:r w:rsidRPr="00576AE9">
        <w:rPr>
          <w:b/>
        </w:rPr>
        <w:t>11:</w:t>
      </w:r>
      <w:r w:rsidRPr="00576AE9">
        <w:t xml:space="preserve"> 1500-1503.</w:t>
      </w:r>
    </w:p>
    <w:p w14:paraId="55F29CED" w14:textId="77777777" w:rsidR="00576AE9" w:rsidRPr="00576AE9" w:rsidRDefault="00576AE9" w:rsidP="00576AE9">
      <w:pPr>
        <w:pStyle w:val="EndNoteBibliography"/>
        <w:ind w:left="720" w:hanging="720"/>
      </w:pPr>
      <w:r w:rsidRPr="00576AE9">
        <w:rPr>
          <w:smallCaps/>
        </w:rPr>
        <w:t>Swofford, D.L.</w:t>
      </w:r>
      <w:r w:rsidRPr="00576AE9">
        <w:t xml:space="preserve"> 2014. PAUP* Phylogenetic Analysis Using Parsimony (*and other methods). Sinauer Associates, Sunderland, Massachusetts.</w:t>
      </w:r>
    </w:p>
    <w:p w14:paraId="20E446CA" w14:textId="77777777" w:rsidR="00576AE9" w:rsidRPr="00576AE9" w:rsidRDefault="00576AE9" w:rsidP="00576AE9">
      <w:pPr>
        <w:pStyle w:val="EndNoteBibliography"/>
        <w:ind w:left="720" w:hanging="720"/>
      </w:pPr>
      <w:r w:rsidRPr="00576AE9">
        <w:rPr>
          <w:smallCaps/>
        </w:rPr>
        <w:t>Thornhill, D.J., Lajeunesse, T.C. &amp; Santos, S.R.</w:t>
      </w:r>
      <w:r w:rsidRPr="00576AE9">
        <w:t xml:space="preserve"> 2007. Measuring rDNA diversity in eukaryotic microbial systems: how intragenomic variation, pseudogenes, and PCR artifacts confound biodiversity estimates. </w:t>
      </w:r>
      <w:r w:rsidRPr="00576AE9">
        <w:rPr>
          <w:i/>
        </w:rPr>
        <w:t>Molecular Ecology</w:t>
      </w:r>
      <w:r w:rsidRPr="00576AE9">
        <w:t xml:space="preserve"> </w:t>
      </w:r>
      <w:r w:rsidRPr="00576AE9">
        <w:rPr>
          <w:b/>
        </w:rPr>
        <w:t>16:</w:t>
      </w:r>
      <w:r w:rsidRPr="00576AE9">
        <w:t xml:space="preserve"> 5326-40.</w:t>
      </w:r>
    </w:p>
    <w:p w14:paraId="6FFE7208" w14:textId="77777777" w:rsidR="00576AE9" w:rsidRPr="00576AE9" w:rsidRDefault="00576AE9" w:rsidP="00576AE9">
      <w:pPr>
        <w:pStyle w:val="EndNoteBibliography"/>
        <w:ind w:left="720" w:hanging="720"/>
      </w:pPr>
      <w:r w:rsidRPr="00576AE9">
        <w:rPr>
          <w:smallCaps/>
        </w:rPr>
        <w:t>Thornhill, D.J., Kemp, D.W., Bruns, B.U., Fitt, W.K. &amp; Schmidt, G.W.</w:t>
      </w:r>
      <w:r w:rsidRPr="00576AE9">
        <w:t xml:space="preserve"> 2008. Correspondence between Cold Tolerance and Temperate Biogeography in a Western Atlanticsymbiodinium(Dinophyta) Lineage1. </w:t>
      </w:r>
      <w:r w:rsidRPr="00576AE9">
        <w:rPr>
          <w:i/>
        </w:rPr>
        <w:t>Journal of Phycology</w:t>
      </w:r>
      <w:r w:rsidRPr="00576AE9">
        <w:t xml:space="preserve"> </w:t>
      </w:r>
      <w:r w:rsidRPr="00576AE9">
        <w:rPr>
          <w:b/>
        </w:rPr>
        <w:t>44:</w:t>
      </w:r>
      <w:r w:rsidRPr="00576AE9">
        <w:t xml:space="preserve"> 1126-1135.</w:t>
      </w:r>
    </w:p>
    <w:p w14:paraId="781442EF" w14:textId="77777777" w:rsidR="00576AE9" w:rsidRPr="00576AE9" w:rsidRDefault="00576AE9" w:rsidP="00576AE9">
      <w:pPr>
        <w:pStyle w:val="EndNoteBibliography"/>
        <w:ind w:left="720" w:hanging="720"/>
      </w:pPr>
      <w:r w:rsidRPr="00576AE9">
        <w:rPr>
          <w:smallCaps/>
        </w:rPr>
        <w:t>Thornhill, D.J., Xiang, Y., Fitt, W.K. &amp; Santos, S.R.</w:t>
      </w:r>
      <w:r w:rsidRPr="00576AE9">
        <w:t xml:space="preserve"> 2009. Reef endemism, host specificity and temporal stability in populations of symbiotic dinoflagellates from two ecologically dominant Caribbean corals. </w:t>
      </w:r>
      <w:r w:rsidRPr="00576AE9">
        <w:rPr>
          <w:i/>
        </w:rPr>
        <w:t>PLoS One</w:t>
      </w:r>
      <w:r w:rsidRPr="00576AE9">
        <w:t xml:space="preserve"> </w:t>
      </w:r>
      <w:r w:rsidRPr="00576AE9">
        <w:rPr>
          <w:b/>
        </w:rPr>
        <w:t>4:</w:t>
      </w:r>
      <w:r w:rsidRPr="00576AE9">
        <w:t xml:space="preserve"> e6262.</w:t>
      </w:r>
    </w:p>
    <w:p w14:paraId="0C8E874C" w14:textId="77777777" w:rsidR="00576AE9" w:rsidRPr="00576AE9" w:rsidRDefault="00576AE9" w:rsidP="00576AE9">
      <w:pPr>
        <w:pStyle w:val="EndNoteBibliography"/>
        <w:ind w:left="720" w:hanging="720"/>
      </w:pPr>
      <w:r w:rsidRPr="00576AE9">
        <w:rPr>
          <w:smallCaps/>
        </w:rPr>
        <w:t>Turnham, K.E., Wham, D.C., Sampayo, E. &amp; LaJeunesse, T.C.</w:t>
      </w:r>
      <w:r w:rsidRPr="00576AE9">
        <w:t xml:space="preserve"> 2021. Mutualistic microalgae co-diversify with reef corals that acquire symbionts during egg development. </w:t>
      </w:r>
      <w:r w:rsidRPr="00576AE9">
        <w:rPr>
          <w:i/>
        </w:rPr>
        <w:t>ISME J</w:t>
      </w:r>
      <w:r w:rsidRPr="00576AE9">
        <w:t>.</w:t>
      </w:r>
    </w:p>
    <w:p w14:paraId="6B99AC6C" w14:textId="77777777" w:rsidR="00576AE9" w:rsidRPr="00576AE9" w:rsidRDefault="00576AE9" w:rsidP="00576AE9">
      <w:pPr>
        <w:pStyle w:val="EndNoteBibliography"/>
        <w:ind w:left="720" w:hanging="720"/>
      </w:pPr>
      <w:r w:rsidRPr="00576AE9">
        <w:rPr>
          <w:smallCaps/>
        </w:rPr>
        <w:t>Visram, S., Wiedenmann, J. &amp; Douglas, A.E.</w:t>
      </w:r>
      <w:r w:rsidRPr="00576AE9">
        <w:t xml:space="preserve"> 2006. Molecular diversity of symbiotic algae of the genus Symbiodinium (Zooxanthellae) in cnidarians of the Mediterranean Sea. </w:t>
      </w:r>
      <w:r w:rsidRPr="00576AE9">
        <w:rPr>
          <w:i/>
        </w:rPr>
        <w:t>Journal of the Marine Biological Association of the UK</w:t>
      </w:r>
      <w:r w:rsidRPr="00576AE9">
        <w:t xml:space="preserve"> </w:t>
      </w:r>
      <w:r w:rsidRPr="00576AE9">
        <w:rPr>
          <w:b/>
        </w:rPr>
        <w:t>86</w:t>
      </w:r>
      <w:r w:rsidRPr="00576AE9">
        <w:t>.</w:t>
      </w:r>
    </w:p>
    <w:p w14:paraId="7FA5D9E8" w14:textId="77777777" w:rsidR="00576AE9" w:rsidRPr="00576AE9" w:rsidRDefault="00576AE9" w:rsidP="00576AE9">
      <w:pPr>
        <w:pStyle w:val="EndNoteBibliography"/>
        <w:ind w:left="720" w:hanging="720"/>
      </w:pPr>
      <w:r w:rsidRPr="00576AE9">
        <w:rPr>
          <w:smallCaps/>
        </w:rPr>
        <w:t>Wham, D.C., Ning, G. &amp; LaJeunesse, T.C.</w:t>
      </w:r>
      <w:r w:rsidRPr="00576AE9">
        <w:t xml:space="preserve"> 2017. Symbiodinium glynnii sp. nov., a species of stress-tolerant symbiotic dinoflagellates from pocilloporid and montiporid corals in the Pacific Ocean. </w:t>
      </w:r>
      <w:r w:rsidRPr="00576AE9">
        <w:rPr>
          <w:i/>
        </w:rPr>
        <w:t>Phycologia</w:t>
      </w:r>
      <w:r w:rsidRPr="00576AE9">
        <w:t xml:space="preserve"> </w:t>
      </w:r>
      <w:r w:rsidRPr="00576AE9">
        <w:rPr>
          <w:b/>
        </w:rPr>
        <w:t>56:</w:t>
      </w:r>
      <w:r w:rsidRPr="00576AE9">
        <w:t xml:space="preserve"> 396-409.</w:t>
      </w:r>
    </w:p>
    <w:p w14:paraId="0573E007" w14:textId="77777777" w:rsidR="00576AE9" w:rsidRPr="00576AE9" w:rsidRDefault="00576AE9" w:rsidP="00576AE9">
      <w:pPr>
        <w:pStyle w:val="EndNoteBibliography"/>
        <w:ind w:left="720" w:hanging="720"/>
      </w:pPr>
      <w:r w:rsidRPr="00576AE9">
        <w:rPr>
          <w:smallCaps/>
        </w:rPr>
        <w:t>Zardoya, R., Costas, E., Lopez-Rodas, V., Garrido-Pertierra, A. &amp; Bautista, J.M.</w:t>
      </w:r>
      <w:r w:rsidRPr="00576AE9">
        <w:t xml:space="preserve"> 1995. Revised dinoflagellate phylogeny inferred from molecular analysis of large-subunit ribosomal RNA gene sequences. </w:t>
      </w:r>
      <w:r w:rsidRPr="00576AE9">
        <w:rPr>
          <w:i/>
        </w:rPr>
        <w:t>J Mol Evol</w:t>
      </w:r>
      <w:r w:rsidRPr="00576AE9">
        <w:t xml:space="preserve"> </w:t>
      </w:r>
      <w:r w:rsidRPr="00576AE9">
        <w:rPr>
          <w:b/>
        </w:rPr>
        <w:t>41:</w:t>
      </w:r>
      <w:r w:rsidRPr="00576AE9">
        <w:t xml:space="preserve"> 637-45.</w:t>
      </w:r>
    </w:p>
    <w:p w14:paraId="15CF3E1D" w14:textId="4E44A669" w:rsidR="008B2229" w:rsidRDefault="0000727A" w:rsidP="00D608A2">
      <w:r>
        <w:fldChar w:fldCharType="end"/>
      </w:r>
    </w:p>
    <w:sectPr w:rsidR="008B2229" w:rsidSect="000426CE">
      <w:pgSz w:w="11894" w:h="16819"/>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8ADBD" w14:textId="77777777" w:rsidR="002601F8" w:rsidRDefault="002601F8" w:rsidP="00CF6CB5">
      <w:r>
        <w:separator/>
      </w:r>
    </w:p>
  </w:endnote>
  <w:endnote w:type="continuationSeparator" w:id="0">
    <w:p w14:paraId="79A255B6" w14:textId="77777777" w:rsidR="002601F8" w:rsidRDefault="002601F8" w:rsidP="00CF6CB5">
      <w:r>
        <w:continuationSeparator/>
      </w:r>
    </w:p>
  </w:endnote>
  <w:endnote w:type="continuationNotice" w:id="1">
    <w:p w14:paraId="36E14BB6" w14:textId="77777777" w:rsidR="002601F8" w:rsidRDefault="002601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DAAAC" w14:textId="77777777" w:rsidR="004B39E3" w:rsidRDefault="004B39E3" w:rsidP="00CF6C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31ECD7A" w14:textId="77777777" w:rsidR="004B39E3" w:rsidRDefault="004B39E3" w:rsidP="00CF6C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92560" w14:textId="093ED1FA" w:rsidR="004B39E3" w:rsidRDefault="004B39E3" w:rsidP="00CF6C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0AFA">
      <w:rPr>
        <w:rStyle w:val="PageNumber"/>
        <w:noProof/>
      </w:rPr>
      <w:t>1</w:t>
    </w:r>
    <w:r>
      <w:rPr>
        <w:rStyle w:val="PageNumber"/>
      </w:rPr>
      <w:fldChar w:fldCharType="end"/>
    </w:r>
  </w:p>
  <w:p w14:paraId="68C7446E" w14:textId="77777777" w:rsidR="004B39E3" w:rsidRDefault="004B39E3" w:rsidP="00CF6C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C497B" w14:textId="77777777" w:rsidR="002601F8" w:rsidRDefault="002601F8" w:rsidP="00CF6CB5">
      <w:r>
        <w:separator/>
      </w:r>
    </w:p>
  </w:footnote>
  <w:footnote w:type="continuationSeparator" w:id="0">
    <w:p w14:paraId="4B779EB4" w14:textId="77777777" w:rsidR="002601F8" w:rsidRDefault="002601F8" w:rsidP="00CF6CB5">
      <w:r>
        <w:continuationSeparator/>
      </w:r>
    </w:p>
  </w:footnote>
  <w:footnote w:type="continuationNotice" w:id="1">
    <w:p w14:paraId="55FD0C42" w14:textId="77777777" w:rsidR="002601F8" w:rsidRDefault="002601F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72CF4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7F152DF"/>
    <w:multiLevelType w:val="hybridMultilevel"/>
    <w:tmpl w:val="E1E46DC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190996010">
    <w:abstractNumId w:val="1"/>
  </w:num>
  <w:num w:numId="2" w16cid:durableId="7145463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en-US" w:vendorID="64" w:dllVersion="0" w:nlCheck="1" w:checkStyle="0"/>
  <w:activeWritingStyle w:appName="MSWord" w:lang="it-IT" w:vendorID="64" w:dllVersion="0" w:nlCheck="1" w:checkStyle="0"/>
  <w:activeWritingStyle w:appName="MSWord" w:lang="fr-FR" w:vendorID="64" w:dllVersion="0" w:nlCheck="1" w:checkStyle="0"/>
  <w:activeWritingStyle w:appName="MSWord" w:lang="en-GB" w:vendorID="64" w:dllVersion="0" w:nlCheck="1" w:checkStyle="0"/>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colog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wser9znswsdvedxw7x2fzye00wp50205rs&quot;&gt;LaJeunesse Endnote Library-Converted&lt;record-ids&gt;&lt;item&gt;30&lt;/item&gt;&lt;item&gt;31&lt;/item&gt;&lt;item&gt;32&lt;/item&gt;&lt;item&gt;33&lt;/item&gt;&lt;item&gt;34&lt;/item&gt;&lt;item&gt;35&lt;/item&gt;&lt;item&gt;36&lt;/item&gt;&lt;item&gt;42&lt;/item&gt;&lt;item&gt;44&lt;/item&gt;&lt;item&gt;87&lt;/item&gt;&lt;item&gt;128&lt;/item&gt;&lt;item&gt;152&lt;/item&gt;&lt;item&gt;177&lt;/item&gt;&lt;item&gt;179&lt;/item&gt;&lt;item&gt;182&lt;/item&gt;&lt;item&gt;210&lt;/item&gt;&lt;item&gt;211&lt;/item&gt;&lt;item&gt;213&lt;/item&gt;&lt;item&gt;233&lt;/item&gt;&lt;item&gt;234&lt;/item&gt;&lt;item&gt;262&lt;/item&gt;&lt;item&gt;421&lt;/item&gt;&lt;item&gt;433&lt;/item&gt;&lt;item&gt;469&lt;/item&gt;&lt;item&gt;476&lt;/item&gt;&lt;item&gt;517&lt;/item&gt;&lt;item&gt;524&lt;/item&gt;&lt;item&gt;532&lt;/item&gt;&lt;item&gt;541&lt;/item&gt;&lt;item&gt;604&lt;/item&gt;&lt;item&gt;605&lt;/item&gt;&lt;item&gt;664&lt;/item&gt;&lt;item&gt;733&lt;/item&gt;&lt;item&gt;751&lt;/item&gt;&lt;item&gt;769&lt;/item&gt;&lt;item&gt;786&lt;/item&gt;&lt;item&gt;844&lt;/item&gt;&lt;item&gt;851&lt;/item&gt;&lt;item&gt;852&lt;/item&gt;&lt;item&gt;867&lt;/item&gt;&lt;item&gt;868&lt;/item&gt;&lt;item&gt;912&lt;/item&gt;&lt;item&gt;918&lt;/item&gt;&lt;item&gt;920&lt;/item&gt;&lt;item&gt;930&lt;/item&gt;&lt;item&gt;955&lt;/item&gt;&lt;item&gt;995&lt;/item&gt;&lt;item&gt;998&lt;/item&gt;&lt;item&gt;1050&lt;/item&gt;&lt;item&gt;1131&lt;/item&gt;&lt;item&gt;1132&lt;/item&gt;&lt;item&gt;1154&lt;/item&gt;&lt;item&gt;1168&lt;/item&gt;&lt;item&gt;1257&lt;/item&gt;&lt;item&gt;1259&lt;/item&gt;&lt;item&gt;1260&lt;/item&gt;&lt;item&gt;1261&lt;/item&gt;&lt;item&gt;1263&lt;/item&gt;&lt;item&gt;1264&lt;/item&gt;&lt;item&gt;1265&lt;/item&gt;&lt;item&gt;1271&lt;/item&gt;&lt;item&gt;1272&lt;/item&gt;&lt;item&gt;1291&lt;/item&gt;&lt;item&gt;1293&lt;/item&gt;&lt;item&gt;1296&lt;/item&gt;&lt;item&gt;1320&lt;/item&gt;&lt;item&gt;1321&lt;/item&gt;&lt;item&gt;1343&lt;/item&gt;&lt;item&gt;1344&lt;/item&gt;&lt;item&gt;1345&lt;/item&gt;&lt;item&gt;1347&lt;/item&gt;&lt;item&gt;1380&lt;/item&gt;&lt;/record-ids&gt;&lt;/item&gt;&lt;/Libraries&gt;"/>
  </w:docVars>
  <w:rsids>
    <w:rsidRoot w:val="005E2CF4"/>
    <w:rsid w:val="00001BD4"/>
    <w:rsid w:val="00002538"/>
    <w:rsid w:val="00002DAF"/>
    <w:rsid w:val="00004A8E"/>
    <w:rsid w:val="00004F3A"/>
    <w:rsid w:val="00005D71"/>
    <w:rsid w:val="0000727A"/>
    <w:rsid w:val="00007D36"/>
    <w:rsid w:val="00011E89"/>
    <w:rsid w:val="000154E7"/>
    <w:rsid w:val="00015536"/>
    <w:rsid w:val="00015C22"/>
    <w:rsid w:val="000204AA"/>
    <w:rsid w:val="00020F09"/>
    <w:rsid w:val="00021464"/>
    <w:rsid w:val="0002183C"/>
    <w:rsid w:val="0002226F"/>
    <w:rsid w:val="00022578"/>
    <w:rsid w:val="00022C97"/>
    <w:rsid w:val="00024B8C"/>
    <w:rsid w:val="00024D70"/>
    <w:rsid w:val="00024F2E"/>
    <w:rsid w:val="00024FA6"/>
    <w:rsid w:val="00027F3C"/>
    <w:rsid w:val="000307FF"/>
    <w:rsid w:val="00031500"/>
    <w:rsid w:val="00031818"/>
    <w:rsid w:val="00032319"/>
    <w:rsid w:val="00032C82"/>
    <w:rsid w:val="00033702"/>
    <w:rsid w:val="00033AD3"/>
    <w:rsid w:val="000345D8"/>
    <w:rsid w:val="00034BAA"/>
    <w:rsid w:val="00037283"/>
    <w:rsid w:val="00037872"/>
    <w:rsid w:val="00037C3C"/>
    <w:rsid w:val="00037DF6"/>
    <w:rsid w:val="00040F13"/>
    <w:rsid w:val="0004105C"/>
    <w:rsid w:val="0004197C"/>
    <w:rsid w:val="000426CE"/>
    <w:rsid w:val="00043A70"/>
    <w:rsid w:val="000450DF"/>
    <w:rsid w:val="00045A16"/>
    <w:rsid w:val="00046F0F"/>
    <w:rsid w:val="00046FA9"/>
    <w:rsid w:val="00046FF2"/>
    <w:rsid w:val="00052DD3"/>
    <w:rsid w:val="00053A0B"/>
    <w:rsid w:val="00057062"/>
    <w:rsid w:val="000619FA"/>
    <w:rsid w:val="00061E52"/>
    <w:rsid w:val="00061ED1"/>
    <w:rsid w:val="000620E3"/>
    <w:rsid w:val="0006419F"/>
    <w:rsid w:val="000647F2"/>
    <w:rsid w:val="00064D0C"/>
    <w:rsid w:val="00066D27"/>
    <w:rsid w:val="0006750C"/>
    <w:rsid w:val="00072053"/>
    <w:rsid w:val="0007206D"/>
    <w:rsid w:val="000726CA"/>
    <w:rsid w:val="00073A4C"/>
    <w:rsid w:val="00077CBC"/>
    <w:rsid w:val="00080531"/>
    <w:rsid w:val="0008202F"/>
    <w:rsid w:val="00083411"/>
    <w:rsid w:val="00083B12"/>
    <w:rsid w:val="00084510"/>
    <w:rsid w:val="00087928"/>
    <w:rsid w:val="00091500"/>
    <w:rsid w:val="00091786"/>
    <w:rsid w:val="00092E68"/>
    <w:rsid w:val="00093910"/>
    <w:rsid w:val="00093B1D"/>
    <w:rsid w:val="000954B5"/>
    <w:rsid w:val="00096343"/>
    <w:rsid w:val="000A1384"/>
    <w:rsid w:val="000A1F34"/>
    <w:rsid w:val="000A2836"/>
    <w:rsid w:val="000A3959"/>
    <w:rsid w:val="000A5C4F"/>
    <w:rsid w:val="000A5F57"/>
    <w:rsid w:val="000B0B0A"/>
    <w:rsid w:val="000B2881"/>
    <w:rsid w:val="000B6A17"/>
    <w:rsid w:val="000B6A69"/>
    <w:rsid w:val="000C242B"/>
    <w:rsid w:val="000C42E3"/>
    <w:rsid w:val="000C476D"/>
    <w:rsid w:val="000C5791"/>
    <w:rsid w:val="000C67F4"/>
    <w:rsid w:val="000D1395"/>
    <w:rsid w:val="000D15CA"/>
    <w:rsid w:val="000D7236"/>
    <w:rsid w:val="000E08E2"/>
    <w:rsid w:val="000E0926"/>
    <w:rsid w:val="000E1524"/>
    <w:rsid w:val="000E18A1"/>
    <w:rsid w:val="000E1F4F"/>
    <w:rsid w:val="000E20CE"/>
    <w:rsid w:val="000F3507"/>
    <w:rsid w:val="000F4278"/>
    <w:rsid w:val="000F6727"/>
    <w:rsid w:val="000F6CF5"/>
    <w:rsid w:val="00100694"/>
    <w:rsid w:val="00100A4A"/>
    <w:rsid w:val="00102D3E"/>
    <w:rsid w:val="00105D74"/>
    <w:rsid w:val="00106A99"/>
    <w:rsid w:val="0011127C"/>
    <w:rsid w:val="00111914"/>
    <w:rsid w:val="001131FE"/>
    <w:rsid w:val="00113637"/>
    <w:rsid w:val="00115BFF"/>
    <w:rsid w:val="00116063"/>
    <w:rsid w:val="001160D4"/>
    <w:rsid w:val="00116727"/>
    <w:rsid w:val="0011695C"/>
    <w:rsid w:val="00116EE6"/>
    <w:rsid w:val="00117659"/>
    <w:rsid w:val="00120237"/>
    <w:rsid w:val="001206EE"/>
    <w:rsid w:val="00120AE9"/>
    <w:rsid w:val="001213A7"/>
    <w:rsid w:val="00121D52"/>
    <w:rsid w:val="00124F51"/>
    <w:rsid w:val="00125004"/>
    <w:rsid w:val="00125563"/>
    <w:rsid w:val="001258C7"/>
    <w:rsid w:val="00125CA8"/>
    <w:rsid w:val="00125FB0"/>
    <w:rsid w:val="001268B8"/>
    <w:rsid w:val="0012691C"/>
    <w:rsid w:val="00130A4B"/>
    <w:rsid w:val="00131284"/>
    <w:rsid w:val="00131962"/>
    <w:rsid w:val="001323A3"/>
    <w:rsid w:val="00132D8E"/>
    <w:rsid w:val="001342D9"/>
    <w:rsid w:val="0013529D"/>
    <w:rsid w:val="00135940"/>
    <w:rsid w:val="00136721"/>
    <w:rsid w:val="00140C30"/>
    <w:rsid w:val="0014110E"/>
    <w:rsid w:val="00142292"/>
    <w:rsid w:val="001426D5"/>
    <w:rsid w:val="00152706"/>
    <w:rsid w:val="00152C2F"/>
    <w:rsid w:val="001536CB"/>
    <w:rsid w:val="0015373B"/>
    <w:rsid w:val="00155A6F"/>
    <w:rsid w:val="001577A9"/>
    <w:rsid w:val="00160496"/>
    <w:rsid w:val="00162238"/>
    <w:rsid w:val="00164ED2"/>
    <w:rsid w:val="0016509A"/>
    <w:rsid w:val="00165ACF"/>
    <w:rsid w:val="00166123"/>
    <w:rsid w:val="00170B27"/>
    <w:rsid w:val="00171DCC"/>
    <w:rsid w:val="00172D00"/>
    <w:rsid w:val="00172DCD"/>
    <w:rsid w:val="0017305B"/>
    <w:rsid w:val="00173E56"/>
    <w:rsid w:val="0017709E"/>
    <w:rsid w:val="00177566"/>
    <w:rsid w:val="0018081C"/>
    <w:rsid w:val="00181137"/>
    <w:rsid w:val="001831F5"/>
    <w:rsid w:val="0018356F"/>
    <w:rsid w:val="001836F0"/>
    <w:rsid w:val="00183D42"/>
    <w:rsid w:val="001875A9"/>
    <w:rsid w:val="0019256B"/>
    <w:rsid w:val="001940B2"/>
    <w:rsid w:val="001945A8"/>
    <w:rsid w:val="00195268"/>
    <w:rsid w:val="00196B86"/>
    <w:rsid w:val="0019715B"/>
    <w:rsid w:val="001976EC"/>
    <w:rsid w:val="00197860"/>
    <w:rsid w:val="001A49E5"/>
    <w:rsid w:val="001B1710"/>
    <w:rsid w:val="001B2852"/>
    <w:rsid w:val="001B2AAA"/>
    <w:rsid w:val="001B4093"/>
    <w:rsid w:val="001B4158"/>
    <w:rsid w:val="001B4A36"/>
    <w:rsid w:val="001B6251"/>
    <w:rsid w:val="001C0C35"/>
    <w:rsid w:val="001C18D3"/>
    <w:rsid w:val="001C5FDE"/>
    <w:rsid w:val="001C6DA6"/>
    <w:rsid w:val="001C72FF"/>
    <w:rsid w:val="001D0D12"/>
    <w:rsid w:val="001D424D"/>
    <w:rsid w:val="001D4536"/>
    <w:rsid w:val="001E1C99"/>
    <w:rsid w:val="001E2B41"/>
    <w:rsid w:val="001E56A3"/>
    <w:rsid w:val="001E6A46"/>
    <w:rsid w:val="001E7815"/>
    <w:rsid w:val="001E7A88"/>
    <w:rsid w:val="001F04B4"/>
    <w:rsid w:val="001F0BEA"/>
    <w:rsid w:val="001F1DBA"/>
    <w:rsid w:val="001F224D"/>
    <w:rsid w:val="001F302B"/>
    <w:rsid w:val="001F3F1D"/>
    <w:rsid w:val="001F6E74"/>
    <w:rsid w:val="0020271F"/>
    <w:rsid w:val="00206218"/>
    <w:rsid w:val="002100D2"/>
    <w:rsid w:val="00210F94"/>
    <w:rsid w:val="00211244"/>
    <w:rsid w:val="0021312A"/>
    <w:rsid w:val="002145E0"/>
    <w:rsid w:val="00222083"/>
    <w:rsid w:val="00222B79"/>
    <w:rsid w:val="002233BF"/>
    <w:rsid w:val="00223DEB"/>
    <w:rsid w:val="002244CE"/>
    <w:rsid w:val="00230176"/>
    <w:rsid w:val="002310CE"/>
    <w:rsid w:val="00233AC2"/>
    <w:rsid w:val="002350D2"/>
    <w:rsid w:val="00237D73"/>
    <w:rsid w:val="00241A92"/>
    <w:rsid w:val="00241E6C"/>
    <w:rsid w:val="002424DA"/>
    <w:rsid w:val="00242DC1"/>
    <w:rsid w:val="00244273"/>
    <w:rsid w:val="00244988"/>
    <w:rsid w:val="00247550"/>
    <w:rsid w:val="00250636"/>
    <w:rsid w:val="00251834"/>
    <w:rsid w:val="002522E4"/>
    <w:rsid w:val="002531D8"/>
    <w:rsid w:val="00255DF9"/>
    <w:rsid w:val="002569A9"/>
    <w:rsid w:val="00256ECE"/>
    <w:rsid w:val="002601F8"/>
    <w:rsid w:val="00260961"/>
    <w:rsid w:val="00265905"/>
    <w:rsid w:val="00265E77"/>
    <w:rsid w:val="00266B39"/>
    <w:rsid w:val="00266F2D"/>
    <w:rsid w:val="00267B63"/>
    <w:rsid w:val="00267BAC"/>
    <w:rsid w:val="00267FD6"/>
    <w:rsid w:val="0027071E"/>
    <w:rsid w:val="0027083E"/>
    <w:rsid w:val="00271436"/>
    <w:rsid w:val="002721B6"/>
    <w:rsid w:val="00273F2C"/>
    <w:rsid w:val="00273FE2"/>
    <w:rsid w:val="00274997"/>
    <w:rsid w:val="00276BCD"/>
    <w:rsid w:val="00277E98"/>
    <w:rsid w:val="002806CA"/>
    <w:rsid w:val="002806E8"/>
    <w:rsid w:val="00280F9D"/>
    <w:rsid w:val="00281C27"/>
    <w:rsid w:val="002833A4"/>
    <w:rsid w:val="0028356A"/>
    <w:rsid w:val="00283F94"/>
    <w:rsid w:val="00285AE9"/>
    <w:rsid w:val="002868F3"/>
    <w:rsid w:val="00291463"/>
    <w:rsid w:val="00291762"/>
    <w:rsid w:val="00292DAB"/>
    <w:rsid w:val="00293FFC"/>
    <w:rsid w:val="00297EFD"/>
    <w:rsid w:val="002A0FAA"/>
    <w:rsid w:val="002A1E98"/>
    <w:rsid w:val="002A2577"/>
    <w:rsid w:val="002A339F"/>
    <w:rsid w:val="002B06BF"/>
    <w:rsid w:val="002B0DEC"/>
    <w:rsid w:val="002B1198"/>
    <w:rsid w:val="002B13C0"/>
    <w:rsid w:val="002B252F"/>
    <w:rsid w:val="002B265A"/>
    <w:rsid w:val="002B2DA2"/>
    <w:rsid w:val="002B3C88"/>
    <w:rsid w:val="002B45BF"/>
    <w:rsid w:val="002B4B21"/>
    <w:rsid w:val="002B584B"/>
    <w:rsid w:val="002B5D39"/>
    <w:rsid w:val="002C27A7"/>
    <w:rsid w:val="002C5122"/>
    <w:rsid w:val="002C5AC5"/>
    <w:rsid w:val="002D0EEF"/>
    <w:rsid w:val="002D1512"/>
    <w:rsid w:val="002D2246"/>
    <w:rsid w:val="002D2E6B"/>
    <w:rsid w:val="002D4723"/>
    <w:rsid w:val="002D61D9"/>
    <w:rsid w:val="002D6DB9"/>
    <w:rsid w:val="002E199E"/>
    <w:rsid w:val="002E5C89"/>
    <w:rsid w:val="002E6B8D"/>
    <w:rsid w:val="002E734D"/>
    <w:rsid w:val="002F3BB2"/>
    <w:rsid w:val="002F4D95"/>
    <w:rsid w:val="002F681D"/>
    <w:rsid w:val="002F6979"/>
    <w:rsid w:val="002F75F6"/>
    <w:rsid w:val="00302A29"/>
    <w:rsid w:val="003108DA"/>
    <w:rsid w:val="00312CB4"/>
    <w:rsid w:val="003137B8"/>
    <w:rsid w:val="00315017"/>
    <w:rsid w:val="00317409"/>
    <w:rsid w:val="00317A10"/>
    <w:rsid w:val="00320C7B"/>
    <w:rsid w:val="00320D23"/>
    <w:rsid w:val="0032275D"/>
    <w:rsid w:val="003228CF"/>
    <w:rsid w:val="003248DA"/>
    <w:rsid w:val="00325B4C"/>
    <w:rsid w:val="00325D55"/>
    <w:rsid w:val="00330E23"/>
    <w:rsid w:val="003322DD"/>
    <w:rsid w:val="003324FD"/>
    <w:rsid w:val="003328E6"/>
    <w:rsid w:val="00333236"/>
    <w:rsid w:val="00335915"/>
    <w:rsid w:val="00337F19"/>
    <w:rsid w:val="0034046E"/>
    <w:rsid w:val="0034101D"/>
    <w:rsid w:val="00341F9E"/>
    <w:rsid w:val="00342729"/>
    <w:rsid w:val="00343309"/>
    <w:rsid w:val="00344878"/>
    <w:rsid w:val="00345E35"/>
    <w:rsid w:val="00347AF8"/>
    <w:rsid w:val="003513AA"/>
    <w:rsid w:val="00351B7C"/>
    <w:rsid w:val="00351C8F"/>
    <w:rsid w:val="00352809"/>
    <w:rsid w:val="00352CD5"/>
    <w:rsid w:val="00353141"/>
    <w:rsid w:val="0035425B"/>
    <w:rsid w:val="0035500F"/>
    <w:rsid w:val="00356CBB"/>
    <w:rsid w:val="003573F5"/>
    <w:rsid w:val="00360F5F"/>
    <w:rsid w:val="00363DAB"/>
    <w:rsid w:val="00363DE6"/>
    <w:rsid w:val="00364A7E"/>
    <w:rsid w:val="00366E9C"/>
    <w:rsid w:val="00367A8C"/>
    <w:rsid w:val="00372AF7"/>
    <w:rsid w:val="00373C94"/>
    <w:rsid w:val="00374B3E"/>
    <w:rsid w:val="0037660B"/>
    <w:rsid w:val="00376F1A"/>
    <w:rsid w:val="003777B1"/>
    <w:rsid w:val="0038055C"/>
    <w:rsid w:val="0038063D"/>
    <w:rsid w:val="003810C8"/>
    <w:rsid w:val="0038155A"/>
    <w:rsid w:val="00382083"/>
    <w:rsid w:val="00382747"/>
    <w:rsid w:val="00383959"/>
    <w:rsid w:val="00384737"/>
    <w:rsid w:val="00384B95"/>
    <w:rsid w:val="00385966"/>
    <w:rsid w:val="003869FC"/>
    <w:rsid w:val="00390D70"/>
    <w:rsid w:val="0039160F"/>
    <w:rsid w:val="00392976"/>
    <w:rsid w:val="00393ECF"/>
    <w:rsid w:val="00395800"/>
    <w:rsid w:val="00395E72"/>
    <w:rsid w:val="00396F71"/>
    <w:rsid w:val="00397F72"/>
    <w:rsid w:val="003A08A2"/>
    <w:rsid w:val="003A08F2"/>
    <w:rsid w:val="003A1719"/>
    <w:rsid w:val="003A2CA2"/>
    <w:rsid w:val="003A3253"/>
    <w:rsid w:val="003A3913"/>
    <w:rsid w:val="003A3BB4"/>
    <w:rsid w:val="003A402E"/>
    <w:rsid w:val="003A4084"/>
    <w:rsid w:val="003A7370"/>
    <w:rsid w:val="003B03C4"/>
    <w:rsid w:val="003B0BBE"/>
    <w:rsid w:val="003B0D96"/>
    <w:rsid w:val="003B2C98"/>
    <w:rsid w:val="003B4C43"/>
    <w:rsid w:val="003B5657"/>
    <w:rsid w:val="003B5E18"/>
    <w:rsid w:val="003B6392"/>
    <w:rsid w:val="003C0337"/>
    <w:rsid w:val="003C0420"/>
    <w:rsid w:val="003C0492"/>
    <w:rsid w:val="003C227E"/>
    <w:rsid w:val="003C4409"/>
    <w:rsid w:val="003C499A"/>
    <w:rsid w:val="003C51B1"/>
    <w:rsid w:val="003C645A"/>
    <w:rsid w:val="003C7910"/>
    <w:rsid w:val="003D1E08"/>
    <w:rsid w:val="003D27A9"/>
    <w:rsid w:val="003D2889"/>
    <w:rsid w:val="003D2FF7"/>
    <w:rsid w:val="003D4C9F"/>
    <w:rsid w:val="003D62FA"/>
    <w:rsid w:val="003D66F1"/>
    <w:rsid w:val="003D6D7D"/>
    <w:rsid w:val="003D6F37"/>
    <w:rsid w:val="003D7335"/>
    <w:rsid w:val="003D7A61"/>
    <w:rsid w:val="003E04C5"/>
    <w:rsid w:val="003E118F"/>
    <w:rsid w:val="003E1D98"/>
    <w:rsid w:val="003E2926"/>
    <w:rsid w:val="003E3297"/>
    <w:rsid w:val="003E3B1E"/>
    <w:rsid w:val="003E4FC8"/>
    <w:rsid w:val="003F118C"/>
    <w:rsid w:val="003F156B"/>
    <w:rsid w:val="003F30FE"/>
    <w:rsid w:val="003F45F9"/>
    <w:rsid w:val="003F4808"/>
    <w:rsid w:val="003F4ECB"/>
    <w:rsid w:val="003F5B78"/>
    <w:rsid w:val="003F67A3"/>
    <w:rsid w:val="003F78E2"/>
    <w:rsid w:val="003F7A8E"/>
    <w:rsid w:val="00401E46"/>
    <w:rsid w:val="00402756"/>
    <w:rsid w:val="00402DE8"/>
    <w:rsid w:val="00405CD6"/>
    <w:rsid w:val="00407BD2"/>
    <w:rsid w:val="0041023B"/>
    <w:rsid w:val="00410C2A"/>
    <w:rsid w:val="004118B5"/>
    <w:rsid w:val="0041343E"/>
    <w:rsid w:val="00413865"/>
    <w:rsid w:val="00414970"/>
    <w:rsid w:val="00417400"/>
    <w:rsid w:val="00417FF5"/>
    <w:rsid w:val="0042025D"/>
    <w:rsid w:val="004202CE"/>
    <w:rsid w:val="004207A9"/>
    <w:rsid w:val="00421F65"/>
    <w:rsid w:val="00426280"/>
    <w:rsid w:val="0042658B"/>
    <w:rsid w:val="004268BD"/>
    <w:rsid w:val="00426E2D"/>
    <w:rsid w:val="004274F6"/>
    <w:rsid w:val="004302F3"/>
    <w:rsid w:val="00430490"/>
    <w:rsid w:val="00432465"/>
    <w:rsid w:val="0043480B"/>
    <w:rsid w:val="00434A5A"/>
    <w:rsid w:val="00434C59"/>
    <w:rsid w:val="00435753"/>
    <w:rsid w:val="00441001"/>
    <w:rsid w:val="00441A80"/>
    <w:rsid w:val="004421C1"/>
    <w:rsid w:val="0044230B"/>
    <w:rsid w:val="00447BFB"/>
    <w:rsid w:val="00450C81"/>
    <w:rsid w:val="0045238C"/>
    <w:rsid w:val="00452BB3"/>
    <w:rsid w:val="004564F2"/>
    <w:rsid w:val="00460D8A"/>
    <w:rsid w:val="00461D86"/>
    <w:rsid w:val="004623B2"/>
    <w:rsid w:val="0046267A"/>
    <w:rsid w:val="00464DCE"/>
    <w:rsid w:val="00465348"/>
    <w:rsid w:val="004654C1"/>
    <w:rsid w:val="00465D42"/>
    <w:rsid w:val="004666DC"/>
    <w:rsid w:val="004717D7"/>
    <w:rsid w:val="00471E4B"/>
    <w:rsid w:val="00472E16"/>
    <w:rsid w:val="00472EEF"/>
    <w:rsid w:val="0047356E"/>
    <w:rsid w:val="0048002E"/>
    <w:rsid w:val="00482944"/>
    <w:rsid w:val="004831FE"/>
    <w:rsid w:val="00483CDD"/>
    <w:rsid w:val="00484E6B"/>
    <w:rsid w:val="00485308"/>
    <w:rsid w:val="00486D45"/>
    <w:rsid w:val="0048777E"/>
    <w:rsid w:val="00487DC8"/>
    <w:rsid w:val="004909E7"/>
    <w:rsid w:val="0049226F"/>
    <w:rsid w:val="004929DD"/>
    <w:rsid w:val="00493BD0"/>
    <w:rsid w:val="00497EDA"/>
    <w:rsid w:val="004A0522"/>
    <w:rsid w:val="004A3CFE"/>
    <w:rsid w:val="004A4694"/>
    <w:rsid w:val="004B019A"/>
    <w:rsid w:val="004B274D"/>
    <w:rsid w:val="004B2BCA"/>
    <w:rsid w:val="004B39E3"/>
    <w:rsid w:val="004B3B0E"/>
    <w:rsid w:val="004B3C86"/>
    <w:rsid w:val="004B4B5D"/>
    <w:rsid w:val="004B4FCE"/>
    <w:rsid w:val="004C3488"/>
    <w:rsid w:val="004C4860"/>
    <w:rsid w:val="004C5612"/>
    <w:rsid w:val="004C580A"/>
    <w:rsid w:val="004C6F75"/>
    <w:rsid w:val="004C7DAA"/>
    <w:rsid w:val="004D0EBE"/>
    <w:rsid w:val="004D18B0"/>
    <w:rsid w:val="004D38BA"/>
    <w:rsid w:val="004D6F0B"/>
    <w:rsid w:val="004D7E69"/>
    <w:rsid w:val="004E25C5"/>
    <w:rsid w:val="004F15ED"/>
    <w:rsid w:val="004F4939"/>
    <w:rsid w:val="004F58F2"/>
    <w:rsid w:val="004F5A4F"/>
    <w:rsid w:val="004F76F9"/>
    <w:rsid w:val="004F7D5E"/>
    <w:rsid w:val="0050029A"/>
    <w:rsid w:val="005021C1"/>
    <w:rsid w:val="0050288F"/>
    <w:rsid w:val="00502FFB"/>
    <w:rsid w:val="00503E7C"/>
    <w:rsid w:val="005051AF"/>
    <w:rsid w:val="005052B4"/>
    <w:rsid w:val="00505362"/>
    <w:rsid w:val="00505B7E"/>
    <w:rsid w:val="00505CD9"/>
    <w:rsid w:val="00505E28"/>
    <w:rsid w:val="00506207"/>
    <w:rsid w:val="00507185"/>
    <w:rsid w:val="005071A7"/>
    <w:rsid w:val="0050724A"/>
    <w:rsid w:val="00507736"/>
    <w:rsid w:val="00507D4A"/>
    <w:rsid w:val="00510293"/>
    <w:rsid w:val="00511279"/>
    <w:rsid w:val="00511681"/>
    <w:rsid w:val="0051225E"/>
    <w:rsid w:val="005151FF"/>
    <w:rsid w:val="00516387"/>
    <w:rsid w:val="00516426"/>
    <w:rsid w:val="00516532"/>
    <w:rsid w:val="005169CE"/>
    <w:rsid w:val="00516CA7"/>
    <w:rsid w:val="00517A14"/>
    <w:rsid w:val="0052066A"/>
    <w:rsid w:val="005252EE"/>
    <w:rsid w:val="005256B2"/>
    <w:rsid w:val="005264BB"/>
    <w:rsid w:val="00526AF9"/>
    <w:rsid w:val="00526C86"/>
    <w:rsid w:val="00526EFF"/>
    <w:rsid w:val="005307F2"/>
    <w:rsid w:val="0053131F"/>
    <w:rsid w:val="00531426"/>
    <w:rsid w:val="00533284"/>
    <w:rsid w:val="00534A80"/>
    <w:rsid w:val="005351A4"/>
    <w:rsid w:val="00535CCB"/>
    <w:rsid w:val="00535CF2"/>
    <w:rsid w:val="0053643A"/>
    <w:rsid w:val="005368E3"/>
    <w:rsid w:val="00540EA4"/>
    <w:rsid w:val="0054178A"/>
    <w:rsid w:val="0054189E"/>
    <w:rsid w:val="00541DE1"/>
    <w:rsid w:val="00542811"/>
    <w:rsid w:val="005450D0"/>
    <w:rsid w:val="0054511F"/>
    <w:rsid w:val="0054558E"/>
    <w:rsid w:val="005472C4"/>
    <w:rsid w:val="0055153B"/>
    <w:rsid w:val="00551908"/>
    <w:rsid w:val="0055307D"/>
    <w:rsid w:val="00553CA2"/>
    <w:rsid w:val="00555264"/>
    <w:rsid w:val="00555C07"/>
    <w:rsid w:val="005607D7"/>
    <w:rsid w:val="005617D1"/>
    <w:rsid w:val="00562C52"/>
    <w:rsid w:val="005674BC"/>
    <w:rsid w:val="005675C2"/>
    <w:rsid w:val="00567A55"/>
    <w:rsid w:val="00570C8E"/>
    <w:rsid w:val="00571013"/>
    <w:rsid w:val="005739A9"/>
    <w:rsid w:val="00573A49"/>
    <w:rsid w:val="00573EEC"/>
    <w:rsid w:val="00574222"/>
    <w:rsid w:val="0057425A"/>
    <w:rsid w:val="00576564"/>
    <w:rsid w:val="005767E3"/>
    <w:rsid w:val="00576AE9"/>
    <w:rsid w:val="005774D4"/>
    <w:rsid w:val="00577839"/>
    <w:rsid w:val="00577E48"/>
    <w:rsid w:val="005802F6"/>
    <w:rsid w:val="005818D6"/>
    <w:rsid w:val="00583489"/>
    <w:rsid w:val="00584078"/>
    <w:rsid w:val="00585EFB"/>
    <w:rsid w:val="00586265"/>
    <w:rsid w:val="0059047D"/>
    <w:rsid w:val="005907F4"/>
    <w:rsid w:val="005910AB"/>
    <w:rsid w:val="00592D9A"/>
    <w:rsid w:val="00592FFA"/>
    <w:rsid w:val="005942D4"/>
    <w:rsid w:val="00594A0E"/>
    <w:rsid w:val="00594B76"/>
    <w:rsid w:val="0059533C"/>
    <w:rsid w:val="00595623"/>
    <w:rsid w:val="00595745"/>
    <w:rsid w:val="005A036A"/>
    <w:rsid w:val="005A062A"/>
    <w:rsid w:val="005A1F3F"/>
    <w:rsid w:val="005A2713"/>
    <w:rsid w:val="005A477A"/>
    <w:rsid w:val="005A7391"/>
    <w:rsid w:val="005A7BB4"/>
    <w:rsid w:val="005B1956"/>
    <w:rsid w:val="005B1F23"/>
    <w:rsid w:val="005B2847"/>
    <w:rsid w:val="005B32B9"/>
    <w:rsid w:val="005B3F5A"/>
    <w:rsid w:val="005B618D"/>
    <w:rsid w:val="005B62DE"/>
    <w:rsid w:val="005C2490"/>
    <w:rsid w:val="005C2B36"/>
    <w:rsid w:val="005C43E4"/>
    <w:rsid w:val="005D0259"/>
    <w:rsid w:val="005D0A33"/>
    <w:rsid w:val="005D131B"/>
    <w:rsid w:val="005D21CF"/>
    <w:rsid w:val="005D2E26"/>
    <w:rsid w:val="005D5537"/>
    <w:rsid w:val="005D5638"/>
    <w:rsid w:val="005D699E"/>
    <w:rsid w:val="005D6BEB"/>
    <w:rsid w:val="005E0824"/>
    <w:rsid w:val="005E20B0"/>
    <w:rsid w:val="005E27C9"/>
    <w:rsid w:val="005E2AA6"/>
    <w:rsid w:val="005E2CF4"/>
    <w:rsid w:val="005E4819"/>
    <w:rsid w:val="005E52E5"/>
    <w:rsid w:val="005E5D40"/>
    <w:rsid w:val="005E695F"/>
    <w:rsid w:val="005F0A40"/>
    <w:rsid w:val="005F1893"/>
    <w:rsid w:val="005F4B1F"/>
    <w:rsid w:val="005F622D"/>
    <w:rsid w:val="005F7C88"/>
    <w:rsid w:val="00600AFA"/>
    <w:rsid w:val="00602C85"/>
    <w:rsid w:val="00603AB8"/>
    <w:rsid w:val="006043AE"/>
    <w:rsid w:val="00604B6B"/>
    <w:rsid w:val="006066D4"/>
    <w:rsid w:val="00606979"/>
    <w:rsid w:val="006149C6"/>
    <w:rsid w:val="006165F8"/>
    <w:rsid w:val="00617B2E"/>
    <w:rsid w:val="0062074D"/>
    <w:rsid w:val="006207A1"/>
    <w:rsid w:val="006217D6"/>
    <w:rsid w:val="00622708"/>
    <w:rsid w:val="006239C8"/>
    <w:rsid w:val="00623E31"/>
    <w:rsid w:val="00623F56"/>
    <w:rsid w:val="00624691"/>
    <w:rsid w:val="00624BE9"/>
    <w:rsid w:val="00625C9A"/>
    <w:rsid w:val="0062607D"/>
    <w:rsid w:val="006264DE"/>
    <w:rsid w:val="00627D45"/>
    <w:rsid w:val="00627EF5"/>
    <w:rsid w:val="00630E85"/>
    <w:rsid w:val="006317A1"/>
    <w:rsid w:val="00633124"/>
    <w:rsid w:val="00636F24"/>
    <w:rsid w:val="006376B5"/>
    <w:rsid w:val="0064076B"/>
    <w:rsid w:val="00642511"/>
    <w:rsid w:val="00642996"/>
    <w:rsid w:val="006429E0"/>
    <w:rsid w:val="006431A9"/>
    <w:rsid w:val="00643812"/>
    <w:rsid w:val="00644E3D"/>
    <w:rsid w:val="00645136"/>
    <w:rsid w:val="0064524A"/>
    <w:rsid w:val="006453D5"/>
    <w:rsid w:val="0064566A"/>
    <w:rsid w:val="00645AE2"/>
    <w:rsid w:val="006469F2"/>
    <w:rsid w:val="00651139"/>
    <w:rsid w:val="0065218D"/>
    <w:rsid w:val="00653E5D"/>
    <w:rsid w:val="0065629C"/>
    <w:rsid w:val="00660473"/>
    <w:rsid w:val="00660800"/>
    <w:rsid w:val="00660BB8"/>
    <w:rsid w:val="00660E34"/>
    <w:rsid w:val="006624B9"/>
    <w:rsid w:val="00663ED0"/>
    <w:rsid w:val="006648A6"/>
    <w:rsid w:val="00664A1F"/>
    <w:rsid w:val="00666E5F"/>
    <w:rsid w:val="0066771E"/>
    <w:rsid w:val="00672A0B"/>
    <w:rsid w:val="00674C8F"/>
    <w:rsid w:val="00675861"/>
    <w:rsid w:val="00675BB8"/>
    <w:rsid w:val="00676E5E"/>
    <w:rsid w:val="00676EBD"/>
    <w:rsid w:val="006772F7"/>
    <w:rsid w:val="00680B52"/>
    <w:rsid w:val="00683113"/>
    <w:rsid w:val="00687479"/>
    <w:rsid w:val="00687B26"/>
    <w:rsid w:val="00687D11"/>
    <w:rsid w:val="006906F1"/>
    <w:rsid w:val="00691633"/>
    <w:rsid w:val="006924F0"/>
    <w:rsid w:val="00694310"/>
    <w:rsid w:val="006A0634"/>
    <w:rsid w:val="006A2EE8"/>
    <w:rsid w:val="006A33BE"/>
    <w:rsid w:val="006A425C"/>
    <w:rsid w:val="006A5526"/>
    <w:rsid w:val="006A5CE7"/>
    <w:rsid w:val="006A7457"/>
    <w:rsid w:val="006A7E03"/>
    <w:rsid w:val="006B08D1"/>
    <w:rsid w:val="006B1B73"/>
    <w:rsid w:val="006B2845"/>
    <w:rsid w:val="006B2C66"/>
    <w:rsid w:val="006B2E65"/>
    <w:rsid w:val="006B59E3"/>
    <w:rsid w:val="006B6CA6"/>
    <w:rsid w:val="006C25C1"/>
    <w:rsid w:val="006C363C"/>
    <w:rsid w:val="006C4F7C"/>
    <w:rsid w:val="006C53D6"/>
    <w:rsid w:val="006C607E"/>
    <w:rsid w:val="006D2F95"/>
    <w:rsid w:val="006D5935"/>
    <w:rsid w:val="006D6B24"/>
    <w:rsid w:val="006D6BFA"/>
    <w:rsid w:val="006E14F0"/>
    <w:rsid w:val="006E26ED"/>
    <w:rsid w:val="006E2F6A"/>
    <w:rsid w:val="006E3090"/>
    <w:rsid w:val="006E3923"/>
    <w:rsid w:val="006E556E"/>
    <w:rsid w:val="006E66ED"/>
    <w:rsid w:val="006F16BC"/>
    <w:rsid w:val="006F3594"/>
    <w:rsid w:val="006F419D"/>
    <w:rsid w:val="006F4C59"/>
    <w:rsid w:val="006F73D0"/>
    <w:rsid w:val="00700005"/>
    <w:rsid w:val="00701622"/>
    <w:rsid w:val="007047B8"/>
    <w:rsid w:val="007101F3"/>
    <w:rsid w:val="00711D4A"/>
    <w:rsid w:val="00712368"/>
    <w:rsid w:val="007125F2"/>
    <w:rsid w:val="0071300A"/>
    <w:rsid w:val="0071481C"/>
    <w:rsid w:val="007156D9"/>
    <w:rsid w:val="00715C8D"/>
    <w:rsid w:val="00717D7A"/>
    <w:rsid w:val="0072181E"/>
    <w:rsid w:val="00721A11"/>
    <w:rsid w:val="00722FB0"/>
    <w:rsid w:val="00723B8E"/>
    <w:rsid w:val="00723ECC"/>
    <w:rsid w:val="00724350"/>
    <w:rsid w:val="00724377"/>
    <w:rsid w:val="00724DDB"/>
    <w:rsid w:val="007265D0"/>
    <w:rsid w:val="00730614"/>
    <w:rsid w:val="007319D3"/>
    <w:rsid w:val="0073335F"/>
    <w:rsid w:val="00734922"/>
    <w:rsid w:val="007370AC"/>
    <w:rsid w:val="00741BC7"/>
    <w:rsid w:val="007449D3"/>
    <w:rsid w:val="00745294"/>
    <w:rsid w:val="00747043"/>
    <w:rsid w:val="007504BA"/>
    <w:rsid w:val="007535A5"/>
    <w:rsid w:val="0075420F"/>
    <w:rsid w:val="00754CA0"/>
    <w:rsid w:val="00754FB7"/>
    <w:rsid w:val="00755A92"/>
    <w:rsid w:val="00756B62"/>
    <w:rsid w:val="0076058E"/>
    <w:rsid w:val="00760F1F"/>
    <w:rsid w:val="007644ED"/>
    <w:rsid w:val="00765D1A"/>
    <w:rsid w:val="00767B57"/>
    <w:rsid w:val="007719E9"/>
    <w:rsid w:val="00771D3D"/>
    <w:rsid w:val="0077298D"/>
    <w:rsid w:val="0077442C"/>
    <w:rsid w:val="007746C8"/>
    <w:rsid w:val="00774983"/>
    <w:rsid w:val="00777B4A"/>
    <w:rsid w:val="00780DBE"/>
    <w:rsid w:val="00782A5D"/>
    <w:rsid w:val="00785113"/>
    <w:rsid w:val="00785D68"/>
    <w:rsid w:val="00786974"/>
    <w:rsid w:val="00786B82"/>
    <w:rsid w:val="0078731E"/>
    <w:rsid w:val="00787DF1"/>
    <w:rsid w:val="00790B5B"/>
    <w:rsid w:val="00792429"/>
    <w:rsid w:val="00793437"/>
    <w:rsid w:val="00793F2F"/>
    <w:rsid w:val="00794914"/>
    <w:rsid w:val="00794B67"/>
    <w:rsid w:val="007959FF"/>
    <w:rsid w:val="00796CDC"/>
    <w:rsid w:val="00796D71"/>
    <w:rsid w:val="007A0549"/>
    <w:rsid w:val="007A0EF8"/>
    <w:rsid w:val="007A1656"/>
    <w:rsid w:val="007A1DD4"/>
    <w:rsid w:val="007A2097"/>
    <w:rsid w:val="007A4078"/>
    <w:rsid w:val="007A4F47"/>
    <w:rsid w:val="007A521B"/>
    <w:rsid w:val="007A5CEB"/>
    <w:rsid w:val="007A6248"/>
    <w:rsid w:val="007A6B34"/>
    <w:rsid w:val="007B222E"/>
    <w:rsid w:val="007B3951"/>
    <w:rsid w:val="007B6492"/>
    <w:rsid w:val="007B6B8A"/>
    <w:rsid w:val="007C0220"/>
    <w:rsid w:val="007C2426"/>
    <w:rsid w:val="007C314F"/>
    <w:rsid w:val="007C3875"/>
    <w:rsid w:val="007C3A24"/>
    <w:rsid w:val="007C45EC"/>
    <w:rsid w:val="007C6865"/>
    <w:rsid w:val="007C69F2"/>
    <w:rsid w:val="007C7B99"/>
    <w:rsid w:val="007D0084"/>
    <w:rsid w:val="007D05C0"/>
    <w:rsid w:val="007D2511"/>
    <w:rsid w:val="007D4B3E"/>
    <w:rsid w:val="007D4F0E"/>
    <w:rsid w:val="007D69F7"/>
    <w:rsid w:val="007E1C5D"/>
    <w:rsid w:val="007E38AB"/>
    <w:rsid w:val="007E3BF8"/>
    <w:rsid w:val="007E3D61"/>
    <w:rsid w:val="007E425C"/>
    <w:rsid w:val="007E5071"/>
    <w:rsid w:val="007E7E57"/>
    <w:rsid w:val="007F066F"/>
    <w:rsid w:val="007F1C89"/>
    <w:rsid w:val="007F48A9"/>
    <w:rsid w:val="007F5037"/>
    <w:rsid w:val="007F564C"/>
    <w:rsid w:val="007F783C"/>
    <w:rsid w:val="00801B8F"/>
    <w:rsid w:val="00801DFB"/>
    <w:rsid w:val="00802CEF"/>
    <w:rsid w:val="008038EF"/>
    <w:rsid w:val="00806151"/>
    <w:rsid w:val="008105B9"/>
    <w:rsid w:val="00812AD3"/>
    <w:rsid w:val="00813932"/>
    <w:rsid w:val="00814B02"/>
    <w:rsid w:val="00814E0C"/>
    <w:rsid w:val="0081585D"/>
    <w:rsid w:val="00815C2A"/>
    <w:rsid w:val="00820F98"/>
    <w:rsid w:val="00821E43"/>
    <w:rsid w:val="00821EA6"/>
    <w:rsid w:val="00824045"/>
    <w:rsid w:val="00824B59"/>
    <w:rsid w:val="00826B5B"/>
    <w:rsid w:val="0082777D"/>
    <w:rsid w:val="00827FBB"/>
    <w:rsid w:val="00830F21"/>
    <w:rsid w:val="008311E7"/>
    <w:rsid w:val="008335EE"/>
    <w:rsid w:val="00836A2B"/>
    <w:rsid w:val="0083727E"/>
    <w:rsid w:val="00843352"/>
    <w:rsid w:val="0084359D"/>
    <w:rsid w:val="00844FAC"/>
    <w:rsid w:val="00845027"/>
    <w:rsid w:val="00845643"/>
    <w:rsid w:val="00851800"/>
    <w:rsid w:val="008539F4"/>
    <w:rsid w:val="00853B75"/>
    <w:rsid w:val="00861292"/>
    <w:rsid w:val="00861797"/>
    <w:rsid w:val="00863389"/>
    <w:rsid w:val="008644BB"/>
    <w:rsid w:val="00865E2E"/>
    <w:rsid w:val="00867F50"/>
    <w:rsid w:val="00872012"/>
    <w:rsid w:val="00872273"/>
    <w:rsid w:val="0087347D"/>
    <w:rsid w:val="00873BF2"/>
    <w:rsid w:val="00873F51"/>
    <w:rsid w:val="008756E6"/>
    <w:rsid w:val="00875DBE"/>
    <w:rsid w:val="008765C3"/>
    <w:rsid w:val="00880716"/>
    <w:rsid w:val="00880D10"/>
    <w:rsid w:val="00881E37"/>
    <w:rsid w:val="0088354B"/>
    <w:rsid w:val="00883AEE"/>
    <w:rsid w:val="00884621"/>
    <w:rsid w:val="00886D52"/>
    <w:rsid w:val="00886FAC"/>
    <w:rsid w:val="008907DA"/>
    <w:rsid w:val="0089340A"/>
    <w:rsid w:val="00893B6C"/>
    <w:rsid w:val="00893D19"/>
    <w:rsid w:val="00893D8C"/>
    <w:rsid w:val="008949A0"/>
    <w:rsid w:val="008949D0"/>
    <w:rsid w:val="008969CE"/>
    <w:rsid w:val="008A21E1"/>
    <w:rsid w:val="008A27E9"/>
    <w:rsid w:val="008A3125"/>
    <w:rsid w:val="008A4FB7"/>
    <w:rsid w:val="008A598D"/>
    <w:rsid w:val="008A795B"/>
    <w:rsid w:val="008B0537"/>
    <w:rsid w:val="008B18C2"/>
    <w:rsid w:val="008B2229"/>
    <w:rsid w:val="008B223A"/>
    <w:rsid w:val="008B2D11"/>
    <w:rsid w:val="008B5490"/>
    <w:rsid w:val="008B5EB9"/>
    <w:rsid w:val="008B617D"/>
    <w:rsid w:val="008C08D5"/>
    <w:rsid w:val="008C0C89"/>
    <w:rsid w:val="008C1FB5"/>
    <w:rsid w:val="008C22A0"/>
    <w:rsid w:val="008C3841"/>
    <w:rsid w:val="008C3BBA"/>
    <w:rsid w:val="008C5FB5"/>
    <w:rsid w:val="008C7A1E"/>
    <w:rsid w:val="008D2382"/>
    <w:rsid w:val="008D2824"/>
    <w:rsid w:val="008D39D5"/>
    <w:rsid w:val="008D40CA"/>
    <w:rsid w:val="008D421D"/>
    <w:rsid w:val="008D4809"/>
    <w:rsid w:val="008D48EB"/>
    <w:rsid w:val="008D6116"/>
    <w:rsid w:val="008D611D"/>
    <w:rsid w:val="008D612A"/>
    <w:rsid w:val="008E04BE"/>
    <w:rsid w:val="008E0A1E"/>
    <w:rsid w:val="008E2CDF"/>
    <w:rsid w:val="008E3FF3"/>
    <w:rsid w:val="008E4FDF"/>
    <w:rsid w:val="008E547D"/>
    <w:rsid w:val="008E54EC"/>
    <w:rsid w:val="008E62E1"/>
    <w:rsid w:val="008E6965"/>
    <w:rsid w:val="008E7346"/>
    <w:rsid w:val="008E775F"/>
    <w:rsid w:val="008E7B57"/>
    <w:rsid w:val="008F4F01"/>
    <w:rsid w:val="008F56F9"/>
    <w:rsid w:val="008F7A00"/>
    <w:rsid w:val="008F7C11"/>
    <w:rsid w:val="00901C9D"/>
    <w:rsid w:val="00901EAA"/>
    <w:rsid w:val="009043AE"/>
    <w:rsid w:val="009044D8"/>
    <w:rsid w:val="0090572A"/>
    <w:rsid w:val="00907975"/>
    <w:rsid w:val="00907E0C"/>
    <w:rsid w:val="009135C1"/>
    <w:rsid w:val="00916DCE"/>
    <w:rsid w:val="00917999"/>
    <w:rsid w:val="00917BCB"/>
    <w:rsid w:val="00920F5F"/>
    <w:rsid w:val="00921165"/>
    <w:rsid w:val="00921631"/>
    <w:rsid w:val="009231E5"/>
    <w:rsid w:val="009235EC"/>
    <w:rsid w:val="00925BB6"/>
    <w:rsid w:val="00927338"/>
    <w:rsid w:val="00933F03"/>
    <w:rsid w:val="00934D30"/>
    <w:rsid w:val="00937C0E"/>
    <w:rsid w:val="00942545"/>
    <w:rsid w:val="00944B3D"/>
    <w:rsid w:val="00944DB5"/>
    <w:rsid w:val="009450A7"/>
    <w:rsid w:val="00945D3F"/>
    <w:rsid w:val="00945DBF"/>
    <w:rsid w:val="00946B9A"/>
    <w:rsid w:val="00952E0B"/>
    <w:rsid w:val="00953428"/>
    <w:rsid w:val="009538A6"/>
    <w:rsid w:val="00954AF7"/>
    <w:rsid w:val="00955DA8"/>
    <w:rsid w:val="00955E01"/>
    <w:rsid w:val="00957A8E"/>
    <w:rsid w:val="0096084C"/>
    <w:rsid w:val="00961D0B"/>
    <w:rsid w:val="00962B98"/>
    <w:rsid w:val="0096381B"/>
    <w:rsid w:val="00964B08"/>
    <w:rsid w:val="009656FB"/>
    <w:rsid w:val="00966C25"/>
    <w:rsid w:val="00966D78"/>
    <w:rsid w:val="009672E7"/>
    <w:rsid w:val="0096749F"/>
    <w:rsid w:val="00967A0B"/>
    <w:rsid w:val="0097006C"/>
    <w:rsid w:val="00970B20"/>
    <w:rsid w:val="00971474"/>
    <w:rsid w:val="00972598"/>
    <w:rsid w:val="00973062"/>
    <w:rsid w:val="00973919"/>
    <w:rsid w:val="00973B6A"/>
    <w:rsid w:val="009761A2"/>
    <w:rsid w:val="00976E16"/>
    <w:rsid w:val="0098293B"/>
    <w:rsid w:val="009837F1"/>
    <w:rsid w:val="00983AA9"/>
    <w:rsid w:val="009859C9"/>
    <w:rsid w:val="009867E5"/>
    <w:rsid w:val="00986CD0"/>
    <w:rsid w:val="00987CE9"/>
    <w:rsid w:val="00990A80"/>
    <w:rsid w:val="009925D6"/>
    <w:rsid w:val="0099263B"/>
    <w:rsid w:val="009A0CE8"/>
    <w:rsid w:val="009A0DE4"/>
    <w:rsid w:val="009A24AB"/>
    <w:rsid w:val="009A3543"/>
    <w:rsid w:val="009A40B7"/>
    <w:rsid w:val="009A5B2A"/>
    <w:rsid w:val="009A6F27"/>
    <w:rsid w:val="009A7D0D"/>
    <w:rsid w:val="009B2F9E"/>
    <w:rsid w:val="009B30A0"/>
    <w:rsid w:val="009B418F"/>
    <w:rsid w:val="009B4B0E"/>
    <w:rsid w:val="009B6009"/>
    <w:rsid w:val="009C0314"/>
    <w:rsid w:val="009C1C3D"/>
    <w:rsid w:val="009C36AF"/>
    <w:rsid w:val="009C4577"/>
    <w:rsid w:val="009C51A2"/>
    <w:rsid w:val="009C7ABE"/>
    <w:rsid w:val="009D0290"/>
    <w:rsid w:val="009D0475"/>
    <w:rsid w:val="009D1021"/>
    <w:rsid w:val="009D1327"/>
    <w:rsid w:val="009E00DF"/>
    <w:rsid w:val="009E14C4"/>
    <w:rsid w:val="009E2E5D"/>
    <w:rsid w:val="009E4B31"/>
    <w:rsid w:val="009E65A3"/>
    <w:rsid w:val="009E68DD"/>
    <w:rsid w:val="009E79AA"/>
    <w:rsid w:val="009F0B1A"/>
    <w:rsid w:val="009F0E3D"/>
    <w:rsid w:val="009F2225"/>
    <w:rsid w:val="009F36E4"/>
    <w:rsid w:val="009F4FC7"/>
    <w:rsid w:val="009F77B1"/>
    <w:rsid w:val="009F7F54"/>
    <w:rsid w:val="00A01645"/>
    <w:rsid w:val="00A03EFA"/>
    <w:rsid w:val="00A0536C"/>
    <w:rsid w:val="00A05C9A"/>
    <w:rsid w:val="00A061EF"/>
    <w:rsid w:val="00A063B2"/>
    <w:rsid w:val="00A1190F"/>
    <w:rsid w:val="00A11E8B"/>
    <w:rsid w:val="00A14325"/>
    <w:rsid w:val="00A1483B"/>
    <w:rsid w:val="00A2049C"/>
    <w:rsid w:val="00A2085C"/>
    <w:rsid w:val="00A21E3B"/>
    <w:rsid w:val="00A21FBD"/>
    <w:rsid w:val="00A22FB5"/>
    <w:rsid w:val="00A23A49"/>
    <w:rsid w:val="00A252BF"/>
    <w:rsid w:val="00A2678C"/>
    <w:rsid w:val="00A26882"/>
    <w:rsid w:val="00A26C65"/>
    <w:rsid w:val="00A27EEF"/>
    <w:rsid w:val="00A30D9F"/>
    <w:rsid w:val="00A30F5E"/>
    <w:rsid w:val="00A33A61"/>
    <w:rsid w:val="00A34821"/>
    <w:rsid w:val="00A34D83"/>
    <w:rsid w:val="00A351DA"/>
    <w:rsid w:val="00A36596"/>
    <w:rsid w:val="00A42443"/>
    <w:rsid w:val="00A43217"/>
    <w:rsid w:val="00A4448E"/>
    <w:rsid w:val="00A44E12"/>
    <w:rsid w:val="00A466B9"/>
    <w:rsid w:val="00A4696E"/>
    <w:rsid w:val="00A47740"/>
    <w:rsid w:val="00A505D2"/>
    <w:rsid w:val="00A544BF"/>
    <w:rsid w:val="00A55045"/>
    <w:rsid w:val="00A55E98"/>
    <w:rsid w:val="00A57A26"/>
    <w:rsid w:val="00A611D9"/>
    <w:rsid w:val="00A61995"/>
    <w:rsid w:val="00A61EDE"/>
    <w:rsid w:val="00A621B2"/>
    <w:rsid w:val="00A62702"/>
    <w:rsid w:val="00A63F24"/>
    <w:rsid w:val="00A6721A"/>
    <w:rsid w:val="00A67D49"/>
    <w:rsid w:val="00A7160E"/>
    <w:rsid w:val="00A73647"/>
    <w:rsid w:val="00A7564D"/>
    <w:rsid w:val="00A75B78"/>
    <w:rsid w:val="00A7659D"/>
    <w:rsid w:val="00A7720E"/>
    <w:rsid w:val="00A82746"/>
    <w:rsid w:val="00A8487C"/>
    <w:rsid w:val="00A84A39"/>
    <w:rsid w:val="00A940BC"/>
    <w:rsid w:val="00A9443E"/>
    <w:rsid w:val="00A96137"/>
    <w:rsid w:val="00A964FD"/>
    <w:rsid w:val="00AA0ABA"/>
    <w:rsid w:val="00AA167E"/>
    <w:rsid w:val="00AA1D1D"/>
    <w:rsid w:val="00AA5B64"/>
    <w:rsid w:val="00AA6B55"/>
    <w:rsid w:val="00AA7ACD"/>
    <w:rsid w:val="00AA7EFE"/>
    <w:rsid w:val="00AB0F8B"/>
    <w:rsid w:val="00AB1437"/>
    <w:rsid w:val="00AB15F1"/>
    <w:rsid w:val="00AB3197"/>
    <w:rsid w:val="00AB396B"/>
    <w:rsid w:val="00AB4A26"/>
    <w:rsid w:val="00AB4FFC"/>
    <w:rsid w:val="00AC068E"/>
    <w:rsid w:val="00AC1FC9"/>
    <w:rsid w:val="00AC2692"/>
    <w:rsid w:val="00AC4028"/>
    <w:rsid w:val="00AC5A14"/>
    <w:rsid w:val="00AD0585"/>
    <w:rsid w:val="00AD0ABA"/>
    <w:rsid w:val="00AD237E"/>
    <w:rsid w:val="00AD2BAF"/>
    <w:rsid w:val="00AD56D0"/>
    <w:rsid w:val="00AD7BDB"/>
    <w:rsid w:val="00AE1F5C"/>
    <w:rsid w:val="00AE2C21"/>
    <w:rsid w:val="00AE5BE4"/>
    <w:rsid w:val="00AE70A8"/>
    <w:rsid w:val="00AF0161"/>
    <w:rsid w:val="00AF0344"/>
    <w:rsid w:val="00AF0B62"/>
    <w:rsid w:val="00AF1490"/>
    <w:rsid w:val="00AF1F64"/>
    <w:rsid w:val="00AF27C3"/>
    <w:rsid w:val="00AF38F1"/>
    <w:rsid w:val="00AF3E64"/>
    <w:rsid w:val="00AF4B70"/>
    <w:rsid w:val="00AF4FFE"/>
    <w:rsid w:val="00AF6801"/>
    <w:rsid w:val="00AF700B"/>
    <w:rsid w:val="00AF7C90"/>
    <w:rsid w:val="00B02654"/>
    <w:rsid w:val="00B03F4D"/>
    <w:rsid w:val="00B05F57"/>
    <w:rsid w:val="00B0673E"/>
    <w:rsid w:val="00B10D18"/>
    <w:rsid w:val="00B123CF"/>
    <w:rsid w:val="00B131F4"/>
    <w:rsid w:val="00B13A59"/>
    <w:rsid w:val="00B13E67"/>
    <w:rsid w:val="00B14CBD"/>
    <w:rsid w:val="00B15E4C"/>
    <w:rsid w:val="00B163CB"/>
    <w:rsid w:val="00B1736C"/>
    <w:rsid w:val="00B177F7"/>
    <w:rsid w:val="00B20A32"/>
    <w:rsid w:val="00B22F2C"/>
    <w:rsid w:val="00B276E9"/>
    <w:rsid w:val="00B27A89"/>
    <w:rsid w:val="00B27D34"/>
    <w:rsid w:val="00B30C64"/>
    <w:rsid w:val="00B34283"/>
    <w:rsid w:val="00B34B31"/>
    <w:rsid w:val="00B3678C"/>
    <w:rsid w:val="00B3743E"/>
    <w:rsid w:val="00B40B4F"/>
    <w:rsid w:val="00B42498"/>
    <w:rsid w:val="00B42ECB"/>
    <w:rsid w:val="00B46203"/>
    <w:rsid w:val="00B462BB"/>
    <w:rsid w:val="00B4659A"/>
    <w:rsid w:val="00B465D8"/>
    <w:rsid w:val="00B4788D"/>
    <w:rsid w:val="00B50505"/>
    <w:rsid w:val="00B5428A"/>
    <w:rsid w:val="00B55E94"/>
    <w:rsid w:val="00B564DC"/>
    <w:rsid w:val="00B56B77"/>
    <w:rsid w:val="00B60450"/>
    <w:rsid w:val="00B60D36"/>
    <w:rsid w:val="00B61074"/>
    <w:rsid w:val="00B611AF"/>
    <w:rsid w:val="00B635C2"/>
    <w:rsid w:val="00B6392D"/>
    <w:rsid w:val="00B63AEE"/>
    <w:rsid w:val="00B64D3D"/>
    <w:rsid w:val="00B64EB1"/>
    <w:rsid w:val="00B6545F"/>
    <w:rsid w:val="00B6558D"/>
    <w:rsid w:val="00B6609B"/>
    <w:rsid w:val="00B667AA"/>
    <w:rsid w:val="00B66810"/>
    <w:rsid w:val="00B66E46"/>
    <w:rsid w:val="00B671D3"/>
    <w:rsid w:val="00B713D6"/>
    <w:rsid w:val="00B72267"/>
    <w:rsid w:val="00B75007"/>
    <w:rsid w:val="00B756CF"/>
    <w:rsid w:val="00B75822"/>
    <w:rsid w:val="00B7643D"/>
    <w:rsid w:val="00B82E40"/>
    <w:rsid w:val="00B8607A"/>
    <w:rsid w:val="00B87466"/>
    <w:rsid w:val="00B96800"/>
    <w:rsid w:val="00B96E93"/>
    <w:rsid w:val="00BA1F4C"/>
    <w:rsid w:val="00BA259A"/>
    <w:rsid w:val="00BA3BA1"/>
    <w:rsid w:val="00BA48F4"/>
    <w:rsid w:val="00BB10A8"/>
    <w:rsid w:val="00BB2E1D"/>
    <w:rsid w:val="00BB32D4"/>
    <w:rsid w:val="00BB5347"/>
    <w:rsid w:val="00BB64FD"/>
    <w:rsid w:val="00BB680A"/>
    <w:rsid w:val="00BB7D7F"/>
    <w:rsid w:val="00BC1679"/>
    <w:rsid w:val="00BC1753"/>
    <w:rsid w:val="00BC3A4D"/>
    <w:rsid w:val="00BC5379"/>
    <w:rsid w:val="00BC62F2"/>
    <w:rsid w:val="00BC746C"/>
    <w:rsid w:val="00BD5BF3"/>
    <w:rsid w:val="00BD63AF"/>
    <w:rsid w:val="00BE0A75"/>
    <w:rsid w:val="00BE0B00"/>
    <w:rsid w:val="00BE2E06"/>
    <w:rsid w:val="00BE34AC"/>
    <w:rsid w:val="00BE7F22"/>
    <w:rsid w:val="00BF0C16"/>
    <w:rsid w:val="00BF4DD5"/>
    <w:rsid w:val="00BF5731"/>
    <w:rsid w:val="00BF573B"/>
    <w:rsid w:val="00BF6757"/>
    <w:rsid w:val="00BF6ABC"/>
    <w:rsid w:val="00BF7C88"/>
    <w:rsid w:val="00C0163C"/>
    <w:rsid w:val="00C01FE9"/>
    <w:rsid w:val="00C02B1F"/>
    <w:rsid w:val="00C03F9C"/>
    <w:rsid w:val="00C04B1D"/>
    <w:rsid w:val="00C051C7"/>
    <w:rsid w:val="00C05869"/>
    <w:rsid w:val="00C07EB4"/>
    <w:rsid w:val="00C13272"/>
    <w:rsid w:val="00C13F2E"/>
    <w:rsid w:val="00C143AB"/>
    <w:rsid w:val="00C143E9"/>
    <w:rsid w:val="00C1569F"/>
    <w:rsid w:val="00C1584A"/>
    <w:rsid w:val="00C16487"/>
    <w:rsid w:val="00C17450"/>
    <w:rsid w:val="00C230C6"/>
    <w:rsid w:val="00C30ED6"/>
    <w:rsid w:val="00C3216E"/>
    <w:rsid w:val="00C32E70"/>
    <w:rsid w:val="00C37802"/>
    <w:rsid w:val="00C40B62"/>
    <w:rsid w:val="00C42917"/>
    <w:rsid w:val="00C42ED3"/>
    <w:rsid w:val="00C44D6D"/>
    <w:rsid w:val="00C46FF2"/>
    <w:rsid w:val="00C4746C"/>
    <w:rsid w:val="00C4793C"/>
    <w:rsid w:val="00C512F1"/>
    <w:rsid w:val="00C5171D"/>
    <w:rsid w:val="00C51935"/>
    <w:rsid w:val="00C51F0D"/>
    <w:rsid w:val="00C52C45"/>
    <w:rsid w:val="00C53E1C"/>
    <w:rsid w:val="00C53F6E"/>
    <w:rsid w:val="00C56340"/>
    <w:rsid w:val="00C56DA3"/>
    <w:rsid w:val="00C57E9F"/>
    <w:rsid w:val="00C6376A"/>
    <w:rsid w:val="00C642F2"/>
    <w:rsid w:val="00C64B53"/>
    <w:rsid w:val="00C660E5"/>
    <w:rsid w:val="00C66494"/>
    <w:rsid w:val="00C72518"/>
    <w:rsid w:val="00C743A0"/>
    <w:rsid w:val="00C7493E"/>
    <w:rsid w:val="00C74CD1"/>
    <w:rsid w:val="00C77218"/>
    <w:rsid w:val="00C816AB"/>
    <w:rsid w:val="00C82CBE"/>
    <w:rsid w:val="00C86802"/>
    <w:rsid w:val="00C86A40"/>
    <w:rsid w:val="00C87800"/>
    <w:rsid w:val="00C91312"/>
    <w:rsid w:val="00C9226E"/>
    <w:rsid w:val="00C9321F"/>
    <w:rsid w:val="00C93A54"/>
    <w:rsid w:val="00C95842"/>
    <w:rsid w:val="00C95B45"/>
    <w:rsid w:val="00C97732"/>
    <w:rsid w:val="00C977E6"/>
    <w:rsid w:val="00CA085F"/>
    <w:rsid w:val="00CA1D44"/>
    <w:rsid w:val="00CA1F45"/>
    <w:rsid w:val="00CA3CC7"/>
    <w:rsid w:val="00CA5171"/>
    <w:rsid w:val="00CA6896"/>
    <w:rsid w:val="00CA7AAD"/>
    <w:rsid w:val="00CA7CCE"/>
    <w:rsid w:val="00CA7DC1"/>
    <w:rsid w:val="00CB0C38"/>
    <w:rsid w:val="00CB30A4"/>
    <w:rsid w:val="00CB361F"/>
    <w:rsid w:val="00CB3B37"/>
    <w:rsid w:val="00CB3BD0"/>
    <w:rsid w:val="00CB405D"/>
    <w:rsid w:val="00CB56A4"/>
    <w:rsid w:val="00CC02F1"/>
    <w:rsid w:val="00CC0EB9"/>
    <w:rsid w:val="00CC1283"/>
    <w:rsid w:val="00CC1446"/>
    <w:rsid w:val="00CC21D6"/>
    <w:rsid w:val="00CC2501"/>
    <w:rsid w:val="00CD0C84"/>
    <w:rsid w:val="00CD0FAE"/>
    <w:rsid w:val="00CD2AD8"/>
    <w:rsid w:val="00CD59B0"/>
    <w:rsid w:val="00CD7728"/>
    <w:rsid w:val="00CD7EC8"/>
    <w:rsid w:val="00CE0063"/>
    <w:rsid w:val="00CE1AAB"/>
    <w:rsid w:val="00CE476E"/>
    <w:rsid w:val="00CE48F6"/>
    <w:rsid w:val="00CE519F"/>
    <w:rsid w:val="00CE59AD"/>
    <w:rsid w:val="00CE62A4"/>
    <w:rsid w:val="00CE70FC"/>
    <w:rsid w:val="00CF0BEA"/>
    <w:rsid w:val="00CF1A88"/>
    <w:rsid w:val="00CF2587"/>
    <w:rsid w:val="00CF2EB9"/>
    <w:rsid w:val="00CF6CB5"/>
    <w:rsid w:val="00CF7711"/>
    <w:rsid w:val="00D02CE8"/>
    <w:rsid w:val="00D04397"/>
    <w:rsid w:val="00D0447C"/>
    <w:rsid w:val="00D05243"/>
    <w:rsid w:val="00D0756F"/>
    <w:rsid w:val="00D07A8D"/>
    <w:rsid w:val="00D07FE0"/>
    <w:rsid w:val="00D10A9D"/>
    <w:rsid w:val="00D12405"/>
    <w:rsid w:val="00D13670"/>
    <w:rsid w:val="00D13C69"/>
    <w:rsid w:val="00D13E34"/>
    <w:rsid w:val="00D14D16"/>
    <w:rsid w:val="00D17A47"/>
    <w:rsid w:val="00D2130F"/>
    <w:rsid w:val="00D2164A"/>
    <w:rsid w:val="00D22E09"/>
    <w:rsid w:val="00D233A6"/>
    <w:rsid w:val="00D237A5"/>
    <w:rsid w:val="00D24414"/>
    <w:rsid w:val="00D2589E"/>
    <w:rsid w:val="00D27533"/>
    <w:rsid w:val="00D302A8"/>
    <w:rsid w:val="00D30AC8"/>
    <w:rsid w:val="00D338BE"/>
    <w:rsid w:val="00D34EC3"/>
    <w:rsid w:val="00D34FFF"/>
    <w:rsid w:val="00D3504F"/>
    <w:rsid w:val="00D35D6B"/>
    <w:rsid w:val="00D36BB3"/>
    <w:rsid w:val="00D36D21"/>
    <w:rsid w:val="00D371C4"/>
    <w:rsid w:val="00D37761"/>
    <w:rsid w:val="00D43980"/>
    <w:rsid w:val="00D4513E"/>
    <w:rsid w:val="00D45324"/>
    <w:rsid w:val="00D45DA3"/>
    <w:rsid w:val="00D46C91"/>
    <w:rsid w:val="00D479F4"/>
    <w:rsid w:val="00D47A5A"/>
    <w:rsid w:val="00D50105"/>
    <w:rsid w:val="00D51AAF"/>
    <w:rsid w:val="00D52210"/>
    <w:rsid w:val="00D553C8"/>
    <w:rsid w:val="00D56AED"/>
    <w:rsid w:val="00D608A2"/>
    <w:rsid w:val="00D609D3"/>
    <w:rsid w:val="00D636DD"/>
    <w:rsid w:val="00D64812"/>
    <w:rsid w:val="00D65018"/>
    <w:rsid w:val="00D671C1"/>
    <w:rsid w:val="00D718A9"/>
    <w:rsid w:val="00D72319"/>
    <w:rsid w:val="00D733CA"/>
    <w:rsid w:val="00D739DC"/>
    <w:rsid w:val="00D77916"/>
    <w:rsid w:val="00D77F1F"/>
    <w:rsid w:val="00D81207"/>
    <w:rsid w:val="00D8235E"/>
    <w:rsid w:val="00D83973"/>
    <w:rsid w:val="00D86493"/>
    <w:rsid w:val="00D91C0D"/>
    <w:rsid w:val="00D9250B"/>
    <w:rsid w:val="00D92FD6"/>
    <w:rsid w:val="00D9319E"/>
    <w:rsid w:val="00D93885"/>
    <w:rsid w:val="00D9502A"/>
    <w:rsid w:val="00D9769C"/>
    <w:rsid w:val="00D97FD2"/>
    <w:rsid w:val="00DA0DEC"/>
    <w:rsid w:val="00DA2249"/>
    <w:rsid w:val="00DA2A71"/>
    <w:rsid w:val="00DA3F49"/>
    <w:rsid w:val="00DA647B"/>
    <w:rsid w:val="00DA7D35"/>
    <w:rsid w:val="00DB12D7"/>
    <w:rsid w:val="00DB14E2"/>
    <w:rsid w:val="00DB259D"/>
    <w:rsid w:val="00DB41B6"/>
    <w:rsid w:val="00DB4553"/>
    <w:rsid w:val="00DB64B4"/>
    <w:rsid w:val="00DB703A"/>
    <w:rsid w:val="00DC17C7"/>
    <w:rsid w:val="00DC1EF5"/>
    <w:rsid w:val="00DC37F5"/>
    <w:rsid w:val="00DC47A7"/>
    <w:rsid w:val="00DC68A2"/>
    <w:rsid w:val="00DC6941"/>
    <w:rsid w:val="00DD0532"/>
    <w:rsid w:val="00DD115A"/>
    <w:rsid w:val="00DD20DC"/>
    <w:rsid w:val="00DD4AA6"/>
    <w:rsid w:val="00DD5695"/>
    <w:rsid w:val="00DD614D"/>
    <w:rsid w:val="00DD67C6"/>
    <w:rsid w:val="00DE1536"/>
    <w:rsid w:val="00DE188B"/>
    <w:rsid w:val="00DE58CA"/>
    <w:rsid w:val="00DE6794"/>
    <w:rsid w:val="00DE6DCF"/>
    <w:rsid w:val="00DE6E1F"/>
    <w:rsid w:val="00DE6EA5"/>
    <w:rsid w:val="00DE7FF6"/>
    <w:rsid w:val="00DF032D"/>
    <w:rsid w:val="00DF2F8C"/>
    <w:rsid w:val="00DF61AB"/>
    <w:rsid w:val="00DF6712"/>
    <w:rsid w:val="00DF7A4B"/>
    <w:rsid w:val="00E01144"/>
    <w:rsid w:val="00E011B9"/>
    <w:rsid w:val="00E013E7"/>
    <w:rsid w:val="00E03B6A"/>
    <w:rsid w:val="00E05813"/>
    <w:rsid w:val="00E05868"/>
    <w:rsid w:val="00E06751"/>
    <w:rsid w:val="00E1077A"/>
    <w:rsid w:val="00E108F8"/>
    <w:rsid w:val="00E12402"/>
    <w:rsid w:val="00E13AFE"/>
    <w:rsid w:val="00E14143"/>
    <w:rsid w:val="00E155D2"/>
    <w:rsid w:val="00E17880"/>
    <w:rsid w:val="00E2182E"/>
    <w:rsid w:val="00E22A74"/>
    <w:rsid w:val="00E24627"/>
    <w:rsid w:val="00E30E09"/>
    <w:rsid w:val="00E30E24"/>
    <w:rsid w:val="00E32311"/>
    <w:rsid w:val="00E329C6"/>
    <w:rsid w:val="00E33022"/>
    <w:rsid w:val="00E34658"/>
    <w:rsid w:val="00E34CFB"/>
    <w:rsid w:val="00E37521"/>
    <w:rsid w:val="00E40B37"/>
    <w:rsid w:val="00E430C3"/>
    <w:rsid w:val="00E43442"/>
    <w:rsid w:val="00E44582"/>
    <w:rsid w:val="00E4543B"/>
    <w:rsid w:val="00E477EB"/>
    <w:rsid w:val="00E5194C"/>
    <w:rsid w:val="00E52442"/>
    <w:rsid w:val="00E52E56"/>
    <w:rsid w:val="00E532EE"/>
    <w:rsid w:val="00E53B30"/>
    <w:rsid w:val="00E53E41"/>
    <w:rsid w:val="00E60572"/>
    <w:rsid w:val="00E61811"/>
    <w:rsid w:val="00E6256F"/>
    <w:rsid w:val="00E66297"/>
    <w:rsid w:val="00E662DC"/>
    <w:rsid w:val="00E70BBA"/>
    <w:rsid w:val="00E70F65"/>
    <w:rsid w:val="00E7115A"/>
    <w:rsid w:val="00E74557"/>
    <w:rsid w:val="00E745D8"/>
    <w:rsid w:val="00E752D2"/>
    <w:rsid w:val="00E76251"/>
    <w:rsid w:val="00E77DF0"/>
    <w:rsid w:val="00E8010C"/>
    <w:rsid w:val="00E82B57"/>
    <w:rsid w:val="00E87975"/>
    <w:rsid w:val="00E87C55"/>
    <w:rsid w:val="00E917EB"/>
    <w:rsid w:val="00E92D37"/>
    <w:rsid w:val="00E9387A"/>
    <w:rsid w:val="00E94B3E"/>
    <w:rsid w:val="00E977AB"/>
    <w:rsid w:val="00EA013F"/>
    <w:rsid w:val="00EA1166"/>
    <w:rsid w:val="00EA193E"/>
    <w:rsid w:val="00EA1D38"/>
    <w:rsid w:val="00EA2FBA"/>
    <w:rsid w:val="00EA32D6"/>
    <w:rsid w:val="00EA34E6"/>
    <w:rsid w:val="00EA4174"/>
    <w:rsid w:val="00EA5BD9"/>
    <w:rsid w:val="00EA684B"/>
    <w:rsid w:val="00EB0682"/>
    <w:rsid w:val="00EB1C91"/>
    <w:rsid w:val="00EB3EF3"/>
    <w:rsid w:val="00EB44A6"/>
    <w:rsid w:val="00EB4730"/>
    <w:rsid w:val="00EB4A3C"/>
    <w:rsid w:val="00EB5DDA"/>
    <w:rsid w:val="00EB675A"/>
    <w:rsid w:val="00EB6CD2"/>
    <w:rsid w:val="00EB6E10"/>
    <w:rsid w:val="00EC41F7"/>
    <w:rsid w:val="00EC4D08"/>
    <w:rsid w:val="00EC4E04"/>
    <w:rsid w:val="00EC5C82"/>
    <w:rsid w:val="00EC77DB"/>
    <w:rsid w:val="00ED01C6"/>
    <w:rsid w:val="00ED0526"/>
    <w:rsid w:val="00ED0AA2"/>
    <w:rsid w:val="00ED0F1B"/>
    <w:rsid w:val="00ED2757"/>
    <w:rsid w:val="00ED2CEE"/>
    <w:rsid w:val="00ED4832"/>
    <w:rsid w:val="00ED6307"/>
    <w:rsid w:val="00ED65E4"/>
    <w:rsid w:val="00EE5974"/>
    <w:rsid w:val="00EE692F"/>
    <w:rsid w:val="00EF44BF"/>
    <w:rsid w:val="00EF4FCA"/>
    <w:rsid w:val="00EF6D6B"/>
    <w:rsid w:val="00F00955"/>
    <w:rsid w:val="00F00DD6"/>
    <w:rsid w:val="00F01E7F"/>
    <w:rsid w:val="00F02BC2"/>
    <w:rsid w:val="00F032F2"/>
    <w:rsid w:val="00F04DBA"/>
    <w:rsid w:val="00F06EE6"/>
    <w:rsid w:val="00F07678"/>
    <w:rsid w:val="00F1064D"/>
    <w:rsid w:val="00F10C3D"/>
    <w:rsid w:val="00F110D7"/>
    <w:rsid w:val="00F13851"/>
    <w:rsid w:val="00F13C21"/>
    <w:rsid w:val="00F15A74"/>
    <w:rsid w:val="00F170EA"/>
    <w:rsid w:val="00F1718F"/>
    <w:rsid w:val="00F17747"/>
    <w:rsid w:val="00F208F2"/>
    <w:rsid w:val="00F2131B"/>
    <w:rsid w:val="00F2269E"/>
    <w:rsid w:val="00F23224"/>
    <w:rsid w:val="00F24467"/>
    <w:rsid w:val="00F2471A"/>
    <w:rsid w:val="00F2692D"/>
    <w:rsid w:val="00F269FC"/>
    <w:rsid w:val="00F30142"/>
    <w:rsid w:val="00F32654"/>
    <w:rsid w:val="00F32A9D"/>
    <w:rsid w:val="00F330EF"/>
    <w:rsid w:val="00F337AE"/>
    <w:rsid w:val="00F37871"/>
    <w:rsid w:val="00F41508"/>
    <w:rsid w:val="00F42CE7"/>
    <w:rsid w:val="00F43837"/>
    <w:rsid w:val="00F44900"/>
    <w:rsid w:val="00F46AC2"/>
    <w:rsid w:val="00F4787D"/>
    <w:rsid w:val="00F510FF"/>
    <w:rsid w:val="00F51C18"/>
    <w:rsid w:val="00F52C10"/>
    <w:rsid w:val="00F53081"/>
    <w:rsid w:val="00F53A49"/>
    <w:rsid w:val="00F548DF"/>
    <w:rsid w:val="00F55237"/>
    <w:rsid w:val="00F554BA"/>
    <w:rsid w:val="00F57B7E"/>
    <w:rsid w:val="00F57ED4"/>
    <w:rsid w:val="00F62845"/>
    <w:rsid w:val="00F6322D"/>
    <w:rsid w:val="00F63FB7"/>
    <w:rsid w:val="00F703E0"/>
    <w:rsid w:val="00F70469"/>
    <w:rsid w:val="00F71299"/>
    <w:rsid w:val="00F727E6"/>
    <w:rsid w:val="00F7331A"/>
    <w:rsid w:val="00F733B8"/>
    <w:rsid w:val="00F73996"/>
    <w:rsid w:val="00F73E9B"/>
    <w:rsid w:val="00F74A6E"/>
    <w:rsid w:val="00F7558F"/>
    <w:rsid w:val="00F75F76"/>
    <w:rsid w:val="00F76E5E"/>
    <w:rsid w:val="00F7783F"/>
    <w:rsid w:val="00F77D4A"/>
    <w:rsid w:val="00F801DA"/>
    <w:rsid w:val="00F81578"/>
    <w:rsid w:val="00F816C5"/>
    <w:rsid w:val="00F82B13"/>
    <w:rsid w:val="00F837DE"/>
    <w:rsid w:val="00F84F95"/>
    <w:rsid w:val="00F851DE"/>
    <w:rsid w:val="00F86797"/>
    <w:rsid w:val="00F912E4"/>
    <w:rsid w:val="00F91E91"/>
    <w:rsid w:val="00F92C33"/>
    <w:rsid w:val="00F9607C"/>
    <w:rsid w:val="00F97315"/>
    <w:rsid w:val="00FA2146"/>
    <w:rsid w:val="00FA26CF"/>
    <w:rsid w:val="00FA3B43"/>
    <w:rsid w:val="00FA3C6F"/>
    <w:rsid w:val="00FA4C54"/>
    <w:rsid w:val="00FA5D3E"/>
    <w:rsid w:val="00FB0D30"/>
    <w:rsid w:val="00FB1D70"/>
    <w:rsid w:val="00FB403F"/>
    <w:rsid w:val="00FB40F1"/>
    <w:rsid w:val="00FB5093"/>
    <w:rsid w:val="00FC0B0C"/>
    <w:rsid w:val="00FC1318"/>
    <w:rsid w:val="00FC1BF4"/>
    <w:rsid w:val="00FC1CD4"/>
    <w:rsid w:val="00FC218F"/>
    <w:rsid w:val="00FC3390"/>
    <w:rsid w:val="00FC4DD9"/>
    <w:rsid w:val="00FC6AA8"/>
    <w:rsid w:val="00FC78D4"/>
    <w:rsid w:val="00FD03D7"/>
    <w:rsid w:val="00FD066E"/>
    <w:rsid w:val="00FD1746"/>
    <w:rsid w:val="00FD27FF"/>
    <w:rsid w:val="00FD4A5A"/>
    <w:rsid w:val="00FD50D4"/>
    <w:rsid w:val="00FD5C34"/>
    <w:rsid w:val="00FD697A"/>
    <w:rsid w:val="00FD6F23"/>
    <w:rsid w:val="00FE0133"/>
    <w:rsid w:val="00FE0BA9"/>
    <w:rsid w:val="00FE149A"/>
    <w:rsid w:val="00FE2ADC"/>
    <w:rsid w:val="00FE2B26"/>
    <w:rsid w:val="00FE36C2"/>
    <w:rsid w:val="00FE5DF6"/>
    <w:rsid w:val="00FE7760"/>
    <w:rsid w:val="00FF515C"/>
    <w:rsid w:val="00FF64F2"/>
    <w:rsid w:val="00FF66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4B4B8AD"/>
  <w14:defaultImageDpi w14:val="300"/>
  <w15:docId w15:val="{6B0AB67A-02C1-4800-B612-88F141F6C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CF4"/>
    <w:rPr>
      <w:rFonts w:ascii="Times New Roman" w:eastAsia="Arial" w:hAnsi="Times New Roman" w:cs="Times New Roman"/>
      <w:lang w:eastAsia="fr-FR"/>
    </w:rPr>
  </w:style>
  <w:style w:type="paragraph" w:styleId="Heading1">
    <w:name w:val="heading 1"/>
    <w:basedOn w:val="Normal"/>
    <w:next w:val="Normal"/>
    <w:link w:val="Heading1Char"/>
    <w:rsid w:val="005E2CF4"/>
    <w:pPr>
      <w:keepNext/>
      <w:keepLines/>
      <w:spacing w:before="400" w:after="120" w:line="276" w:lineRule="auto"/>
      <w:outlineLvl w:val="0"/>
    </w:pPr>
    <w:rPr>
      <w:rFonts w:ascii="Arial" w:hAnsi="Arial" w:cs="Arial"/>
      <w:sz w:val="40"/>
      <w:szCs w:val="40"/>
      <w:lang w:val="fr"/>
    </w:rPr>
  </w:style>
  <w:style w:type="paragraph" w:styleId="Heading2">
    <w:name w:val="heading 2"/>
    <w:basedOn w:val="Normal"/>
    <w:next w:val="Normal"/>
    <w:link w:val="Heading2Char"/>
    <w:rsid w:val="005E2CF4"/>
    <w:pPr>
      <w:keepNext/>
      <w:keepLines/>
      <w:spacing w:before="360" w:after="120" w:line="276" w:lineRule="auto"/>
      <w:outlineLvl w:val="1"/>
    </w:pPr>
    <w:rPr>
      <w:rFonts w:ascii="Arial" w:hAnsi="Arial" w:cs="Arial"/>
      <w:sz w:val="32"/>
      <w:szCs w:val="32"/>
      <w:lang w:val="fr"/>
    </w:rPr>
  </w:style>
  <w:style w:type="paragraph" w:styleId="Heading3">
    <w:name w:val="heading 3"/>
    <w:basedOn w:val="Normal"/>
    <w:next w:val="Normal"/>
    <w:link w:val="Heading3Char"/>
    <w:rsid w:val="005E2CF4"/>
    <w:pPr>
      <w:keepNext/>
      <w:keepLines/>
      <w:spacing w:before="320" w:after="80" w:line="276" w:lineRule="auto"/>
      <w:outlineLvl w:val="2"/>
    </w:pPr>
    <w:rPr>
      <w:rFonts w:ascii="Arial" w:hAnsi="Arial" w:cs="Arial"/>
      <w:color w:val="434343"/>
      <w:sz w:val="28"/>
      <w:szCs w:val="28"/>
      <w:lang w:val="fr"/>
    </w:rPr>
  </w:style>
  <w:style w:type="paragraph" w:styleId="Heading4">
    <w:name w:val="heading 4"/>
    <w:basedOn w:val="Normal"/>
    <w:next w:val="Normal"/>
    <w:link w:val="Heading4Char"/>
    <w:rsid w:val="005E2CF4"/>
    <w:pPr>
      <w:keepNext/>
      <w:keepLines/>
      <w:spacing w:before="280" w:after="80" w:line="276" w:lineRule="auto"/>
      <w:outlineLvl w:val="3"/>
    </w:pPr>
    <w:rPr>
      <w:rFonts w:ascii="Arial" w:hAnsi="Arial" w:cs="Arial"/>
      <w:color w:val="666666"/>
      <w:lang w:val="fr"/>
    </w:rPr>
  </w:style>
  <w:style w:type="paragraph" w:styleId="Heading5">
    <w:name w:val="heading 5"/>
    <w:basedOn w:val="Normal"/>
    <w:next w:val="Normal"/>
    <w:link w:val="Heading5Char"/>
    <w:rsid w:val="005E2CF4"/>
    <w:pPr>
      <w:keepNext/>
      <w:keepLines/>
      <w:spacing w:before="240" w:after="80" w:line="276" w:lineRule="auto"/>
      <w:outlineLvl w:val="4"/>
    </w:pPr>
    <w:rPr>
      <w:rFonts w:ascii="Arial" w:hAnsi="Arial" w:cs="Arial"/>
      <w:color w:val="666666"/>
      <w:sz w:val="22"/>
      <w:szCs w:val="22"/>
      <w:lang w:val="fr"/>
    </w:rPr>
  </w:style>
  <w:style w:type="paragraph" w:styleId="Heading6">
    <w:name w:val="heading 6"/>
    <w:basedOn w:val="Normal"/>
    <w:next w:val="Normal"/>
    <w:link w:val="Heading6Char"/>
    <w:rsid w:val="005E2CF4"/>
    <w:pPr>
      <w:keepNext/>
      <w:keepLines/>
      <w:spacing w:before="240" w:after="80" w:line="276" w:lineRule="auto"/>
      <w:outlineLvl w:val="5"/>
    </w:pPr>
    <w:rPr>
      <w:rFonts w:ascii="Arial" w:hAnsi="Arial" w:cs="Arial"/>
      <w:i/>
      <w:color w:val="666666"/>
      <w:sz w:val="22"/>
      <w:szCs w:val="22"/>
      <w:lang w:val="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E2CF4"/>
    <w:rPr>
      <w:rFonts w:ascii="Arial" w:eastAsia="Arial" w:hAnsi="Arial" w:cs="Arial"/>
      <w:sz w:val="40"/>
      <w:szCs w:val="40"/>
      <w:lang w:val="fr" w:eastAsia="fr-FR"/>
    </w:rPr>
  </w:style>
  <w:style w:type="character" w:customStyle="1" w:styleId="Heading2Char">
    <w:name w:val="Heading 2 Char"/>
    <w:basedOn w:val="DefaultParagraphFont"/>
    <w:link w:val="Heading2"/>
    <w:rsid w:val="005E2CF4"/>
    <w:rPr>
      <w:rFonts w:ascii="Arial" w:eastAsia="Arial" w:hAnsi="Arial" w:cs="Arial"/>
      <w:sz w:val="32"/>
      <w:szCs w:val="32"/>
      <w:lang w:val="fr" w:eastAsia="fr-FR"/>
    </w:rPr>
  </w:style>
  <w:style w:type="character" w:customStyle="1" w:styleId="Heading3Char">
    <w:name w:val="Heading 3 Char"/>
    <w:basedOn w:val="DefaultParagraphFont"/>
    <w:link w:val="Heading3"/>
    <w:rsid w:val="005E2CF4"/>
    <w:rPr>
      <w:rFonts w:ascii="Arial" w:eastAsia="Arial" w:hAnsi="Arial" w:cs="Arial"/>
      <w:color w:val="434343"/>
      <w:sz w:val="28"/>
      <w:szCs w:val="28"/>
      <w:lang w:val="fr" w:eastAsia="fr-FR"/>
    </w:rPr>
  </w:style>
  <w:style w:type="character" w:customStyle="1" w:styleId="Heading4Char">
    <w:name w:val="Heading 4 Char"/>
    <w:basedOn w:val="DefaultParagraphFont"/>
    <w:link w:val="Heading4"/>
    <w:rsid w:val="005E2CF4"/>
    <w:rPr>
      <w:rFonts w:ascii="Arial" w:eastAsia="Arial" w:hAnsi="Arial" w:cs="Arial"/>
      <w:color w:val="666666"/>
      <w:lang w:val="fr" w:eastAsia="fr-FR"/>
    </w:rPr>
  </w:style>
  <w:style w:type="character" w:customStyle="1" w:styleId="Heading5Char">
    <w:name w:val="Heading 5 Char"/>
    <w:basedOn w:val="DefaultParagraphFont"/>
    <w:link w:val="Heading5"/>
    <w:rsid w:val="005E2CF4"/>
    <w:rPr>
      <w:rFonts w:ascii="Arial" w:eastAsia="Arial" w:hAnsi="Arial" w:cs="Arial"/>
      <w:color w:val="666666"/>
      <w:sz w:val="22"/>
      <w:szCs w:val="22"/>
      <w:lang w:val="fr" w:eastAsia="fr-FR"/>
    </w:rPr>
  </w:style>
  <w:style w:type="character" w:customStyle="1" w:styleId="Heading6Char">
    <w:name w:val="Heading 6 Char"/>
    <w:basedOn w:val="DefaultParagraphFont"/>
    <w:link w:val="Heading6"/>
    <w:rsid w:val="005E2CF4"/>
    <w:rPr>
      <w:rFonts w:ascii="Arial" w:eastAsia="Arial" w:hAnsi="Arial" w:cs="Arial"/>
      <w:i/>
      <w:color w:val="666666"/>
      <w:sz w:val="22"/>
      <w:szCs w:val="22"/>
      <w:lang w:val="fr" w:eastAsia="fr-FR"/>
    </w:rPr>
  </w:style>
  <w:style w:type="table" w:customStyle="1" w:styleId="TableNormal1">
    <w:name w:val="Table Normal1"/>
    <w:rsid w:val="005E2CF4"/>
    <w:pPr>
      <w:spacing w:line="276" w:lineRule="auto"/>
    </w:pPr>
    <w:rPr>
      <w:rFonts w:ascii="Arial" w:eastAsia="Arial" w:hAnsi="Arial" w:cs="Arial"/>
      <w:sz w:val="22"/>
      <w:szCs w:val="22"/>
      <w:lang w:val="fr" w:eastAsia="fr-FR"/>
    </w:rPr>
    <w:tblPr>
      <w:tblCellMar>
        <w:top w:w="0" w:type="dxa"/>
        <w:left w:w="0" w:type="dxa"/>
        <w:bottom w:w="0" w:type="dxa"/>
        <w:right w:w="0" w:type="dxa"/>
      </w:tblCellMar>
    </w:tblPr>
  </w:style>
  <w:style w:type="paragraph" w:styleId="Title">
    <w:name w:val="Title"/>
    <w:basedOn w:val="Normal"/>
    <w:next w:val="Normal"/>
    <w:link w:val="TitleChar"/>
    <w:rsid w:val="005E2CF4"/>
    <w:pPr>
      <w:keepNext/>
      <w:keepLines/>
      <w:spacing w:after="60" w:line="276" w:lineRule="auto"/>
    </w:pPr>
    <w:rPr>
      <w:rFonts w:ascii="Arial" w:hAnsi="Arial" w:cs="Arial"/>
      <w:sz w:val="52"/>
      <w:szCs w:val="52"/>
      <w:lang w:val="fr"/>
    </w:rPr>
  </w:style>
  <w:style w:type="character" w:customStyle="1" w:styleId="TitleChar">
    <w:name w:val="Title Char"/>
    <w:basedOn w:val="DefaultParagraphFont"/>
    <w:link w:val="Title"/>
    <w:rsid w:val="005E2CF4"/>
    <w:rPr>
      <w:rFonts w:ascii="Arial" w:eastAsia="Arial" w:hAnsi="Arial" w:cs="Arial"/>
      <w:sz w:val="52"/>
      <w:szCs w:val="52"/>
      <w:lang w:val="fr" w:eastAsia="fr-FR"/>
    </w:rPr>
  </w:style>
  <w:style w:type="paragraph" w:styleId="Subtitle">
    <w:name w:val="Subtitle"/>
    <w:basedOn w:val="Normal"/>
    <w:next w:val="Normal"/>
    <w:link w:val="SubtitleChar"/>
    <w:rsid w:val="005E2CF4"/>
    <w:pPr>
      <w:keepNext/>
      <w:keepLines/>
      <w:spacing w:after="320" w:line="276" w:lineRule="auto"/>
    </w:pPr>
    <w:rPr>
      <w:rFonts w:ascii="Arial" w:hAnsi="Arial" w:cs="Arial"/>
      <w:color w:val="666666"/>
      <w:sz w:val="30"/>
      <w:szCs w:val="30"/>
      <w:lang w:val="fr"/>
    </w:rPr>
  </w:style>
  <w:style w:type="character" w:customStyle="1" w:styleId="SubtitleChar">
    <w:name w:val="Subtitle Char"/>
    <w:basedOn w:val="DefaultParagraphFont"/>
    <w:link w:val="Subtitle"/>
    <w:rsid w:val="005E2CF4"/>
    <w:rPr>
      <w:rFonts w:ascii="Arial" w:eastAsia="Arial" w:hAnsi="Arial" w:cs="Arial"/>
      <w:color w:val="666666"/>
      <w:sz w:val="30"/>
      <w:szCs w:val="30"/>
      <w:lang w:val="fr" w:eastAsia="fr-FR"/>
    </w:rPr>
  </w:style>
  <w:style w:type="paragraph" w:styleId="BalloonText">
    <w:name w:val="Balloon Text"/>
    <w:basedOn w:val="Normal"/>
    <w:link w:val="BalloonTextChar"/>
    <w:uiPriority w:val="99"/>
    <w:semiHidden/>
    <w:unhideWhenUsed/>
    <w:rsid w:val="005E2CF4"/>
    <w:rPr>
      <w:sz w:val="18"/>
      <w:szCs w:val="18"/>
      <w:lang w:val="fr"/>
    </w:rPr>
  </w:style>
  <w:style w:type="character" w:customStyle="1" w:styleId="BalloonTextChar">
    <w:name w:val="Balloon Text Char"/>
    <w:basedOn w:val="DefaultParagraphFont"/>
    <w:link w:val="BalloonText"/>
    <w:uiPriority w:val="99"/>
    <w:semiHidden/>
    <w:rsid w:val="005E2CF4"/>
    <w:rPr>
      <w:rFonts w:ascii="Times New Roman" w:eastAsia="Arial" w:hAnsi="Times New Roman" w:cs="Times New Roman"/>
      <w:sz w:val="18"/>
      <w:szCs w:val="18"/>
      <w:lang w:val="fr" w:eastAsia="fr-FR"/>
    </w:rPr>
  </w:style>
  <w:style w:type="character" w:styleId="CommentReference">
    <w:name w:val="annotation reference"/>
    <w:basedOn w:val="DefaultParagraphFont"/>
    <w:uiPriority w:val="99"/>
    <w:semiHidden/>
    <w:unhideWhenUsed/>
    <w:rsid w:val="005E2CF4"/>
    <w:rPr>
      <w:sz w:val="16"/>
      <w:szCs w:val="16"/>
    </w:rPr>
  </w:style>
  <w:style w:type="paragraph" w:styleId="CommentText">
    <w:name w:val="annotation text"/>
    <w:basedOn w:val="Normal"/>
    <w:link w:val="CommentTextChar"/>
    <w:uiPriority w:val="99"/>
    <w:unhideWhenUsed/>
    <w:rsid w:val="005E2CF4"/>
    <w:rPr>
      <w:rFonts w:ascii="Arial" w:hAnsi="Arial" w:cs="Arial"/>
      <w:sz w:val="20"/>
      <w:szCs w:val="20"/>
      <w:lang w:val="fr"/>
    </w:rPr>
  </w:style>
  <w:style w:type="character" w:customStyle="1" w:styleId="CommentTextChar">
    <w:name w:val="Comment Text Char"/>
    <w:basedOn w:val="DefaultParagraphFont"/>
    <w:link w:val="CommentText"/>
    <w:uiPriority w:val="99"/>
    <w:rsid w:val="005E2CF4"/>
    <w:rPr>
      <w:rFonts w:ascii="Arial" w:eastAsia="Arial" w:hAnsi="Arial" w:cs="Arial"/>
      <w:sz w:val="20"/>
      <w:szCs w:val="20"/>
      <w:lang w:val="fr" w:eastAsia="fr-FR"/>
    </w:rPr>
  </w:style>
  <w:style w:type="paragraph" w:styleId="CommentSubject">
    <w:name w:val="annotation subject"/>
    <w:basedOn w:val="CommentText"/>
    <w:next w:val="CommentText"/>
    <w:link w:val="CommentSubjectChar"/>
    <w:uiPriority w:val="99"/>
    <w:semiHidden/>
    <w:unhideWhenUsed/>
    <w:rsid w:val="005E2CF4"/>
    <w:rPr>
      <w:b/>
      <w:bCs/>
    </w:rPr>
  </w:style>
  <w:style w:type="character" w:customStyle="1" w:styleId="CommentSubjectChar">
    <w:name w:val="Comment Subject Char"/>
    <w:basedOn w:val="CommentTextChar"/>
    <w:link w:val="CommentSubject"/>
    <w:uiPriority w:val="99"/>
    <w:semiHidden/>
    <w:rsid w:val="005E2CF4"/>
    <w:rPr>
      <w:rFonts w:ascii="Arial" w:eastAsia="Arial" w:hAnsi="Arial" w:cs="Arial"/>
      <w:b/>
      <w:bCs/>
      <w:sz w:val="20"/>
      <w:szCs w:val="20"/>
      <w:lang w:val="fr" w:eastAsia="fr-FR"/>
    </w:rPr>
  </w:style>
  <w:style w:type="paragraph" w:styleId="DocumentMap">
    <w:name w:val="Document Map"/>
    <w:basedOn w:val="Normal"/>
    <w:link w:val="DocumentMapChar"/>
    <w:uiPriority w:val="99"/>
    <w:semiHidden/>
    <w:unhideWhenUsed/>
    <w:rsid w:val="005E2CF4"/>
  </w:style>
  <w:style w:type="character" w:customStyle="1" w:styleId="DocumentMapChar">
    <w:name w:val="Document Map Char"/>
    <w:basedOn w:val="DefaultParagraphFont"/>
    <w:link w:val="DocumentMap"/>
    <w:uiPriority w:val="99"/>
    <w:semiHidden/>
    <w:rsid w:val="005E2CF4"/>
    <w:rPr>
      <w:rFonts w:ascii="Times New Roman" w:eastAsia="Arial" w:hAnsi="Times New Roman" w:cs="Times New Roman"/>
      <w:lang w:val="fr-FR" w:eastAsia="fr-FR"/>
    </w:rPr>
  </w:style>
  <w:style w:type="paragraph" w:styleId="Revision">
    <w:name w:val="Revision"/>
    <w:hidden/>
    <w:uiPriority w:val="99"/>
    <w:semiHidden/>
    <w:rsid w:val="005E2CF4"/>
    <w:rPr>
      <w:rFonts w:ascii="Arial" w:eastAsia="Arial" w:hAnsi="Arial" w:cs="Arial"/>
      <w:sz w:val="22"/>
      <w:szCs w:val="22"/>
      <w:lang w:val="fr" w:eastAsia="fr-FR"/>
    </w:rPr>
  </w:style>
  <w:style w:type="paragraph" w:styleId="HTMLPreformatted">
    <w:name w:val="HTML Preformatted"/>
    <w:basedOn w:val="Normal"/>
    <w:link w:val="HTMLPreformattedChar"/>
    <w:uiPriority w:val="99"/>
    <w:semiHidden/>
    <w:unhideWhenUsed/>
    <w:rsid w:val="005E2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E2CF4"/>
    <w:rPr>
      <w:rFonts w:ascii="Courier New" w:eastAsia="Arial" w:hAnsi="Courier New" w:cs="Courier New"/>
      <w:sz w:val="20"/>
      <w:szCs w:val="20"/>
      <w:lang w:val="fr-FR" w:eastAsia="fr-FR"/>
    </w:rPr>
  </w:style>
  <w:style w:type="character" w:styleId="Hyperlink">
    <w:name w:val="Hyperlink"/>
    <w:basedOn w:val="DefaultParagraphFont"/>
    <w:uiPriority w:val="99"/>
    <w:unhideWhenUsed/>
    <w:rsid w:val="005E2CF4"/>
    <w:rPr>
      <w:color w:val="0000FF" w:themeColor="hyperlink"/>
      <w:u w:val="single"/>
    </w:rPr>
  </w:style>
  <w:style w:type="character" w:styleId="Strong">
    <w:name w:val="Strong"/>
    <w:basedOn w:val="DefaultParagraphFont"/>
    <w:uiPriority w:val="22"/>
    <w:qFormat/>
    <w:rsid w:val="005E2CF4"/>
    <w:rPr>
      <w:b/>
      <w:bCs/>
    </w:rPr>
  </w:style>
  <w:style w:type="character" w:styleId="Emphasis">
    <w:name w:val="Emphasis"/>
    <w:basedOn w:val="DefaultParagraphFont"/>
    <w:uiPriority w:val="20"/>
    <w:qFormat/>
    <w:rsid w:val="005E2CF4"/>
    <w:rPr>
      <w:i/>
      <w:iCs/>
    </w:rPr>
  </w:style>
  <w:style w:type="paragraph" w:styleId="Header">
    <w:name w:val="header"/>
    <w:basedOn w:val="Normal"/>
    <w:link w:val="HeaderChar"/>
    <w:uiPriority w:val="99"/>
    <w:unhideWhenUsed/>
    <w:rsid w:val="005E2CF4"/>
    <w:pPr>
      <w:tabs>
        <w:tab w:val="center" w:pos="4536"/>
        <w:tab w:val="right" w:pos="9072"/>
      </w:tabs>
    </w:pPr>
  </w:style>
  <w:style w:type="character" w:customStyle="1" w:styleId="HeaderChar">
    <w:name w:val="Header Char"/>
    <w:basedOn w:val="DefaultParagraphFont"/>
    <w:link w:val="Header"/>
    <w:uiPriority w:val="99"/>
    <w:rsid w:val="005E2CF4"/>
    <w:rPr>
      <w:rFonts w:ascii="Times New Roman" w:eastAsia="Arial" w:hAnsi="Times New Roman" w:cs="Times New Roman"/>
      <w:lang w:val="fr-FR" w:eastAsia="fr-FR"/>
    </w:rPr>
  </w:style>
  <w:style w:type="paragraph" w:styleId="Footer">
    <w:name w:val="footer"/>
    <w:basedOn w:val="Normal"/>
    <w:link w:val="FooterChar"/>
    <w:uiPriority w:val="99"/>
    <w:unhideWhenUsed/>
    <w:rsid w:val="005E2CF4"/>
    <w:pPr>
      <w:tabs>
        <w:tab w:val="center" w:pos="4536"/>
        <w:tab w:val="right" w:pos="9072"/>
      </w:tabs>
    </w:pPr>
  </w:style>
  <w:style w:type="character" w:customStyle="1" w:styleId="FooterChar">
    <w:name w:val="Footer Char"/>
    <w:basedOn w:val="DefaultParagraphFont"/>
    <w:link w:val="Footer"/>
    <w:uiPriority w:val="99"/>
    <w:rsid w:val="005E2CF4"/>
    <w:rPr>
      <w:rFonts w:ascii="Times New Roman" w:eastAsia="Arial" w:hAnsi="Times New Roman" w:cs="Times New Roman"/>
      <w:lang w:val="fr-FR" w:eastAsia="fr-FR"/>
    </w:rPr>
  </w:style>
  <w:style w:type="table" w:styleId="TableGrid">
    <w:name w:val="Table Grid"/>
    <w:basedOn w:val="TableNormal"/>
    <w:uiPriority w:val="39"/>
    <w:rsid w:val="005E2CF4"/>
    <w:rPr>
      <w:rFonts w:ascii="Arial" w:eastAsia="Arial" w:hAnsi="Arial" w:cs="Arial"/>
      <w:sz w:val="22"/>
      <w:szCs w:val="22"/>
      <w:lang w:val="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E2CF4"/>
    <w:pPr>
      <w:spacing w:before="100" w:beforeAutospacing="1" w:after="100" w:afterAutospacing="1"/>
    </w:pPr>
    <w:rPr>
      <w:rFonts w:eastAsia="Times New Roman"/>
      <w:lang w:val="en-GB" w:eastAsia="en-GB"/>
    </w:rPr>
  </w:style>
  <w:style w:type="character" w:customStyle="1" w:styleId="Menzionenonrisolta1">
    <w:name w:val="Menzione non risolta1"/>
    <w:basedOn w:val="DefaultParagraphFont"/>
    <w:uiPriority w:val="99"/>
    <w:semiHidden/>
    <w:unhideWhenUsed/>
    <w:rsid w:val="005E2CF4"/>
    <w:rPr>
      <w:color w:val="605E5C"/>
      <w:shd w:val="clear" w:color="auto" w:fill="E1DFDD"/>
    </w:rPr>
  </w:style>
  <w:style w:type="paragraph" w:customStyle="1" w:styleId="EndNoteBibliographyTitle">
    <w:name w:val="EndNote Bibliography Title"/>
    <w:basedOn w:val="Normal"/>
    <w:link w:val="EndNoteBibliographyTitleChar"/>
    <w:rsid w:val="005E2CF4"/>
    <w:pPr>
      <w:jc w:val="center"/>
    </w:pPr>
    <w:rPr>
      <w:noProof/>
    </w:rPr>
  </w:style>
  <w:style w:type="character" w:customStyle="1" w:styleId="EndNoteBibliographyTitleChar">
    <w:name w:val="EndNote Bibliography Title Char"/>
    <w:basedOn w:val="DefaultParagraphFont"/>
    <w:link w:val="EndNoteBibliographyTitle"/>
    <w:rsid w:val="005E2CF4"/>
    <w:rPr>
      <w:rFonts w:ascii="Times New Roman" w:eastAsia="Arial" w:hAnsi="Times New Roman" w:cs="Times New Roman"/>
      <w:noProof/>
      <w:lang w:eastAsia="fr-FR"/>
    </w:rPr>
  </w:style>
  <w:style w:type="paragraph" w:customStyle="1" w:styleId="EndNoteBibliography">
    <w:name w:val="EndNote Bibliography"/>
    <w:basedOn w:val="Normal"/>
    <w:link w:val="EndNoteBibliographyChar"/>
    <w:rsid w:val="005E2CF4"/>
    <w:rPr>
      <w:noProof/>
    </w:rPr>
  </w:style>
  <w:style w:type="character" w:customStyle="1" w:styleId="EndNoteBibliographyChar">
    <w:name w:val="EndNote Bibliography Char"/>
    <w:basedOn w:val="DefaultParagraphFont"/>
    <w:link w:val="EndNoteBibliography"/>
    <w:rsid w:val="005E2CF4"/>
    <w:rPr>
      <w:rFonts w:ascii="Times New Roman" w:eastAsia="Arial" w:hAnsi="Times New Roman" w:cs="Times New Roman"/>
      <w:noProof/>
      <w:lang w:eastAsia="fr-FR"/>
    </w:rPr>
  </w:style>
  <w:style w:type="character" w:customStyle="1" w:styleId="UnresolvedMention1">
    <w:name w:val="Unresolved Mention1"/>
    <w:basedOn w:val="DefaultParagraphFont"/>
    <w:uiPriority w:val="99"/>
    <w:semiHidden/>
    <w:unhideWhenUsed/>
    <w:rsid w:val="005E2CF4"/>
    <w:rPr>
      <w:color w:val="605E5C"/>
      <w:shd w:val="clear" w:color="auto" w:fill="E1DFDD"/>
    </w:rPr>
  </w:style>
  <w:style w:type="character" w:styleId="FollowedHyperlink">
    <w:name w:val="FollowedHyperlink"/>
    <w:basedOn w:val="DefaultParagraphFont"/>
    <w:uiPriority w:val="99"/>
    <w:semiHidden/>
    <w:unhideWhenUsed/>
    <w:rsid w:val="005E2CF4"/>
    <w:rPr>
      <w:color w:val="800080" w:themeColor="followedHyperlink"/>
      <w:u w:val="single"/>
    </w:rPr>
  </w:style>
  <w:style w:type="character" w:styleId="PlaceholderText">
    <w:name w:val="Placeholder Text"/>
    <w:basedOn w:val="DefaultParagraphFont"/>
    <w:uiPriority w:val="99"/>
    <w:semiHidden/>
    <w:rsid w:val="005E2CF4"/>
    <w:rPr>
      <w:color w:val="808080"/>
    </w:rPr>
  </w:style>
  <w:style w:type="character" w:styleId="PageNumber">
    <w:name w:val="page number"/>
    <w:basedOn w:val="DefaultParagraphFont"/>
    <w:uiPriority w:val="99"/>
    <w:semiHidden/>
    <w:unhideWhenUsed/>
    <w:rsid w:val="00CF6CB5"/>
  </w:style>
  <w:style w:type="character" w:styleId="LineNumber">
    <w:name w:val="line number"/>
    <w:basedOn w:val="DefaultParagraphFont"/>
    <w:uiPriority w:val="99"/>
    <w:semiHidden/>
    <w:unhideWhenUsed/>
    <w:rsid w:val="00CF6CB5"/>
  </w:style>
  <w:style w:type="paragraph" w:styleId="BodyText">
    <w:name w:val="Body Text"/>
    <w:basedOn w:val="Normal"/>
    <w:link w:val="BodyTextChar"/>
    <w:uiPriority w:val="99"/>
    <w:semiHidden/>
    <w:unhideWhenUsed/>
    <w:rsid w:val="00FC1BF4"/>
    <w:pPr>
      <w:spacing w:after="120"/>
    </w:pPr>
  </w:style>
  <w:style w:type="character" w:customStyle="1" w:styleId="BodyTextChar">
    <w:name w:val="Body Text Char"/>
    <w:basedOn w:val="DefaultParagraphFont"/>
    <w:link w:val="BodyText"/>
    <w:uiPriority w:val="99"/>
    <w:semiHidden/>
    <w:rsid w:val="00FC1BF4"/>
    <w:rPr>
      <w:rFonts w:ascii="Times New Roman" w:eastAsia="Arial" w:hAnsi="Times New Roman" w:cs="Times New Roman"/>
      <w:lang w:val="fr-FR" w:eastAsia="fr-FR"/>
    </w:rPr>
  </w:style>
  <w:style w:type="paragraph" w:styleId="BodyTextFirstIndent">
    <w:name w:val="Body Text First Indent"/>
    <w:basedOn w:val="BodyText"/>
    <w:link w:val="BodyTextFirstIndentChar"/>
    <w:rsid w:val="00FC1BF4"/>
    <w:pPr>
      <w:suppressAutoHyphens/>
      <w:spacing w:after="140" w:line="276" w:lineRule="auto"/>
      <w:ind w:firstLine="283"/>
    </w:pPr>
  </w:style>
  <w:style w:type="character" w:customStyle="1" w:styleId="BodyTextFirstIndentChar">
    <w:name w:val="Body Text First Indent Char"/>
    <w:basedOn w:val="BodyTextChar"/>
    <w:link w:val="BodyTextFirstIndent"/>
    <w:rsid w:val="00FC1BF4"/>
    <w:rPr>
      <w:rFonts w:ascii="Times New Roman" w:eastAsia="Arial" w:hAnsi="Times New Roman" w:cs="Times New Roman"/>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248729">
      <w:bodyDiv w:val="1"/>
      <w:marLeft w:val="0"/>
      <w:marRight w:val="0"/>
      <w:marTop w:val="0"/>
      <w:marBottom w:val="0"/>
      <w:divBdr>
        <w:top w:val="none" w:sz="0" w:space="0" w:color="auto"/>
        <w:left w:val="none" w:sz="0" w:space="0" w:color="auto"/>
        <w:bottom w:val="none" w:sz="0" w:space="0" w:color="auto"/>
        <w:right w:val="none" w:sz="0" w:space="0" w:color="auto"/>
      </w:divBdr>
    </w:div>
    <w:div w:id="1173107105">
      <w:bodyDiv w:val="1"/>
      <w:marLeft w:val="0"/>
      <w:marRight w:val="0"/>
      <w:marTop w:val="0"/>
      <w:marBottom w:val="0"/>
      <w:divBdr>
        <w:top w:val="none" w:sz="0" w:space="0" w:color="auto"/>
        <w:left w:val="none" w:sz="0" w:space="0" w:color="auto"/>
        <w:bottom w:val="none" w:sz="0" w:space="0" w:color="auto"/>
        <w:right w:val="none" w:sz="0" w:space="0" w:color="auto"/>
      </w:divBdr>
    </w:div>
    <w:div w:id="1474786334">
      <w:bodyDiv w:val="1"/>
      <w:marLeft w:val="0"/>
      <w:marRight w:val="0"/>
      <w:marTop w:val="0"/>
      <w:marBottom w:val="0"/>
      <w:divBdr>
        <w:top w:val="none" w:sz="0" w:space="0" w:color="auto"/>
        <w:left w:val="none" w:sz="0" w:space="0" w:color="auto"/>
        <w:bottom w:val="none" w:sz="0" w:space="0" w:color="auto"/>
        <w:right w:val="none" w:sz="0" w:space="0" w:color="auto"/>
      </w:divBdr>
    </w:div>
    <w:div w:id="1585450262">
      <w:bodyDiv w:val="1"/>
      <w:marLeft w:val="0"/>
      <w:marRight w:val="0"/>
      <w:marTop w:val="0"/>
      <w:marBottom w:val="0"/>
      <w:divBdr>
        <w:top w:val="none" w:sz="0" w:space="0" w:color="auto"/>
        <w:left w:val="none" w:sz="0" w:space="0" w:color="auto"/>
        <w:bottom w:val="none" w:sz="0" w:space="0" w:color="auto"/>
        <w:right w:val="none" w:sz="0" w:space="0" w:color="auto"/>
      </w:divBdr>
    </w:div>
    <w:div w:id="1642268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cl3@psu.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www.mothur.org/wiki/MiSeq_SOP" TargetMode="External"/><Relationship Id="rId4" Type="http://schemas.openxmlformats.org/officeDocument/2006/relationships/settings" Target="settings.xml"/><Relationship Id="rId9" Type="http://schemas.openxmlformats.org/officeDocument/2006/relationships/hyperlink" Target="mailto:isabella.dambra@szn.i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374540-E75C-B147-B71A-E6DB26216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5165</Words>
  <Characters>86446</Characters>
  <Application>Microsoft Office Word</Application>
  <DocSecurity>0</DocSecurity>
  <Lines>720</Lines>
  <Paragraphs>202</Paragraphs>
  <ScaleCrop>false</ScaleCrop>
  <HeadingPairs>
    <vt:vector size="8" baseType="variant">
      <vt:variant>
        <vt:lpstr>Title</vt:lpstr>
      </vt:variant>
      <vt:variant>
        <vt:i4>1</vt:i4>
      </vt:variant>
      <vt:variant>
        <vt:lpstr>Titolo</vt:lpstr>
      </vt:variant>
      <vt:variant>
        <vt:i4>1</vt:i4>
      </vt:variant>
      <vt:variant>
        <vt:lpstr>Título</vt:lpstr>
      </vt:variant>
      <vt:variant>
        <vt:i4>1</vt:i4>
      </vt:variant>
      <vt:variant>
        <vt:lpstr>Títulos</vt:lpstr>
      </vt:variant>
      <vt:variant>
        <vt:i4>9</vt:i4>
      </vt:variant>
    </vt:vector>
  </HeadingPairs>
  <TitlesOfParts>
    <vt:vector size="12" baseType="lpstr">
      <vt:lpstr/>
      <vt:lpstr/>
      <vt:lpstr/>
      <vt:lpstr/>
      <vt:lpstr>Introduction</vt:lpstr>
      <vt:lpstr>Materials and Methods </vt:lpstr>
      <vt:lpstr>    Collections of Cotylorhiza tuberculata </vt:lpstr>
      <vt:lpstr>    Observation of symbiont distributions across the medusa body </vt:lpstr>
      <vt:lpstr>Results </vt:lpstr>
      <vt:lpstr>    High through-put sequence analyses of ITS2 rDNA </vt:lpstr>
      <vt:lpstr>Light microscopy observations </vt:lpstr>
      <vt:lpstr>Discussion </vt:lpstr>
    </vt:vector>
  </TitlesOfParts>
  <Company/>
  <LinksUpToDate>false</LinksUpToDate>
  <CharactersWithSpaces>10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x</dc:creator>
  <cp:keywords/>
  <dc:description/>
  <cp:lastModifiedBy>Joerg Wiedenmann</cp:lastModifiedBy>
  <cp:revision>2</cp:revision>
  <cp:lastPrinted>2022-09-26T00:52:00Z</cp:lastPrinted>
  <dcterms:created xsi:type="dcterms:W3CDTF">2023-02-13T20:09:00Z</dcterms:created>
  <dcterms:modified xsi:type="dcterms:W3CDTF">2023-02-13T20:09:00Z</dcterms:modified>
</cp:coreProperties>
</file>